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Look w:val="04A0" w:firstRow="1" w:lastRow="0" w:firstColumn="1" w:lastColumn="0" w:noHBand="0" w:noVBand="1"/>
      </w:tblPr>
      <w:tblGrid>
        <w:gridCol w:w="1240"/>
        <w:gridCol w:w="2363"/>
        <w:gridCol w:w="4245"/>
        <w:gridCol w:w="1728"/>
      </w:tblGrid>
      <w:tr w:rsidR="000E2250" w14:paraId="59AC4869" w14:textId="77777777" w:rsidTr="00C44C3C">
        <w:tc>
          <w:tcPr>
            <w:tcW w:w="1240" w:type="dxa"/>
          </w:tcPr>
          <w:p w14:paraId="4DE86A0C" w14:textId="77777777" w:rsidR="000E2250" w:rsidRPr="0014346B" w:rsidRDefault="000E2250" w:rsidP="009C282F">
            <w:pPr>
              <w:jc w:val="center"/>
              <w:rPr>
                <w:rFonts w:ascii="Arial Black" w:hAnsi="Arial Black"/>
              </w:rPr>
            </w:pPr>
            <w:r w:rsidRPr="0014346B">
              <w:rPr>
                <w:rFonts w:ascii="Arial Black" w:hAnsi="Arial Black"/>
              </w:rPr>
              <w:t>SERIAL NO</w:t>
            </w:r>
          </w:p>
        </w:tc>
        <w:tc>
          <w:tcPr>
            <w:tcW w:w="2363" w:type="dxa"/>
          </w:tcPr>
          <w:p w14:paraId="68393E4D" w14:textId="77777777" w:rsidR="000E2250" w:rsidRPr="0014346B" w:rsidRDefault="000E2250" w:rsidP="009C282F">
            <w:pPr>
              <w:jc w:val="center"/>
              <w:rPr>
                <w:rFonts w:ascii="Arial Black" w:hAnsi="Arial Black"/>
              </w:rPr>
            </w:pPr>
            <w:r w:rsidRPr="0014346B">
              <w:rPr>
                <w:rFonts w:ascii="Arial Black" w:hAnsi="Arial Black"/>
              </w:rPr>
              <w:t>PLANT NAME</w:t>
            </w:r>
          </w:p>
        </w:tc>
        <w:tc>
          <w:tcPr>
            <w:tcW w:w="4245" w:type="dxa"/>
          </w:tcPr>
          <w:p w14:paraId="7717F80C" w14:textId="5DB76396" w:rsidR="000E2250" w:rsidRPr="0014346B" w:rsidRDefault="000E2250" w:rsidP="009C282F">
            <w:pPr>
              <w:jc w:val="center"/>
              <w:rPr>
                <w:rFonts w:ascii="Arial Black" w:hAnsi="Arial Black"/>
              </w:rPr>
            </w:pPr>
            <w:r w:rsidRPr="0014346B">
              <w:rPr>
                <w:rFonts w:ascii="Arial Black" w:hAnsi="Arial Black"/>
              </w:rPr>
              <w:t>CHEMICAL</w:t>
            </w:r>
            <w:r w:rsidR="000F22CF">
              <w:rPr>
                <w:rFonts w:ascii="Arial Black" w:hAnsi="Arial Black"/>
              </w:rPr>
              <w:t xml:space="preserve"> </w:t>
            </w:r>
            <w:r w:rsidRPr="0014346B">
              <w:rPr>
                <w:rFonts w:ascii="Arial Black" w:hAnsi="Arial Black"/>
              </w:rPr>
              <w:t>NAME</w:t>
            </w:r>
          </w:p>
        </w:tc>
        <w:tc>
          <w:tcPr>
            <w:tcW w:w="1728" w:type="dxa"/>
          </w:tcPr>
          <w:p w14:paraId="6D93C9A9" w14:textId="77777777" w:rsidR="000E2250" w:rsidRPr="0014346B" w:rsidRDefault="000E2250" w:rsidP="009C282F">
            <w:pPr>
              <w:jc w:val="center"/>
              <w:rPr>
                <w:rFonts w:ascii="Arial Black" w:hAnsi="Arial Black"/>
              </w:rPr>
            </w:pPr>
            <w:r w:rsidRPr="0014346B">
              <w:rPr>
                <w:rFonts w:ascii="Arial Black" w:hAnsi="Arial Black"/>
              </w:rPr>
              <w:t>PUBCHEM CID</w:t>
            </w:r>
          </w:p>
        </w:tc>
      </w:tr>
      <w:tr w:rsidR="00A146F4" w14:paraId="7450BA39" w14:textId="77777777" w:rsidTr="00C44C3C">
        <w:trPr>
          <w:trHeight w:val="132"/>
        </w:trPr>
        <w:tc>
          <w:tcPr>
            <w:tcW w:w="1240" w:type="dxa"/>
            <w:vMerge w:val="restart"/>
          </w:tcPr>
          <w:p w14:paraId="4162D343" w14:textId="66004584" w:rsidR="00A146F4" w:rsidRDefault="00DB1A88" w:rsidP="009C282F">
            <w:pPr>
              <w:jc w:val="center"/>
            </w:pPr>
            <w:r>
              <w:t>1.</w:t>
            </w:r>
          </w:p>
        </w:tc>
        <w:tc>
          <w:tcPr>
            <w:tcW w:w="2363" w:type="dxa"/>
            <w:vMerge w:val="restart"/>
          </w:tcPr>
          <w:p w14:paraId="074F997E" w14:textId="60D843A4" w:rsidR="00A146F4" w:rsidRDefault="00A146F4" w:rsidP="0014346B">
            <w:pPr>
              <w:jc w:val="center"/>
            </w:pPr>
            <w:r w:rsidRPr="0014346B">
              <w:rPr>
                <w:i/>
                <w:iCs/>
              </w:rPr>
              <w:t>Elsholtzia blanda</w:t>
            </w:r>
            <w:r>
              <w:t xml:space="preserve"> Benth.</w:t>
            </w:r>
          </w:p>
        </w:tc>
        <w:tc>
          <w:tcPr>
            <w:tcW w:w="4245" w:type="dxa"/>
          </w:tcPr>
          <w:p w14:paraId="37ED3A1C" w14:textId="77777777" w:rsidR="00A146F4" w:rsidRDefault="00A146F4" w:rsidP="009C282F">
            <w:pPr>
              <w:jc w:val="center"/>
            </w:pPr>
            <w:r>
              <w:t>alpha-pinen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13C03CAF" w14:textId="63A7D041" w:rsidR="0014346B" w:rsidRDefault="0014346B" w:rsidP="009C282F">
            <w:pPr>
              <w:jc w:val="center"/>
            </w:pPr>
          </w:p>
        </w:tc>
        <w:tc>
          <w:tcPr>
            <w:tcW w:w="1728" w:type="dxa"/>
          </w:tcPr>
          <w:p w14:paraId="50E4CB1B" w14:textId="77777777" w:rsidR="00A146F4" w:rsidRDefault="00A146F4" w:rsidP="009C282F">
            <w:pPr>
              <w:jc w:val="center"/>
            </w:pPr>
            <w:r>
              <w:rPr>
                <w:rFonts w:ascii="Segoe UI" w:hAnsi="Segoe UI" w:cs="Segoe UI"/>
                <w:color w:val="212121"/>
                <w:shd w:val="clear" w:color="auto" w:fill="FFFFFF"/>
              </w:rPr>
              <w:t>6654</w:t>
            </w:r>
          </w:p>
        </w:tc>
      </w:tr>
      <w:tr w:rsidR="00A146F4" w14:paraId="4D663025" w14:textId="77777777" w:rsidTr="00C44C3C">
        <w:trPr>
          <w:trHeight w:val="132"/>
        </w:trPr>
        <w:tc>
          <w:tcPr>
            <w:tcW w:w="1240" w:type="dxa"/>
            <w:vMerge/>
          </w:tcPr>
          <w:p w14:paraId="580520BB" w14:textId="77777777" w:rsidR="00A146F4" w:rsidRDefault="00A146F4" w:rsidP="009C282F">
            <w:pPr>
              <w:jc w:val="center"/>
            </w:pPr>
          </w:p>
        </w:tc>
        <w:tc>
          <w:tcPr>
            <w:tcW w:w="2363" w:type="dxa"/>
            <w:vMerge/>
          </w:tcPr>
          <w:p w14:paraId="57C581DF" w14:textId="77777777" w:rsidR="00A146F4" w:rsidRDefault="00A146F4" w:rsidP="009C282F">
            <w:pPr>
              <w:jc w:val="center"/>
            </w:pPr>
          </w:p>
        </w:tc>
        <w:tc>
          <w:tcPr>
            <w:tcW w:w="4245" w:type="dxa"/>
          </w:tcPr>
          <w:p w14:paraId="4B3229BA" w14:textId="77777777" w:rsidR="00A146F4" w:rsidRDefault="00A146F4" w:rsidP="009C282F">
            <w:pPr>
              <w:jc w:val="center"/>
            </w:pPr>
            <w:r>
              <w:t>camphen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4F141CFB" w14:textId="22DB1E9D" w:rsidR="0014346B" w:rsidRDefault="0014346B" w:rsidP="009C282F">
            <w:pPr>
              <w:jc w:val="center"/>
            </w:pPr>
          </w:p>
        </w:tc>
        <w:tc>
          <w:tcPr>
            <w:tcW w:w="1728" w:type="dxa"/>
          </w:tcPr>
          <w:p w14:paraId="51A8A246" w14:textId="77777777" w:rsidR="00A146F4" w:rsidRDefault="00A146F4" w:rsidP="009C282F">
            <w:pPr>
              <w:jc w:val="center"/>
            </w:pPr>
            <w:r>
              <w:rPr>
                <w:rFonts w:ascii="Segoe UI" w:hAnsi="Segoe UI" w:cs="Segoe UI"/>
                <w:color w:val="212121"/>
                <w:shd w:val="clear" w:color="auto" w:fill="FFFFFF"/>
              </w:rPr>
              <w:t>6616</w:t>
            </w:r>
          </w:p>
        </w:tc>
      </w:tr>
      <w:tr w:rsidR="00A146F4" w14:paraId="550E5249" w14:textId="77777777" w:rsidTr="00C44C3C">
        <w:trPr>
          <w:trHeight w:val="132"/>
        </w:trPr>
        <w:tc>
          <w:tcPr>
            <w:tcW w:w="1240" w:type="dxa"/>
            <w:vMerge/>
          </w:tcPr>
          <w:p w14:paraId="6451D7AD" w14:textId="77777777" w:rsidR="00A146F4" w:rsidRDefault="00A146F4" w:rsidP="009C282F">
            <w:pPr>
              <w:jc w:val="center"/>
            </w:pPr>
          </w:p>
        </w:tc>
        <w:tc>
          <w:tcPr>
            <w:tcW w:w="2363" w:type="dxa"/>
            <w:vMerge/>
          </w:tcPr>
          <w:p w14:paraId="32CBF8B1" w14:textId="77777777" w:rsidR="00A146F4" w:rsidRDefault="00A146F4" w:rsidP="009C282F">
            <w:pPr>
              <w:jc w:val="center"/>
            </w:pPr>
          </w:p>
        </w:tc>
        <w:tc>
          <w:tcPr>
            <w:tcW w:w="4245" w:type="dxa"/>
          </w:tcPr>
          <w:p w14:paraId="2EC2AB48" w14:textId="77777777" w:rsidR="00A146F4" w:rsidRDefault="00A146F4" w:rsidP="009C282F">
            <w:pPr>
              <w:jc w:val="center"/>
            </w:pPr>
            <w:r>
              <w:t>Benzaldehyd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561066E8" w14:textId="5E77A35A" w:rsidR="0014346B" w:rsidRDefault="0014346B" w:rsidP="009C282F">
            <w:pPr>
              <w:jc w:val="center"/>
            </w:pPr>
          </w:p>
        </w:tc>
        <w:tc>
          <w:tcPr>
            <w:tcW w:w="1728" w:type="dxa"/>
          </w:tcPr>
          <w:p w14:paraId="4E48AC7F" w14:textId="77777777" w:rsidR="00A146F4" w:rsidRDefault="00A146F4" w:rsidP="009C282F">
            <w:pPr>
              <w:jc w:val="center"/>
            </w:pPr>
            <w:r>
              <w:rPr>
                <w:rFonts w:ascii="Segoe UI" w:hAnsi="Segoe UI" w:cs="Segoe UI"/>
                <w:color w:val="212121"/>
                <w:shd w:val="clear" w:color="auto" w:fill="FFFFFF"/>
              </w:rPr>
              <w:t>240</w:t>
            </w:r>
          </w:p>
        </w:tc>
      </w:tr>
      <w:tr w:rsidR="00A146F4" w14:paraId="6447C80B" w14:textId="77777777" w:rsidTr="00C44C3C">
        <w:trPr>
          <w:trHeight w:val="132"/>
        </w:trPr>
        <w:tc>
          <w:tcPr>
            <w:tcW w:w="1240" w:type="dxa"/>
            <w:vMerge/>
          </w:tcPr>
          <w:p w14:paraId="2177A5AB" w14:textId="77777777" w:rsidR="00A146F4" w:rsidRDefault="00A146F4" w:rsidP="009C282F">
            <w:pPr>
              <w:jc w:val="center"/>
            </w:pPr>
          </w:p>
        </w:tc>
        <w:tc>
          <w:tcPr>
            <w:tcW w:w="2363" w:type="dxa"/>
            <w:vMerge/>
          </w:tcPr>
          <w:p w14:paraId="061B6139" w14:textId="77777777" w:rsidR="00A146F4" w:rsidRDefault="00A146F4" w:rsidP="009C282F">
            <w:pPr>
              <w:jc w:val="center"/>
            </w:pPr>
          </w:p>
        </w:tc>
        <w:tc>
          <w:tcPr>
            <w:tcW w:w="4245" w:type="dxa"/>
          </w:tcPr>
          <w:p w14:paraId="787D0908" w14:textId="77777777" w:rsidR="00A146F4" w:rsidRDefault="00A146F4" w:rsidP="009C282F">
            <w:pPr>
              <w:jc w:val="center"/>
            </w:pPr>
            <w:r>
              <w:t>beta-pinen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636D81D9" w14:textId="7D31BF18" w:rsidR="0014346B" w:rsidRDefault="0014346B" w:rsidP="009C282F">
            <w:pPr>
              <w:jc w:val="center"/>
            </w:pPr>
          </w:p>
        </w:tc>
        <w:tc>
          <w:tcPr>
            <w:tcW w:w="1728" w:type="dxa"/>
          </w:tcPr>
          <w:p w14:paraId="7B1B603C" w14:textId="77777777" w:rsidR="00A146F4" w:rsidRDefault="00A146F4" w:rsidP="009C282F">
            <w:pPr>
              <w:jc w:val="center"/>
            </w:pPr>
            <w:r>
              <w:rPr>
                <w:rFonts w:ascii="Segoe UI" w:hAnsi="Segoe UI" w:cs="Segoe UI"/>
                <w:color w:val="212121"/>
                <w:shd w:val="clear" w:color="auto" w:fill="FFFFFF"/>
              </w:rPr>
              <w:t>14896</w:t>
            </w:r>
          </w:p>
        </w:tc>
      </w:tr>
      <w:tr w:rsidR="00A146F4" w14:paraId="0F239629" w14:textId="77777777" w:rsidTr="00C44C3C">
        <w:trPr>
          <w:trHeight w:val="132"/>
        </w:trPr>
        <w:tc>
          <w:tcPr>
            <w:tcW w:w="1240" w:type="dxa"/>
            <w:vMerge/>
          </w:tcPr>
          <w:p w14:paraId="30D23DB7" w14:textId="77777777" w:rsidR="00A146F4" w:rsidRDefault="00A146F4" w:rsidP="009C282F">
            <w:pPr>
              <w:jc w:val="center"/>
            </w:pPr>
          </w:p>
        </w:tc>
        <w:tc>
          <w:tcPr>
            <w:tcW w:w="2363" w:type="dxa"/>
            <w:vMerge/>
          </w:tcPr>
          <w:p w14:paraId="0C9668A8" w14:textId="77777777" w:rsidR="00A146F4" w:rsidRDefault="00A146F4" w:rsidP="009C282F">
            <w:pPr>
              <w:jc w:val="center"/>
            </w:pPr>
          </w:p>
        </w:tc>
        <w:tc>
          <w:tcPr>
            <w:tcW w:w="4245" w:type="dxa"/>
          </w:tcPr>
          <w:p w14:paraId="292FB7DB" w14:textId="77777777" w:rsidR="00A146F4" w:rsidRDefault="00A146F4" w:rsidP="009C282F">
            <w:pPr>
              <w:jc w:val="center"/>
            </w:pPr>
            <w:r>
              <w:t>Myrcen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013999FA" w14:textId="6FD067EC" w:rsidR="0014346B" w:rsidRDefault="0014346B" w:rsidP="009C282F">
            <w:pPr>
              <w:jc w:val="center"/>
            </w:pPr>
          </w:p>
        </w:tc>
        <w:tc>
          <w:tcPr>
            <w:tcW w:w="1728" w:type="dxa"/>
          </w:tcPr>
          <w:p w14:paraId="19D4ADFE" w14:textId="77777777" w:rsidR="00A146F4" w:rsidRDefault="00A146F4" w:rsidP="009C282F">
            <w:pPr>
              <w:jc w:val="center"/>
            </w:pPr>
            <w:r>
              <w:rPr>
                <w:rFonts w:ascii="Segoe UI" w:hAnsi="Segoe UI" w:cs="Segoe UI"/>
                <w:color w:val="212121"/>
                <w:shd w:val="clear" w:color="auto" w:fill="FFFFFF"/>
              </w:rPr>
              <w:t>31253</w:t>
            </w:r>
          </w:p>
        </w:tc>
      </w:tr>
      <w:tr w:rsidR="00A146F4" w14:paraId="205E6B14" w14:textId="77777777" w:rsidTr="00C44C3C">
        <w:trPr>
          <w:trHeight w:val="132"/>
        </w:trPr>
        <w:tc>
          <w:tcPr>
            <w:tcW w:w="1240" w:type="dxa"/>
            <w:vMerge/>
          </w:tcPr>
          <w:p w14:paraId="63445A4D" w14:textId="77777777" w:rsidR="00A146F4" w:rsidRDefault="00A146F4" w:rsidP="009C282F">
            <w:pPr>
              <w:jc w:val="center"/>
            </w:pPr>
          </w:p>
        </w:tc>
        <w:tc>
          <w:tcPr>
            <w:tcW w:w="2363" w:type="dxa"/>
            <w:vMerge/>
          </w:tcPr>
          <w:p w14:paraId="50493565" w14:textId="77777777" w:rsidR="00A146F4" w:rsidRDefault="00A146F4" w:rsidP="009C282F">
            <w:pPr>
              <w:jc w:val="center"/>
            </w:pPr>
          </w:p>
        </w:tc>
        <w:tc>
          <w:tcPr>
            <w:tcW w:w="4245" w:type="dxa"/>
          </w:tcPr>
          <w:p w14:paraId="580F121C" w14:textId="77777777" w:rsidR="00A146F4" w:rsidRDefault="00A146F4" w:rsidP="009C282F">
            <w:pPr>
              <w:jc w:val="center"/>
            </w:pPr>
            <w:r>
              <w:t>p-cymen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239237C3" w14:textId="26AD0E6C" w:rsidR="0014346B" w:rsidRDefault="0014346B" w:rsidP="009C282F">
            <w:pPr>
              <w:jc w:val="center"/>
            </w:pPr>
          </w:p>
        </w:tc>
        <w:tc>
          <w:tcPr>
            <w:tcW w:w="1728" w:type="dxa"/>
          </w:tcPr>
          <w:p w14:paraId="3B720609" w14:textId="77777777" w:rsidR="00A146F4" w:rsidRDefault="00A146F4" w:rsidP="009C282F">
            <w:pPr>
              <w:jc w:val="center"/>
            </w:pPr>
            <w:r>
              <w:rPr>
                <w:rFonts w:ascii="Segoe UI" w:hAnsi="Segoe UI" w:cs="Segoe UI"/>
                <w:color w:val="212121"/>
                <w:shd w:val="clear" w:color="auto" w:fill="FFFFFF"/>
              </w:rPr>
              <w:t>7463</w:t>
            </w:r>
          </w:p>
        </w:tc>
      </w:tr>
      <w:tr w:rsidR="00A146F4" w14:paraId="5E352E7B" w14:textId="77777777" w:rsidTr="00C44C3C">
        <w:trPr>
          <w:trHeight w:val="132"/>
        </w:trPr>
        <w:tc>
          <w:tcPr>
            <w:tcW w:w="1240" w:type="dxa"/>
            <w:vMerge/>
          </w:tcPr>
          <w:p w14:paraId="613E8FA4" w14:textId="77777777" w:rsidR="00A146F4" w:rsidRDefault="00A146F4" w:rsidP="009C282F">
            <w:pPr>
              <w:jc w:val="center"/>
            </w:pPr>
          </w:p>
        </w:tc>
        <w:tc>
          <w:tcPr>
            <w:tcW w:w="2363" w:type="dxa"/>
            <w:vMerge/>
          </w:tcPr>
          <w:p w14:paraId="38197B51" w14:textId="77777777" w:rsidR="00A146F4" w:rsidRDefault="00A146F4" w:rsidP="009C282F">
            <w:pPr>
              <w:jc w:val="center"/>
            </w:pPr>
          </w:p>
        </w:tc>
        <w:tc>
          <w:tcPr>
            <w:tcW w:w="4245" w:type="dxa"/>
          </w:tcPr>
          <w:p w14:paraId="2C3C6AB5" w14:textId="77777777" w:rsidR="00A146F4" w:rsidRDefault="00A146F4" w:rsidP="009C282F">
            <w:pPr>
              <w:jc w:val="center"/>
            </w:pPr>
            <w:r>
              <w:t>1,8-cineol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449CAC1D" w14:textId="5536A3F2" w:rsidR="0014346B" w:rsidRDefault="0014346B" w:rsidP="009C282F">
            <w:pPr>
              <w:jc w:val="center"/>
            </w:pPr>
          </w:p>
        </w:tc>
        <w:tc>
          <w:tcPr>
            <w:tcW w:w="1728" w:type="dxa"/>
          </w:tcPr>
          <w:p w14:paraId="4983BEA2" w14:textId="77777777" w:rsidR="00A146F4" w:rsidRDefault="00A146F4" w:rsidP="009C282F">
            <w:pPr>
              <w:jc w:val="center"/>
            </w:pPr>
            <w:r>
              <w:rPr>
                <w:rFonts w:ascii="Segoe UI" w:hAnsi="Segoe UI" w:cs="Segoe UI"/>
                <w:color w:val="212121"/>
                <w:shd w:val="clear" w:color="auto" w:fill="FFFFFF"/>
              </w:rPr>
              <w:t>2758</w:t>
            </w:r>
          </w:p>
        </w:tc>
      </w:tr>
      <w:tr w:rsidR="00A146F4" w14:paraId="43D3F123" w14:textId="77777777" w:rsidTr="00C44C3C">
        <w:trPr>
          <w:trHeight w:val="132"/>
        </w:trPr>
        <w:tc>
          <w:tcPr>
            <w:tcW w:w="1240" w:type="dxa"/>
            <w:vMerge/>
          </w:tcPr>
          <w:p w14:paraId="39451886" w14:textId="77777777" w:rsidR="00A146F4" w:rsidRDefault="00A146F4" w:rsidP="009C282F">
            <w:pPr>
              <w:jc w:val="center"/>
            </w:pPr>
          </w:p>
        </w:tc>
        <w:tc>
          <w:tcPr>
            <w:tcW w:w="2363" w:type="dxa"/>
            <w:vMerge/>
          </w:tcPr>
          <w:p w14:paraId="2ACA9F7A" w14:textId="77777777" w:rsidR="00A146F4" w:rsidRDefault="00A146F4" w:rsidP="009C282F">
            <w:pPr>
              <w:jc w:val="center"/>
            </w:pPr>
          </w:p>
        </w:tc>
        <w:tc>
          <w:tcPr>
            <w:tcW w:w="4245" w:type="dxa"/>
          </w:tcPr>
          <w:p w14:paraId="535BC75F" w14:textId="77777777" w:rsidR="00A146F4" w:rsidRDefault="00A146F4" w:rsidP="009C282F">
            <w:pPr>
              <w:jc w:val="center"/>
            </w:pPr>
            <w:r>
              <w:t>Acetophenon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3A54DA25" w14:textId="24D67BE5" w:rsidR="0014346B" w:rsidRDefault="0014346B" w:rsidP="009C282F">
            <w:pPr>
              <w:jc w:val="center"/>
            </w:pPr>
          </w:p>
        </w:tc>
        <w:tc>
          <w:tcPr>
            <w:tcW w:w="1728" w:type="dxa"/>
          </w:tcPr>
          <w:p w14:paraId="64419A93" w14:textId="77777777" w:rsidR="00A146F4" w:rsidRDefault="00A146F4" w:rsidP="009C282F">
            <w:pPr>
              <w:jc w:val="center"/>
            </w:pPr>
            <w:r>
              <w:rPr>
                <w:rFonts w:ascii="Segoe UI" w:hAnsi="Segoe UI" w:cs="Segoe UI"/>
                <w:color w:val="212121"/>
                <w:shd w:val="clear" w:color="auto" w:fill="FFFFFF"/>
              </w:rPr>
              <w:t>7410</w:t>
            </w:r>
          </w:p>
        </w:tc>
      </w:tr>
      <w:tr w:rsidR="00A146F4" w14:paraId="611E5512" w14:textId="77777777" w:rsidTr="00C44C3C">
        <w:trPr>
          <w:trHeight w:val="132"/>
        </w:trPr>
        <w:tc>
          <w:tcPr>
            <w:tcW w:w="1240" w:type="dxa"/>
            <w:vMerge/>
          </w:tcPr>
          <w:p w14:paraId="34D6AF98" w14:textId="77777777" w:rsidR="00A146F4" w:rsidRDefault="00A146F4" w:rsidP="009C282F">
            <w:pPr>
              <w:jc w:val="center"/>
            </w:pPr>
          </w:p>
        </w:tc>
        <w:tc>
          <w:tcPr>
            <w:tcW w:w="2363" w:type="dxa"/>
            <w:vMerge/>
          </w:tcPr>
          <w:p w14:paraId="2B1B38EE" w14:textId="77777777" w:rsidR="00A146F4" w:rsidRDefault="00A146F4" w:rsidP="009C282F">
            <w:pPr>
              <w:jc w:val="center"/>
            </w:pPr>
          </w:p>
        </w:tc>
        <w:tc>
          <w:tcPr>
            <w:tcW w:w="4245" w:type="dxa"/>
          </w:tcPr>
          <w:p w14:paraId="2A65A662" w14:textId="77777777" w:rsidR="00A146F4" w:rsidRDefault="00A146F4" w:rsidP="009C282F">
            <w:pPr>
              <w:jc w:val="center"/>
            </w:pPr>
            <w:r>
              <w:t>Linalool</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4E63CCB7" w14:textId="02FC76C9" w:rsidR="0014346B" w:rsidRDefault="0014346B" w:rsidP="009C282F">
            <w:pPr>
              <w:jc w:val="center"/>
            </w:pPr>
          </w:p>
        </w:tc>
        <w:tc>
          <w:tcPr>
            <w:tcW w:w="1728" w:type="dxa"/>
          </w:tcPr>
          <w:p w14:paraId="65B1628B" w14:textId="77777777" w:rsidR="00A146F4" w:rsidRDefault="00A146F4" w:rsidP="009C282F">
            <w:pPr>
              <w:jc w:val="center"/>
            </w:pPr>
            <w:r>
              <w:rPr>
                <w:rFonts w:ascii="Segoe UI" w:hAnsi="Segoe UI" w:cs="Segoe UI"/>
                <w:color w:val="212121"/>
                <w:shd w:val="clear" w:color="auto" w:fill="FFFFFF"/>
              </w:rPr>
              <w:t>6549</w:t>
            </w:r>
          </w:p>
        </w:tc>
      </w:tr>
      <w:tr w:rsidR="00A146F4" w14:paraId="17E082B8" w14:textId="77777777" w:rsidTr="00C44C3C">
        <w:trPr>
          <w:trHeight w:val="132"/>
        </w:trPr>
        <w:tc>
          <w:tcPr>
            <w:tcW w:w="1240" w:type="dxa"/>
            <w:vMerge/>
          </w:tcPr>
          <w:p w14:paraId="63B286ED" w14:textId="77777777" w:rsidR="00A146F4" w:rsidRDefault="00A146F4" w:rsidP="009C282F">
            <w:pPr>
              <w:jc w:val="center"/>
            </w:pPr>
          </w:p>
        </w:tc>
        <w:tc>
          <w:tcPr>
            <w:tcW w:w="2363" w:type="dxa"/>
            <w:vMerge/>
          </w:tcPr>
          <w:p w14:paraId="52EF27CF" w14:textId="77777777" w:rsidR="00A146F4" w:rsidRDefault="00A146F4" w:rsidP="009C282F">
            <w:pPr>
              <w:jc w:val="center"/>
            </w:pPr>
          </w:p>
        </w:tc>
        <w:tc>
          <w:tcPr>
            <w:tcW w:w="4245" w:type="dxa"/>
          </w:tcPr>
          <w:p w14:paraId="3599235A" w14:textId="77777777" w:rsidR="00A146F4" w:rsidRDefault="00A146F4" w:rsidP="009C282F">
            <w:pPr>
              <w:jc w:val="center"/>
            </w:pPr>
            <w:r>
              <w:t>Neral</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3BD717C0" w14:textId="18ACBB46" w:rsidR="0014346B" w:rsidRDefault="0014346B" w:rsidP="009C282F">
            <w:pPr>
              <w:jc w:val="center"/>
            </w:pPr>
          </w:p>
        </w:tc>
        <w:tc>
          <w:tcPr>
            <w:tcW w:w="1728" w:type="dxa"/>
          </w:tcPr>
          <w:p w14:paraId="45B6FBA3" w14:textId="77777777" w:rsidR="00A146F4" w:rsidRDefault="00A146F4" w:rsidP="009C282F">
            <w:pPr>
              <w:jc w:val="center"/>
            </w:pPr>
            <w:r>
              <w:rPr>
                <w:rFonts w:ascii="Segoe UI" w:hAnsi="Segoe UI" w:cs="Segoe UI"/>
                <w:color w:val="212121"/>
                <w:shd w:val="clear" w:color="auto" w:fill="FFFFFF"/>
              </w:rPr>
              <w:t>643779</w:t>
            </w:r>
          </w:p>
        </w:tc>
      </w:tr>
      <w:tr w:rsidR="00A146F4" w14:paraId="65E49306" w14:textId="77777777" w:rsidTr="00C44C3C">
        <w:trPr>
          <w:trHeight w:val="132"/>
        </w:trPr>
        <w:tc>
          <w:tcPr>
            <w:tcW w:w="1240" w:type="dxa"/>
            <w:vMerge/>
          </w:tcPr>
          <w:p w14:paraId="1B0392E7" w14:textId="77777777" w:rsidR="00A146F4" w:rsidRDefault="00A146F4" w:rsidP="009C282F">
            <w:pPr>
              <w:jc w:val="center"/>
            </w:pPr>
          </w:p>
        </w:tc>
        <w:tc>
          <w:tcPr>
            <w:tcW w:w="2363" w:type="dxa"/>
            <w:vMerge/>
          </w:tcPr>
          <w:p w14:paraId="73277B63" w14:textId="77777777" w:rsidR="00A146F4" w:rsidRDefault="00A146F4" w:rsidP="009C282F">
            <w:pPr>
              <w:jc w:val="center"/>
            </w:pPr>
          </w:p>
        </w:tc>
        <w:tc>
          <w:tcPr>
            <w:tcW w:w="4245" w:type="dxa"/>
          </w:tcPr>
          <w:p w14:paraId="1E5BE901" w14:textId="77777777" w:rsidR="00A146F4" w:rsidRDefault="00A146F4" w:rsidP="009C282F">
            <w:pPr>
              <w:jc w:val="center"/>
            </w:pPr>
            <w:r>
              <w:t>linalyl acetat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4CB56C24" w14:textId="4EEE1301" w:rsidR="0014346B" w:rsidRDefault="0014346B" w:rsidP="009C282F">
            <w:pPr>
              <w:jc w:val="center"/>
            </w:pPr>
          </w:p>
        </w:tc>
        <w:tc>
          <w:tcPr>
            <w:tcW w:w="1728" w:type="dxa"/>
          </w:tcPr>
          <w:p w14:paraId="67027F90" w14:textId="77777777" w:rsidR="00A146F4" w:rsidRDefault="00A146F4" w:rsidP="009C282F">
            <w:pPr>
              <w:jc w:val="center"/>
            </w:pPr>
            <w:r>
              <w:rPr>
                <w:rFonts w:ascii="Segoe UI" w:hAnsi="Segoe UI" w:cs="Segoe UI"/>
                <w:color w:val="212121"/>
                <w:shd w:val="clear" w:color="auto" w:fill="FFFFFF"/>
              </w:rPr>
              <w:t>8294</w:t>
            </w:r>
          </w:p>
        </w:tc>
      </w:tr>
      <w:tr w:rsidR="00A146F4" w14:paraId="2E0D82C6" w14:textId="77777777" w:rsidTr="00C44C3C">
        <w:trPr>
          <w:trHeight w:val="132"/>
        </w:trPr>
        <w:tc>
          <w:tcPr>
            <w:tcW w:w="1240" w:type="dxa"/>
            <w:vMerge/>
          </w:tcPr>
          <w:p w14:paraId="0CE9339C" w14:textId="77777777" w:rsidR="00A146F4" w:rsidRDefault="00A146F4" w:rsidP="009C282F">
            <w:pPr>
              <w:jc w:val="center"/>
            </w:pPr>
          </w:p>
        </w:tc>
        <w:tc>
          <w:tcPr>
            <w:tcW w:w="2363" w:type="dxa"/>
            <w:vMerge/>
          </w:tcPr>
          <w:p w14:paraId="696DA6C2" w14:textId="77777777" w:rsidR="00A146F4" w:rsidRDefault="00A146F4" w:rsidP="009C282F">
            <w:pPr>
              <w:jc w:val="center"/>
            </w:pPr>
          </w:p>
        </w:tc>
        <w:tc>
          <w:tcPr>
            <w:tcW w:w="4245" w:type="dxa"/>
          </w:tcPr>
          <w:p w14:paraId="60146614" w14:textId="77777777" w:rsidR="00A146F4" w:rsidRDefault="00A146F4" w:rsidP="009C282F">
            <w:pPr>
              <w:jc w:val="center"/>
            </w:pPr>
            <w:r>
              <w:t>Geraniol</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2EA35E6F" w14:textId="47068475" w:rsidR="0014346B" w:rsidRDefault="0014346B" w:rsidP="009C282F">
            <w:pPr>
              <w:jc w:val="center"/>
            </w:pPr>
          </w:p>
        </w:tc>
        <w:tc>
          <w:tcPr>
            <w:tcW w:w="1728" w:type="dxa"/>
          </w:tcPr>
          <w:p w14:paraId="4C6A88C3" w14:textId="77777777" w:rsidR="00A146F4" w:rsidRDefault="00A146F4" w:rsidP="009C282F">
            <w:pPr>
              <w:jc w:val="center"/>
            </w:pPr>
            <w:r>
              <w:rPr>
                <w:rFonts w:ascii="Segoe UI" w:hAnsi="Segoe UI" w:cs="Segoe UI"/>
                <w:color w:val="212121"/>
                <w:shd w:val="clear" w:color="auto" w:fill="FFFFFF"/>
              </w:rPr>
              <w:t>637566</w:t>
            </w:r>
          </w:p>
        </w:tc>
      </w:tr>
      <w:tr w:rsidR="00A146F4" w14:paraId="01568A11" w14:textId="77777777" w:rsidTr="00C44C3C">
        <w:trPr>
          <w:trHeight w:val="132"/>
        </w:trPr>
        <w:tc>
          <w:tcPr>
            <w:tcW w:w="1240" w:type="dxa"/>
            <w:vMerge/>
          </w:tcPr>
          <w:p w14:paraId="575EA8EA" w14:textId="77777777" w:rsidR="00A146F4" w:rsidRDefault="00A146F4" w:rsidP="009C282F">
            <w:pPr>
              <w:jc w:val="center"/>
            </w:pPr>
          </w:p>
        </w:tc>
        <w:tc>
          <w:tcPr>
            <w:tcW w:w="2363" w:type="dxa"/>
            <w:vMerge/>
          </w:tcPr>
          <w:p w14:paraId="658301AE" w14:textId="77777777" w:rsidR="00A146F4" w:rsidRDefault="00A146F4" w:rsidP="009C282F">
            <w:pPr>
              <w:jc w:val="center"/>
            </w:pPr>
          </w:p>
        </w:tc>
        <w:tc>
          <w:tcPr>
            <w:tcW w:w="4245" w:type="dxa"/>
          </w:tcPr>
          <w:p w14:paraId="62F62D01" w14:textId="77777777" w:rsidR="00A146F4" w:rsidRDefault="00A146F4" w:rsidP="009C282F">
            <w:pPr>
              <w:jc w:val="center"/>
            </w:pPr>
            <w:r>
              <w:t>Geranial</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6DE466E5" w14:textId="099CE47C" w:rsidR="0014346B" w:rsidRDefault="0014346B" w:rsidP="009C282F">
            <w:pPr>
              <w:jc w:val="center"/>
            </w:pPr>
          </w:p>
        </w:tc>
        <w:tc>
          <w:tcPr>
            <w:tcW w:w="1728" w:type="dxa"/>
          </w:tcPr>
          <w:p w14:paraId="6E4C549A" w14:textId="77777777" w:rsidR="00A146F4" w:rsidRDefault="00A146F4" w:rsidP="009C282F">
            <w:pPr>
              <w:jc w:val="center"/>
            </w:pPr>
            <w:r>
              <w:rPr>
                <w:rFonts w:ascii="Segoe UI" w:hAnsi="Segoe UI" w:cs="Segoe UI"/>
                <w:color w:val="212121"/>
                <w:shd w:val="clear" w:color="auto" w:fill="FFFFFF"/>
              </w:rPr>
              <w:t>638011</w:t>
            </w:r>
          </w:p>
        </w:tc>
      </w:tr>
      <w:tr w:rsidR="00A146F4" w14:paraId="73FA204D" w14:textId="77777777" w:rsidTr="00C44C3C">
        <w:trPr>
          <w:trHeight w:val="132"/>
        </w:trPr>
        <w:tc>
          <w:tcPr>
            <w:tcW w:w="1240" w:type="dxa"/>
            <w:vMerge/>
          </w:tcPr>
          <w:p w14:paraId="6FFB53DD" w14:textId="77777777" w:rsidR="00A146F4" w:rsidRDefault="00A146F4" w:rsidP="009C282F">
            <w:pPr>
              <w:jc w:val="center"/>
            </w:pPr>
          </w:p>
        </w:tc>
        <w:tc>
          <w:tcPr>
            <w:tcW w:w="2363" w:type="dxa"/>
            <w:vMerge/>
          </w:tcPr>
          <w:p w14:paraId="17CD2D24" w14:textId="77777777" w:rsidR="00A146F4" w:rsidRDefault="00A146F4" w:rsidP="009C282F">
            <w:pPr>
              <w:jc w:val="center"/>
            </w:pPr>
          </w:p>
        </w:tc>
        <w:tc>
          <w:tcPr>
            <w:tcW w:w="4245" w:type="dxa"/>
          </w:tcPr>
          <w:p w14:paraId="669CE007" w14:textId="77777777" w:rsidR="00A146F4" w:rsidRDefault="00A146F4" w:rsidP="009C282F">
            <w:pPr>
              <w:jc w:val="center"/>
            </w:pPr>
            <w:r>
              <w:t>bornyl acetat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354973A7" w14:textId="192975E7" w:rsidR="0014346B" w:rsidRDefault="0014346B" w:rsidP="009C282F">
            <w:pPr>
              <w:jc w:val="center"/>
            </w:pPr>
          </w:p>
        </w:tc>
        <w:tc>
          <w:tcPr>
            <w:tcW w:w="1728" w:type="dxa"/>
          </w:tcPr>
          <w:p w14:paraId="5DE6A2A3" w14:textId="77777777" w:rsidR="00A146F4" w:rsidRDefault="00A146F4" w:rsidP="009C282F">
            <w:pPr>
              <w:jc w:val="center"/>
            </w:pPr>
            <w:r>
              <w:rPr>
                <w:rFonts w:ascii="Segoe UI" w:hAnsi="Segoe UI" w:cs="Segoe UI"/>
                <w:color w:val="212121"/>
                <w:shd w:val="clear" w:color="auto" w:fill="FFFFFF"/>
              </w:rPr>
              <w:t>93009</w:t>
            </w:r>
          </w:p>
        </w:tc>
      </w:tr>
      <w:tr w:rsidR="00A146F4" w14:paraId="1DB839E7" w14:textId="77777777" w:rsidTr="00C44C3C">
        <w:trPr>
          <w:trHeight w:val="132"/>
        </w:trPr>
        <w:tc>
          <w:tcPr>
            <w:tcW w:w="1240" w:type="dxa"/>
            <w:vMerge/>
          </w:tcPr>
          <w:p w14:paraId="5DB6290D" w14:textId="77777777" w:rsidR="00A146F4" w:rsidRDefault="00A146F4" w:rsidP="009C282F">
            <w:pPr>
              <w:jc w:val="center"/>
            </w:pPr>
          </w:p>
        </w:tc>
        <w:tc>
          <w:tcPr>
            <w:tcW w:w="2363" w:type="dxa"/>
            <w:vMerge/>
          </w:tcPr>
          <w:p w14:paraId="3051B3F6" w14:textId="77777777" w:rsidR="00A146F4" w:rsidRDefault="00A146F4" w:rsidP="009C282F">
            <w:pPr>
              <w:jc w:val="center"/>
            </w:pPr>
          </w:p>
        </w:tc>
        <w:tc>
          <w:tcPr>
            <w:tcW w:w="4245" w:type="dxa"/>
          </w:tcPr>
          <w:p w14:paraId="06B49747" w14:textId="77777777" w:rsidR="00A146F4" w:rsidRDefault="00A146F4" w:rsidP="009C282F">
            <w:pPr>
              <w:jc w:val="center"/>
            </w:pPr>
            <w:r>
              <w:t>citronellyl acetat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4971AED8" w14:textId="2B4B66D4" w:rsidR="0014346B" w:rsidRDefault="0014346B" w:rsidP="009C282F">
            <w:pPr>
              <w:jc w:val="center"/>
            </w:pPr>
          </w:p>
        </w:tc>
        <w:tc>
          <w:tcPr>
            <w:tcW w:w="1728" w:type="dxa"/>
          </w:tcPr>
          <w:p w14:paraId="294D8370" w14:textId="77777777" w:rsidR="00A146F4" w:rsidRDefault="00A146F4" w:rsidP="009C282F">
            <w:pPr>
              <w:jc w:val="center"/>
            </w:pPr>
            <w:r>
              <w:rPr>
                <w:rFonts w:ascii="Segoe UI" w:hAnsi="Segoe UI" w:cs="Segoe UI"/>
                <w:color w:val="212121"/>
                <w:shd w:val="clear" w:color="auto" w:fill="FFFFFF"/>
              </w:rPr>
              <w:t>9017</w:t>
            </w:r>
          </w:p>
        </w:tc>
      </w:tr>
      <w:tr w:rsidR="00A146F4" w14:paraId="75E9A984" w14:textId="77777777" w:rsidTr="00C44C3C">
        <w:trPr>
          <w:trHeight w:val="132"/>
        </w:trPr>
        <w:tc>
          <w:tcPr>
            <w:tcW w:w="1240" w:type="dxa"/>
            <w:vMerge/>
          </w:tcPr>
          <w:p w14:paraId="3F922112" w14:textId="77777777" w:rsidR="00A146F4" w:rsidRDefault="00A146F4" w:rsidP="009C282F">
            <w:pPr>
              <w:jc w:val="center"/>
            </w:pPr>
          </w:p>
        </w:tc>
        <w:tc>
          <w:tcPr>
            <w:tcW w:w="2363" w:type="dxa"/>
            <w:vMerge/>
          </w:tcPr>
          <w:p w14:paraId="640B7452" w14:textId="77777777" w:rsidR="00A146F4" w:rsidRDefault="00A146F4" w:rsidP="009C282F">
            <w:pPr>
              <w:jc w:val="center"/>
            </w:pPr>
          </w:p>
        </w:tc>
        <w:tc>
          <w:tcPr>
            <w:tcW w:w="4245" w:type="dxa"/>
          </w:tcPr>
          <w:p w14:paraId="2C7BD350" w14:textId="77777777" w:rsidR="00A146F4" w:rsidRDefault="00A146F4" w:rsidP="009C282F">
            <w:pPr>
              <w:jc w:val="center"/>
            </w:pPr>
            <w:r>
              <w:t>Eugenol</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267A6441" w14:textId="591C447A" w:rsidR="0014346B" w:rsidRDefault="0014346B" w:rsidP="009C282F">
            <w:pPr>
              <w:jc w:val="center"/>
            </w:pPr>
          </w:p>
        </w:tc>
        <w:tc>
          <w:tcPr>
            <w:tcW w:w="1728" w:type="dxa"/>
          </w:tcPr>
          <w:p w14:paraId="4064CBC2" w14:textId="77777777" w:rsidR="00A146F4" w:rsidRDefault="00A146F4" w:rsidP="009C282F">
            <w:pPr>
              <w:jc w:val="center"/>
            </w:pPr>
            <w:r>
              <w:rPr>
                <w:rFonts w:ascii="Segoe UI" w:hAnsi="Segoe UI" w:cs="Segoe UI"/>
                <w:color w:val="212121"/>
                <w:shd w:val="clear" w:color="auto" w:fill="FFFFFF"/>
              </w:rPr>
              <w:t>3314</w:t>
            </w:r>
          </w:p>
        </w:tc>
      </w:tr>
      <w:tr w:rsidR="00A146F4" w14:paraId="5F952562" w14:textId="77777777" w:rsidTr="00C44C3C">
        <w:trPr>
          <w:trHeight w:val="132"/>
        </w:trPr>
        <w:tc>
          <w:tcPr>
            <w:tcW w:w="1240" w:type="dxa"/>
            <w:vMerge/>
          </w:tcPr>
          <w:p w14:paraId="20191734" w14:textId="77777777" w:rsidR="00A146F4" w:rsidRDefault="00A146F4" w:rsidP="009C282F">
            <w:pPr>
              <w:jc w:val="center"/>
            </w:pPr>
          </w:p>
        </w:tc>
        <w:tc>
          <w:tcPr>
            <w:tcW w:w="2363" w:type="dxa"/>
            <w:vMerge/>
          </w:tcPr>
          <w:p w14:paraId="7D9BEF3E" w14:textId="77777777" w:rsidR="00A146F4" w:rsidRDefault="00A146F4" w:rsidP="009C282F">
            <w:pPr>
              <w:jc w:val="center"/>
            </w:pPr>
          </w:p>
        </w:tc>
        <w:tc>
          <w:tcPr>
            <w:tcW w:w="4245" w:type="dxa"/>
          </w:tcPr>
          <w:p w14:paraId="674F4038" w14:textId="77777777" w:rsidR="00A146F4" w:rsidRDefault="00A146F4" w:rsidP="009C282F">
            <w:pPr>
              <w:jc w:val="center"/>
            </w:pPr>
            <w:r>
              <w:t>geranyl acetat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6236170E" w14:textId="2566797C" w:rsidR="0014346B" w:rsidRDefault="0014346B" w:rsidP="009C282F">
            <w:pPr>
              <w:jc w:val="center"/>
            </w:pPr>
          </w:p>
        </w:tc>
        <w:tc>
          <w:tcPr>
            <w:tcW w:w="1728" w:type="dxa"/>
          </w:tcPr>
          <w:p w14:paraId="501F65E7" w14:textId="77777777" w:rsidR="00A146F4" w:rsidRDefault="00A146F4" w:rsidP="009C282F">
            <w:pPr>
              <w:jc w:val="center"/>
            </w:pPr>
            <w:r>
              <w:rPr>
                <w:rFonts w:ascii="Segoe UI" w:hAnsi="Segoe UI" w:cs="Segoe UI"/>
                <w:color w:val="212121"/>
                <w:shd w:val="clear" w:color="auto" w:fill="FFFFFF"/>
              </w:rPr>
              <w:t>1549026</w:t>
            </w:r>
          </w:p>
        </w:tc>
      </w:tr>
      <w:tr w:rsidR="00A146F4" w14:paraId="204365D2" w14:textId="77777777" w:rsidTr="00C44C3C">
        <w:trPr>
          <w:trHeight w:val="132"/>
        </w:trPr>
        <w:tc>
          <w:tcPr>
            <w:tcW w:w="1240" w:type="dxa"/>
            <w:vMerge/>
          </w:tcPr>
          <w:p w14:paraId="77C811F7" w14:textId="77777777" w:rsidR="00A146F4" w:rsidRDefault="00A146F4" w:rsidP="009C282F">
            <w:pPr>
              <w:jc w:val="center"/>
            </w:pPr>
          </w:p>
        </w:tc>
        <w:tc>
          <w:tcPr>
            <w:tcW w:w="2363" w:type="dxa"/>
            <w:vMerge/>
          </w:tcPr>
          <w:p w14:paraId="51662A1D" w14:textId="77777777" w:rsidR="00A146F4" w:rsidRDefault="00A146F4" w:rsidP="009C282F">
            <w:pPr>
              <w:jc w:val="center"/>
            </w:pPr>
          </w:p>
        </w:tc>
        <w:tc>
          <w:tcPr>
            <w:tcW w:w="4245" w:type="dxa"/>
          </w:tcPr>
          <w:p w14:paraId="7A58AD25" w14:textId="77777777" w:rsidR="00A146F4" w:rsidRDefault="00A146F4" w:rsidP="009C282F">
            <w:pPr>
              <w:jc w:val="center"/>
            </w:pPr>
            <w:r>
              <w:t>beta-caryophyllen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576A7E43" w14:textId="665F8AB2" w:rsidR="0014346B" w:rsidRDefault="0014346B" w:rsidP="009C282F">
            <w:pPr>
              <w:jc w:val="center"/>
            </w:pPr>
          </w:p>
        </w:tc>
        <w:tc>
          <w:tcPr>
            <w:tcW w:w="1728" w:type="dxa"/>
          </w:tcPr>
          <w:p w14:paraId="2B7AC77A" w14:textId="77777777" w:rsidR="00A146F4" w:rsidRDefault="00A146F4" w:rsidP="009C282F">
            <w:pPr>
              <w:jc w:val="center"/>
            </w:pPr>
            <w:r>
              <w:rPr>
                <w:rFonts w:ascii="Segoe UI" w:hAnsi="Segoe UI" w:cs="Segoe UI"/>
                <w:color w:val="212121"/>
                <w:shd w:val="clear" w:color="auto" w:fill="FFFFFF"/>
              </w:rPr>
              <w:t>5281515</w:t>
            </w:r>
          </w:p>
        </w:tc>
      </w:tr>
      <w:tr w:rsidR="00A146F4" w14:paraId="23B042E0" w14:textId="77777777" w:rsidTr="00C44C3C">
        <w:trPr>
          <w:trHeight w:val="132"/>
        </w:trPr>
        <w:tc>
          <w:tcPr>
            <w:tcW w:w="1240" w:type="dxa"/>
            <w:vMerge/>
          </w:tcPr>
          <w:p w14:paraId="54A5DC3D" w14:textId="77777777" w:rsidR="00A146F4" w:rsidRDefault="00A146F4" w:rsidP="009C282F">
            <w:pPr>
              <w:jc w:val="center"/>
            </w:pPr>
          </w:p>
        </w:tc>
        <w:tc>
          <w:tcPr>
            <w:tcW w:w="2363" w:type="dxa"/>
            <w:vMerge/>
          </w:tcPr>
          <w:p w14:paraId="79FEFDC7" w14:textId="77777777" w:rsidR="00A146F4" w:rsidRDefault="00A146F4" w:rsidP="009C282F">
            <w:pPr>
              <w:jc w:val="center"/>
            </w:pPr>
          </w:p>
        </w:tc>
        <w:tc>
          <w:tcPr>
            <w:tcW w:w="4245" w:type="dxa"/>
          </w:tcPr>
          <w:p w14:paraId="4C24BC61" w14:textId="77777777" w:rsidR="00A146F4" w:rsidRDefault="00A146F4" w:rsidP="009C282F">
            <w:pPr>
              <w:jc w:val="center"/>
            </w:pPr>
            <w:r>
              <w:t>alpha-humulen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465AB188" w14:textId="36F76685" w:rsidR="0014346B" w:rsidRDefault="0014346B" w:rsidP="009C282F">
            <w:pPr>
              <w:jc w:val="center"/>
            </w:pPr>
          </w:p>
        </w:tc>
        <w:tc>
          <w:tcPr>
            <w:tcW w:w="1728" w:type="dxa"/>
          </w:tcPr>
          <w:p w14:paraId="20597A29" w14:textId="77777777" w:rsidR="00A146F4" w:rsidRDefault="00A146F4" w:rsidP="009C282F">
            <w:pPr>
              <w:jc w:val="center"/>
            </w:pPr>
            <w:r>
              <w:rPr>
                <w:rFonts w:ascii="Segoe UI" w:hAnsi="Segoe UI" w:cs="Segoe UI"/>
                <w:color w:val="212121"/>
                <w:shd w:val="clear" w:color="auto" w:fill="FFFFFF"/>
              </w:rPr>
              <w:t>5281520</w:t>
            </w:r>
          </w:p>
        </w:tc>
      </w:tr>
      <w:tr w:rsidR="00A146F4" w14:paraId="2CC2695D" w14:textId="77777777" w:rsidTr="00C44C3C">
        <w:trPr>
          <w:trHeight w:val="132"/>
        </w:trPr>
        <w:tc>
          <w:tcPr>
            <w:tcW w:w="1240" w:type="dxa"/>
            <w:vMerge/>
          </w:tcPr>
          <w:p w14:paraId="3C0245E5" w14:textId="77777777" w:rsidR="00A146F4" w:rsidRDefault="00A146F4" w:rsidP="009C282F">
            <w:pPr>
              <w:jc w:val="center"/>
            </w:pPr>
          </w:p>
        </w:tc>
        <w:tc>
          <w:tcPr>
            <w:tcW w:w="2363" w:type="dxa"/>
            <w:vMerge/>
          </w:tcPr>
          <w:p w14:paraId="3E4036B6" w14:textId="77777777" w:rsidR="00A146F4" w:rsidRDefault="00A146F4" w:rsidP="009C282F">
            <w:pPr>
              <w:jc w:val="center"/>
            </w:pPr>
          </w:p>
        </w:tc>
        <w:tc>
          <w:tcPr>
            <w:tcW w:w="4245" w:type="dxa"/>
          </w:tcPr>
          <w:p w14:paraId="3215EFE5" w14:textId="77777777" w:rsidR="00A146F4" w:rsidRDefault="00A146F4" w:rsidP="009C282F">
            <w:pPr>
              <w:jc w:val="center"/>
            </w:pPr>
            <w:r>
              <w:t>germacrene D</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407FB9C3" w14:textId="385BBAB1" w:rsidR="0014346B" w:rsidRDefault="0014346B" w:rsidP="009C282F">
            <w:pPr>
              <w:jc w:val="center"/>
            </w:pPr>
          </w:p>
        </w:tc>
        <w:tc>
          <w:tcPr>
            <w:tcW w:w="1728" w:type="dxa"/>
          </w:tcPr>
          <w:p w14:paraId="7F0638EA" w14:textId="77777777" w:rsidR="00A146F4" w:rsidRDefault="00A146F4" w:rsidP="009C282F">
            <w:pPr>
              <w:jc w:val="center"/>
            </w:pPr>
            <w:r>
              <w:rPr>
                <w:rFonts w:ascii="Segoe UI" w:hAnsi="Segoe UI" w:cs="Segoe UI"/>
                <w:color w:val="212121"/>
                <w:shd w:val="clear" w:color="auto" w:fill="FFFFFF"/>
              </w:rPr>
              <w:t>5317570</w:t>
            </w:r>
          </w:p>
        </w:tc>
      </w:tr>
      <w:tr w:rsidR="00A146F4" w14:paraId="62BF410C" w14:textId="77777777" w:rsidTr="00C44C3C">
        <w:trPr>
          <w:trHeight w:val="132"/>
        </w:trPr>
        <w:tc>
          <w:tcPr>
            <w:tcW w:w="1240" w:type="dxa"/>
            <w:vMerge/>
          </w:tcPr>
          <w:p w14:paraId="3950CE1B" w14:textId="77777777" w:rsidR="00A146F4" w:rsidRDefault="00A146F4" w:rsidP="009C282F">
            <w:pPr>
              <w:jc w:val="center"/>
            </w:pPr>
          </w:p>
        </w:tc>
        <w:tc>
          <w:tcPr>
            <w:tcW w:w="2363" w:type="dxa"/>
            <w:vMerge/>
          </w:tcPr>
          <w:p w14:paraId="6BFFB9EC" w14:textId="77777777" w:rsidR="00A146F4" w:rsidRDefault="00A146F4" w:rsidP="009C282F">
            <w:pPr>
              <w:jc w:val="center"/>
            </w:pPr>
          </w:p>
        </w:tc>
        <w:tc>
          <w:tcPr>
            <w:tcW w:w="4245" w:type="dxa"/>
          </w:tcPr>
          <w:p w14:paraId="4D6FD66B" w14:textId="77777777" w:rsidR="00A146F4" w:rsidRDefault="00A146F4" w:rsidP="009C282F">
            <w:pPr>
              <w:jc w:val="center"/>
            </w:pPr>
            <w:r>
              <w:t>alpha-bergamoten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4C8C83F3" w14:textId="0EA0E4A2" w:rsidR="0014346B" w:rsidRDefault="0014346B" w:rsidP="009C282F">
            <w:pPr>
              <w:jc w:val="center"/>
            </w:pPr>
          </w:p>
        </w:tc>
        <w:tc>
          <w:tcPr>
            <w:tcW w:w="1728" w:type="dxa"/>
          </w:tcPr>
          <w:p w14:paraId="45AEECCD" w14:textId="77777777" w:rsidR="00A146F4" w:rsidRDefault="00A146F4" w:rsidP="009C282F">
            <w:pPr>
              <w:jc w:val="center"/>
            </w:pPr>
            <w:r>
              <w:rPr>
                <w:rFonts w:ascii="Segoe UI" w:hAnsi="Segoe UI" w:cs="Segoe UI"/>
                <w:color w:val="212121"/>
                <w:shd w:val="clear" w:color="auto" w:fill="FFFFFF"/>
              </w:rPr>
              <w:t>86608</w:t>
            </w:r>
          </w:p>
        </w:tc>
      </w:tr>
      <w:tr w:rsidR="00A146F4" w14:paraId="41A5F2A1" w14:textId="77777777" w:rsidTr="00C44C3C">
        <w:trPr>
          <w:trHeight w:val="132"/>
        </w:trPr>
        <w:tc>
          <w:tcPr>
            <w:tcW w:w="1240" w:type="dxa"/>
            <w:vMerge/>
          </w:tcPr>
          <w:p w14:paraId="5E2F5BA0" w14:textId="77777777" w:rsidR="00A146F4" w:rsidRDefault="00A146F4" w:rsidP="009C282F">
            <w:pPr>
              <w:jc w:val="center"/>
            </w:pPr>
          </w:p>
        </w:tc>
        <w:tc>
          <w:tcPr>
            <w:tcW w:w="2363" w:type="dxa"/>
            <w:vMerge/>
          </w:tcPr>
          <w:p w14:paraId="59DAE30A" w14:textId="77777777" w:rsidR="00A146F4" w:rsidRDefault="00A146F4" w:rsidP="009C282F">
            <w:pPr>
              <w:jc w:val="center"/>
            </w:pPr>
          </w:p>
        </w:tc>
        <w:tc>
          <w:tcPr>
            <w:tcW w:w="4245" w:type="dxa"/>
          </w:tcPr>
          <w:p w14:paraId="48523D05" w14:textId="77777777" w:rsidR="00A146F4" w:rsidRDefault="00A146F4" w:rsidP="009C282F">
            <w:pPr>
              <w:jc w:val="center"/>
            </w:pPr>
            <w:r>
              <w:t>(Z,E)-alpha-farnesen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3D44CF46" w14:textId="5681B038" w:rsidR="0014346B" w:rsidRDefault="0014346B" w:rsidP="009C282F">
            <w:pPr>
              <w:jc w:val="center"/>
            </w:pPr>
          </w:p>
        </w:tc>
        <w:tc>
          <w:tcPr>
            <w:tcW w:w="1728" w:type="dxa"/>
          </w:tcPr>
          <w:p w14:paraId="13D085B3" w14:textId="77777777" w:rsidR="00A146F4" w:rsidRDefault="00A146F4" w:rsidP="009C282F">
            <w:pPr>
              <w:jc w:val="center"/>
            </w:pPr>
            <w:r>
              <w:rPr>
                <w:rFonts w:ascii="Segoe UI" w:hAnsi="Segoe UI" w:cs="Segoe UI"/>
                <w:color w:val="212121"/>
                <w:shd w:val="clear" w:color="auto" w:fill="FFFFFF"/>
              </w:rPr>
              <w:t>5362889</w:t>
            </w:r>
          </w:p>
        </w:tc>
      </w:tr>
      <w:tr w:rsidR="00A146F4" w14:paraId="096FCF91" w14:textId="77777777" w:rsidTr="00C44C3C">
        <w:trPr>
          <w:trHeight w:val="132"/>
        </w:trPr>
        <w:tc>
          <w:tcPr>
            <w:tcW w:w="1240" w:type="dxa"/>
            <w:vMerge/>
          </w:tcPr>
          <w:p w14:paraId="1659D2B9" w14:textId="77777777" w:rsidR="00A146F4" w:rsidRDefault="00A146F4" w:rsidP="009C282F">
            <w:pPr>
              <w:jc w:val="center"/>
            </w:pPr>
          </w:p>
        </w:tc>
        <w:tc>
          <w:tcPr>
            <w:tcW w:w="2363" w:type="dxa"/>
            <w:vMerge/>
          </w:tcPr>
          <w:p w14:paraId="0EF5BA95" w14:textId="77777777" w:rsidR="00A146F4" w:rsidRDefault="00A146F4" w:rsidP="009C282F">
            <w:pPr>
              <w:jc w:val="center"/>
            </w:pPr>
          </w:p>
        </w:tc>
        <w:tc>
          <w:tcPr>
            <w:tcW w:w="4245" w:type="dxa"/>
          </w:tcPr>
          <w:p w14:paraId="74FA6920" w14:textId="77777777" w:rsidR="00A146F4" w:rsidRDefault="00A146F4" w:rsidP="009C282F">
            <w:pPr>
              <w:jc w:val="center"/>
            </w:pPr>
            <w:r>
              <w:t>delta-cadinene</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0403A286" w14:textId="15FBB924" w:rsidR="0014346B" w:rsidRDefault="0014346B" w:rsidP="009C282F">
            <w:pPr>
              <w:jc w:val="center"/>
            </w:pPr>
          </w:p>
        </w:tc>
        <w:tc>
          <w:tcPr>
            <w:tcW w:w="1728" w:type="dxa"/>
          </w:tcPr>
          <w:p w14:paraId="1A7EB198" w14:textId="77777777" w:rsidR="00A146F4" w:rsidRDefault="00A146F4" w:rsidP="009C282F">
            <w:pPr>
              <w:jc w:val="center"/>
            </w:pPr>
            <w:r>
              <w:rPr>
                <w:rFonts w:ascii="Segoe UI" w:hAnsi="Segoe UI" w:cs="Segoe UI"/>
                <w:color w:val="212121"/>
                <w:shd w:val="clear" w:color="auto" w:fill="FFFFFF"/>
              </w:rPr>
              <w:t>441005</w:t>
            </w:r>
          </w:p>
        </w:tc>
      </w:tr>
      <w:tr w:rsidR="00A146F4" w14:paraId="4F6EDDD7" w14:textId="77777777" w:rsidTr="00C44C3C">
        <w:trPr>
          <w:trHeight w:val="132"/>
        </w:trPr>
        <w:tc>
          <w:tcPr>
            <w:tcW w:w="1240" w:type="dxa"/>
            <w:vMerge/>
          </w:tcPr>
          <w:p w14:paraId="217A9BC2" w14:textId="77777777" w:rsidR="00A146F4" w:rsidRDefault="00A146F4" w:rsidP="009C282F">
            <w:pPr>
              <w:jc w:val="center"/>
            </w:pPr>
          </w:p>
        </w:tc>
        <w:tc>
          <w:tcPr>
            <w:tcW w:w="2363" w:type="dxa"/>
            <w:vMerge/>
          </w:tcPr>
          <w:p w14:paraId="77B63026" w14:textId="77777777" w:rsidR="00A146F4" w:rsidRDefault="00A146F4" w:rsidP="009C282F">
            <w:pPr>
              <w:jc w:val="center"/>
            </w:pPr>
          </w:p>
        </w:tc>
        <w:tc>
          <w:tcPr>
            <w:tcW w:w="4245" w:type="dxa"/>
          </w:tcPr>
          <w:p w14:paraId="21C77F48" w14:textId="77777777" w:rsidR="00A146F4" w:rsidRDefault="00A146F4" w:rsidP="009C282F">
            <w:pPr>
              <w:jc w:val="center"/>
            </w:pPr>
            <w:r>
              <w:t>Elemol</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2362175F" w14:textId="459FE2AA" w:rsidR="0014346B" w:rsidRDefault="0014346B" w:rsidP="009C282F">
            <w:pPr>
              <w:jc w:val="center"/>
            </w:pPr>
          </w:p>
        </w:tc>
        <w:tc>
          <w:tcPr>
            <w:tcW w:w="1728" w:type="dxa"/>
          </w:tcPr>
          <w:p w14:paraId="05274AD7" w14:textId="77777777" w:rsidR="00A146F4" w:rsidRDefault="00A146F4" w:rsidP="009C282F">
            <w:pPr>
              <w:jc w:val="center"/>
            </w:pPr>
            <w:r>
              <w:rPr>
                <w:rFonts w:ascii="Segoe UI" w:hAnsi="Segoe UI" w:cs="Segoe UI"/>
                <w:color w:val="212121"/>
                <w:shd w:val="clear" w:color="auto" w:fill="FFFFFF"/>
              </w:rPr>
              <w:t>92138</w:t>
            </w:r>
          </w:p>
        </w:tc>
      </w:tr>
      <w:tr w:rsidR="00A146F4" w14:paraId="116B3E6E" w14:textId="77777777" w:rsidTr="00C44C3C">
        <w:trPr>
          <w:trHeight w:val="132"/>
        </w:trPr>
        <w:tc>
          <w:tcPr>
            <w:tcW w:w="1240" w:type="dxa"/>
            <w:vMerge/>
          </w:tcPr>
          <w:p w14:paraId="6B4162BC" w14:textId="77777777" w:rsidR="00A146F4" w:rsidRDefault="00A146F4" w:rsidP="009C282F">
            <w:pPr>
              <w:jc w:val="center"/>
            </w:pPr>
          </w:p>
        </w:tc>
        <w:tc>
          <w:tcPr>
            <w:tcW w:w="2363" w:type="dxa"/>
            <w:vMerge/>
          </w:tcPr>
          <w:p w14:paraId="4675BA23" w14:textId="77777777" w:rsidR="00A146F4" w:rsidRDefault="00A146F4" w:rsidP="009C282F">
            <w:pPr>
              <w:jc w:val="center"/>
            </w:pPr>
          </w:p>
        </w:tc>
        <w:tc>
          <w:tcPr>
            <w:tcW w:w="4245" w:type="dxa"/>
          </w:tcPr>
          <w:p w14:paraId="5BB5F923" w14:textId="77777777" w:rsidR="00A146F4" w:rsidRDefault="00A146F4" w:rsidP="009C282F">
            <w:pPr>
              <w:jc w:val="center"/>
            </w:pPr>
            <w:r>
              <w:t>(E)-nerolidol</w:t>
            </w:r>
            <w:r>
              <w:fldChar w:fldCharType="begin" w:fldLock="1"/>
            </w:r>
            <w:r>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2D72A3A9" w14:textId="1B02F677" w:rsidR="0014346B" w:rsidRDefault="0014346B" w:rsidP="009C282F">
            <w:pPr>
              <w:jc w:val="center"/>
            </w:pPr>
          </w:p>
        </w:tc>
        <w:tc>
          <w:tcPr>
            <w:tcW w:w="1728" w:type="dxa"/>
          </w:tcPr>
          <w:p w14:paraId="21FD6728" w14:textId="77777777" w:rsidR="00A146F4" w:rsidRDefault="00A146F4" w:rsidP="009C282F">
            <w:pPr>
              <w:jc w:val="center"/>
            </w:pPr>
            <w:r>
              <w:rPr>
                <w:rFonts w:ascii="Segoe UI" w:hAnsi="Segoe UI" w:cs="Segoe UI"/>
                <w:color w:val="212121"/>
                <w:shd w:val="clear" w:color="auto" w:fill="FFFFFF"/>
              </w:rPr>
              <w:t>5284507</w:t>
            </w:r>
          </w:p>
        </w:tc>
      </w:tr>
      <w:tr w:rsidR="00A146F4" w14:paraId="0257D822" w14:textId="77777777" w:rsidTr="00C44C3C">
        <w:trPr>
          <w:trHeight w:val="132"/>
        </w:trPr>
        <w:tc>
          <w:tcPr>
            <w:tcW w:w="1240" w:type="dxa"/>
            <w:vMerge/>
          </w:tcPr>
          <w:p w14:paraId="5A46ADB8" w14:textId="77777777" w:rsidR="00A146F4" w:rsidRDefault="00A146F4" w:rsidP="009C282F">
            <w:pPr>
              <w:jc w:val="center"/>
            </w:pPr>
          </w:p>
        </w:tc>
        <w:tc>
          <w:tcPr>
            <w:tcW w:w="2363" w:type="dxa"/>
            <w:vMerge/>
          </w:tcPr>
          <w:p w14:paraId="648348AE" w14:textId="77777777" w:rsidR="00A146F4" w:rsidRDefault="00A146F4" w:rsidP="009C282F">
            <w:pPr>
              <w:jc w:val="center"/>
            </w:pPr>
          </w:p>
        </w:tc>
        <w:tc>
          <w:tcPr>
            <w:tcW w:w="4245" w:type="dxa"/>
          </w:tcPr>
          <w:p w14:paraId="44AF1317" w14:textId="77777777" w:rsidR="00A146F4" w:rsidRDefault="00A146F4" w:rsidP="009C282F">
            <w:pPr>
              <w:jc w:val="center"/>
            </w:pPr>
            <w:r>
              <w:t>neryl acetate</w:t>
            </w:r>
            <w:r>
              <w:fldChar w:fldCharType="begin" w:fldLock="1"/>
            </w:r>
            <w:r w:rsidR="00EF45BF">
              <w:instrText>ADDIN CSL_CITATION {"citationItems":[{"id":"ITEM-1","itemData":{"DOI":"10.1080/10412905.1992.9698031","ISSN":"10412905","abstract":"The essential oil of Elsholtzia blanda Benth. collected from Jorhat (Assam) has been analyzed by GC, GC/MS, GC/FTIR, IR,1H- and13C-NMR spectroscopy. Geranyl acetate was found to be the major constituent (71%). Twenty-eight other components were also characterized in the oil with linalool (5.27%), geraniol (3.77%), (E)-β-ocimene (2.96%), β-caryophyllene (1.75%), α-bergamotene (1.70%), (Z)-β-ocimene (1.38%), acetophenone (1.13%) and linalyl acetate (1.11%) being the next most abundant compounds. © 1992 Allured Publishing Corp.","author":[{"dropping-particle":"","family":"Bestmann","given":"Hans Jürgen","non-dropping-particle":"","parse-names":false,"suffix":""},{"dropping-particle":"","family":"Rauscher","given":"Josef","non-dropping-particle":"","parse-names":false,"suffix":""},{"dropping-particle":"","family":"Vostrowsky","given":"Otto","non-dropping-particle":"","parse-names":false,"suffix":""},{"dropping-particle":"","family":"Pant","given":"Anil K.","non-dropping-particle":"","parse-names":false,"suffix":""},{"dropping-particle":"","family":"Dev","given":"Vasu","non-dropping-particle":"","parse-names":false,"suffix":""},{"dropping-particle":"","family":"Parihar","given":"Rashmi","non-dropping-particle":"","parse-names":false,"suffix":""},{"dropping-particle":"","family":"Mathela","given":"Chandra S.","non-dropping-particle":"","parse-names":false,"suffix":""}],"container-title":"Journal of Essential Oil Research","id":"ITEM-1","issue":"2","issued":{"date-parts":[["1992"]]},"page":"121-124","title":"Constituents of the essential oil of Elsholtzia blanda Benth (Labiatae)","type":"article-journal","volume":"4"},"uris":["http://www.mendeley.com/documents/?uuid=22336e3a-3ffa-45a9-ad8d-34c007ddbc6f"]}],"mendeley":{"formattedCitation":"&lt;sup&gt;1&lt;/sup&gt;","plainTextFormattedCitation":"1","previouslyFormattedCitation":"&lt;sup&gt;1&lt;/sup&gt;"},"properties":{"noteIndex":0},"schema":"https://github.com/citation-style-language/schema/raw/master/csl-citation.json"}</w:instrText>
            </w:r>
            <w:r>
              <w:fldChar w:fldCharType="separate"/>
            </w:r>
            <w:r w:rsidRPr="00BC473F">
              <w:rPr>
                <w:noProof/>
                <w:vertAlign w:val="superscript"/>
              </w:rPr>
              <w:t>1</w:t>
            </w:r>
            <w:r>
              <w:fldChar w:fldCharType="end"/>
            </w:r>
          </w:p>
          <w:p w14:paraId="1B881713" w14:textId="6F239F9C" w:rsidR="0014346B" w:rsidRDefault="0014346B" w:rsidP="009C282F">
            <w:pPr>
              <w:jc w:val="center"/>
            </w:pPr>
          </w:p>
        </w:tc>
        <w:tc>
          <w:tcPr>
            <w:tcW w:w="1728" w:type="dxa"/>
          </w:tcPr>
          <w:p w14:paraId="4EEA01E7" w14:textId="77777777" w:rsidR="00A146F4" w:rsidRDefault="00A146F4" w:rsidP="009C282F">
            <w:pPr>
              <w:jc w:val="center"/>
            </w:pPr>
            <w:r>
              <w:rPr>
                <w:rFonts w:ascii="Segoe UI" w:hAnsi="Segoe UI" w:cs="Segoe UI"/>
                <w:color w:val="212121"/>
                <w:shd w:val="clear" w:color="auto" w:fill="FFFFFF"/>
              </w:rPr>
              <w:t>1549025</w:t>
            </w:r>
          </w:p>
        </w:tc>
      </w:tr>
      <w:tr w:rsidR="00A146F4" w14:paraId="4D7A6D97" w14:textId="77777777" w:rsidTr="00C44C3C">
        <w:trPr>
          <w:trHeight w:val="132"/>
        </w:trPr>
        <w:tc>
          <w:tcPr>
            <w:tcW w:w="1240" w:type="dxa"/>
            <w:vMerge/>
          </w:tcPr>
          <w:p w14:paraId="7F0B4253" w14:textId="77777777" w:rsidR="00A146F4" w:rsidRDefault="00A146F4" w:rsidP="009C282F">
            <w:pPr>
              <w:jc w:val="center"/>
            </w:pPr>
          </w:p>
        </w:tc>
        <w:tc>
          <w:tcPr>
            <w:tcW w:w="2363" w:type="dxa"/>
            <w:vMerge/>
          </w:tcPr>
          <w:p w14:paraId="6DFC7046" w14:textId="77777777" w:rsidR="00A146F4" w:rsidRDefault="00A146F4" w:rsidP="009C282F">
            <w:pPr>
              <w:jc w:val="center"/>
            </w:pPr>
          </w:p>
        </w:tc>
        <w:tc>
          <w:tcPr>
            <w:tcW w:w="4245" w:type="dxa"/>
          </w:tcPr>
          <w:p w14:paraId="375A501D" w14:textId="77777777" w:rsidR="00A146F4" w:rsidRDefault="00A146F4" w:rsidP="009C282F">
            <w:pPr>
              <w:jc w:val="center"/>
            </w:pPr>
            <w:r>
              <w:t>6-Methyl-5-hepten-2-one</w:t>
            </w:r>
            <w:r w:rsidR="00EF45BF">
              <w:fldChar w:fldCharType="begin" w:fldLock="1"/>
            </w:r>
            <w:r w:rsidR="00EF45BF">
              <w:instrText>ADDIN CSL_CITATION {"citationItems":[{"id":"ITEM-1","itemData":{"DOI":"10.1080/10496475.2011.651567","ISSN":"10496475","abstract":"The essential oils of the previously un-investigated aerial parts of Elsholtzia blanda were analyzed by GC and GC/MS. The yields of the oil were found to be 0.93 and 1.70% on fresh weight basis. A total of 25 compounds, representing 82.8% and 87.9% of the oil, were identified. The main compounds were geranial (43.5%-48.8%), neral (31.7%-34.7%), E-isocitral (1.2%-0.1%), and caryophyllene oxide (1.6%-0.7%). These two cultivars have the potential to compete with commercial citral oils. © 2012 Copyright Taylor and Francis Group, LLC.","author":[{"dropping-particle":"","family":"Rana","given":"Virendra Singh","non-dropping-particle":"","parse-names":false,"suffix":""},{"dropping-particle":"","family":"Devi","given":"Langoljam Reena","non-dropping-particle":"","parse-names":false,"suffix":""},{"dropping-particle":"","family":"Verdeguer","given":"Mercedes","non-dropping-particle":"","parse-names":false,"suffix":""},{"dropping-particle":"","family":"Blazquez","given":"Maria Amparo","non-dropping-particle":"","parse-names":false,"suffix":""}],"container-title":"Journal of Herbs, Spices and Medicinal Plants","id":"ITEM-1","issue":"2","issued":{"date-parts":[["2012"]]},"page":"132-139","title":"Elsholtzia blanda benth: New citral-rich chemotypes from India","type":"article-journal","volume":"18"},"uris":["http://www.mendeley.com/documents/?uuid=45ebebf3-4559-418a-bb09-c54da637bb91"]}],"mendeley":{"formattedCitation":"&lt;sup&gt;2&lt;/sup&gt;","plainTextFormattedCitation":"2","previouslyFormattedCitation":"&lt;sup&gt;2&lt;/sup&gt;"},"properties":{"noteIndex":0},"schema":"https://github.com/citation-style-language/schema/raw/master/csl-citation.json"}</w:instrText>
            </w:r>
            <w:r w:rsidR="00EF45BF">
              <w:fldChar w:fldCharType="separate"/>
            </w:r>
            <w:r w:rsidR="00EF45BF" w:rsidRPr="00EF45BF">
              <w:rPr>
                <w:noProof/>
                <w:vertAlign w:val="superscript"/>
              </w:rPr>
              <w:t>2</w:t>
            </w:r>
            <w:r w:rsidR="00EF45BF">
              <w:fldChar w:fldCharType="end"/>
            </w:r>
          </w:p>
          <w:p w14:paraId="086C2398" w14:textId="0B7C3718" w:rsidR="0014346B" w:rsidRDefault="0014346B" w:rsidP="009C282F">
            <w:pPr>
              <w:jc w:val="center"/>
            </w:pPr>
          </w:p>
        </w:tc>
        <w:tc>
          <w:tcPr>
            <w:tcW w:w="1728" w:type="dxa"/>
          </w:tcPr>
          <w:p w14:paraId="379E42EE" w14:textId="77777777" w:rsidR="00A146F4" w:rsidRDefault="00A146F4" w:rsidP="009C282F">
            <w:pPr>
              <w:jc w:val="center"/>
            </w:pPr>
            <w:r>
              <w:rPr>
                <w:rFonts w:ascii="Segoe UI" w:hAnsi="Segoe UI" w:cs="Segoe UI"/>
                <w:color w:val="212121"/>
                <w:shd w:val="clear" w:color="auto" w:fill="FFFFFF"/>
              </w:rPr>
              <w:t>9862</w:t>
            </w:r>
          </w:p>
        </w:tc>
      </w:tr>
      <w:tr w:rsidR="00A146F4" w14:paraId="3D51F9EF" w14:textId="77777777" w:rsidTr="00C44C3C">
        <w:trPr>
          <w:trHeight w:val="132"/>
        </w:trPr>
        <w:tc>
          <w:tcPr>
            <w:tcW w:w="1240" w:type="dxa"/>
            <w:vMerge/>
          </w:tcPr>
          <w:p w14:paraId="6CCB1E7B" w14:textId="77777777" w:rsidR="00A146F4" w:rsidRDefault="00A146F4" w:rsidP="009C282F">
            <w:pPr>
              <w:jc w:val="center"/>
            </w:pPr>
          </w:p>
        </w:tc>
        <w:tc>
          <w:tcPr>
            <w:tcW w:w="2363" w:type="dxa"/>
            <w:vMerge/>
          </w:tcPr>
          <w:p w14:paraId="475D52B6" w14:textId="77777777" w:rsidR="00A146F4" w:rsidRDefault="00A146F4" w:rsidP="009C282F">
            <w:pPr>
              <w:jc w:val="center"/>
            </w:pPr>
          </w:p>
        </w:tc>
        <w:tc>
          <w:tcPr>
            <w:tcW w:w="4245" w:type="dxa"/>
          </w:tcPr>
          <w:p w14:paraId="4D4F961F" w14:textId="77777777" w:rsidR="00A146F4" w:rsidRDefault="00A146F4" w:rsidP="009C282F">
            <w:pPr>
              <w:jc w:val="center"/>
            </w:pPr>
            <w:r>
              <w:t>Dehydro-1,8-cineole</w:t>
            </w:r>
            <w:r w:rsidR="00EF45BF">
              <w:fldChar w:fldCharType="begin" w:fldLock="1"/>
            </w:r>
            <w:r w:rsidR="00EF45BF">
              <w:instrText>ADDIN CSL_CITATION {"citationItems":[{"id":"ITEM-1","itemData":{"DOI":"10.1080/10496475.2011.651567","ISSN":"10496475","abstract":"The essential oils of the previously un-investigated aerial parts of Elsholtzia blanda were analyzed by GC and GC/MS. The yields of the oil were found to be 0.93 and 1.70% on fresh weight basis. A total of 25 compounds, representing 82.8% and 87.9% of the oil, were identified. The main compounds were geranial (43.5%-48.8%), neral (31.7%-34.7%), E-isocitral (1.2%-0.1%), and caryophyllene oxide (1.6%-0.7%). These two cultivars have the potential to compete with commercial citral oils. © 2012 Copyright Taylor and Francis Group, LLC.","author":[{"dropping-particle":"","family":"Rana","given":"Virendra Singh","non-dropping-particle":"","parse-names":false,"suffix":""},{"dropping-particle":"","family":"Devi","given":"Langoljam Reena","non-dropping-particle":"","parse-names":false,"suffix":""},{"dropping-particle":"","family":"Verdeguer","given":"Mercedes","non-dropping-particle":"","parse-names":false,"suffix":""},{"dropping-particle":"","family":"Blazquez","given":"Maria Amparo","non-dropping-particle":"","parse-names":false,"suffix":""}],"container-title":"Journal of Herbs, Spices and Medicinal Plants","id":"ITEM-1","issue":"2","issued":{"date-parts":[["2012"]]},"page":"132-139","title":"Elsholtzia blanda benth: New citral-rich chemotypes from India","type":"article-journal","volume":"18"},"uris":["http://www.mendeley.com/documents/?uuid=45ebebf3-4559-418a-bb09-c54da637bb91"]}],"mendeley":{"formattedCitation":"&lt;sup&gt;2&lt;/sup&gt;","plainTextFormattedCitation":"2","previouslyFormattedCitation":"&lt;sup&gt;2&lt;/sup&gt;"},"properties":{"noteIndex":0},"schema":"https://github.com/citation-style-language/schema/raw/master/csl-citation.json"}</w:instrText>
            </w:r>
            <w:r w:rsidR="00EF45BF">
              <w:fldChar w:fldCharType="separate"/>
            </w:r>
            <w:r w:rsidR="00EF45BF" w:rsidRPr="00EF45BF">
              <w:rPr>
                <w:noProof/>
                <w:vertAlign w:val="superscript"/>
              </w:rPr>
              <w:t>2</w:t>
            </w:r>
            <w:r w:rsidR="00EF45BF">
              <w:fldChar w:fldCharType="end"/>
            </w:r>
          </w:p>
          <w:p w14:paraId="623AFE09" w14:textId="1EC02B73" w:rsidR="0014346B" w:rsidRDefault="0014346B" w:rsidP="009C282F">
            <w:pPr>
              <w:jc w:val="center"/>
            </w:pPr>
          </w:p>
        </w:tc>
        <w:tc>
          <w:tcPr>
            <w:tcW w:w="1728" w:type="dxa"/>
          </w:tcPr>
          <w:p w14:paraId="0C308B05" w14:textId="77777777" w:rsidR="00A146F4" w:rsidRDefault="00A146F4" w:rsidP="009C282F">
            <w:pPr>
              <w:jc w:val="center"/>
            </w:pPr>
            <w:r>
              <w:rPr>
                <w:rFonts w:ascii="Segoe UI" w:hAnsi="Segoe UI" w:cs="Segoe UI"/>
                <w:color w:val="212121"/>
                <w:shd w:val="clear" w:color="auto" w:fill="FFFFFF"/>
              </w:rPr>
              <w:t>523035</w:t>
            </w:r>
          </w:p>
        </w:tc>
      </w:tr>
      <w:tr w:rsidR="00A146F4" w14:paraId="62E100E5" w14:textId="77777777" w:rsidTr="00C44C3C">
        <w:trPr>
          <w:trHeight w:val="132"/>
        </w:trPr>
        <w:tc>
          <w:tcPr>
            <w:tcW w:w="1240" w:type="dxa"/>
            <w:vMerge/>
          </w:tcPr>
          <w:p w14:paraId="0CEE2BBB" w14:textId="77777777" w:rsidR="00A146F4" w:rsidRDefault="00A146F4" w:rsidP="009C282F">
            <w:pPr>
              <w:jc w:val="center"/>
            </w:pPr>
          </w:p>
        </w:tc>
        <w:tc>
          <w:tcPr>
            <w:tcW w:w="2363" w:type="dxa"/>
            <w:vMerge/>
          </w:tcPr>
          <w:p w14:paraId="2810599C" w14:textId="77777777" w:rsidR="00A146F4" w:rsidRDefault="00A146F4" w:rsidP="009C282F">
            <w:pPr>
              <w:jc w:val="center"/>
            </w:pPr>
          </w:p>
        </w:tc>
        <w:tc>
          <w:tcPr>
            <w:tcW w:w="4245" w:type="dxa"/>
          </w:tcPr>
          <w:p w14:paraId="67B1A96D" w14:textId="77777777" w:rsidR="00A146F4" w:rsidRDefault="00A146F4" w:rsidP="009C282F">
            <w:pPr>
              <w:jc w:val="center"/>
            </w:pPr>
            <w:r>
              <w:t>Limonene</w:t>
            </w:r>
            <w:r w:rsidR="00EF45BF">
              <w:fldChar w:fldCharType="begin" w:fldLock="1"/>
            </w:r>
            <w:r w:rsidR="00EF45BF">
              <w:instrText>ADDIN CSL_CITATION {"citationItems":[{"id":"ITEM-1","itemData":{"DOI":"10.1080/10496475.2011.651567","ISSN":"10496475","abstract":"The essential oils of the previously un-investigated aerial parts of Elsholtzia blanda were analyzed by GC and GC/MS. The yields of the oil were found to be 0.93 and 1.70% on fresh weight basis. A total of 25 compounds, representing 82.8% and 87.9% of the oil, were identified. The main compounds were geranial (43.5%-48.8%), neral (31.7%-34.7%), E-isocitral (1.2%-0.1%), and caryophyllene oxide (1.6%-0.7%). These two cultivars have the potential to compete with commercial citral oils. © 2012 Copyright Taylor and Francis Group, LLC.","author":[{"dropping-particle":"","family":"Rana","given":"Virendra Singh","non-dropping-particle":"","parse-names":false,"suffix":""},{"dropping-particle":"","family":"Devi","given":"Langoljam Reena","non-dropping-particle":"","parse-names":false,"suffix":""},{"dropping-particle":"","family":"Verdeguer","given":"Mercedes","non-dropping-particle":"","parse-names":false,"suffix":""},{"dropping-particle":"","family":"Blazquez","given":"Maria Amparo","non-dropping-particle":"","parse-names":false,"suffix":""}],"container-title":"Journal of Herbs, Spices and Medicinal Plants","id":"ITEM-1","issue":"2","issued":{"date-parts":[["2012"]]},"page":"132-139","title":"Elsholtzia blanda benth: New citral-rich chemotypes from India","type":"article-journal","volume":"18"},"uris":["http://www.mendeley.com/documents/?uuid=45ebebf3-4559-418a-bb09-c54da637bb91"]}],"mendeley":{"formattedCitation":"&lt;sup&gt;2&lt;/sup&gt;","plainTextFormattedCitation":"2","previouslyFormattedCitation":"&lt;sup&gt;2&lt;/sup&gt;"},"properties":{"noteIndex":0},"schema":"https://github.com/citation-style-language/schema/raw/master/csl-citation.json"}</w:instrText>
            </w:r>
            <w:r w:rsidR="00EF45BF">
              <w:fldChar w:fldCharType="separate"/>
            </w:r>
            <w:r w:rsidR="00EF45BF" w:rsidRPr="00EF45BF">
              <w:rPr>
                <w:noProof/>
                <w:vertAlign w:val="superscript"/>
              </w:rPr>
              <w:t>2</w:t>
            </w:r>
            <w:r w:rsidR="00EF45BF">
              <w:fldChar w:fldCharType="end"/>
            </w:r>
          </w:p>
          <w:p w14:paraId="164A83C0" w14:textId="013EF7B6" w:rsidR="0014346B" w:rsidRDefault="0014346B" w:rsidP="009C282F">
            <w:pPr>
              <w:jc w:val="center"/>
            </w:pPr>
          </w:p>
        </w:tc>
        <w:tc>
          <w:tcPr>
            <w:tcW w:w="1728" w:type="dxa"/>
          </w:tcPr>
          <w:p w14:paraId="43AD1A91" w14:textId="77777777" w:rsidR="00A146F4" w:rsidRDefault="00A146F4" w:rsidP="009C282F">
            <w:pPr>
              <w:jc w:val="center"/>
            </w:pPr>
            <w:r>
              <w:rPr>
                <w:rFonts w:ascii="Segoe UI" w:hAnsi="Segoe UI" w:cs="Segoe UI"/>
                <w:color w:val="212121"/>
                <w:shd w:val="clear" w:color="auto" w:fill="FFFFFF"/>
              </w:rPr>
              <w:t>22311</w:t>
            </w:r>
          </w:p>
        </w:tc>
      </w:tr>
      <w:tr w:rsidR="00A146F4" w14:paraId="40C72702" w14:textId="77777777" w:rsidTr="00C44C3C">
        <w:trPr>
          <w:trHeight w:val="132"/>
        </w:trPr>
        <w:tc>
          <w:tcPr>
            <w:tcW w:w="1240" w:type="dxa"/>
            <w:vMerge/>
          </w:tcPr>
          <w:p w14:paraId="6CEC3152" w14:textId="77777777" w:rsidR="00A146F4" w:rsidRDefault="00A146F4" w:rsidP="009C282F">
            <w:pPr>
              <w:jc w:val="center"/>
            </w:pPr>
          </w:p>
        </w:tc>
        <w:tc>
          <w:tcPr>
            <w:tcW w:w="2363" w:type="dxa"/>
            <w:vMerge/>
          </w:tcPr>
          <w:p w14:paraId="3C2D18B7" w14:textId="77777777" w:rsidR="00A146F4" w:rsidRDefault="00A146F4" w:rsidP="009C282F">
            <w:pPr>
              <w:jc w:val="center"/>
            </w:pPr>
          </w:p>
        </w:tc>
        <w:tc>
          <w:tcPr>
            <w:tcW w:w="4245" w:type="dxa"/>
          </w:tcPr>
          <w:p w14:paraId="791BF9F8" w14:textId="77777777" w:rsidR="00A146F4" w:rsidRDefault="00A146F4" w:rsidP="009C282F">
            <w:pPr>
              <w:jc w:val="center"/>
            </w:pPr>
            <w:r>
              <w:t>Benzene acetaldehyde</w:t>
            </w:r>
            <w:r w:rsidR="00EF45BF">
              <w:fldChar w:fldCharType="begin" w:fldLock="1"/>
            </w:r>
            <w:r w:rsidR="00EF45BF">
              <w:instrText>ADDIN CSL_CITATION {"citationItems":[{"id":"ITEM-1","itemData":{"DOI":"10.1080/10496475.2011.651567","ISSN":"10496475","abstract":"The essential oils of the previously un-investigated aerial parts of Elsholtzia blanda were analyzed by GC and GC/MS. The yields of the oil were found to be 0.93 and 1.70% on fresh weight basis. A total of 25 compounds, representing 82.8% and 87.9% of the oil, were identified. The main compounds were geranial (43.5%-48.8%), neral (31.7%-34.7%), E-isocitral (1.2%-0.1%), and caryophyllene oxide (1.6%-0.7%). These two cultivars have the potential to compete with commercial citral oils. © 2012 Copyright Taylor and Francis Group, LLC.","author":[{"dropping-particle":"","family":"Rana","given":"Virendra Singh","non-dropping-particle":"","parse-names":false,"suffix":""},{"dropping-particle":"","family":"Devi","given":"Langoljam Reena","non-dropping-particle":"","parse-names":false,"suffix":""},{"dropping-particle":"","family":"Verdeguer","given":"Mercedes","non-dropping-particle":"","parse-names":false,"suffix":""},{"dropping-particle":"","family":"Blazquez","given":"Maria Amparo","non-dropping-particle":"","parse-names":false,"suffix":""}],"container-title":"Journal of Herbs, Spices and Medicinal Plants","id":"ITEM-1","issue":"2","issued":{"date-parts":[["2012"]]},"page":"132-139","title":"Elsholtzia blanda benth: New citral-rich chemotypes from India","type":"article-journal","volume":"18"},"uris":["http://www.mendeley.com/documents/?uuid=45ebebf3-4559-418a-bb09-c54da637bb91"]}],"mendeley":{"formattedCitation":"&lt;sup&gt;2&lt;/sup&gt;","plainTextFormattedCitation":"2","previouslyFormattedCitation":"&lt;sup&gt;2&lt;/sup&gt;"},"properties":{"noteIndex":0},"schema":"https://github.com/citation-style-language/schema/raw/master/csl-citation.json"}</w:instrText>
            </w:r>
            <w:r w:rsidR="00EF45BF">
              <w:fldChar w:fldCharType="separate"/>
            </w:r>
            <w:r w:rsidR="00EF45BF" w:rsidRPr="00EF45BF">
              <w:rPr>
                <w:noProof/>
                <w:vertAlign w:val="superscript"/>
              </w:rPr>
              <w:t>2</w:t>
            </w:r>
            <w:r w:rsidR="00EF45BF">
              <w:fldChar w:fldCharType="end"/>
            </w:r>
          </w:p>
          <w:p w14:paraId="2919FD1F" w14:textId="25BDB02A" w:rsidR="0014346B" w:rsidRDefault="0014346B" w:rsidP="009C282F">
            <w:pPr>
              <w:jc w:val="center"/>
            </w:pPr>
          </w:p>
        </w:tc>
        <w:tc>
          <w:tcPr>
            <w:tcW w:w="1728" w:type="dxa"/>
          </w:tcPr>
          <w:p w14:paraId="65106387" w14:textId="77777777" w:rsidR="00A146F4" w:rsidRDefault="00A146F4" w:rsidP="009C282F">
            <w:pPr>
              <w:jc w:val="center"/>
            </w:pPr>
            <w:r>
              <w:rPr>
                <w:rFonts w:ascii="Segoe UI" w:hAnsi="Segoe UI" w:cs="Segoe UI"/>
                <w:color w:val="212121"/>
                <w:shd w:val="clear" w:color="auto" w:fill="FFFFFF"/>
              </w:rPr>
              <w:t>998</w:t>
            </w:r>
          </w:p>
        </w:tc>
      </w:tr>
      <w:tr w:rsidR="00A146F4" w14:paraId="5892895D" w14:textId="77777777" w:rsidTr="00C44C3C">
        <w:trPr>
          <w:trHeight w:val="132"/>
        </w:trPr>
        <w:tc>
          <w:tcPr>
            <w:tcW w:w="1240" w:type="dxa"/>
            <w:vMerge/>
          </w:tcPr>
          <w:p w14:paraId="33303FF5" w14:textId="77777777" w:rsidR="00A146F4" w:rsidRDefault="00A146F4" w:rsidP="009C282F">
            <w:pPr>
              <w:jc w:val="center"/>
            </w:pPr>
          </w:p>
        </w:tc>
        <w:tc>
          <w:tcPr>
            <w:tcW w:w="2363" w:type="dxa"/>
            <w:vMerge/>
          </w:tcPr>
          <w:p w14:paraId="5D1277BD" w14:textId="77777777" w:rsidR="00A146F4" w:rsidRDefault="00A146F4" w:rsidP="009C282F">
            <w:pPr>
              <w:jc w:val="center"/>
            </w:pPr>
          </w:p>
        </w:tc>
        <w:tc>
          <w:tcPr>
            <w:tcW w:w="4245" w:type="dxa"/>
          </w:tcPr>
          <w:p w14:paraId="7389D614" w14:textId="77777777" w:rsidR="00A146F4" w:rsidRDefault="00A146F4" w:rsidP="009C282F">
            <w:pPr>
              <w:jc w:val="center"/>
            </w:pPr>
            <w:r>
              <w:t>Citronellal</w:t>
            </w:r>
            <w:r w:rsidR="00EF45BF">
              <w:fldChar w:fldCharType="begin" w:fldLock="1"/>
            </w:r>
            <w:r w:rsidR="00EF45BF">
              <w:instrText>ADDIN CSL_CITATION {"citationItems":[{"id":"ITEM-1","itemData":{"DOI":"10.1080/10496475.2011.651567","ISSN":"10496475","abstract":"The essential oils of the previously un-investigated aerial parts of Elsholtzia blanda were analyzed by GC and GC/MS. The yields of the oil were found to be 0.93 and 1.70% on fresh weight basis. A total of 25 compounds, representing 82.8% and 87.9% of the oil, were identified. The main compounds were geranial (43.5%-48.8%), neral (31.7%-34.7%), E-isocitral (1.2%-0.1%), and caryophyllene oxide (1.6%-0.7%). These two cultivars have the potential to compete with commercial citral oils. © 2012 Copyright Taylor and Francis Group, LLC.","author":[{"dropping-particle":"","family":"Rana","given":"Virendra Singh","non-dropping-particle":"","parse-names":false,"suffix":""},{"dropping-particle":"","family":"Devi","given":"Langoljam Reena","non-dropping-particle":"","parse-names":false,"suffix":""},{"dropping-particle":"","family":"Verdeguer","given":"Mercedes","non-dropping-particle":"","parse-names":false,"suffix":""},{"dropping-particle":"","family":"Blazquez","given":"Maria Amparo","non-dropping-particle":"","parse-names":false,"suffix":""}],"container-title":"Journal of Herbs, Spices and Medicinal Plants","id":"ITEM-1","issue":"2","issued":{"date-parts":[["2012"]]},"page":"132-139","title":"Elsholtzia blanda benth: New citral-rich chemotypes from India","type":"article-journal","volume":"18"},"uris":["http://www.mendeley.com/documents/?uuid=45ebebf3-4559-418a-bb09-c54da637bb91"]}],"mendeley":{"formattedCitation":"&lt;sup&gt;2&lt;/sup&gt;","plainTextFormattedCitation":"2","previouslyFormattedCitation":"&lt;sup&gt;2&lt;/sup&gt;"},"properties":{"noteIndex":0},"schema":"https://github.com/citation-style-language/schema/raw/master/csl-citation.json"}</w:instrText>
            </w:r>
            <w:r w:rsidR="00EF45BF">
              <w:fldChar w:fldCharType="separate"/>
            </w:r>
            <w:r w:rsidR="00EF45BF" w:rsidRPr="00EF45BF">
              <w:rPr>
                <w:noProof/>
                <w:vertAlign w:val="superscript"/>
              </w:rPr>
              <w:t>2</w:t>
            </w:r>
            <w:r w:rsidR="00EF45BF">
              <w:fldChar w:fldCharType="end"/>
            </w:r>
          </w:p>
          <w:p w14:paraId="2888706B" w14:textId="4151A092" w:rsidR="0014346B" w:rsidRDefault="0014346B" w:rsidP="009C282F">
            <w:pPr>
              <w:jc w:val="center"/>
            </w:pPr>
          </w:p>
        </w:tc>
        <w:tc>
          <w:tcPr>
            <w:tcW w:w="1728" w:type="dxa"/>
          </w:tcPr>
          <w:p w14:paraId="154D7BC9" w14:textId="77777777" w:rsidR="00A146F4" w:rsidRDefault="00A146F4" w:rsidP="009C282F">
            <w:pPr>
              <w:jc w:val="center"/>
            </w:pPr>
            <w:r>
              <w:rPr>
                <w:rFonts w:ascii="Segoe UI" w:hAnsi="Segoe UI" w:cs="Segoe UI"/>
                <w:color w:val="212121"/>
                <w:shd w:val="clear" w:color="auto" w:fill="FFFFFF"/>
              </w:rPr>
              <w:t>7794</w:t>
            </w:r>
          </w:p>
        </w:tc>
      </w:tr>
      <w:tr w:rsidR="00A146F4" w14:paraId="695A8CC1" w14:textId="77777777" w:rsidTr="00C44C3C">
        <w:trPr>
          <w:trHeight w:val="132"/>
        </w:trPr>
        <w:tc>
          <w:tcPr>
            <w:tcW w:w="1240" w:type="dxa"/>
            <w:vMerge/>
          </w:tcPr>
          <w:p w14:paraId="08AC893C" w14:textId="77777777" w:rsidR="00A146F4" w:rsidRDefault="00A146F4" w:rsidP="009C282F">
            <w:pPr>
              <w:jc w:val="center"/>
            </w:pPr>
          </w:p>
        </w:tc>
        <w:tc>
          <w:tcPr>
            <w:tcW w:w="2363" w:type="dxa"/>
            <w:vMerge/>
          </w:tcPr>
          <w:p w14:paraId="5E196B1B" w14:textId="77777777" w:rsidR="00A146F4" w:rsidRDefault="00A146F4" w:rsidP="009C282F">
            <w:pPr>
              <w:jc w:val="center"/>
            </w:pPr>
          </w:p>
        </w:tc>
        <w:tc>
          <w:tcPr>
            <w:tcW w:w="4245" w:type="dxa"/>
          </w:tcPr>
          <w:p w14:paraId="74EE0BAE" w14:textId="77777777" w:rsidR="00A146F4" w:rsidRDefault="00A146F4" w:rsidP="009C282F">
            <w:pPr>
              <w:jc w:val="center"/>
            </w:pPr>
            <w:r>
              <w:t>Citronellol</w:t>
            </w:r>
            <w:r w:rsidR="00EF45BF">
              <w:fldChar w:fldCharType="begin" w:fldLock="1"/>
            </w:r>
            <w:r w:rsidR="00EF45BF">
              <w:instrText>ADDIN CSL_CITATION {"citationItems":[{"id":"ITEM-1","itemData":{"DOI":"10.1080/10496475.2011.651567","ISSN":"10496475","abstract":"The essential oils of the previously un-investigated aerial parts of Elsholtzia blanda were analyzed by GC and GC/MS. The yields of the oil were found to be 0.93 and 1.70% on fresh weight basis. A total of 25 compounds, representing 82.8% and 87.9% of the oil, were identified. The main compounds were geranial (43.5%-48.8%), neral (31.7%-34.7%), E-isocitral (1.2%-0.1%), and caryophyllene oxide (1.6%-0.7%). These two cultivars have the potential to compete with commercial citral oils. © 2012 Copyright Taylor and Francis Group, LLC.","author":[{"dropping-particle":"","family":"Rana","given":"Virendra Singh","non-dropping-particle":"","parse-names":false,"suffix":""},{"dropping-particle":"","family":"Devi","given":"Langoljam Reena","non-dropping-particle":"","parse-names":false,"suffix":""},{"dropping-particle":"","family":"Verdeguer","given":"Mercedes","non-dropping-particle":"","parse-names":false,"suffix":""},{"dropping-particle":"","family":"Blazquez","given":"Maria Amparo","non-dropping-particle":"","parse-names":false,"suffix":""}],"container-title":"Journal of Herbs, Spices and Medicinal Plants","id":"ITEM-1","issue":"2","issued":{"date-parts":[["2012"]]},"page":"132-139","title":"Elsholtzia blanda benth: New citral-rich chemotypes from India","type":"article-journal","volume":"18"},"uris":["http://www.mendeley.com/documents/?uuid=45ebebf3-4559-418a-bb09-c54da637bb91"]}],"mendeley":{"formattedCitation":"&lt;sup&gt;2&lt;/sup&gt;","plainTextFormattedCitation":"2","previouslyFormattedCitation":"&lt;sup&gt;2&lt;/sup&gt;"},"properties":{"noteIndex":0},"schema":"https://github.com/citation-style-language/schema/raw/master/csl-citation.json"}</w:instrText>
            </w:r>
            <w:r w:rsidR="00EF45BF">
              <w:fldChar w:fldCharType="separate"/>
            </w:r>
            <w:r w:rsidR="00EF45BF" w:rsidRPr="00EF45BF">
              <w:rPr>
                <w:noProof/>
                <w:vertAlign w:val="superscript"/>
              </w:rPr>
              <w:t>2</w:t>
            </w:r>
            <w:r w:rsidR="00EF45BF">
              <w:fldChar w:fldCharType="end"/>
            </w:r>
          </w:p>
          <w:p w14:paraId="102EE060" w14:textId="09E6C3B1" w:rsidR="0014346B" w:rsidRDefault="0014346B" w:rsidP="009C282F">
            <w:pPr>
              <w:jc w:val="center"/>
            </w:pPr>
          </w:p>
        </w:tc>
        <w:tc>
          <w:tcPr>
            <w:tcW w:w="1728" w:type="dxa"/>
          </w:tcPr>
          <w:p w14:paraId="71627620" w14:textId="77777777" w:rsidR="00A146F4" w:rsidRDefault="00A146F4" w:rsidP="009C282F">
            <w:pPr>
              <w:jc w:val="center"/>
            </w:pPr>
            <w:r>
              <w:rPr>
                <w:rFonts w:ascii="Segoe UI" w:hAnsi="Segoe UI" w:cs="Segoe UI"/>
                <w:color w:val="212121"/>
                <w:shd w:val="clear" w:color="auto" w:fill="FFFFFF"/>
              </w:rPr>
              <w:t>8842</w:t>
            </w:r>
          </w:p>
        </w:tc>
      </w:tr>
      <w:tr w:rsidR="00A146F4" w14:paraId="08BE4DF2" w14:textId="77777777" w:rsidTr="00C44C3C">
        <w:trPr>
          <w:trHeight w:val="132"/>
        </w:trPr>
        <w:tc>
          <w:tcPr>
            <w:tcW w:w="1240" w:type="dxa"/>
            <w:vMerge/>
          </w:tcPr>
          <w:p w14:paraId="51D6ADF1" w14:textId="77777777" w:rsidR="00A146F4" w:rsidRDefault="00A146F4" w:rsidP="009C282F">
            <w:pPr>
              <w:jc w:val="center"/>
            </w:pPr>
          </w:p>
        </w:tc>
        <w:tc>
          <w:tcPr>
            <w:tcW w:w="2363" w:type="dxa"/>
            <w:vMerge/>
          </w:tcPr>
          <w:p w14:paraId="33DBCA9F" w14:textId="77777777" w:rsidR="00A146F4" w:rsidRDefault="00A146F4" w:rsidP="009C282F">
            <w:pPr>
              <w:jc w:val="center"/>
            </w:pPr>
          </w:p>
        </w:tc>
        <w:tc>
          <w:tcPr>
            <w:tcW w:w="4245" w:type="dxa"/>
          </w:tcPr>
          <w:p w14:paraId="03E783B5" w14:textId="77777777" w:rsidR="00A146F4" w:rsidRDefault="00A146F4" w:rsidP="009C282F">
            <w:pPr>
              <w:jc w:val="center"/>
            </w:pPr>
            <w:r>
              <w:t>Nerol</w:t>
            </w:r>
            <w:r w:rsidR="00EF45BF">
              <w:fldChar w:fldCharType="begin" w:fldLock="1"/>
            </w:r>
            <w:r w:rsidR="00EF45BF">
              <w:instrText>ADDIN CSL_CITATION {"citationItems":[{"id":"ITEM-1","itemData":{"DOI":"10.1080/10496475.2011.651567","ISSN":"10496475","abstract":"The essential oils of the previously un-investigated aerial parts of Elsholtzia blanda were analyzed by GC and GC/MS. The yields of the oil were found to be 0.93 and 1.70% on fresh weight basis. A total of 25 compounds, representing 82.8% and 87.9% of the oil, were identified. The main compounds were geranial (43.5%-48.8%), neral (31.7%-34.7%), E-isocitral (1.2%-0.1%), and caryophyllene oxide (1.6%-0.7%). These two cultivars have the potential to compete with commercial citral oils. © 2012 Copyright Taylor and Francis Group, LLC.","author":[{"dropping-particle":"","family":"Rana","given":"Virendra Singh","non-dropping-particle":"","parse-names":false,"suffix":""},{"dropping-particle":"","family":"Devi","given":"Langoljam Reena","non-dropping-particle":"","parse-names":false,"suffix":""},{"dropping-particle":"","family":"Verdeguer","given":"Mercedes","non-dropping-particle":"","parse-names":false,"suffix":""},{"dropping-particle":"","family":"Blazquez","given":"Maria Amparo","non-dropping-particle":"","parse-names":false,"suffix":""}],"container-title":"Journal of Herbs, Spices and Medicinal Plants","id":"ITEM-1","issue":"2","issued":{"date-parts":[["2012"]]},"page":"132-139","title":"Elsholtzia blanda benth: New citral-rich chemotypes from India","type":"article-journal","volume":"18"},"uris":["http://www.mendeley.com/documents/?uuid=45ebebf3-4559-418a-bb09-c54da637bb91"]}],"mendeley":{"formattedCitation":"&lt;sup&gt;2&lt;/sup&gt;","plainTextFormattedCitation":"2","previouslyFormattedCitation":"&lt;sup&gt;2&lt;/sup&gt;"},"properties":{"noteIndex":0},"schema":"https://github.com/citation-style-language/schema/raw/master/csl-citation.json"}</w:instrText>
            </w:r>
            <w:r w:rsidR="00EF45BF">
              <w:fldChar w:fldCharType="separate"/>
            </w:r>
            <w:r w:rsidR="00EF45BF" w:rsidRPr="00EF45BF">
              <w:rPr>
                <w:noProof/>
                <w:vertAlign w:val="superscript"/>
              </w:rPr>
              <w:t>2</w:t>
            </w:r>
            <w:r w:rsidR="00EF45BF">
              <w:fldChar w:fldCharType="end"/>
            </w:r>
          </w:p>
          <w:p w14:paraId="11F907F6" w14:textId="6B42FCC2" w:rsidR="0014346B" w:rsidRDefault="0014346B" w:rsidP="009C282F">
            <w:pPr>
              <w:jc w:val="center"/>
            </w:pPr>
          </w:p>
        </w:tc>
        <w:tc>
          <w:tcPr>
            <w:tcW w:w="1728" w:type="dxa"/>
          </w:tcPr>
          <w:p w14:paraId="19B325D0" w14:textId="77777777" w:rsidR="00A146F4" w:rsidRDefault="00A146F4" w:rsidP="009C282F">
            <w:pPr>
              <w:jc w:val="center"/>
            </w:pPr>
            <w:r>
              <w:rPr>
                <w:rFonts w:ascii="Segoe UI" w:hAnsi="Segoe UI" w:cs="Segoe UI"/>
                <w:color w:val="212121"/>
                <w:shd w:val="clear" w:color="auto" w:fill="FFFFFF"/>
              </w:rPr>
              <w:t>643820</w:t>
            </w:r>
          </w:p>
        </w:tc>
      </w:tr>
      <w:tr w:rsidR="00A146F4" w14:paraId="3DF014E2" w14:textId="77777777" w:rsidTr="00C44C3C">
        <w:trPr>
          <w:trHeight w:val="132"/>
        </w:trPr>
        <w:tc>
          <w:tcPr>
            <w:tcW w:w="1240" w:type="dxa"/>
            <w:vMerge/>
          </w:tcPr>
          <w:p w14:paraId="07C0E4EE" w14:textId="77777777" w:rsidR="00A146F4" w:rsidRDefault="00A146F4" w:rsidP="009C282F">
            <w:pPr>
              <w:jc w:val="center"/>
            </w:pPr>
          </w:p>
        </w:tc>
        <w:tc>
          <w:tcPr>
            <w:tcW w:w="2363" w:type="dxa"/>
            <w:vMerge/>
          </w:tcPr>
          <w:p w14:paraId="0E1B31CA" w14:textId="77777777" w:rsidR="00A146F4" w:rsidRDefault="00A146F4" w:rsidP="009C282F">
            <w:pPr>
              <w:jc w:val="center"/>
            </w:pPr>
          </w:p>
        </w:tc>
        <w:tc>
          <w:tcPr>
            <w:tcW w:w="4245" w:type="dxa"/>
          </w:tcPr>
          <w:p w14:paraId="1DA690BA" w14:textId="77777777" w:rsidR="00A146F4" w:rsidRDefault="00A146F4" w:rsidP="009C282F">
            <w:pPr>
              <w:jc w:val="center"/>
            </w:pPr>
            <w:r>
              <w:t>Piperitone</w:t>
            </w:r>
            <w:r w:rsidR="00EF45BF">
              <w:fldChar w:fldCharType="begin" w:fldLock="1"/>
            </w:r>
            <w:r w:rsidR="00EF45BF">
              <w:instrText>ADDIN CSL_CITATION {"citationItems":[{"id":"ITEM-1","itemData":{"DOI":"10.1080/10496475.2011.651567","ISSN":"10496475","abstract":"The essential oils of the previously un-investigated aerial parts of Elsholtzia blanda were analyzed by GC and GC/MS. The yields of the oil were found to be 0.93 and 1.70% on fresh weight basis. A total of 25 compounds, representing 82.8% and 87.9% of the oil, were identified. The main compounds were geranial (43.5%-48.8%), neral (31.7%-34.7%), E-isocitral (1.2%-0.1%), and caryophyllene oxide (1.6%-0.7%). These two cultivars have the potential to compete with commercial citral oils. © 2012 Copyright Taylor and Francis Group, LLC.","author":[{"dropping-particle":"","family":"Rana","given":"Virendra Singh","non-dropping-particle":"","parse-names":false,"suffix":""},{"dropping-particle":"","family":"Devi","given":"Langoljam Reena","non-dropping-particle":"","parse-names":false,"suffix":""},{"dropping-particle":"","family":"Verdeguer","given":"Mercedes","non-dropping-particle":"","parse-names":false,"suffix":""},{"dropping-particle":"","family":"Blazquez","given":"Maria Amparo","non-dropping-particle":"","parse-names":false,"suffix":""}],"container-title":"Journal of Herbs, Spices and Medicinal Plants","id":"ITEM-1","issue":"2","issued":{"date-parts":[["2012"]]},"page":"132-139","title":"Elsholtzia blanda benth: New citral-rich chemotypes from India","type":"article-journal","volume":"18"},"uris":["http://www.mendeley.com/documents/?uuid=45ebebf3-4559-418a-bb09-c54da637bb91"]}],"mendeley":{"formattedCitation":"&lt;sup&gt;2&lt;/sup&gt;","plainTextFormattedCitation":"2","previouslyFormattedCitation":"&lt;sup&gt;2&lt;/sup&gt;"},"properties":{"noteIndex":0},"schema":"https://github.com/citation-style-language/schema/raw/master/csl-citation.json"}</w:instrText>
            </w:r>
            <w:r w:rsidR="00EF45BF">
              <w:fldChar w:fldCharType="separate"/>
            </w:r>
            <w:r w:rsidR="00EF45BF" w:rsidRPr="00EF45BF">
              <w:rPr>
                <w:noProof/>
                <w:vertAlign w:val="superscript"/>
              </w:rPr>
              <w:t>2</w:t>
            </w:r>
            <w:r w:rsidR="00EF45BF">
              <w:fldChar w:fldCharType="end"/>
            </w:r>
          </w:p>
          <w:p w14:paraId="4451D61E" w14:textId="63B47983" w:rsidR="0014346B" w:rsidRDefault="0014346B" w:rsidP="009C282F">
            <w:pPr>
              <w:jc w:val="center"/>
            </w:pPr>
          </w:p>
        </w:tc>
        <w:tc>
          <w:tcPr>
            <w:tcW w:w="1728" w:type="dxa"/>
          </w:tcPr>
          <w:p w14:paraId="12901E88" w14:textId="77777777" w:rsidR="00A146F4" w:rsidRDefault="00A146F4" w:rsidP="009C282F">
            <w:pPr>
              <w:jc w:val="center"/>
            </w:pPr>
            <w:r>
              <w:rPr>
                <w:rFonts w:ascii="Segoe UI" w:hAnsi="Segoe UI" w:cs="Segoe UI"/>
                <w:color w:val="212121"/>
                <w:shd w:val="clear" w:color="auto" w:fill="FFFFFF"/>
              </w:rPr>
              <w:t>6987</w:t>
            </w:r>
          </w:p>
        </w:tc>
      </w:tr>
      <w:tr w:rsidR="00A146F4" w14:paraId="7AFDE0C3" w14:textId="77777777" w:rsidTr="00C44C3C">
        <w:trPr>
          <w:trHeight w:val="132"/>
        </w:trPr>
        <w:tc>
          <w:tcPr>
            <w:tcW w:w="1240" w:type="dxa"/>
            <w:vMerge/>
          </w:tcPr>
          <w:p w14:paraId="3E5DF4E6" w14:textId="77777777" w:rsidR="00A146F4" w:rsidRDefault="00A146F4" w:rsidP="009C282F">
            <w:pPr>
              <w:jc w:val="center"/>
            </w:pPr>
          </w:p>
        </w:tc>
        <w:tc>
          <w:tcPr>
            <w:tcW w:w="2363" w:type="dxa"/>
            <w:vMerge/>
          </w:tcPr>
          <w:p w14:paraId="3588EA61" w14:textId="77777777" w:rsidR="00A146F4" w:rsidRDefault="00A146F4" w:rsidP="009C282F">
            <w:pPr>
              <w:jc w:val="center"/>
            </w:pPr>
          </w:p>
        </w:tc>
        <w:tc>
          <w:tcPr>
            <w:tcW w:w="4245" w:type="dxa"/>
          </w:tcPr>
          <w:p w14:paraId="2F22501E" w14:textId="77777777" w:rsidR="00A146F4" w:rsidRDefault="00A146F4" w:rsidP="009C282F">
            <w:pPr>
              <w:jc w:val="center"/>
            </w:pPr>
            <w:r>
              <w:t>Geranyl formate</w:t>
            </w:r>
            <w:r w:rsidR="00EF45BF">
              <w:fldChar w:fldCharType="begin" w:fldLock="1"/>
            </w:r>
            <w:r w:rsidR="00EF45BF">
              <w:instrText>ADDIN CSL_CITATION {"citationItems":[{"id":"ITEM-1","itemData":{"DOI":"10.1080/10496475.2011.651567","ISSN":"10496475","abstract":"The essential oils of the previously un-investigated aerial parts of Elsholtzia blanda were analyzed by GC and GC/MS. The yields of the oil were found to be 0.93 and 1.70% on fresh weight basis. A total of 25 compounds, representing 82.8% and 87.9% of the oil, were identified. The main compounds were geranial (43.5%-48.8%), neral (31.7%-34.7%), E-isocitral (1.2%-0.1%), and caryophyllene oxide (1.6%-0.7%). These two cultivars have the potential to compete with commercial citral oils. © 2012 Copyright Taylor and Francis Group, LLC.","author":[{"dropping-particle":"","family":"Rana","given":"Virendra Singh","non-dropping-particle":"","parse-names":false,"suffix":""},{"dropping-particle":"","family":"Devi","given":"Langoljam Reena","non-dropping-particle":"","parse-names":false,"suffix":""},{"dropping-particle":"","family":"Verdeguer","given":"Mercedes","non-dropping-particle":"","parse-names":false,"suffix":""},{"dropping-particle":"","family":"Blazquez","given":"Maria Amparo","non-dropping-particle":"","parse-names":false,"suffix":""}],"container-title":"Journal of Herbs, Spices and Medicinal Plants","id":"ITEM-1","issue":"2","issued":{"date-parts":[["2012"]]},"page":"132-139","title":"Elsholtzia blanda benth: New citral-rich chemotypes from India","type":"article-journal","volume":"18"},"uris":["http://www.mendeley.com/documents/?uuid=45ebebf3-4559-418a-bb09-c54da637bb91"]}],"mendeley":{"formattedCitation":"&lt;sup&gt;2&lt;/sup&gt;","plainTextFormattedCitation":"2","previouslyFormattedCitation":"&lt;sup&gt;2&lt;/sup&gt;"},"properties":{"noteIndex":0},"schema":"https://github.com/citation-style-language/schema/raw/master/csl-citation.json"}</w:instrText>
            </w:r>
            <w:r w:rsidR="00EF45BF">
              <w:fldChar w:fldCharType="separate"/>
            </w:r>
            <w:r w:rsidR="00EF45BF" w:rsidRPr="00EF45BF">
              <w:rPr>
                <w:noProof/>
                <w:vertAlign w:val="superscript"/>
              </w:rPr>
              <w:t>2</w:t>
            </w:r>
            <w:r w:rsidR="00EF45BF">
              <w:fldChar w:fldCharType="end"/>
            </w:r>
          </w:p>
          <w:p w14:paraId="6094685F" w14:textId="1A0AE5E5" w:rsidR="0014346B" w:rsidRDefault="0014346B" w:rsidP="009C282F">
            <w:pPr>
              <w:jc w:val="center"/>
            </w:pPr>
          </w:p>
        </w:tc>
        <w:tc>
          <w:tcPr>
            <w:tcW w:w="1728" w:type="dxa"/>
          </w:tcPr>
          <w:p w14:paraId="3874FC3F" w14:textId="77777777" w:rsidR="00A146F4" w:rsidRDefault="00A146F4" w:rsidP="009C282F">
            <w:pPr>
              <w:jc w:val="center"/>
            </w:pPr>
            <w:r>
              <w:rPr>
                <w:rFonts w:ascii="Segoe UI" w:hAnsi="Segoe UI" w:cs="Segoe UI"/>
                <w:color w:val="212121"/>
                <w:shd w:val="clear" w:color="auto" w:fill="FFFFFF"/>
              </w:rPr>
              <w:t>5282109</w:t>
            </w:r>
          </w:p>
        </w:tc>
      </w:tr>
      <w:tr w:rsidR="00A146F4" w14:paraId="2445C6B5" w14:textId="77777777" w:rsidTr="00C44C3C">
        <w:trPr>
          <w:trHeight w:val="132"/>
        </w:trPr>
        <w:tc>
          <w:tcPr>
            <w:tcW w:w="1240" w:type="dxa"/>
            <w:vMerge/>
          </w:tcPr>
          <w:p w14:paraId="78A49DE9" w14:textId="77777777" w:rsidR="00A146F4" w:rsidRDefault="00A146F4" w:rsidP="009C282F">
            <w:pPr>
              <w:jc w:val="center"/>
            </w:pPr>
          </w:p>
        </w:tc>
        <w:tc>
          <w:tcPr>
            <w:tcW w:w="2363" w:type="dxa"/>
            <w:vMerge/>
          </w:tcPr>
          <w:p w14:paraId="5E4AE443" w14:textId="77777777" w:rsidR="00A146F4" w:rsidRDefault="00A146F4" w:rsidP="009C282F">
            <w:pPr>
              <w:jc w:val="center"/>
            </w:pPr>
          </w:p>
        </w:tc>
        <w:tc>
          <w:tcPr>
            <w:tcW w:w="4245" w:type="dxa"/>
          </w:tcPr>
          <w:p w14:paraId="09FCF28B" w14:textId="77777777" w:rsidR="00A146F4" w:rsidRDefault="00A146F4" w:rsidP="009C282F">
            <w:pPr>
              <w:jc w:val="center"/>
            </w:pPr>
            <w:r>
              <w:t>Neric acid</w:t>
            </w:r>
            <w:r w:rsidR="00EF45BF">
              <w:fldChar w:fldCharType="begin" w:fldLock="1"/>
            </w:r>
            <w:r w:rsidR="00EF45BF">
              <w:instrText>ADDIN CSL_CITATION {"citationItems":[{"id":"ITEM-1","itemData":{"DOI":"10.1080/10496475.2011.651567","ISSN":"10496475","abstract":"The essential oils of the previously un-investigated aerial parts of Elsholtzia blanda were analyzed by GC and GC/MS. The yields of the oil were found to be 0.93 and 1.70% on fresh weight basis. A total of 25 compounds, representing 82.8% and 87.9% of the oil, were identified. The main compounds were geranial (43.5%-48.8%), neral (31.7%-34.7%), E-isocitral (1.2%-0.1%), and caryophyllene oxide (1.6%-0.7%). These two cultivars have the potential to compete with commercial citral oils. © 2012 Copyright Taylor and Francis Group, LLC.","author":[{"dropping-particle":"","family":"Rana","given":"Virendra Singh","non-dropping-particle":"","parse-names":false,"suffix":""},{"dropping-particle":"","family":"Devi","given":"Langoljam Reena","non-dropping-particle":"","parse-names":false,"suffix":""},{"dropping-particle":"","family":"Verdeguer","given":"Mercedes","non-dropping-particle":"","parse-names":false,"suffix":""},{"dropping-particle":"","family":"Blazquez","given":"Maria Amparo","non-dropping-particle":"","parse-names":false,"suffix":""}],"container-title":"Journal of Herbs, Spices and Medicinal Plants","id":"ITEM-1","issue":"2","issued":{"date-parts":[["2012"]]},"page":"132-139","title":"Elsholtzia blanda benth: New citral-rich chemotypes from India","type":"article-journal","volume":"18"},"uris":["http://www.mendeley.com/documents/?uuid=45ebebf3-4559-418a-bb09-c54da637bb91"]}],"mendeley":{"formattedCitation":"&lt;sup&gt;2&lt;/sup&gt;","plainTextFormattedCitation":"2","previouslyFormattedCitation":"&lt;sup&gt;2&lt;/sup&gt;"},"properties":{"noteIndex":0},"schema":"https://github.com/citation-style-language/schema/raw/master/csl-citation.json"}</w:instrText>
            </w:r>
            <w:r w:rsidR="00EF45BF">
              <w:fldChar w:fldCharType="separate"/>
            </w:r>
            <w:r w:rsidR="00EF45BF" w:rsidRPr="00EF45BF">
              <w:rPr>
                <w:noProof/>
                <w:vertAlign w:val="superscript"/>
              </w:rPr>
              <w:t>2</w:t>
            </w:r>
            <w:r w:rsidR="00EF45BF">
              <w:fldChar w:fldCharType="end"/>
            </w:r>
          </w:p>
          <w:p w14:paraId="7A23B87A" w14:textId="52686524" w:rsidR="0014346B" w:rsidRDefault="0014346B" w:rsidP="009C282F">
            <w:pPr>
              <w:jc w:val="center"/>
            </w:pPr>
          </w:p>
        </w:tc>
        <w:tc>
          <w:tcPr>
            <w:tcW w:w="1728" w:type="dxa"/>
          </w:tcPr>
          <w:p w14:paraId="47690DDE" w14:textId="77777777" w:rsidR="00A146F4" w:rsidRDefault="00430613" w:rsidP="009C282F">
            <w:pPr>
              <w:jc w:val="center"/>
            </w:pPr>
            <w:r>
              <w:rPr>
                <w:rFonts w:ascii="Segoe UI" w:hAnsi="Segoe UI" w:cs="Segoe UI"/>
                <w:color w:val="212121"/>
                <w:shd w:val="clear" w:color="auto" w:fill="FFFFFF"/>
              </w:rPr>
              <w:t>5275520</w:t>
            </w:r>
          </w:p>
        </w:tc>
      </w:tr>
      <w:tr w:rsidR="00A146F4" w14:paraId="16BFB4B0" w14:textId="77777777" w:rsidTr="00C44C3C">
        <w:trPr>
          <w:trHeight w:val="140"/>
        </w:trPr>
        <w:tc>
          <w:tcPr>
            <w:tcW w:w="1240" w:type="dxa"/>
            <w:vMerge/>
          </w:tcPr>
          <w:p w14:paraId="23E4C50E" w14:textId="77777777" w:rsidR="00A146F4" w:rsidRDefault="00A146F4" w:rsidP="009C282F">
            <w:pPr>
              <w:jc w:val="center"/>
            </w:pPr>
          </w:p>
        </w:tc>
        <w:tc>
          <w:tcPr>
            <w:tcW w:w="2363" w:type="dxa"/>
            <w:vMerge/>
          </w:tcPr>
          <w:p w14:paraId="1A685F83" w14:textId="77777777" w:rsidR="00A146F4" w:rsidRDefault="00A146F4" w:rsidP="009C282F">
            <w:pPr>
              <w:jc w:val="center"/>
            </w:pPr>
          </w:p>
        </w:tc>
        <w:tc>
          <w:tcPr>
            <w:tcW w:w="4245" w:type="dxa"/>
          </w:tcPr>
          <w:p w14:paraId="1582E590" w14:textId="77777777" w:rsidR="00A146F4" w:rsidRDefault="00A146F4" w:rsidP="009C282F">
            <w:pPr>
              <w:jc w:val="center"/>
            </w:pPr>
            <w:r>
              <w:t>Caryophyllene oxide</w:t>
            </w:r>
            <w:r w:rsidR="00EF45BF">
              <w:fldChar w:fldCharType="begin" w:fldLock="1"/>
            </w:r>
            <w:r w:rsidR="008D62E9">
              <w:instrText>ADDIN CSL_CITATION {"citationItems":[{"id":"ITEM-1","itemData":{"DOI":"10.1080/10496475.2011.651567","ISSN":"10496475","abstract":"The essential oils of the previously un-investigated aerial parts of Elsholtzia blanda were analyzed by GC and GC/MS. The yields of the oil were found to be 0.93 and 1.70% on fresh weight basis. A total of 25 compounds, representing 82.8% and 87.9% of the oil, were identified. The main compounds were geranial (43.5%-48.8%), neral (31.7%-34.7%), E-isocitral (1.2%-0.1%), and caryophyllene oxide (1.6%-0.7%). These two cultivars have the potential to compete with commercial citral oils. © 2012 Copyright Taylor and Francis Group, LLC.","author":[{"dropping-particle":"","family":"Rana","given":"Virendra Singh","non-dropping-particle":"","parse-names":false,"suffix":""},{"dropping-particle":"","family":"Devi","given":"Langoljam Reena","non-dropping-particle":"","parse-names":false,"suffix":""},{"dropping-particle":"","family":"Verdeguer","given":"Mercedes","non-dropping-particle":"","parse-names":false,"suffix":""},{"dropping-particle":"","family":"Blazquez","given":"Maria Amparo","non-dropping-particle":"","parse-names":false,"suffix":""}],"container-title":"Journal of Herbs, Spices and Medicinal Plants","id":"ITEM-1","issue":"2","issued":{"date-parts":[["2012"]]},"page":"132-139","title":"Elsholtzia blanda benth: New citral-rich chemotypes from India","type":"article-journal","volume":"18"},"uris":["http://www.mendeley.com/documents/?uuid=45ebebf3-4559-418a-bb09-c54da637bb91"]}],"mendeley":{"formattedCitation":"&lt;sup&gt;2&lt;/sup&gt;","plainTextFormattedCitation":"2","previouslyFormattedCitation":"&lt;sup&gt;2&lt;/sup&gt;"},"properties":{"noteIndex":0},"schema":"https://github.com/citation-style-language/schema/raw/master/csl-citation.json"}</w:instrText>
            </w:r>
            <w:r w:rsidR="00EF45BF">
              <w:fldChar w:fldCharType="separate"/>
            </w:r>
            <w:r w:rsidR="00EF45BF" w:rsidRPr="00EF45BF">
              <w:rPr>
                <w:noProof/>
                <w:vertAlign w:val="superscript"/>
              </w:rPr>
              <w:t>2</w:t>
            </w:r>
            <w:r w:rsidR="00EF45BF">
              <w:fldChar w:fldCharType="end"/>
            </w:r>
          </w:p>
          <w:p w14:paraId="3124EBA0" w14:textId="47F17784" w:rsidR="0014346B" w:rsidRDefault="0014346B" w:rsidP="009C282F">
            <w:pPr>
              <w:jc w:val="center"/>
            </w:pPr>
          </w:p>
        </w:tc>
        <w:tc>
          <w:tcPr>
            <w:tcW w:w="1728" w:type="dxa"/>
          </w:tcPr>
          <w:p w14:paraId="70701417" w14:textId="77777777" w:rsidR="00A146F4" w:rsidRDefault="00AA14D6" w:rsidP="009C282F">
            <w:pPr>
              <w:jc w:val="center"/>
            </w:pPr>
            <w:r>
              <w:rPr>
                <w:rFonts w:ascii="Segoe UI" w:hAnsi="Segoe UI" w:cs="Segoe UI"/>
                <w:color w:val="212121"/>
                <w:shd w:val="clear" w:color="auto" w:fill="FFFFFF"/>
              </w:rPr>
              <w:t>1742210</w:t>
            </w:r>
          </w:p>
        </w:tc>
      </w:tr>
      <w:tr w:rsidR="00A146F4" w14:paraId="16630158" w14:textId="77777777" w:rsidTr="00C44C3C">
        <w:trPr>
          <w:trHeight w:val="140"/>
        </w:trPr>
        <w:tc>
          <w:tcPr>
            <w:tcW w:w="1240" w:type="dxa"/>
            <w:vMerge/>
          </w:tcPr>
          <w:p w14:paraId="53838101" w14:textId="77777777" w:rsidR="00A146F4" w:rsidRDefault="00A146F4" w:rsidP="009C282F">
            <w:pPr>
              <w:jc w:val="center"/>
            </w:pPr>
          </w:p>
        </w:tc>
        <w:tc>
          <w:tcPr>
            <w:tcW w:w="2363" w:type="dxa"/>
            <w:vMerge/>
          </w:tcPr>
          <w:p w14:paraId="76F8DE9F" w14:textId="77777777" w:rsidR="00A146F4" w:rsidRDefault="00A146F4" w:rsidP="009C282F">
            <w:pPr>
              <w:jc w:val="center"/>
            </w:pPr>
          </w:p>
        </w:tc>
        <w:tc>
          <w:tcPr>
            <w:tcW w:w="4245" w:type="dxa"/>
          </w:tcPr>
          <w:p w14:paraId="6F392C77" w14:textId="77777777" w:rsidR="00A146F4" w:rsidRDefault="00EF45BF" w:rsidP="009C282F">
            <w:pPr>
              <w:jc w:val="center"/>
            </w:pPr>
            <w:r>
              <w:t>muxiangrine III</w:t>
            </w:r>
            <w:r w:rsidR="008D62E9">
              <w:fldChar w:fldCharType="begin" w:fldLock="1"/>
            </w:r>
            <w:r w:rsidR="008D62E9">
              <w:instrText>ADDIN CSL_CITATION {"citationItems":[{"id":"ITEM-1","itemData":{"DOI":"10.1186/1752-153X-6-147","ISSN":"1752153X","abstract":"Plants of the genus Elsholtzia (Lamiaceae) have a long history of medicinal use in folk. The phytochemical investigations revealed the presence of flavonoids, phenylpropanoids, terpenoids, and other compounds. Abundant volatile components are also identified. Pure compounds, volatile constituents and crude extracts from the genus exhibited a wide spectrum of in vitro and in vivo pharmacological activities. The aims of this review hopefully provide comprehensive information on the distribution, phytochemistry, volatile components, and pharmacological research of Elsholtzia for exploring the potential and advance researches. © 2012 Guo et al.; licensee Chemistry Central Ltd.","author":[{"dropping-particle":"","family":"Guo","given":"Zhiqin","non-dropping-particle":"","parse-names":false,"suffix":""},{"dropping-particle":"","family":"Liu","given":"Zizhen","non-dropping-particle":"","parse-names":false,"suffix":""},{"dropping-particle":"","family":"Wang","given":"Xiaohong","non-dropping-particle":"","parse-names":false,"suffix":""},{"dropping-particle":"","family":"Liu","given":"Weirui","non-dropping-particle":"","parse-names":false,"suffix":""},{"dropping-particle":"","family":"Jiang","given":"Rui","non-dropping-particle":"","parse-names":false,"suffix":""},{"dropping-particle":"","family":"Cheng","given":"Ruiyang","non-dropping-particle":"","parse-names":false,"suffix":""},{"dropping-particle":"","family":"She","given":"Gaimei","non-dropping-particle":"","parse-names":false,"suffix":""}],"container-title":"Chemistry Central Journal","id":"ITEM-1","issue":"1","issued":{"date-parts":[["2012"]]},"page":"1-8","title":"Elsholtzia: Phytochemistry and biological activities","type":"article-journal","volume":"6"},"uris":["http://www.mendeley.com/documents/?uuid=e68b41b6-e83e-43e5-b72e-46fc3a47f16e"]}],"mendeley":{"formattedCitation":"&lt;sup&gt;3&lt;/sup&gt;","plainTextFormattedCitation":"3","previouslyFormattedCitation":"&lt;sup&gt;3&lt;/sup&gt;"},"properties":{"noteIndex":0},"schema":"https://github.com/citation-style-language/schema/raw/master/csl-citation.json"}</w:instrText>
            </w:r>
            <w:r w:rsidR="008D62E9">
              <w:fldChar w:fldCharType="separate"/>
            </w:r>
            <w:r w:rsidR="008D62E9" w:rsidRPr="008D62E9">
              <w:rPr>
                <w:noProof/>
                <w:vertAlign w:val="superscript"/>
              </w:rPr>
              <w:t>3</w:t>
            </w:r>
            <w:r w:rsidR="008D62E9">
              <w:fldChar w:fldCharType="end"/>
            </w:r>
          </w:p>
          <w:p w14:paraId="4481831B" w14:textId="59AD7A49" w:rsidR="0014346B" w:rsidRDefault="0014346B" w:rsidP="009C282F">
            <w:pPr>
              <w:jc w:val="center"/>
            </w:pPr>
          </w:p>
        </w:tc>
        <w:tc>
          <w:tcPr>
            <w:tcW w:w="1728" w:type="dxa"/>
          </w:tcPr>
          <w:p w14:paraId="378F7AB3" w14:textId="77777777" w:rsidR="00A146F4" w:rsidRDefault="00EF45BF" w:rsidP="009C282F">
            <w:pPr>
              <w:jc w:val="center"/>
            </w:pPr>
            <w:r>
              <w:rPr>
                <w:rFonts w:ascii="Segoe UI" w:hAnsi="Segoe UI" w:cs="Segoe UI"/>
                <w:color w:val="212121"/>
                <w:shd w:val="clear" w:color="auto" w:fill="FFFFFF"/>
              </w:rPr>
              <w:t>44258378</w:t>
            </w:r>
          </w:p>
        </w:tc>
      </w:tr>
      <w:tr w:rsidR="00A146F4" w14:paraId="14CC643A" w14:textId="77777777" w:rsidTr="00C44C3C">
        <w:trPr>
          <w:trHeight w:val="140"/>
        </w:trPr>
        <w:tc>
          <w:tcPr>
            <w:tcW w:w="1240" w:type="dxa"/>
            <w:vMerge/>
          </w:tcPr>
          <w:p w14:paraId="6F37380D" w14:textId="77777777" w:rsidR="00A146F4" w:rsidRDefault="00A146F4" w:rsidP="009C282F">
            <w:pPr>
              <w:jc w:val="center"/>
            </w:pPr>
          </w:p>
        </w:tc>
        <w:tc>
          <w:tcPr>
            <w:tcW w:w="2363" w:type="dxa"/>
            <w:vMerge/>
          </w:tcPr>
          <w:p w14:paraId="346E3592" w14:textId="77777777" w:rsidR="00A146F4" w:rsidRDefault="00A146F4" w:rsidP="009C282F">
            <w:pPr>
              <w:jc w:val="center"/>
            </w:pPr>
          </w:p>
        </w:tc>
        <w:tc>
          <w:tcPr>
            <w:tcW w:w="4245" w:type="dxa"/>
          </w:tcPr>
          <w:p w14:paraId="6562ABAC" w14:textId="77777777" w:rsidR="00A146F4" w:rsidRDefault="008D62E9" w:rsidP="009C282F">
            <w:pPr>
              <w:jc w:val="center"/>
            </w:pPr>
            <w:r>
              <w:t>carvacrol</w:t>
            </w:r>
            <w:r>
              <w:fldChar w:fldCharType="begin" w:fldLock="1"/>
            </w:r>
            <w:r w:rsidR="006E6A72">
              <w:instrText>ADDIN CSL_CITATION {"citationItems":[{"id":"ITEM-1","itemData":{"DOI":"10.1186/1752-153X-6-147","ISSN":"1752153X","abstract":"Plants of the genus Elsholtzia (Lamiaceae) have a long history of medicinal use in folk. The phytochemical investigations revealed the presence of flavonoids, phenylpropanoids, terpenoids, and other compounds. Abundant volatile components are also identified. Pure compounds, volatile constituents and crude extracts from the genus exhibited a wide spectrum of in vitro and in vivo pharmacological activities. The aims of this review hopefully provide comprehensive information on the distribution, phytochemistry, volatile components, and pharmacological research of Elsholtzia for exploring the potential and advance researches. © 2012 Guo et al.; licensee Chemistry Central Ltd.","author":[{"dropping-particle":"","family":"Guo","given":"Zhiqin","non-dropping-particle":"","parse-names":false,"suffix":""},{"dropping-particle":"","family":"Liu","given":"Zizhen","non-dropping-particle":"","parse-names":false,"suffix":""},{"dropping-particle":"","family":"Wang","given":"Xiaohong","non-dropping-particle":"","parse-names":false,"suffix":""},{"dropping-particle":"","family":"Liu","given":"Weirui","non-dropping-particle":"","parse-names":false,"suffix":""},{"dropping-particle":"","family":"Jiang","given":"Rui","non-dropping-particle":"","parse-names":false,"suffix":""},{"dropping-particle":"","family":"Cheng","given":"Ruiyang","non-dropping-particle":"","parse-names":false,"suffix":""},{"dropping-particle":"","family":"She","given":"Gaimei","non-dropping-particle":"","parse-names":false,"suffix":""}],"container-title":"Chemistry Central Journal","id":"ITEM-1","issue":"1","issued":{"date-parts":[["2012"]]},"page":"1-8","title":"Elsholtzia: Phytochemistry and biological activities","type":"article-journal","volume":"6"},"uris":["http://www.mendeley.com/documents/?uuid=e68b41b6-e83e-43e5-b72e-46fc3a47f16e"]}],"mendeley":{"formattedCitation":"&lt;sup&gt;3&lt;/sup&gt;","plainTextFormattedCitation":"3","previouslyFormattedCitation":"&lt;sup&gt;3&lt;/sup&gt;"},"properties":{"noteIndex":0},"schema":"https://github.com/citation-style-language/schema/raw/master/csl-citation.json"}</w:instrText>
            </w:r>
            <w:r>
              <w:fldChar w:fldCharType="separate"/>
            </w:r>
            <w:r w:rsidRPr="008D62E9">
              <w:rPr>
                <w:noProof/>
                <w:vertAlign w:val="superscript"/>
              </w:rPr>
              <w:t>3</w:t>
            </w:r>
            <w:r>
              <w:fldChar w:fldCharType="end"/>
            </w:r>
          </w:p>
          <w:p w14:paraId="0309FCC8" w14:textId="7F6BCB49" w:rsidR="0014346B" w:rsidRDefault="0014346B" w:rsidP="009C282F">
            <w:pPr>
              <w:jc w:val="center"/>
            </w:pPr>
          </w:p>
        </w:tc>
        <w:tc>
          <w:tcPr>
            <w:tcW w:w="1728" w:type="dxa"/>
          </w:tcPr>
          <w:p w14:paraId="313336DC" w14:textId="77777777" w:rsidR="00A146F4" w:rsidRDefault="008D62E9" w:rsidP="009C282F">
            <w:pPr>
              <w:jc w:val="center"/>
            </w:pPr>
            <w:r>
              <w:rPr>
                <w:rFonts w:ascii="Segoe UI" w:hAnsi="Segoe UI" w:cs="Segoe UI"/>
                <w:color w:val="212121"/>
                <w:shd w:val="clear" w:color="auto" w:fill="FFFFFF"/>
              </w:rPr>
              <w:t>10364</w:t>
            </w:r>
          </w:p>
        </w:tc>
      </w:tr>
      <w:tr w:rsidR="004E3E13" w14:paraId="21C56E57" w14:textId="77777777" w:rsidTr="00C44C3C">
        <w:trPr>
          <w:trHeight w:val="347"/>
        </w:trPr>
        <w:tc>
          <w:tcPr>
            <w:tcW w:w="1240" w:type="dxa"/>
            <w:vMerge w:val="restart"/>
          </w:tcPr>
          <w:p w14:paraId="002DC86F" w14:textId="662A3976" w:rsidR="004E3E13" w:rsidRDefault="00DB1A88" w:rsidP="009C282F">
            <w:pPr>
              <w:jc w:val="center"/>
            </w:pPr>
            <w:r>
              <w:t>2.</w:t>
            </w:r>
          </w:p>
        </w:tc>
        <w:tc>
          <w:tcPr>
            <w:tcW w:w="2363" w:type="dxa"/>
            <w:vMerge w:val="restart"/>
          </w:tcPr>
          <w:p w14:paraId="776F091C" w14:textId="21D33811" w:rsidR="004E3E13" w:rsidRDefault="004E3E13" w:rsidP="009C282F">
            <w:pPr>
              <w:jc w:val="center"/>
            </w:pPr>
            <w:r w:rsidRPr="0014346B">
              <w:rPr>
                <w:i/>
                <w:iCs/>
              </w:rPr>
              <w:t>Elsholtzia rugulosa</w:t>
            </w:r>
            <w:r>
              <w:t xml:space="preserve"> Hemsl.</w:t>
            </w:r>
          </w:p>
        </w:tc>
        <w:tc>
          <w:tcPr>
            <w:tcW w:w="4245" w:type="dxa"/>
          </w:tcPr>
          <w:p w14:paraId="413BA3E7" w14:textId="77777777" w:rsidR="004E3E13" w:rsidRDefault="004E3E13" w:rsidP="009C282F">
            <w:pPr>
              <w:jc w:val="center"/>
            </w:pPr>
            <w:r>
              <w:t>luteolin</w:t>
            </w:r>
            <w:r>
              <w:fldChar w:fldCharType="begin" w:fldLock="1"/>
            </w:r>
            <w:r>
              <w:instrText>ADDIN CSL_CITATION {"citationItems":[{"id":"ITEM-1","itemData":{"DOI":"10.3390/molecules14104190","author":[{"dropping-particle":"","family":"Flavonoid","given":"New","non-dropping-particle":"","parse-names":false,"suffix":""}],"id":"ITEM-1","issued":{"date-parts":[["2009"]]},"page":"4190-4196","title":"New Flavonoid Glycosides from Elsholtzia Rugulosa Hemsl.","type":"article-journal"},"uris":["http://www.mendeley.com/documents/?uuid=3629dcee-28cf-43d3-897d-fe05ccf320eb"]}],"mendeley":{"formattedCitation":"&lt;sup&gt;4&lt;/sup&gt;","plainTextFormattedCitation":"4","previouslyFormattedCitation":"&lt;sup&gt;4&lt;/sup&gt;"},"properties":{"noteIndex":0},"schema":"https://github.com/citation-style-language/schema/raw/master/csl-citation.json"}</w:instrText>
            </w:r>
            <w:r>
              <w:fldChar w:fldCharType="separate"/>
            </w:r>
            <w:r w:rsidRPr="006E6A72">
              <w:rPr>
                <w:noProof/>
                <w:vertAlign w:val="superscript"/>
              </w:rPr>
              <w:t>4</w:t>
            </w:r>
            <w:r>
              <w:fldChar w:fldCharType="end"/>
            </w:r>
          </w:p>
          <w:p w14:paraId="79BD7F9D" w14:textId="1560E4F1" w:rsidR="0014346B" w:rsidRDefault="0014346B" w:rsidP="009C282F">
            <w:pPr>
              <w:jc w:val="center"/>
            </w:pPr>
          </w:p>
        </w:tc>
        <w:tc>
          <w:tcPr>
            <w:tcW w:w="1728" w:type="dxa"/>
          </w:tcPr>
          <w:p w14:paraId="75D5AFC7" w14:textId="77777777" w:rsidR="004E3E13" w:rsidRDefault="004E3E13" w:rsidP="009C282F">
            <w:pPr>
              <w:jc w:val="center"/>
            </w:pPr>
            <w:r>
              <w:rPr>
                <w:rFonts w:ascii="Segoe UI" w:hAnsi="Segoe UI" w:cs="Segoe UI"/>
                <w:color w:val="212121"/>
                <w:shd w:val="clear" w:color="auto" w:fill="FFFFFF"/>
              </w:rPr>
              <w:t>5280445</w:t>
            </w:r>
          </w:p>
        </w:tc>
      </w:tr>
      <w:tr w:rsidR="004E3E13" w14:paraId="38B9DDE9" w14:textId="77777777" w:rsidTr="00C44C3C">
        <w:trPr>
          <w:trHeight w:val="347"/>
        </w:trPr>
        <w:tc>
          <w:tcPr>
            <w:tcW w:w="1240" w:type="dxa"/>
            <w:vMerge/>
          </w:tcPr>
          <w:p w14:paraId="2E26BBA0" w14:textId="77777777" w:rsidR="004E3E13" w:rsidRDefault="004E3E13" w:rsidP="009C282F">
            <w:pPr>
              <w:jc w:val="center"/>
            </w:pPr>
          </w:p>
        </w:tc>
        <w:tc>
          <w:tcPr>
            <w:tcW w:w="2363" w:type="dxa"/>
            <w:vMerge/>
          </w:tcPr>
          <w:p w14:paraId="1EF8AF8F" w14:textId="77777777" w:rsidR="004E3E13" w:rsidRDefault="004E3E13" w:rsidP="009C282F">
            <w:pPr>
              <w:jc w:val="center"/>
            </w:pPr>
          </w:p>
        </w:tc>
        <w:tc>
          <w:tcPr>
            <w:tcW w:w="4245" w:type="dxa"/>
          </w:tcPr>
          <w:p w14:paraId="63981602" w14:textId="77777777" w:rsidR="004E3E13" w:rsidRDefault="004E3E13" w:rsidP="009C282F">
            <w:pPr>
              <w:jc w:val="center"/>
            </w:pPr>
            <w:r>
              <w:t>luteolin 7-O-β-D-glucoside</w:t>
            </w:r>
            <w:r>
              <w:fldChar w:fldCharType="begin" w:fldLock="1"/>
            </w:r>
            <w:r>
              <w:instrText>ADDIN CSL_CITATION {"citationItems":[{"id":"ITEM-1","itemData":{"DOI":"10.3390/molecules14104190","author":[{"dropping-particle":"","family":"Flavonoid","given":"New","non-dropping-particle":"","parse-names":false,"suffix":""}],"id":"ITEM-1","issued":{"date-parts":[["2009"]]},"page":"4190-4196","title":"New Flavonoid Glycosides from Elsholtzia Rugulosa Hemsl.","type":"article-journal"},"uris":["http://www.mendeley.com/documents/?uuid=3629dcee-28cf-43d3-897d-fe05ccf320eb"]}],"mendeley":{"formattedCitation":"&lt;sup&gt;4&lt;/sup&gt;","plainTextFormattedCitation":"4","previouslyFormattedCitation":"&lt;sup&gt;4&lt;/sup&gt;"},"properties":{"noteIndex":0},"schema":"https://github.com/citation-style-language/schema/raw/master/csl-citation.json"}</w:instrText>
            </w:r>
            <w:r>
              <w:fldChar w:fldCharType="separate"/>
            </w:r>
            <w:r w:rsidRPr="006E6A72">
              <w:rPr>
                <w:noProof/>
                <w:vertAlign w:val="superscript"/>
              </w:rPr>
              <w:t>4</w:t>
            </w:r>
            <w:r>
              <w:fldChar w:fldCharType="end"/>
            </w:r>
          </w:p>
          <w:p w14:paraId="4573D0E6" w14:textId="280BB128" w:rsidR="0014346B" w:rsidRDefault="0014346B" w:rsidP="009C282F">
            <w:pPr>
              <w:jc w:val="center"/>
            </w:pPr>
          </w:p>
        </w:tc>
        <w:tc>
          <w:tcPr>
            <w:tcW w:w="1728" w:type="dxa"/>
          </w:tcPr>
          <w:p w14:paraId="0721DA21" w14:textId="77777777" w:rsidR="004E3E13" w:rsidRDefault="004E3E13" w:rsidP="009C282F">
            <w:pPr>
              <w:jc w:val="center"/>
            </w:pPr>
            <w:r>
              <w:rPr>
                <w:rFonts w:ascii="Segoe UI" w:hAnsi="Segoe UI" w:cs="Segoe UI"/>
                <w:color w:val="212121"/>
                <w:shd w:val="clear" w:color="auto" w:fill="FFFFFF"/>
              </w:rPr>
              <w:t>5280637</w:t>
            </w:r>
          </w:p>
        </w:tc>
      </w:tr>
      <w:tr w:rsidR="004E3E13" w14:paraId="57E04C20" w14:textId="77777777" w:rsidTr="00C44C3C">
        <w:trPr>
          <w:trHeight w:val="347"/>
        </w:trPr>
        <w:tc>
          <w:tcPr>
            <w:tcW w:w="1240" w:type="dxa"/>
            <w:vMerge/>
          </w:tcPr>
          <w:p w14:paraId="4D82F6C8" w14:textId="77777777" w:rsidR="004E3E13" w:rsidRDefault="004E3E13" w:rsidP="009C282F">
            <w:pPr>
              <w:jc w:val="center"/>
            </w:pPr>
          </w:p>
        </w:tc>
        <w:tc>
          <w:tcPr>
            <w:tcW w:w="2363" w:type="dxa"/>
            <w:vMerge/>
          </w:tcPr>
          <w:p w14:paraId="344226E8" w14:textId="77777777" w:rsidR="004E3E13" w:rsidRDefault="004E3E13" w:rsidP="009C282F">
            <w:pPr>
              <w:jc w:val="center"/>
            </w:pPr>
          </w:p>
        </w:tc>
        <w:tc>
          <w:tcPr>
            <w:tcW w:w="4245" w:type="dxa"/>
          </w:tcPr>
          <w:p w14:paraId="4A5F3BE1" w14:textId="77777777" w:rsidR="004E3E13" w:rsidRDefault="004E3E13" w:rsidP="009C282F">
            <w:pPr>
              <w:jc w:val="center"/>
            </w:pPr>
            <w:r>
              <w:t>apigenin</w:t>
            </w:r>
            <w:r>
              <w:fldChar w:fldCharType="begin" w:fldLock="1"/>
            </w:r>
            <w:r>
              <w:instrText>ADDIN CSL_CITATION {"citationItems":[{"id":"ITEM-1","itemData":{"DOI":"10.3390/molecules14104190","author":[{"dropping-particle":"","family":"Flavonoid","given":"New","non-dropping-particle":"","parse-names":false,"suffix":""}],"id":"ITEM-1","issued":{"date-parts":[["2009"]]},"page":"4190-4196","title":"New Flavonoid Glycosides from Elsholtzia Rugulosa Hemsl.","type":"article-journal"},"uris":["http://www.mendeley.com/documents/?uuid=3629dcee-28cf-43d3-897d-fe05ccf320eb"]}],"mendeley":{"formattedCitation":"&lt;sup&gt;4&lt;/sup&gt;","plainTextFormattedCitation":"4","previouslyFormattedCitation":"&lt;sup&gt;4&lt;/sup&gt;"},"properties":{"noteIndex":0},"schema":"https://github.com/citation-style-language/schema/raw/master/csl-citation.json"}</w:instrText>
            </w:r>
            <w:r>
              <w:fldChar w:fldCharType="separate"/>
            </w:r>
            <w:r w:rsidRPr="006E6A72">
              <w:rPr>
                <w:noProof/>
                <w:vertAlign w:val="superscript"/>
              </w:rPr>
              <w:t>4</w:t>
            </w:r>
            <w:r>
              <w:fldChar w:fldCharType="end"/>
            </w:r>
          </w:p>
          <w:p w14:paraId="68DB5A5C" w14:textId="5C9139B2" w:rsidR="0014346B" w:rsidRDefault="0014346B" w:rsidP="009C282F">
            <w:pPr>
              <w:jc w:val="center"/>
            </w:pPr>
          </w:p>
        </w:tc>
        <w:tc>
          <w:tcPr>
            <w:tcW w:w="1728" w:type="dxa"/>
          </w:tcPr>
          <w:p w14:paraId="42267195" w14:textId="77777777" w:rsidR="004E3E13" w:rsidRDefault="004E3E13" w:rsidP="009C282F">
            <w:pPr>
              <w:jc w:val="center"/>
            </w:pPr>
            <w:r>
              <w:rPr>
                <w:rFonts w:ascii="Segoe UI" w:hAnsi="Segoe UI" w:cs="Segoe UI"/>
                <w:color w:val="212121"/>
                <w:shd w:val="clear" w:color="auto" w:fill="FFFFFF"/>
              </w:rPr>
              <w:t>5280443</w:t>
            </w:r>
          </w:p>
        </w:tc>
      </w:tr>
      <w:tr w:rsidR="004E3E13" w14:paraId="334A862D" w14:textId="77777777" w:rsidTr="00C44C3C">
        <w:trPr>
          <w:trHeight w:val="347"/>
        </w:trPr>
        <w:tc>
          <w:tcPr>
            <w:tcW w:w="1240" w:type="dxa"/>
            <w:vMerge/>
          </w:tcPr>
          <w:p w14:paraId="52D55026" w14:textId="77777777" w:rsidR="004E3E13" w:rsidRDefault="004E3E13" w:rsidP="009C282F">
            <w:pPr>
              <w:jc w:val="center"/>
            </w:pPr>
          </w:p>
        </w:tc>
        <w:tc>
          <w:tcPr>
            <w:tcW w:w="2363" w:type="dxa"/>
            <w:vMerge/>
          </w:tcPr>
          <w:p w14:paraId="5C70AA8E" w14:textId="77777777" w:rsidR="004E3E13" w:rsidRDefault="004E3E13" w:rsidP="009C282F">
            <w:pPr>
              <w:jc w:val="center"/>
            </w:pPr>
          </w:p>
        </w:tc>
        <w:tc>
          <w:tcPr>
            <w:tcW w:w="4245" w:type="dxa"/>
          </w:tcPr>
          <w:p w14:paraId="1B27939D" w14:textId="77777777" w:rsidR="004E3E13" w:rsidRDefault="004E3E13" w:rsidP="009C282F">
            <w:pPr>
              <w:jc w:val="center"/>
            </w:pPr>
            <w:r>
              <w:t>apigenin 7-O-β-D-glucoside</w:t>
            </w:r>
            <w:r>
              <w:fldChar w:fldCharType="begin" w:fldLock="1"/>
            </w:r>
            <w:r>
              <w:instrText>ADDIN CSL_CITATION {"citationItems":[{"id":"ITEM-1","itemData":{"DOI":"10.3390/molecules14104190","author":[{"dropping-particle":"","family":"Flavonoid","given":"New","non-dropping-particle":"","parse-names":false,"suffix":""}],"id":"ITEM-1","issued":{"date-parts":[["2009"]]},"page":"4190-4196","title":"New Flavonoid Glycosides from Elsholtzia Rugulosa Hemsl.","type":"article-journal"},"uris":["http://www.mendeley.com/documents/?uuid=3629dcee-28cf-43d3-897d-fe05ccf320eb"]}],"mendeley":{"formattedCitation":"&lt;sup&gt;4&lt;/sup&gt;","plainTextFormattedCitation":"4","previouslyFormattedCitation":"&lt;sup&gt;4&lt;/sup&gt;"},"properties":{"noteIndex":0},"schema":"https://github.com/citation-style-language/schema/raw/master/csl-citation.json"}</w:instrText>
            </w:r>
            <w:r>
              <w:fldChar w:fldCharType="separate"/>
            </w:r>
            <w:r w:rsidRPr="006E6A72">
              <w:rPr>
                <w:noProof/>
                <w:vertAlign w:val="superscript"/>
              </w:rPr>
              <w:t>4</w:t>
            </w:r>
            <w:r>
              <w:fldChar w:fldCharType="end"/>
            </w:r>
          </w:p>
          <w:p w14:paraId="694BE0E0" w14:textId="4288F4E3" w:rsidR="0014346B" w:rsidRDefault="0014346B" w:rsidP="009C282F">
            <w:pPr>
              <w:jc w:val="center"/>
            </w:pPr>
          </w:p>
        </w:tc>
        <w:tc>
          <w:tcPr>
            <w:tcW w:w="1728" w:type="dxa"/>
          </w:tcPr>
          <w:p w14:paraId="1EFEE2AB" w14:textId="77777777" w:rsidR="004E3E13" w:rsidRDefault="004E3E13" w:rsidP="009C282F">
            <w:pPr>
              <w:jc w:val="center"/>
            </w:pPr>
            <w:r>
              <w:rPr>
                <w:rFonts w:ascii="Segoe UI" w:hAnsi="Segoe UI" w:cs="Segoe UI"/>
                <w:color w:val="212121"/>
                <w:shd w:val="clear" w:color="auto" w:fill="FFFFFF"/>
              </w:rPr>
              <w:t>5280704</w:t>
            </w:r>
          </w:p>
        </w:tc>
      </w:tr>
      <w:tr w:rsidR="004E3E13" w14:paraId="1BC380F7" w14:textId="77777777" w:rsidTr="00C44C3C">
        <w:trPr>
          <w:trHeight w:val="347"/>
        </w:trPr>
        <w:tc>
          <w:tcPr>
            <w:tcW w:w="1240" w:type="dxa"/>
            <w:vMerge/>
          </w:tcPr>
          <w:p w14:paraId="4D0A2DD6" w14:textId="77777777" w:rsidR="004E3E13" w:rsidRDefault="004E3E13" w:rsidP="009C282F">
            <w:pPr>
              <w:jc w:val="center"/>
            </w:pPr>
          </w:p>
        </w:tc>
        <w:tc>
          <w:tcPr>
            <w:tcW w:w="2363" w:type="dxa"/>
            <w:vMerge/>
          </w:tcPr>
          <w:p w14:paraId="1A8D3B25" w14:textId="77777777" w:rsidR="004E3E13" w:rsidRDefault="004E3E13" w:rsidP="009C282F">
            <w:pPr>
              <w:jc w:val="center"/>
            </w:pPr>
          </w:p>
        </w:tc>
        <w:tc>
          <w:tcPr>
            <w:tcW w:w="4245" w:type="dxa"/>
          </w:tcPr>
          <w:p w14:paraId="12C8FEDD" w14:textId="77777777" w:rsidR="004E3E13" w:rsidRDefault="004E3E13" w:rsidP="009C282F">
            <w:pPr>
              <w:jc w:val="center"/>
            </w:pPr>
            <w:r>
              <w:t>kaempferol</w:t>
            </w:r>
            <w:r>
              <w:fldChar w:fldCharType="begin" w:fldLock="1"/>
            </w:r>
            <w:r>
              <w:instrText>ADDIN CSL_CITATION {"citationItems":[{"id":"ITEM-1","itemData":{"DOI":"10.3390/molecules14104190","author":[{"dropping-particle":"","family":"Flavonoid","given":"New","non-dropping-particle":"","parse-names":false,"suffix":""}],"id":"ITEM-1","issued":{"date-parts":[["2009"]]},"page":"4190-4196","title":"New Flavonoid Glycosides from Elsholtzia Rugulosa Hemsl.","type":"article-journal"},"uris":["http://www.mendeley.com/documents/?uuid=3629dcee-28cf-43d3-897d-fe05ccf320eb"]}],"mendeley":{"formattedCitation":"&lt;sup&gt;4&lt;/sup&gt;","plainTextFormattedCitation":"4","previouslyFormattedCitation":"&lt;sup&gt;4&lt;/sup&gt;"},"properties":{"noteIndex":0},"schema":"https://github.com/citation-style-language/schema/raw/master/csl-citation.json"}</w:instrText>
            </w:r>
            <w:r>
              <w:fldChar w:fldCharType="separate"/>
            </w:r>
            <w:r w:rsidRPr="006E6A72">
              <w:rPr>
                <w:noProof/>
                <w:vertAlign w:val="superscript"/>
              </w:rPr>
              <w:t>4</w:t>
            </w:r>
            <w:r>
              <w:fldChar w:fldCharType="end"/>
            </w:r>
          </w:p>
          <w:p w14:paraId="3722AA19" w14:textId="5856BE22" w:rsidR="0014346B" w:rsidRDefault="0014346B" w:rsidP="009C282F">
            <w:pPr>
              <w:jc w:val="center"/>
            </w:pPr>
          </w:p>
        </w:tc>
        <w:tc>
          <w:tcPr>
            <w:tcW w:w="1728" w:type="dxa"/>
          </w:tcPr>
          <w:p w14:paraId="47E448A3" w14:textId="77777777" w:rsidR="004E3E13" w:rsidRDefault="004E3E13" w:rsidP="009C282F">
            <w:pPr>
              <w:jc w:val="center"/>
            </w:pPr>
            <w:r>
              <w:rPr>
                <w:rFonts w:ascii="Segoe UI" w:hAnsi="Segoe UI" w:cs="Segoe UI"/>
                <w:color w:val="212121"/>
                <w:shd w:val="clear" w:color="auto" w:fill="FFFFFF"/>
              </w:rPr>
              <w:t>5280863</w:t>
            </w:r>
          </w:p>
        </w:tc>
      </w:tr>
      <w:tr w:rsidR="004E3E13" w14:paraId="37D48F12" w14:textId="77777777" w:rsidTr="00C44C3C">
        <w:trPr>
          <w:trHeight w:val="347"/>
        </w:trPr>
        <w:tc>
          <w:tcPr>
            <w:tcW w:w="1240" w:type="dxa"/>
            <w:vMerge/>
          </w:tcPr>
          <w:p w14:paraId="36373EDA" w14:textId="77777777" w:rsidR="004E3E13" w:rsidRDefault="004E3E13" w:rsidP="009C282F">
            <w:pPr>
              <w:jc w:val="center"/>
            </w:pPr>
          </w:p>
        </w:tc>
        <w:tc>
          <w:tcPr>
            <w:tcW w:w="2363" w:type="dxa"/>
            <w:vMerge/>
          </w:tcPr>
          <w:p w14:paraId="0072F0BD" w14:textId="77777777" w:rsidR="004E3E13" w:rsidRDefault="004E3E13" w:rsidP="009C282F">
            <w:pPr>
              <w:jc w:val="center"/>
            </w:pPr>
          </w:p>
        </w:tc>
        <w:tc>
          <w:tcPr>
            <w:tcW w:w="4245" w:type="dxa"/>
          </w:tcPr>
          <w:p w14:paraId="6CE5689D" w14:textId="77777777" w:rsidR="004E3E13" w:rsidRDefault="004E3E13" w:rsidP="009C282F">
            <w:pPr>
              <w:jc w:val="center"/>
            </w:pPr>
            <w:r>
              <w:t>7,4-dimethylkaempferol</w:t>
            </w:r>
            <w:r>
              <w:fldChar w:fldCharType="begin" w:fldLock="1"/>
            </w:r>
            <w:r>
              <w:instrText>ADDIN CSL_CITATION {"citationItems":[{"id":"ITEM-1","itemData":{"DOI":"10.3390/molecules14104190","author":[{"dropping-particle":"","family":"Flavonoid","given":"New","non-dropping-particle":"","parse-names":false,"suffix":""}],"id":"ITEM-1","issued":{"date-parts":[["2009"]]},"page":"4190-4196","title":"New Flavonoid Glycosides from Elsholtzia Rugulosa Hemsl.","type":"article-journal"},"uris":["http://www.mendeley.com/documents/?uuid=3629dcee-28cf-43d3-897d-fe05ccf320eb"]}],"mendeley":{"formattedCitation":"&lt;sup&gt;4&lt;/sup&gt;","plainTextFormattedCitation":"4","previouslyFormattedCitation":"&lt;sup&gt;4&lt;/sup&gt;"},"properties":{"noteIndex":0},"schema":"https://github.com/citation-style-language/schema/raw/master/csl-citation.json"}</w:instrText>
            </w:r>
            <w:r>
              <w:fldChar w:fldCharType="separate"/>
            </w:r>
            <w:r w:rsidRPr="006E6A72">
              <w:rPr>
                <w:noProof/>
                <w:vertAlign w:val="superscript"/>
              </w:rPr>
              <w:t>4</w:t>
            </w:r>
            <w:r>
              <w:fldChar w:fldCharType="end"/>
            </w:r>
          </w:p>
          <w:p w14:paraId="548A3755" w14:textId="43E615F6" w:rsidR="0014346B" w:rsidRDefault="0014346B" w:rsidP="009C282F">
            <w:pPr>
              <w:jc w:val="center"/>
            </w:pPr>
          </w:p>
        </w:tc>
        <w:tc>
          <w:tcPr>
            <w:tcW w:w="1728" w:type="dxa"/>
          </w:tcPr>
          <w:p w14:paraId="5579AC51" w14:textId="77777777" w:rsidR="004E3E13" w:rsidRDefault="004E3E13" w:rsidP="009C282F">
            <w:pPr>
              <w:jc w:val="center"/>
            </w:pPr>
            <w:r>
              <w:rPr>
                <w:rFonts w:ascii="Segoe UI" w:hAnsi="Segoe UI" w:cs="Segoe UI"/>
                <w:color w:val="212121"/>
                <w:shd w:val="clear" w:color="auto" w:fill="FFFFFF"/>
              </w:rPr>
              <w:t>5378823</w:t>
            </w:r>
          </w:p>
        </w:tc>
      </w:tr>
      <w:tr w:rsidR="004E3E13" w14:paraId="129436BC" w14:textId="77777777" w:rsidTr="00C44C3C">
        <w:trPr>
          <w:trHeight w:val="347"/>
        </w:trPr>
        <w:tc>
          <w:tcPr>
            <w:tcW w:w="1240" w:type="dxa"/>
            <w:vMerge/>
          </w:tcPr>
          <w:p w14:paraId="708171BD" w14:textId="77777777" w:rsidR="004E3E13" w:rsidRDefault="004E3E13" w:rsidP="009C282F">
            <w:pPr>
              <w:jc w:val="center"/>
            </w:pPr>
          </w:p>
        </w:tc>
        <w:tc>
          <w:tcPr>
            <w:tcW w:w="2363" w:type="dxa"/>
            <w:vMerge/>
          </w:tcPr>
          <w:p w14:paraId="30F55573" w14:textId="77777777" w:rsidR="004E3E13" w:rsidRDefault="004E3E13" w:rsidP="009C282F">
            <w:pPr>
              <w:jc w:val="center"/>
            </w:pPr>
          </w:p>
        </w:tc>
        <w:tc>
          <w:tcPr>
            <w:tcW w:w="4245" w:type="dxa"/>
          </w:tcPr>
          <w:p w14:paraId="4EDBE4EF" w14:textId="77777777" w:rsidR="004E3E13" w:rsidRDefault="004E3E13" w:rsidP="009C282F">
            <w:pPr>
              <w:jc w:val="center"/>
            </w:pPr>
            <w:r>
              <w:t>Elsholtzia ketone</w:t>
            </w:r>
            <w:r>
              <w:fldChar w:fldCharType="begin" w:fldLock="1"/>
            </w:r>
            <w:r>
              <w:instrText>ADDIN CSL_CITATION {"citationItems":[{"id":"ITEM-1","itemData":{"DOI":"10.1038/srep27616","author":[{"dropping-particle":"","family":"Zhang","given":"Feng-ping","non-dropping-particle":"","parse-names":false,"suffix":""},{"dropping-particle":"","family":"Yang","given":"Qiu-yun","non-dropping-particle":"","parse-names":false,"suffix":""},{"dropping-particle":"","family":"Wang","given":"Gang","non-dropping-particle":"","parse-names":false,"suffix":""},{"dropping-particle":"","family":"Zhang","given":"Shi-bao","non-dropping-particle":"","parse-names":false,"suffix":""}],"container-title":"Nature Publishing Group","id":"ITEM-1","issue":"June","issued":{"date-parts":[["2016"]]},"page":"1-6","publisher":"Nature Publishing Group","title":"Multiple functions of volatiles in flowers and leaves of Elsholtzia rugulosa ( Lamiaceae ) from southwestern China","type":"article-journal"},"uris":["http://www.mendeley.com/documents/?uuid=d3161e7a-ce09-4ff2-bb72-cf850c40bb22"]}],"mendeley":{"formattedCitation":"&lt;sup&gt;5&lt;/sup&gt;","plainTextFormattedCitation":"5","previouslyFormattedCitation":"&lt;sup&gt;5&lt;/sup&gt;"},"properties":{"noteIndex":0},"schema":"https://github.com/citation-style-language/schema/raw/master/csl-citation.json"}</w:instrText>
            </w:r>
            <w:r>
              <w:fldChar w:fldCharType="separate"/>
            </w:r>
            <w:r w:rsidRPr="001020A1">
              <w:rPr>
                <w:noProof/>
                <w:vertAlign w:val="superscript"/>
              </w:rPr>
              <w:t>5</w:t>
            </w:r>
            <w:r>
              <w:fldChar w:fldCharType="end"/>
            </w:r>
          </w:p>
        </w:tc>
        <w:tc>
          <w:tcPr>
            <w:tcW w:w="1728" w:type="dxa"/>
          </w:tcPr>
          <w:p w14:paraId="64EA7B97" w14:textId="77777777" w:rsidR="004E3E13" w:rsidRDefault="004E3E13" w:rsidP="009C282F">
            <w:pPr>
              <w:jc w:val="center"/>
            </w:pPr>
            <w:r>
              <w:rPr>
                <w:rFonts w:ascii="Segoe UI" w:hAnsi="Segoe UI" w:cs="Segoe UI"/>
                <w:color w:val="212121"/>
                <w:shd w:val="clear" w:color="auto" w:fill="FFFFFF"/>
              </w:rPr>
              <w:t>521240</w:t>
            </w:r>
          </w:p>
        </w:tc>
      </w:tr>
      <w:tr w:rsidR="004E3E13" w14:paraId="1DA2C084" w14:textId="77777777" w:rsidTr="00C44C3C">
        <w:trPr>
          <w:trHeight w:val="347"/>
        </w:trPr>
        <w:tc>
          <w:tcPr>
            <w:tcW w:w="1240" w:type="dxa"/>
            <w:vMerge/>
          </w:tcPr>
          <w:p w14:paraId="5B048CD5" w14:textId="77777777" w:rsidR="004E3E13" w:rsidRDefault="004E3E13" w:rsidP="009C282F">
            <w:pPr>
              <w:jc w:val="center"/>
            </w:pPr>
          </w:p>
        </w:tc>
        <w:tc>
          <w:tcPr>
            <w:tcW w:w="2363" w:type="dxa"/>
            <w:vMerge/>
          </w:tcPr>
          <w:p w14:paraId="589BAC9B" w14:textId="77777777" w:rsidR="004E3E13" w:rsidRDefault="004E3E13" w:rsidP="009C282F">
            <w:pPr>
              <w:jc w:val="center"/>
            </w:pPr>
          </w:p>
        </w:tc>
        <w:tc>
          <w:tcPr>
            <w:tcW w:w="4245" w:type="dxa"/>
          </w:tcPr>
          <w:p w14:paraId="2548016F" w14:textId="77777777" w:rsidR="004E3E13" w:rsidRDefault="004E3E13" w:rsidP="009C282F">
            <w:pPr>
              <w:jc w:val="center"/>
            </w:pPr>
            <w:r>
              <w:t>Piperitone</w:t>
            </w:r>
            <w:r>
              <w:fldChar w:fldCharType="begin" w:fldLock="1"/>
            </w:r>
            <w:r>
              <w:instrText>ADDIN CSL_CITATION {"citationItems":[{"id":"ITEM-1","itemData":{"DOI":"10.1038/srep27616","author":[{"dropping-particle":"","family":"Zhang","given":"Feng-ping","non-dropping-particle":"","parse-names":false,"suffix":""},{"dropping-particle":"","family":"Yang","given":"Qiu-yun","non-dropping-particle":"","parse-names":false,"suffix":""},{"dropping-particle":"","family":"Wang","given":"Gang","non-dropping-particle":"","parse-names":false,"suffix":""},{"dropping-particle":"","family":"Zhang","given":"Shi-bao","non-dropping-particle":"","parse-names":false,"suffix":""}],"container-title":"Nature Publishing Group","id":"ITEM-1","issue":"June","issued":{"date-parts":[["2016"]]},"page":"1-6","publisher":"Nature Publishing Group","title":"Multiple functions of volatiles in flowers and leaves of Elsholtzia rugulosa ( Lamiaceae ) from southwestern China","type":"article-journal"},"uris":["http://www.mendeley.com/documents/?uuid=d3161e7a-ce09-4ff2-bb72-cf850c40bb22"]}],"mendeley":{"formattedCitation":"&lt;sup&gt;5&lt;/sup&gt;","plainTextFormattedCitation":"5","previouslyFormattedCitation":"&lt;sup&gt;5&lt;/sup&gt;"},"properties":{"noteIndex":0},"schema":"https://github.com/citation-style-language/schema/raw/master/csl-citation.json"}</w:instrText>
            </w:r>
            <w:r>
              <w:fldChar w:fldCharType="separate"/>
            </w:r>
            <w:r w:rsidRPr="001020A1">
              <w:rPr>
                <w:noProof/>
                <w:vertAlign w:val="superscript"/>
              </w:rPr>
              <w:t>5</w:t>
            </w:r>
            <w:r>
              <w:fldChar w:fldCharType="end"/>
            </w:r>
          </w:p>
          <w:p w14:paraId="67399F5B" w14:textId="06CDEE9F" w:rsidR="0014346B" w:rsidRDefault="0014346B" w:rsidP="009C282F">
            <w:pPr>
              <w:jc w:val="center"/>
            </w:pPr>
          </w:p>
        </w:tc>
        <w:tc>
          <w:tcPr>
            <w:tcW w:w="1728" w:type="dxa"/>
          </w:tcPr>
          <w:p w14:paraId="28A3593A" w14:textId="77777777" w:rsidR="004E3E13" w:rsidRDefault="004E3E13" w:rsidP="009C282F">
            <w:pPr>
              <w:jc w:val="center"/>
            </w:pPr>
            <w:r>
              <w:rPr>
                <w:rFonts w:ascii="Segoe UI" w:hAnsi="Segoe UI" w:cs="Segoe UI"/>
                <w:color w:val="212121"/>
                <w:shd w:val="clear" w:color="auto" w:fill="FFFFFF"/>
              </w:rPr>
              <w:t>6987</w:t>
            </w:r>
          </w:p>
        </w:tc>
      </w:tr>
      <w:tr w:rsidR="004E3E13" w14:paraId="4395B9C9" w14:textId="77777777" w:rsidTr="00C44C3C">
        <w:trPr>
          <w:trHeight w:val="347"/>
        </w:trPr>
        <w:tc>
          <w:tcPr>
            <w:tcW w:w="1240" w:type="dxa"/>
            <w:vMerge/>
          </w:tcPr>
          <w:p w14:paraId="07C05582" w14:textId="77777777" w:rsidR="004E3E13" w:rsidRDefault="004E3E13" w:rsidP="009C282F">
            <w:pPr>
              <w:jc w:val="center"/>
            </w:pPr>
          </w:p>
        </w:tc>
        <w:tc>
          <w:tcPr>
            <w:tcW w:w="2363" w:type="dxa"/>
            <w:vMerge/>
          </w:tcPr>
          <w:p w14:paraId="789D0FA0" w14:textId="77777777" w:rsidR="004E3E13" w:rsidRDefault="004E3E13" w:rsidP="009C282F">
            <w:pPr>
              <w:jc w:val="center"/>
            </w:pPr>
          </w:p>
        </w:tc>
        <w:tc>
          <w:tcPr>
            <w:tcW w:w="4245" w:type="dxa"/>
          </w:tcPr>
          <w:p w14:paraId="023A94A6" w14:textId="77777777" w:rsidR="004E3E13" w:rsidRDefault="004E3E13" w:rsidP="009C282F">
            <w:pPr>
              <w:jc w:val="center"/>
            </w:pPr>
            <w:r>
              <w:t>beta-Elemene</w:t>
            </w:r>
            <w:r>
              <w:fldChar w:fldCharType="begin" w:fldLock="1"/>
            </w:r>
            <w:r>
              <w:instrText>ADDIN CSL_CITATION {"citationItems":[{"id":"ITEM-1","itemData":{"DOI":"10.1038/srep27616","author":[{"dropping-particle":"","family":"Zhang","given":"Feng-ping","non-dropping-particle":"","parse-names":false,"suffix":""},{"dropping-particle":"","family":"Yang","given":"Qiu-yun","non-dropping-particle":"","parse-names":false,"suffix":""},{"dropping-particle":"","family":"Wang","given":"Gang","non-dropping-particle":"","parse-names":false,"suffix":""},{"dropping-particle":"","family":"Zhang","given":"Shi-bao","non-dropping-particle":"","parse-names":false,"suffix":""}],"container-title":"Nature Publishing Group","id":"ITEM-1","issue":"June","issued":{"date-parts":[["2016"]]},"page":"1-6","publisher":"Nature Publishing Group","title":"Multiple functions of volatiles in flowers and leaves of Elsholtzia rugulosa ( Lamiaceae ) from southwestern China","type":"article-journal"},"uris":["http://www.mendeley.com/documents/?uuid=d3161e7a-ce09-4ff2-bb72-cf850c40bb22"]}],"mendeley":{"formattedCitation":"&lt;sup&gt;5&lt;/sup&gt;","plainTextFormattedCitation":"5","previouslyFormattedCitation":"&lt;sup&gt;5&lt;/sup&gt;"},"properties":{"noteIndex":0},"schema":"https://github.com/citation-style-language/schema/raw/master/csl-citation.json"}</w:instrText>
            </w:r>
            <w:r>
              <w:fldChar w:fldCharType="separate"/>
            </w:r>
            <w:r w:rsidRPr="001020A1">
              <w:rPr>
                <w:noProof/>
                <w:vertAlign w:val="superscript"/>
              </w:rPr>
              <w:t>5</w:t>
            </w:r>
            <w:r>
              <w:fldChar w:fldCharType="end"/>
            </w:r>
          </w:p>
          <w:p w14:paraId="3C6D5E31" w14:textId="566BD797" w:rsidR="0014346B" w:rsidRDefault="0014346B" w:rsidP="009C282F">
            <w:pPr>
              <w:jc w:val="center"/>
            </w:pPr>
          </w:p>
        </w:tc>
        <w:tc>
          <w:tcPr>
            <w:tcW w:w="1728" w:type="dxa"/>
          </w:tcPr>
          <w:p w14:paraId="4AC35B63" w14:textId="77777777" w:rsidR="004E3E13" w:rsidRDefault="004E3E13" w:rsidP="009C282F">
            <w:pPr>
              <w:jc w:val="center"/>
            </w:pPr>
            <w:r>
              <w:rPr>
                <w:rFonts w:ascii="Segoe UI" w:hAnsi="Segoe UI" w:cs="Segoe UI"/>
                <w:color w:val="212121"/>
                <w:shd w:val="clear" w:color="auto" w:fill="FFFFFF"/>
              </w:rPr>
              <w:t>6918391</w:t>
            </w:r>
          </w:p>
        </w:tc>
      </w:tr>
      <w:tr w:rsidR="004E3E13" w14:paraId="72603EDA" w14:textId="77777777" w:rsidTr="00C44C3C">
        <w:trPr>
          <w:trHeight w:val="347"/>
        </w:trPr>
        <w:tc>
          <w:tcPr>
            <w:tcW w:w="1240" w:type="dxa"/>
            <w:vMerge/>
          </w:tcPr>
          <w:p w14:paraId="62051F2C" w14:textId="77777777" w:rsidR="004E3E13" w:rsidRDefault="004E3E13" w:rsidP="009C282F">
            <w:pPr>
              <w:jc w:val="center"/>
            </w:pPr>
          </w:p>
        </w:tc>
        <w:tc>
          <w:tcPr>
            <w:tcW w:w="2363" w:type="dxa"/>
            <w:vMerge/>
          </w:tcPr>
          <w:p w14:paraId="7989BBF0" w14:textId="77777777" w:rsidR="004E3E13" w:rsidRDefault="004E3E13" w:rsidP="009C282F">
            <w:pPr>
              <w:jc w:val="center"/>
            </w:pPr>
          </w:p>
        </w:tc>
        <w:tc>
          <w:tcPr>
            <w:tcW w:w="4245" w:type="dxa"/>
          </w:tcPr>
          <w:p w14:paraId="784CB529" w14:textId="77777777" w:rsidR="004E3E13" w:rsidRDefault="004E3E13" w:rsidP="009C282F">
            <w:pPr>
              <w:jc w:val="center"/>
            </w:pPr>
            <w:r>
              <w:t>beta-Bourbonene</w:t>
            </w:r>
            <w:r>
              <w:fldChar w:fldCharType="begin" w:fldLock="1"/>
            </w:r>
            <w:r>
              <w:instrText>ADDIN CSL_CITATION {"citationItems":[{"id":"ITEM-1","itemData":{"DOI":"10.1038/srep27616","author":[{"dropping-particle":"","family":"Zhang","given":"Feng-ping","non-dropping-particle":"","parse-names":false,"suffix":""},{"dropping-particle":"","family":"Yang","given":"Qiu-yun","non-dropping-particle":"","parse-names":false,"suffix":""},{"dropping-particle":"","family":"Wang","given":"Gang","non-dropping-particle":"","parse-names":false,"suffix":""},{"dropping-particle":"","family":"Zhang","given":"Shi-bao","non-dropping-particle":"","parse-names":false,"suffix":""}],"container-title":"Nature Publishing Group","id":"ITEM-1","issue":"June","issued":{"date-parts":[["2016"]]},"page":"1-6","publisher":"Nature Publishing Group","title":"Multiple functions of volatiles in flowers and leaves of Elsholtzia rugulosa ( Lamiaceae ) from southwestern China","type":"article-journal"},"uris":["http://www.mendeley.com/documents/?uuid=d3161e7a-ce09-4ff2-bb72-cf850c40bb22"]}],"mendeley":{"formattedCitation":"&lt;sup&gt;5&lt;/sup&gt;","plainTextFormattedCitation":"5","previouslyFormattedCitation":"&lt;sup&gt;5&lt;/sup&gt;"},"properties":{"noteIndex":0},"schema":"https://github.com/citation-style-language/schema/raw/master/csl-citation.json"}</w:instrText>
            </w:r>
            <w:r>
              <w:fldChar w:fldCharType="separate"/>
            </w:r>
            <w:r w:rsidRPr="001020A1">
              <w:rPr>
                <w:noProof/>
                <w:vertAlign w:val="superscript"/>
              </w:rPr>
              <w:t>5</w:t>
            </w:r>
            <w:r>
              <w:fldChar w:fldCharType="end"/>
            </w:r>
          </w:p>
          <w:p w14:paraId="33FBE80A" w14:textId="1C656126" w:rsidR="0014346B" w:rsidRDefault="0014346B" w:rsidP="009C282F">
            <w:pPr>
              <w:jc w:val="center"/>
            </w:pPr>
          </w:p>
        </w:tc>
        <w:tc>
          <w:tcPr>
            <w:tcW w:w="1728" w:type="dxa"/>
          </w:tcPr>
          <w:p w14:paraId="6201993A" w14:textId="77777777" w:rsidR="004E3E13" w:rsidRDefault="004E3E13" w:rsidP="009C282F">
            <w:pPr>
              <w:jc w:val="center"/>
            </w:pPr>
            <w:r>
              <w:rPr>
                <w:rFonts w:ascii="Segoe UI" w:hAnsi="Segoe UI" w:cs="Segoe UI"/>
                <w:color w:val="212121"/>
                <w:shd w:val="clear" w:color="auto" w:fill="FFFFFF"/>
              </w:rPr>
              <w:t>62566</w:t>
            </w:r>
          </w:p>
        </w:tc>
      </w:tr>
      <w:tr w:rsidR="004E3E13" w14:paraId="6FB3462A" w14:textId="77777777" w:rsidTr="00C44C3C">
        <w:trPr>
          <w:trHeight w:val="347"/>
        </w:trPr>
        <w:tc>
          <w:tcPr>
            <w:tcW w:w="1240" w:type="dxa"/>
            <w:vMerge/>
          </w:tcPr>
          <w:p w14:paraId="715829E7" w14:textId="77777777" w:rsidR="004E3E13" w:rsidRDefault="004E3E13" w:rsidP="009C282F">
            <w:pPr>
              <w:jc w:val="center"/>
            </w:pPr>
          </w:p>
        </w:tc>
        <w:tc>
          <w:tcPr>
            <w:tcW w:w="2363" w:type="dxa"/>
            <w:vMerge/>
          </w:tcPr>
          <w:p w14:paraId="5E4C74BC" w14:textId="77777777" w:rsidR="004E3E13" w:rsidRDefault="004E3E13" w:rsidP="009C282F">
            <w:pPr>
              <w:jc w:val="center"/>
            </w:pPr>
          </w:p>
        </w:tc>
        <w:tc>
          <w:tcPr>
            <w:tcW w:w="4245" w:type="dxa"/>
          </w:tcPr>
          <w:p w14:paraId="6A49D439" w14:textId="77777777" w:rsidR="004E3E13" w:rsidRDefault="004E3E13" w:rsidP="009C282F">
            <w:pPr>
              <w:jc w:val="center"/>
            </w:pPr>
            <w:r>
              <w:t>beta-Caryophyllene</w:t>
            </w:r>
            <w:r>
              <w:fldChar w:fldCharType="begin" w:fldLock="1"/>
            </w:r>
            <w:r>
              <w:instrText>ADDIN CSL_CITATION {"citationItems":[{"id":"ITEM-1","itemData":{"DOI":"10.1038/srep27616","author":[{"dropping-particle":"","family":"Zhang","given":"Feng-ping","non-dropping-particle":"","parse-names":false,"suffix":""},{"dropping-particle":"","family":"Yang","given":"Qiu-yun","non-dropping-particle":"","parse-names":false,"suffix":""},{"dropping-particle":"","family":"Wang","given":"Gang","non-dropping-particle":"","parse-names":false,"suffix":""},{"dropping-particle":"","family":"Zhang","given":"Shi-bao","non-dropping-particle":"","parse-names":false,"suffix":""}],"container-title":"Nature Publishing Group","id":"ITEM-1","issue":"June","issued":{"date-parts":[["2016"]]},"page":"1-6","publisher":"Nature Publishing Group","title":"Multiple functions of volatiles in flowers and leaves of Elsholtzia rugulosa ( Lamiaceae ) from southwestern China","type":"article-journal"},"uris":["http://www.mendeley.com/documents/?uuid=d3161e7a-ce09-4ff2-bb72-cf850c40bb22"]}],"mendeley":{"formattedCitation":"&lt;sup&gt;5&lt;/sup&gt;","plainTextFormattedCitation":"5","previouslyFormattedCitation":"&lt;sup&gt;5&lt;/sup&gt;"},"properties":{"noteIndex":0},"schema":"https://github.com/citation-style-language/schema/raw/master/csl-citation.json"}</w:instrText>
            </w:r>
            <w:r>
              <w:fldChar w:fldCharType="separate"/>
            </w:r>
            <w:r w:rsidRPr="001020A1">
              <w:rPr>
                <w:noProof/>
                <w:vertAlign w:val="superscript"/>
              </w:rPr>
              <w:t>5</w:t>
            </w:r>
            <w:r>
              <w:fldChar w:fldCharType="end"/>
            </w:r>
          </w:p>
          <w:p w14:paraId="362726D7" w14:textId="31CEEC3E" w:rsidR="0014346B" w:rsidRDefault="0014346B" w:rsidP="009C282F">
            <w:pPr>
              <w:jc w:val="center"/>
            </w:pPr>
          </w:p>
        </w:tc>
        <w:tc>
          <w:tcPr>
            <w:tcW w:w="1728" w:type="dxa"/>
          </w:tcPr>
          <w:p w14:paraId="1709D814" w14:textId="77777777" w:rsidR="004E3E13" w:rsidRDefault="004E3E13" w:rsidP="009C282F">
            <w:pPr>
              <w:jc w:val="center"/>
            </w:pPr>
            <w:r>
              <w:rPr>
                <w:rFonts w:ascii="Segoe UI" w:hAnsi="Segoe UI" w:cs="Segoe UI"/>
                <w:color w:val="212121"/>
                <w:shd w:val="clear" w:color="auto" w:fill="FFFFFF"/>
              </w:rPr>
              <w:t>5281515</w:t>
            </w:r>
          </w:p>
        </w:tc>
      </w:tr>
      <w:tr w:rsidR="004E3E13" w14:paraId="26F5B6AA" w14:textId="77777777" w:rsidTr="00C44C3C">
        <w:trPr>
          <w:trHeight w:val="347"/>
        </w:trPr>
        <w:tc>
          <w:tcPr>
            <w:tcW w:w="1240" w:type="dxa"/>
            <w:vMerge/>
          </w:tcPr>
          <w:p w14:paraId="4B979D5D" w14:textId="77777777" w:rsidR="004E3E13" w:rsidRDefault="004E3E13" w:rsidP="009C282F">
            <w:pPr>
              <w:jc w:val="center"/>
            </w:pPr>
          </w:p>
        </w:tc>
        <w:tc>
          <w:tcPr>
            <w:tcW w:w="2363" w:type="dxa"/>
            <w:vMerge/>
          </w:tcPr>
          <w:p w14:paraId="127CC60A" w14:textId="77777777" w:rsidR="004E3E13" w:rsidRDefault="004E3E13" w:rsidP="009C282F">
            <w:pPr>
              <w:jc w:val="center"/>
            </w:pPr>
          </w:p>
        </w:tc>
        <w:tc>
          <w:tcPr>
            <w:tcW w:w="4245" w:type="dxa"/>
          </w:tcPr>
          <w:p w14:paraId="424E5C9B" w14:textId="77777777" w:rsidR="004E3E13" w:rsidRDefault="004E3E13" w:rsidP="009C282F">
            <w:pPr>
              <w:jc w:val="center"/>
            </w:pPr>
            <w:r>
              <w:t>alpha-Caryophyllene</w:t>
            </w:r>
            <w:r>
              <w:fldChar w:fldCharType="begin" w:fldLock="1"/>
            </w:r>
            <w:r>
              <w:instrText>ADDIN CSL_CITATION {"citationItems":[{"id":"ITEM-1","itemData":{"DOI":"10.1038/srep27616","author":[{"dropping-particle":"","family":"Zhang","given":"Feng-ping","non-dropping-particle":"","parse-names":false,"suffix":""},{"dropping-particle":"","family":"Yang","given":"Qiu-yun","non-dropping-particle":"","parse-names":false,"suffix":""},{"dropping-particle":"","family":"Wang","given":"Gang","non-dropping-particle":"","parse-names":false,"suffix":""},{"dropping-particle":"","family":"Zhang","given":"Shi-bao","non-dropping-particle":"","parse-names":false,"suffix":""}],"container-title":"Nature Publishing Group","id":"ITEM-1","issue":"June","issued":{"date-parts":[["2016"]]},"page":"1-6","publisher":"Nature Publishing Group","title":"Multiple functions of volatiles in flowers and leaves of Elsholtzia rugulosa ( Lamiaceae ) from southwestern China","type":"article-journal"},"uris":["http://www.mendeley.com/documents/?uuid=d3161e7a-ce09-4ff2-bb72-cf850c40bb22"]}],"mendeley":{"formattedCitation":"&lt;sup&gt;5&lt;/sup&gt;","plainTextFormattedCitation":"5","previouslyFormattedCitation":"&lt;sup&gt;5&lt;/sup&gt;"},"properties":{"noteIndex":0},"schema":"https://github.com/citation-style-language/schema/raw/master/csl-citation.json"}</w:instrText>
            </w:r>
            <w:r>
              <w:fldChar w:fldCharType="separate"/>
            </w:r>
            <w:r w:rsidRPr="001020A1">
              <w:rPr>
                <w:noProof/>
                <w:vertAlign w:val="superscript"/>
              </w:rPr>
              <w:t>5</w:t>
            </w:r>
            <w:r>
              <w:fldChar w:fldCharType="end"/>
            </w:r>
          </w:p>
          <w:p w14:paraId="57C62B86" w14:textId="2D5F7669" w:rsidR="0014346B" w:rsidRDefault="0014346B" w:rsidP="009C282F">
            <w:pPr>
              <w:jc w:val="center"/>
            </w:pPr>
          </w:p>
        </w:tc>
        <w:tc>
          <w:tcPr>
            <w:tcW w:w="1728" w:type="dxa"/>
          </w:tcPr>
          <w:p w14:paraId="68808EDE" w14:textId="77777777" w:rsidR="004E3E13" w:rsidRDefault="004E3E13" w:rsidP="009C282F">
            <w:pPr>
              <w:jc w:val="center"/>
            </w:pPr>
            <w:r>
              <w:rPr>
                <w:rFonts w:ascii="Segoe UI" w:hAnsi="Segoe UI" w:cs="Segoe UI"/>
                <w:color w:val="212121"/>
                <w:shd w:val="clear" w:color="auto" w:fill="FFFFFF"/>
              </w:rPr>
              <w:t>5281520</w:t>
            </w:r>
          </w:p>
        </w:tc>
      </w:tr>
      <w:tr w:rsidR="004E3E13" w14:paraId="7CEE4CE2" w14:textId="77777777" w:rsidTr="00C44C3C">
        <w:trPr>
          <w:trHeight w:val="347"/>
        </w:trPr>
        <w:tc>
          <w:tcPr>
            <w:tcW w:w="1240" w:type="dxa"/>
            <w:vMerge/>
          </w:tcPr>
          <w:p w14:paraId="3B6D4D55" w14:textId="77777777" w:rsidR="004E3E13" w:rsidRDefault="004E3E13" w:rsidP="009C282F">
            <w:pPr>
              <w:jc w:val="center"/>
            </w:pPr>
          </w:p>
        </w:tc>
        <w:tc>
          <w:tcPr>
            <w:tcW w:w="2363" w:type="dxa"/>
            <w:vMerge/>
          </w:tcPr>
          <w:p w14:paraId="6B3C8AD8" w14:textId="77777777" w:rsidR="004E3E13" w:rsidRDefault="004E3E13" w:rsidP="009C282F">
            <w:pPr>
              <w:jc w:val="center"/>
            </w:pPr>
          </w:p>
        </w:tc>
        <w:tc>
          <w:tcPr>
            <w:tcW w:w="4245" w:type="dxa"/>
          </w:tcPr>
          <w:p w14:paraId="60419BD8" w14:textId="77777777" w:rsidR="004E3E13" w:rsidRDefault="004E3E13" w:rsidP="009C282F">
            <w:pPr>
              <w:jc w:val="center"/>
            </w:pPr>
            <w:r>
              <w:t>Caryophyllene oxide</w:t>
            </w:r>
            <w:r>
              <w:fldChar w:fldCharType="begin" w:fldLock="1"/>
            </w:r>
            <w:r>
              <w:instrText>ADDIN CSL_CITATION {"citationItems":[{"id":"ITEM-1","itemData":{"DOI":"10.1038/srep27616","author":[{"dropping-particle":"","family":"Zhang","given":"Feng-ping","non-dropping-particle":"","parse-names":false,"suffix":""},{"dropping-particle":"","family":"Yang","given":"Qiu-yun","non-dropping-particle":"","parse-names":false,"suffix":""},{"dropping-particle":"","family":"Wang","given":"Gang","non-dropping-particle":"","parse-names":false,"suffix":""},{"dropping-particle":"","family":"Zhang","given":"Shi-bao","non-dropping-particle":"","parse-names":false,"suffix":""}],"container-title":"Nature Publishing Group","id":"ITEM-1","issue":"June","issued":{"date-parts":[["2016"]]},"page":"1-6","publisher":"Nature Publishing Group","title":"Multiple functions of volatiles in flowers and leaves of Elsholtzia rugulosa ( Lamiaceae ) from southwestern China","type":"article-journal"},"uris":["http://www.mendeley.com/documents/?uuid=d3161e7a-ce09-4ff2-bb72-cf850c40bb22"]}],"mendeley":{"formattedCitation":"&lt;sup&gt;5&lt;/sup&gt;","plainTextFormattedCitation":"5","previouslyFormattedCitation":"&lt;sup&gt;5&lt;/sup&gt;"},"properties":{"noteIndex":0},"schema":"https://github.com/citation-style-language/schema/raw/master/csl-citation.json"}</w:instrText>
            </w:r>
            <w:r>
              <w:fldChar w:fldCharType="separate"/>
            </w:r>
            <w:r w:rsidRPr="001020A1">
              <w:rPr>
                <w:noProof/>
                <w:vertAlign w:val="superscript"/>
              </w:rPr>
              <w:t>5</w:t>
            </w:r>
            <w:r>
              <w:fldChar w:fldCharType="end"/>
            </w:r>
          </w:p>
          <w:p w14:paraId="0CA77FED" w14:textId="53438491" w:rsidR="0014346B" w:rsidRDefault="0014346B" w:rsidP="009C282F">
            <w:pPr>
              <w:jc w:val="center"/>
            </w:pPr>
          </w:p>
        </w:tc>
        <w:tc>
          <w:tcPr>
            <w:tcW w:w="1728" w:type="dxa"/>
          </w:tcPr>
          <w:p w14:paraId="10E35987" w14:textId="77777777" w:rsidR="004E3E13" w:rsidRDefault="004E3E13" w:rsidP="009C282F">
            <w:pPr>
              <w:jc w:val="center"/>
            </w:pPr>
            <w:r>
              <w:rPr>
                <w:rFonts w:ascii="Segoe UI" w:hAnsi="Segoe UI" w:cs="Segoe UI"/>
                <w:color w:val="212121"/>
                <w:shd w:val="clear" w:color="auto" w:fill="FFFFFF"/>
              </w:rPr>
              <w:t>1742210</w:t>
            </w:r>
          </w:p>
        </w:tc>
      </w:tr>
      <w:tr w:rsidR="004E3E13" w14:paraId="06271EA5" w14:textId="77777777" w:rsidTr="00C44C3C">
        <w:trPr>
          <w:trHeight w:val="347"/>
        </w:trPr>
        <w:tc>
          <w:tcPr>
            <w:tcW w:w="1240" w:type="dxa"/>
            <w:vMerge/>
          </w:tcPr>
          <w:p w14:paraId="5D0866D2" w14:textId="77777777" w:rsidR="004E3E13" w:rsidRDefault="004E3E13" w:rsidP="009C282F">
            <w:pPr>
              <w:jc w:val="center"/>
            </w:pPr>
          </w:p>
        </w:tc>
        <w:tc>
          <w:tcPr>
            <w:tcW w:w="2363" w:type="dxa"/>
            <w:vMerge/>
          </w:tcPr>
          <w:p w14:paraId="265D75B6" w14:textId="77777777" w:rsidR="004E3E13" w:rsidRDefault="004E3E13" w:rsidP="009C282F">
            <w:pPr>
              <w:jc w:val="center"/>
            </w:pPr>
          </w:p>
        </w:tc>
        <w:tc>
          <w:tcPr>
            <w:tcW w:w="4245" w:type="dxa"/>
          </w:tcPr>
          <w:p w14:paraId="5C84E84E" w14:textId="77777777" w:rsidR="004E3E13" w:rsidRDefault="004E3E13" w:rsidP="009C282F">
            <w:pPr>
              <w:jc w:val="center"/>
            </w:pPr>
            <w:r>
              <w:t>4-hydroxybenzoic acid</w:t>
            </w:r>
            <w:r>
              <w:fldChar w:fldCharType="begin" w:fldLock="1"/>
            </w:r>
            <w:r w:rsidR="002D505B">
              <w:instrText>ADDIN CSL_CITATION {"citationItems":[{"id":"ITEM-1","itemData":{"DOI":"10.1371/journal.pone.0154381","author":[{"dropping-particle":"","family":"Zhang","given":"Feng-ping","non-dropping-particle":"","parse-names":false,"suffix":""},{"dropping-particle":"","family":"Yang","given":"Qiu-yun","non-dropping-particle":"","parse-names":false,"suffix":""},{"dropping-particle":"","family":"Zhang","given":"Shi-bao","non-dropping-particle":"","parse-names":false,"suffix":""}],"id":"ITEM-1","issued":{"date-parts":[["2016"]]},"page":"1-9","title":"Dual Effect of Phenolic Nectar on Three Floral Visitors of Elsholtzia rugulosa ( Lamiaceae ) in","type":"article-journal"},"uris":["http://www.mendeley.com/documents/?uuid=07509b2e-5ce5-42f1-824b-b7f786a599d8"]}],"mendeley":{"formattedCitation":"&lt;sup&gt;6&lt;/sup&gt;","plainTextFormattedCitation":"6","previouslyFormattedCitation":"&lt;sup&gt;6&lt;/sup&gt;"},"properties":{"noteIndex":0},"schema":"https://github.com/citation-style-language/schema/raw/master/csl-citation.json"}</w:instrText>
            </w:r>
            <w:r>
              <w:fldChar w:fldCharType="separate"/>
            </w:r>
            <w:r w:rsidRPr="004E3E13">
              <w:rPr>
                <w:noProof/>
                <w:vertAlign w:val="superscript"/>
              </w:rPr>
              <w:t>6</w:t>
            </w:r>
            <w:r>
              <w:fldChar w:fldCharType="end"/>
            </w:r>
          </w:p>
          <w:p w14:paraId="6A797E69" w14:textId="5004A042" w:rsidR="0014346B" w:rsidRDefault="0014346B" w:rsidP="009C282F">
            <w:pPr>
              <w:jc w:val="center"/>
            </w:pPr>
          </w:p>
        </w:tc>
        <w:tc>
          <w:tcPr>
            <w:tcW w:w="1728" w:type="dxa"/>
          </w:tcPr>
          <w:p w14:paraId="51F3844B" w14:textId="77777777" w:rsidR="004E3E13" w:rsidRDefault="004E3E13" w:rsidP="009C282F">
            <w:pPr>
              <w:jc w:val="center"/>
            </w:pPr>
            <w:r>
              <w:rPr>
                <w:rFonts w:ascii="Segoe UI" w:hAnsi="Segoe UI" w:cs="Segoe UI"/>
                <w:color w:val="212121"/>
                <w:shd w:val="clear" w:color="auto" w:fill="FFFFFF"/>
              </w:rPr>
              <w:t>135</w:t>
            </w:r>
          </w:p>
        </w:tc>
      </w:tr>
      <w:tr w:rsidR="005874CE" w14:paraId="2ADB96F4" w14:textId="77777777" w:rsidTr="00C44C3C">
        <w:trPr>
          <w:trHeight w:val="377"/>
        </w:trPr>
        <w:tc>
          <w:tcPr>
            <w:tcW w:w="1240" w:type="dxa"/>
            <w:vMerge w:val="restart"/>
          </w:tcPr>
          <w:p w14:paraId="25CF5AE9" w14:textId="765F4E5E" w:rsidR="005874CE" w:rsidRDefault="005874CE" w:rsidP="009C282F">
            <w:pPr>
              <w:jc w:val="center"/>
            </w:pPr>
            <w:r>
              <w:t>3</w:t>
            </w:r>
            <w:r w:rsidR="00DB1A88">
              <w:t>.</w:t>
            </w:r>
          </w:p>
        </w:tc>
        <w:tc>
          <w:tcPr>
            <w:tcW w:w="2363" w:type="dxa"/>
            <w:vMerge w:val="restart"/>
          </w:tcPr>
          <w:p w14:paraId="1EDF749D" w14:textId="7E35256D" w:rsidR="005874CE" w:rsidRDefault="005874CE" w:rsidP="009C282F">
            <w:pPr>
              <w:jc w:val="center"/>
            </w:pPr>
            <w:r w:rsidRPr="0014346B">
              <w:rPr>
                <w:i/>
                <w:iCs/>
              </w:rPr>
              <w:t>Epimedium brevicornu</w:t>
            </w:r>
            <w:r>
              <w:t xml:space="preserve"> Maxim</w:t>
            </w:r>
          </w:p>
        </w:tc>
        <w:tc>
          <w:tcPr>
            <w:tcW w:w="4245" w:type="dxa"/>
          </w:tcPr>
          <w:p w14:paraId="745AEBA9" w14:textId="77777777" w:rsidR="005874CE" w:rsidRDefault="005874CE" w:rsidP="009C282F">
            <w:pPr>
              <w:jc w:val="center"/>
            </w:pPr>
            <w:r>
              <w:t>icariin</w:t>
            </w:r>
            <w:r w:rsidR="002D505B">
              <w:fldChar w:fldCharType="begin" w:fldLock="1"/>
            </w:r>
            <w:r w:rsidR="002D505B">
              <w:instrText>ADDIN CSL_CITATION {"citationItems":[{"id":"ITEM-1","itemData":{"DOI":"10.1038/s41598-017-08203-7","ISSN":"20452322","PMID":"28798396","abstract":"Epimedium brevicornum Maxim has a long history of use in the treatment of estrogen deficiency-related diseases. However, the chemical constituents and mechanism of action of this medicinal plant are not fully understood. In the present study, we isolated four new isoprenylated flavonoid glycosides, as well as 16 known flavonoids (13 isoprenylated flavonoids), from this plant. The chemical structures of the new flavonoid glycosides were elucidated by extensive spectroscopic analysis. The new compounds 1–4 were potent promoters of estrogen biosynthesis in human ovarian granulosa-like KGN cells. ZW1, an isoprenylated flavonoid analogue and a specific inhibitor of phosphodiesterase 5 (PDE5), was synthesized and used to explore the mechanism of the isoprenylated analogues on estrogen biosynthesis. ZW1 treatment increased estrogen production by upregulation of aromatase mRNA and protein expression. ZW1 increased the phosphorylation of cAMP response element-binding protein (CREB). Further study showed that the inhibition of PDE5 by ZW1 increased estrogen biosynthesis partly through suppression of phosphodiesterase 3 (PDE3). Our results suggested that the isoprenylated flavonoids from E. brevicornum may produce beneficial health effects through the promotion of estrogen biosynthesis. PDE5 warrants further investigation as a new therapeutic target for estrogen biosynthesis in the prevention and treatment of estrogen-deficiency related diseases.","author":[{"dropping-particle":"","family":"Li","given":"Fu","non-dropping-particle":"","parse-names":false,"suffix":""},{"dropping-particle":"","family":"Du","given":"Bao Wen","non-dropping-particle":"","parse-names":false,"suffix":""},{"dropping-particle":"","family":"Lu","given":"Dan Feng","non-dropping-particle":"","parse-names":false,"suffix":""},{"dropping-particle":"","family":"Wu","given":"Wen Xuan","non-dropping-particle":"","parse-names":false,"suffix":""},{"dropping-particle":"","family":"Wongkrajang","given":"Kanjana","non-dropping-particle":"","parse-names":false,"suffix":""},{"dropping-particle":"","family":"Wang","given":"Lun","non-dropping-particle":"","parse-names":false,"suffix":""},{"dropping-particle":"","family":"Pu","given":"Wen Chen","non-dropping-particle":"","parse-names":false,"suffix":""},{"dropping-particle":"","family":"Liu","given":"Chang Lu","non-dropping-particle":"","parse-names":false,"suffix":""},{"dropping-particle":"","family":"Liu","given":"Han Wei","non-dropping-particle":"","parse-names":false,"suffix":""},{"dropping-particle":"","family":"Wang","given":"Ming Kui","non-dropping-particle":"","parse-names":false,"suffix":""},{"dropping-particle":"","family":"Wang","given":"Fei","non-dropping-particle":"","parse-names":false,"suffix":""}],"container-title":"Scientific Reports","id":"ITEM-1","issue":"1","issued":{"date-parts":[["2017"]]},"page":"1-12","title":"Flavonoid glycosides isolated from Epimedium brevicornum and their estrogen biosynthesis-promoting effects","type":"article-journal","volume":"7"},"uris":["http://www.mendeley.com/documents/?uuid=7929ee0c-2b81-417f-b83e-c3ddcf943250"]}],"mendeley":{"formattedCitation":"&lt;sup&gt;7&lt;/sup&gt;","plainTextFormattedCitation":"7","previouslyFormattedCitation":"&lt;sup&gt;7&lt;/sup&gt;"},"properties":{"noteIndex":0},"schema":"https://github.com/citation-style-language/schema/raw/master/csl-citation.json"}</w:instrText>
            </w:r>
            <w:r w:rsidR="002D505B">
              <w:fldChar w:fldCharType="separate"/>
            </w:r>
            <w:r w:rsidR="002D505B" w:rsidRPr="002D505B">
              <w:rPr>
                <w:noProof/>
                <w:vertAlign w:val="superscript"/>
              </w:rPr>
              <w:t>7</w:t>
            </w:r>
            <w:r w:rsidR="002D505B">
              <w:fldChar w:fldCharType="end"/>
            </w:r>
          </w:p>
          <w:p w14:paraId="7D8967F3" w14:textId="71D0DA7D" w:rsidR="0014346B" w:rsidRDefault="0014346B" w:rsidP="009C282F">
            <w:pPr>
              <w:jc w:val="center"/>
            </w:pPr>
          </w:p>
        </w:tc>
        <w:tc>
          <w:tcPr>
            <w:tcW w:w="1728" w:type="dxa"/>
          </w:tcPr>
          <w:p w14:paraId="1B65C8F8" w14:textId="77777777" w:rsidR="005874CE" w:rsidRDefault="005874CE" w:rsidP="009C282F">
            <w:pPr>
              <w:jc w:val="center"/>
            </w:pPr>
            <w:r>
              <w:rPr>
                <w:rFonts w:ascii="Segoe UI" w:hAnsi="Segoe UI" w:cs="Segoe UI"/>
                <w:color w:val="212121"/>
                <w:shd w:val="clear" w:color="auto" w:fill="FFFFFF"/>
              </w:rPr>
              <w:t>5318997</w:t>
            </w:r>
          </w:p>
        </w:tc>
      </w:tr>
      <w:tr w:rsidR="005874CE" w14:paraId="38967777" w14:textId="77777777" w:rsidTr="00C44C3C">
        <w:trPr>
          <w:trHeight w:val="368"/>
        </w:trPr>
        <w:tc>
          <w:tcPr>
            <w:tcW w:w="1240" w:type="dxa"/>
            <w:vMerge/>
          </w:tcPr>
          <w:p w14:paraId="453AE5B5" w14:textId="77777777" w:rsidR="005874CE" w:rsidRDefault="005874CE" w:rsidP="009C282F">
            <w:pPr>
              <w:jc w:val="center"/>
            </w:pPr>
          </w:p>
        </w:tc>
        <w:tc>
          <w:tcPr>
            <w:tcW w:w="2363" w:type="dxa"/>
            <w:vMerge/>
          </w:tcPr>
          <w:p w14:paraId="7F8B2D23" w14:textId="77777777" w:rsidR="005874CE" w:rsidRDefault="005874CE" w:rsidP="009C282F">
            <w:pPr>
              <w:jc w:val="center"/>
            </w:pPr>
          </w:p>
        </w:tc>
        <w:tc>
          <w:tcPr>
            <w:tcW w:w="4245" w:type="dxa"/>
          </w:tcPr>
          <w:p w14:paraId="3DA4E1D8" w14:textId="77777777" w:rsidR="005874CE" w:rsidRDefault="005874CE" w:rsidP="009C282F">
            <w:pPr>
              <w:jc w:val="center"/>
            </w:pPr>
            <w:r>
              <w:t>epimedin A1</w:t>
            </w:r>
            <w:r w:rsidR="002D505B">
              <w:fldChar w:fldCharType="begin" w:fldLock="1"/>
            </w:r>
            <w:r w:rsidR="002D505B">
              <w:instrText>ADDIN CSL_CITATION {"citationItems":[{"id":"ITEM-1","itemData":{"DOI":"10.1038/s41598-017-08203-7","ISSN":"20452322","PMID":"28798396","abstract":"Epimedium brevicornum Maxim has a long history of use in the treatment of estrogen deficiency-related diseases. However, the chemical constituents and mechanism of action of this medicinal plant are not fully understood. In the present study, we isolated four new isoprenylated flavonoid glycosides, as well as 16 known flavonoids (13 isoprenylated flavonoids), from this plant. The chemical structures of the new flavonoid glycosides were elucidated by extensive spectroscopic analysis. The new compounds 1–4 were potent promoters of estrogen biosynthesis in human ovarian granulosa-like KGN cells. ZW1, an isoprenylated flavonoid analogue and a specific inhibitor of phosphodiesterase 5 (PDE5), was synthesized and used to explore the mechanism of the isoprenylated analogues on estrogen biosynthesis. ZW1 treatment increased estrogen production by upregulation of aromatase mRNA and protein expression. ZW1 increased the phosphorylation of cAMP response element-binding protein (CREB). Further study showed that the inhibition of PDE5 by ZW1 increased estrogen biosynthesis partly through suppression of phosphodiesterase 3 (PDE3). Our results suggested that the isoprenylated flavonoids from E. brevicornum may produce beneficial health effects through the promotion of estrogen biosynthesis. PDE5 warrants further investigation as a new therapeutic target for estrogen biosynthesis in the prevention and treatment of estrogen-deficiency related diseases.","author":[{"dropping-particle":"","family":"Li","given":"Fu","non-dropping-particle":"","parse-names":false,"suffix":""},{"dropping-particle":"","family":"Du","given":"Bao Wen","non-dropping-particle":"","parse-names":false,"suffix":""},{"dropping-particle":"","family":"Lu","given":"Dan Feng","non-dropping-particle":"","parse-names":false,"suffix":""},{"dropping-particle":"","family":"Wu","given":"Wen Xuan","non-dropping-particle":"","parse-names":false,"suffix":""},{"dropping-particle":"","family":"Wongkrajang","given":"Kanjana","non-dropping-particle":"","parse-names":false,"suffix":""},{"dropping-particle":"","family":"Wang","given":"Lun","non-dropping-particle":"","parse-names":false,"suffix":""},{"dropping-particle":"","family":"Pu","given":"Wen Chen","non-dropping-particle":"","parse-names":false,"suffix":""},{"dropping-particle":"","family":"Liu","given":"Chang Lu","non-dropping-particle":"","parse-names":false,"suffix":""},{"dropping-particle":"","family":"Liu","given":"Han Wei","non-dropping-particle":"","parse-names":false,"suffix":""},{"dropping-particle":"","family":"Wang","given":"Ming Kui","non-dropping-particle":"","parse-names":false,"suffix":""},{"dropping-particle":"","family":"Wang","given":"Fei","non-dropping-particle":"","parse-names":false,"suffix":""}],"container-title":"Scientific Reports","id":"ITEM-1","issue":"1","issued":{"date-parts":[["2017"]]},"page":"1-12","title":"Flavonoid glycosides isolated from Epimedium brevicornum and their estrogen biosynthesis-promoting effects","type":"article-journal","volume":"7"},"uris":["http://www.mendeley.com/documents/?uuid=7929ee0c-2b81-417f-b83e-c3ddcf943250"]}],"mendeley":{"formattedCitation":"&lt;sup&gt;7&lt;/sup&gt;","plainTextFormattedCitation":"7","previouslyFormattedCitation":"&lt;sup&gt;7&lt;/sup&gt;"},"properties":{"noteIndex":0},"schema":"https://github.com/citation-style-language/schema/raw/master/csl-citation.json"}</w:instrText>
            </w:r>
            <w:r w:rsidR="002D505B">
              <w:fldChar w:fldCharType="separate"/>
            </w:r>
            <w:r w:rsidR="002D505B" w:rsidRPr="002D505B">
              <w:rPr>
                <w:noProof/>
                <w:vertAlign w:val="superscript"/>
              </w:rPr>
              <w:t>7</w:t>
            </w:r>
            <w:r w:rsidR="002D505B">
              <w:fldChar w:fldCharType="end"/>
            </w:r>
          </w:p>
          <w:p w14:paraId="194F967F" w14:textId="57E9C12E" w:rsidR="0014346B" w:rsidRDefault="0014346B" w:rsidP="009C282F">
            <w:pPr>
              <w:jc w:val="center"/>
            </w:pPr>
          </w:p>
        </w:tc>
        <w:tc>
          <w:tcPr>
            <w:tcW w:w="1728" w:type="dxa"/>
          </w:tcPr>
          <w:p w14:paraId="1D4D4681" w14:textId="77777777" w:rsidR="005874CE" w:rsidRDefault="005874CE" w:rsidP="009C282F">
            <w:pPr>
              <w:jc w:val="center"/>
            </w:pPr>
            <w:r>
              <w:rPr>
                <w:rFonts w:ascii="Segoe UI" w:hAnsi="Segoe UI" w:cs="Segoe UI"/>
                <w:color w:val="212121"/>
                <w:shd w:val="clear" w:color="auto" w:fill="FFFFFF"/>
              </w:rPr>
              <w:t>92043273</w:t>
            </w:r>
          </w:p>
        </w:tc>
      </w:tr>
      <w:tr w:rsidR="005874CE" w14:paraId="03AF5326" w14:textId="77777777" w:rsidTr="00C44C3C">
        <w:trPr>
          <w:trHeight w:val="395"/>
        </w:trPr>
        <w:tc>
          <w:tcPr>
            <w:tcW w:w="1240" w:type="dxa"/>
            <w:vMerge/>
          </w:tcPr>
          <w:p w14:paraId="7F71D755" w14:textId="77777777" w:rsidR="005874CE" w:rsidRDefault="005874CE" w:rsidP="009C282F">
            <w:pPr>
              <w:jc w:val="center"/>
            </w:pPr>
          </w:p>
        </w:tc>
        <w:tc>
          <w:tcPr>
            <w:tcW w:w="2363" w:type="dxa"/>
            <w:vMerge/>
          </w:tcPr>
          <w:p w14:paraId="4D5EE68B" w14:textId="77777777" w:rsidR="005874CE" w:rsidRDefault="005874CE" w:rsidP="009C282F">
            <w:pPr>
              <w:jc w:val="center"/>
            </w:pPr>
          </w:p>
        </w:tc>
        <w:tc>
          <w:tcPr>
            <w:tcW w:w="4245" w:type="dxa"/>
          </w:tcPr>
          <w:p w14:paraId="5F5B5BDC" w14:textId="77777777" w:rsidR="005874CE" w:rsidRDefault="005874CE" w:rsidP="009C282F">
            <w:pPr>
              <w:jc w:val="center"/>
            </w:pPr>
            <w:r>
              <w:t>epimedin A</w:t>
            </w:r>
            <w:r w:rsidR="002D505B">
              <w:fldChar w:fldCharType="begin" w:fldLock="1"/>
            </w:r>
            <w:r w:rsidR="002D505B">
              <w:instrText>ADDIN CSL_CITATION {"citationItems":[{"id":"ITEM-1","itemData":{"DOI":"10.1038/s41598-017-08203-7","ISSN":"20452322","PMID":"28798396","abstract":"Epimedium brevicornum Maxim has a long history of use in the treatment of estrogen deficiency-related diseases. However, the chemical constituents and mechanism of action of this medicinal plant are not fully understood. In the present study, we isolated four new isoprenylated flavonoid glycosides, as well as 16 known flavonoids (13 isoprenylated flavonoids), from this plant. The chemical structures of the new flavonoid glycosides were elucidated by extensive spectroscopic analysis. The new compounds 1–4 were potent promoters of estrogen biosynthesis in human ovarian granulosa-like KGN cells. ZW1, an isoprenylated flavonoid analogue and a specific inhibitor of phosphodiesterase 5 (PDE5), was synthesized and used to explore the mechanism of the isoprenylated analogues on estrogen biosynthesis. ZW1 treatment increased estrogen production by upregulation of aromatase mRNA and protein expression. ZW1 increased the phosphorylation of cAMP response element-binding protein (CREB). Further study showed that the inhibition of PDE5 by ZW1 increased estrogen biosynthesis partly through suppression of phosphodiesterase 3 (PDE3). Our results suggested that the isoprenylated flavonoids from E. brevicornum may produce beneficial health effects through the promotion of estrogen biosynthesis. PDE5 warrants further investigation as a new therapeutic target for estrogen biosynthesis in the prevention and treatment of estrogen-deficiency related diseases.","author":[{"dropping-particle":"","family":"Li","given":"Fu","non-dropping-particle":"","parse-names":false,"suffix":""},{"dropping-particle":"","family":"Du","given":"Bao Wen","non-dropping-particle":"","parse-names":false,"suffix":""},{"dropping-particle":"","family":"Lu","given":"Dan Feng","non-dropping-particle":"","parse-names":false,"suffix":""},{"dropping-particle":"","family":"Wu","given":"Wen Xuan","non-dropping-particle":"","parse-names":false,"suffix":""},{"dropping-particle":"","family":"Wongkrajang","given":"Kanjana","non-dropping-particle":"","parse-names":false,"suffix":""},{"dropping-particle":"","family":"Wang","given":"Lun","non-dropping-particle":"","parse-names":false,"suffix":""},{"dropping-particle":"","family":"Pu","given":"Wen Chen","non-dropping-particle":"","parse-names":false,"suffix":""},{"dropping-particle":"","family":"Liu","given":"Chang Lu","non-dropping-particle":"","parse-names":false,"suffix":""},{"dropping-particle":"","family":"Liu","given":"Han Wei","non-dropping-particle":"","parse-names":false,"suffix":""},{"dropping-particle":"","family":"Wang","given":"Ming Kui","non-dropping-particle":"","parse-names":false,"suffix":""},{"dropping-particle":"","family":"Wang","given":"Fei","non-dropping-particle":"","parse-names":false,"suffix":""}],"container-title":"Scientific Reports","id":"ITEM-1","issue":"1","issued":{"date-parts":[["2017"]]},"page":"1-12","title":"Flavonoid glycosides isolated from Epimedium brevicornum and their estrogen biosynthesis-promoting effects","type":"article-journal","volume":"7"},"uris":["http://www.mendeley.com/documents/?uuid=7929ee0c-2b81-417f-b83e-c3ddcf943250"]}],"mendeley":{"formattedCitation":"&lt;sup&gt;7&lt;/sup&gt;","plainTextFormattedCitation":"7","previouslyFormattedCitation":"&lt;sup&gt;7&lt;/sup&gt;"},"properties":{"noteIndex":0},"schema":"https://github.com/citation-style-language/schema/raw/master/csl-citation.json"}</w:instrText>
            </w:r>
            <w:r w:rsidR="002D505B">
              <w:fldChar w:fldCharType="separate"/>
            </w:r>
            <w:r w:rsidR="002D505B" w:rsidRPr="002D505B">
              <w:rPr>
                <w:noProof/>
                <w:vertAlign w:val="superscript"/>
              </w:rPr>
              <w:t>7</w:t>
            </w:r>
            <w:r w:rsidR="002D505B">
              <w:fldChar w:fldCharType="end"/>
            </w:r>
          </w:p>
          <w:p w14:paraId="4CBF3657" w14:textId="7AF33594" w:rsidR="00957BDE" w:rsidRDefault="00957BDE" w:rsidP="009C282F">
            <w:pPr>
              <w:jc w:val="center"/>
            </w:pPr>
          </w:p>
        </w:tc>
        <w:tc>
          <w:tcPr>
            <w:tcW w:w="1728" w:type="dxa"/>
          </w:tcPr>
          <w:p w14:paraId="5E948B42" w14:textId="77777777" w:rsidR="005874CE" w:rsidRDefault="005874CE" w:rsidP="009C282F">
            <w:pPr>
              <w:jc w:val="center"/>
            </w:pPr>
            <w:r>
              <w:rPr>
                <w:rFonts w:ascii="Segoe UI" w:hAnsi="Segoe UI" w:cs="Segoe UI"/>
                <w:color w:val="212121"/>
                <w:shd w:val="clear" w:color="auto" w:fill="FFFFFF"/>
              </w:rPr>
              <w:t>53486399</w:t>
            </w:r>
          </w:p>
        </w:tc>
      </w:tr>
      <w:tr w:rsidR="005874CE" w14:paraId="13A1EA60" w14:textId="77777777" w:rsidTr="00C44C3C">
        <w:trPr>
          <w:trHeight w:val="305"/>
        </w:trPr>
        <w:tc>
          <w:tcPr>
            <w:tcW w:w="1240" w:type="dxa"/>
            <w:vMerge/>
          </w:tcPr>
          <w:p w14:paraId="7815890E" w14:textId="77777777" w:rsidR="005874CE" w:rsidRDefault="005874CE" w:rsidP="009C282F">
            <w:pPr>
              <w:jc w:val="center"/>
            </w:pPr>
          </w:p>
        </w:tc>
        <w:tc>
          <w:tcPr>
            <w:tcW w:w="2363" w:type="dxa"/>
            <w:vMerge/>
          </w:tcPr>
          <w:p w14:paraId="6D37DD63" w14:textId="77777777" w:rsidR="005874CE" w:rsidRDefault="005874CE" w:rsidP="009C282F">
            <w:pPr>
              <w:jc w:val="center"/>
            </w:pPr>
          </w:p>
        </w:tc>
        <w:tc>
          <w:tcPr>
            <w:tcW w:w="4245" w:type="dxa"/>
          </w:tcPr>
          <w:p w14:paraId="00704B7A" w14:textId="77777777" w:rsidR="005874CE" w:rsidRDefault="005874CE" w:rsidP="009C282F">
            <w:pPr>
              <w:jc w:val="center"/>
            </w:pPr>
            <w:r>
              <w:t>epimedin B</w:t>
            </w:r>
            <w:r w:rsidR="002D505B">
              <w:fldChar w:fldCharType="begin" w:fldLock="1"/>
            </w:r>
            <w:r w:rsidR="002D505B">
              <w:instrText>ADDIN CSL_CITATION {"citationItems":[{"id":"ITEM-1","itemData":{"DOI":"10.1038/s41598-017-08203-7","ISSN":"20452322","PMID":"28798396","abstract":"Epimedium brevicornum Maxim has a long history of use in the treatment of estrogen deficiency-related diseases. However, the chemical constituents and mechanism of action of this medicinal plant are not fully understood. In the present study, we isolated four new isoprenylated flavonoid glycosides, as well as 16 known flavonoids (13 isoprenylated flavonoids), from this plant. The chemical structures of the new flavonoid glycosides were elucidated by extensive spectroscopic analysis. The new compounds 1–4 were potent promoters of estrogen biosynthesis in human ovarian granulosa-like KGN cells. ZW1, an isoprenylated flavonoid analogue and a specific inhibitor of phosphodiesterase 5 (PDE5), was synthesized and used to explore the mechanism of the isoprenylated analogues on estrogen biosynthesis. ZW1 treatment increased estrogen production by upregulation of aromatase mRNA and protein expression. ZW1 increased the phosphorylation of cAMP response element-binding protein (CREB). Further study showed that the inhibition of PDE5 by ZW1 increased estrogen biosynthesis partly through suppression of phosphodiesterase 3 (PDE3). Our results suggested that the isoprenylated flavonoids from E. brevicornum may produce beneficial health effects through the promotion of estrogen biosynthesis. PDE5 warrants further investigation as a new therapeutic target for estrogen biosynthesis in the prevention and treatment of estrogen-deficiency related diseases.","author":[{"dropping-particle":"","family":"Li","given":"Fu","non-dropping-particle":"","parse-names":false,"suffix":""},{"dropping-particle":"","family":"Du","given":"Bao Wen","non-dropping-particle":"","parse-names":false,"suffix":""},{"dropping-particle":"","family":"Lu","given":"Dan Feng","non-dropping-particle":"","parse-names":false,"suffix":""},{"dropping-particle":"","family":"Wu","given":"Wen Xuan","non-dropping-particle":"","parse-names":false,"suffix":""},{"dropping-particle":"","family":"Wongkrajang","given":"Kanjana","non-dropping-particle":"","parse-names":false,"suffix":""},{"dropping-particle":"","family":"Wang","given":"Lun","non-dropping-particle":"","parse-names":false,"suffix":""},{"dropping-particle":"","family":"Pu","given":"Wen Chen","non-dropping-particle":"","parse-names":false,"suffix":""},{"dropping-particle":"","family":"Liu","given":"Chang Lu","non-dropping-particle":"","parse-names":false,"suffix":""},{"dropping-particle":"","family":"Liu","given":"Han Wei","non-dropping-particle":"","parse-names":false,"suffix":""},{"dropping-particle":"","family":"Wang","given":"Ming Kui","non-dropping-particle":"","parse-names":false,"suffix":""},{"dropping-particle":"","family":"Wang","given":"Fei","non-dropping-particle":"","parse-names":false,"suffix":""}],"container-title":"Scientific Reports","id":"ITEM-1","issue":"1","issued":{"date-parts":[["2017"]]},"page":"1-12","title":"Flavonoid glycosides isolated from Epimedium brevicornum and their estrogen biosynthesis-promoting effects","type":"article-journal","volume":"7"},"uris":["http://www.mendeley.com/documents/?uuid=7929ee0c-2b81-417f-b83e-c3ddcf943250"]}],"mendeley":{"formattedCitation":"&lt;sup&gt;7&lt;/sup&gt;","plainTextFormattedCitation":"7","previouslyFormattedCitation":"&lt;sup&gt;7&lt;/sup&gt;"},"properties":{"noteIndex":0},"schema":"https://github.com/citation-style-language/schema/raw/master/csl-citation.json"}</w:instrText>
            </w:r>
            <w:r w:rsidR="002D505B">
              <w:fldChar w:fldCharType="separate"/>
            </w:r>
            <w:r w:rsidR="002D505B" w:rsidRPr="002D505B">
              <w:rPr>
                <w:noProof/>
                <w:vertAlign w:val="superscript"/>
              </w:rPr>
              <w:t>7</w:t>
            </w:r>
            <w:r w:rsidR="002D505B">
              <w:fldChar w:fldCharType="end"/>
            </w:r>
          </w:p>
          <w:p w14:paraId="1335102F" w14:textId="4EDFF2BE" w:rsidR="00957BDE" w:rsidRPr="00B854EB" w:rsidRDefault="00957BDE" w:rsidP="009C282F">
            <w:pPr>
              <w:jc w:val="center"/>
              <w:rPr>
                <w:b/>
              </w:rPr>
            </w:pPr>
          </w:p>
        </w:tc>
        <w:tc>
          <w:tcPr>
            <w:tcW w:w="1728" w:type="dxa"/>
          </w:tcPr>
          <w:p w14:paraId="75BAA03B" w14:textId="77777777" w:rsidR="005874CE" w:rsidRDefault="005874CE" w:rsidP="009C282F">
            <w:pPr>
              <w:jc w:val="center"/>
            </w:pPr>
            <w:r>
              <w:rPr>
                <w:rFonts w:ascii="Segoe UI" w:hAnsi="Segoe UI" w:cs="Segoe UI"/>
                <w:color w:val="212121"/>
                <w:shd w:val="clear" w:color="auto" w:fill="FFFFFF"/>
              </w:rPr>
              <w:t>5748393</w:t>
            </w:r>
          </w:p>
        </w:tc>
      </w:tr>
      <w:tr w:rsidR="005874CE" w14:paraId="2E815735" w14:textId="77777777" w:rsidTr="00C44C3C">
        <w:trPr>
          <w:trHeight w:val="413"/>
        </w:trPr>
        <w:tc>
          <w:tcPr>
            <w:tcW w:w="1240" w:type="dxa"/>
            <w:vMerge/>
          </w:tcPr>
          <w:p w14:paraId="45A930ED" w14:textId="77777777" w:rsidR="005874CE" w:rsidRDefault="005874CE" w:rsidP="009C282F">
            <w:pPr>
              <w:jc w:val="center"/>
            </w:pPr>
          </w:p>
        </w:tc>
        <w:tc>
          <w:tcPr>
            <w:tcW w:w="2363" w:type="dxa"/>
            <w:vMerge/>
          </w:tcPr>
          <w:p w14:paraId="06C6DBF4" w14:textId="77777777" w:rsidR="005874CE" w:rsidRDefault="005874CE" w:rsidP="009C282F">
            <w:pPr>
              <w:jc w:val="center"/>
            </w:pPr>
          </w:p>
        </w:tc>
        <w:tc>
          <w:tcPr>
            <w:tcW w:w="4245" w:type="dxa"/>
          </w:tcPr>
          <w:p w14:paraId="44692813" w14:textId="77777777" w:rsidR="005874CE" w:rsidRDefault="005874CE" w:rsidP="009C282F">
            <w:pPr>
              <w:jc w:val="center"/>
            </w:pPr>
            <w:r>
              <w:t>epimedin C</w:t>
            </w:r>
            <w:r w:rsidR="002D505B">
              <w:fldChar w:fldCharType="begin" w:fldLock="1"/>
            </w:r>
            <w:r w:rsidR="002D505B">
              <w:instrText>ADDIN CSL_CITATION {"citationItems":[{"id":"ITEM-1","itemData":{"DOI":"10.1038/s41598-017-08203-7","ISSN":"20452322","PMID":"28798396","abstract":"Epimedium brevicornum Maxim has a long history of use in the treatment of estrogen deficiency-related diseases. However, the chemical constituents and mechanism of action of this medicinal plant are not fully understood. In the present study, we isolated four new isoprenylated flavonoid glycosides, as well as 16 known flavonoids (13 isoprenylated flavonoids), from this plant. The chemical structures of the new flavonoid glycosides were elucidated by extensive spectroscopic analysis. The new compounds 1–4 were potent promoters of estrogen biosynthesis in human ovarian granulosa-like KGN cells. ZW1, an isoprenylated flavonoid analogue and a specific inhibitor of phosphodiesterase 5 (PDE5), was synthesized and used to explore the mechanism of the isoprenylated analogues on estrogen biosynthesis. ZW1 treatment increased estrogen production by upregulation of aromatase mRNA and protein expression. ZW1 increased the phosphorylation of cAMP response element-binding protein (CREB). Further study showed that the inhibition of PDE5 by ZW1 increased estrogen biosynthesis partly through suppression of phosphodiesterase 3 (PDE3). Our results suggested that the isoprenylated flavonoids from E. brevicornum may produce beneficial health effects through the promotion of estrogen biosynthesis. PDE5 warrants further investigation as a new therapeutic target for estrogen biosynthesis in the prevention and treatment of estrogen-deficiency related diseases.","author":[{"dropping-particle":"","family":"Li","given":"Fu","non-dropping-particle":"","parse-names":false,"suffix":""},{"dropping-particle":"","family":"Du","given":"Bao Wen","non-dropping-particle":"","parse-names":false,"suffix":""},{"dropping-particle":"","family":"Lu","given":"Dan Feng","non-dropping-particle":"","parse-names":false,"suffix":""},{"dropping-particle":"","family":"Wu","given":"Wen Xuan","non-dropping-particle":"","parse-names":false,"suffix":""},{"dropping-particle":"","family":"Wongkrajang","given":"Kanjana","non-dropping-particle":"","parse-names":false,"suffix":""},{"dropping-particle":"","family":"Wang","given":"Lun","non-dropping-particle":"","parse-names":false,"suffix":""},{"dropping-particle":"","family":"Pu","given":"Wen Chen","non-dropping-particle":"","parse-names":false,"suffix":""},{"dropping-particle":"","family":"Liu","given":"Chang Lu","non-dropping-particle":"","parse-names":false,"suffix":""},{"dropping-particle":"","family":"Liu","given":"Han Wei","non-dropping-particle":"","parse-names":false,"suffix":""},{"dropping-particle":"","family":"Wang","given":"Ming Kui","non-dropping-particle":"","parse-names":false,"suffix":""},{"dropping-particle":"","family":"Wang","given":"Fei","non-dropping-particle":"","parse-names":false,"suffix":""}],"container-title":"Scientific Reports","id":"ITEM-1","issue":"1","issued":{"date-parts":[["2017"]]},"page":"1-12","title":"Flavonoid glycosides isolated from Epimedium brevicornum and their estrogen biosynthesis-promoting effects","type":"article-journal","volume":"7"},"uris":["http://www.mendeley.com/documents/?uuid=7929ee0c-2b81-417f-b83e-c3ddcf943250"]}],"mendeley":{"formattedCitation":"&lt;sup&gt;7&lt;/sup&gt;","plainTextFormattedCitation":"7","previouslyFormattedCitation":"&lt;sup&gt;7&lt;/sup&gt;"},"properties":{"noteIndex":0},"schema":"https://github.com/citation-style-language/schema/raw/master/csl-citation.json"}</w:instrText>
            </w:r>
            <w:r w:rsidR="002D505B">
              <w:fldChar w:fldCharType="separate"/>
            </w:r>
            <w:r w:rsidR="002D505B" w:rsidRPr="002D505B">
              <w:rPr>
                <w:noProof/>
                <w:vertAlign w:val="superscript"/>
              </w:rPr>
              <w:t>7</w:t>
            </w:r>
            <w:r w:rsidR="002D505B">
              <w:fldChar w:fldCharType="end"/>
            </w:r>
          </w:p>
          <w:p w14:paraId="15F0C9AE" w14:textId="6F0C42BC" w:rsidR="00957BDE" w:rsidRDefault="00957BDE" w:rsidP="009C282F">
            <w:pPr>
              <w:jc w:val="center"/>
            </w:pPr>
          </w:p>
        </w:tc>
        <w:tc>
          <w:tcPr>
            <w:tcW w:w="1728" w:type="dxa"/>
          </w:tcPr>
          <w:p w14:paraId="5175C7DD" w14:textId="77777777" w:rsidR="005874CE" w:rsidRDefault="005874CE" w:rsidP="009C282F">
            <w:pPr>
              <w:jc w:val="center"/>
            </w:pPr>
            <w:r>
              <w:rPr>
                <w:rFonts w:ascii="Segoe UI" w:hAnsi="Segoe UI" w:cs="Segoe UI"/>
                <w:color w:val="212121"/>
                <w:shd w:val="clear" w:color="auto" w:fill="FFFFFF"/>
              </w:rPr>
              <w:t>5748394</w:t>
            </w:r>
          </w:p>
        </w:tc>
      </w:tr>
      <w:tr w:rsidR="005874CE" w14:paraId="6320A48E" w14:textId="77777777" w:rsidTr="00C44C3C">
        <w:trPr>
          <w:trHeight w:val="413"/>
        </w:trPr>
        <w:tc>
          <w:tcPr>
            <w:tcW w:w="1240" w:type="dxa"/>
            <w:vMerge/>
          </w:tcPr>
          <w:p w14:paraId="32FB51A3" w14:textId="77777777" w:rsidR="005874CE" w:rsidRDefault="005874CE" w:rsidP="009C282F">
            <w:pPr>
              <w:jc w:val="center"/>
            </w:pPr>
          </w:p>
        </w:tc>
        <w:tc>
          <w:tcPr>
            <w:tcW w:w="2363" w:type="dxa"/>
            <w:vMerge/>
          </w:tcPr>
          <w:p w14:paraId="6E77BBB2" w14:textId="77777777" w:rsidR="005874CE" w:rsidRDefault="005874CE" w:rsidP="009C282F">
            <w:pPr>
              <w:jc w:val="center"/>
            </w:pPr>
          </w:p>
        </w:tc>
        <w:tc>
          <w:tcPr>
            <w:tcW w:w="4245" w:type="dxa"/>
          </w:tcPr>
          <w:p w14:paraId="74D1A329" w14:textId="77777777" w:rsidR="005874CE" w:rsidRDefault="005874CE" w:rsidP="009C282F">
            <w:pPr>
              <w:jc w:val="center"/>
            </w:pPr>
            <w:r>
              <w:t>epimedoside A</w:t>
            </w:r>
            <w:r w:rsidR="002D505B">
              <w:fldChar w:fldCharType="begin" w:fldLock="1"/>
            </w:r>
            <w:r w:rsidR="002D505B">
              <w:instrText>ADDIN CSL_CITATION {"citationItems":[{"id":"ITEM-1","itemData":{"DOI":"10.1038/s41598-017-08203-7","ISSN":"20452322","PMID":"28798396","abstract":"Epimedium brevicornum Maxim has a long history of use in the treatment of estrogen deficiency-related diseases. However, the chemical constituents and mechanism of action of this medicinal plant are not fully understood. In the present study, we isolated four new isoprenylated flavonoid glycosides, as well as 16 known flavonoids (13 isoprenylated flavonoids), from this plant. The chemical structures of the new flavonoid glycosides were elucidated by extensive spectroscopic analysis. The new compounds 1–4 were potent promoters of estrogen biosynthesis in human ovarian granulosa-like KGN cells. ZW1, an isoprenylated flavonoid analogue and a specific inhibitor of phosphodiesterase 5 (PDE5), was synthesized and used to explore the mechanism of the isoprenylated analogues on estrogen biosynthesis. ZW1 treatment increased estrogen production by upregulation of aromatase mRNA and protein expression. ZW1 increased the phosphorylation of cAMP response element-binding protein (CREB). Further study showed that the inhibition of PDE5 by ZW1 increased estrogen biosynthesis partly through suppression of phosphodiesterase 3 (PDE3). Our results suggested that the isoprenylated flavonoids from E. brevicornum may produce beneficial health effects through the promotion of estrogen biosynthesis. PDE5 warrants further investigation as a new therapeutic target for estrogen biosynthesis in the prevention and treatment of estrogen-deficiency related diseases.","author":[{"dropping-particle":"","family":"Li","given":"Fu","non-dropping-particle":"","parse-names":false,"suffix":""},{"dropping-particle":"","family":"Du","given":"Bao Wen","non-dropping-particle":"","parse-names":false,"suffix":""},{"dropping-particle":"","family":"Lu","given":"Dan Feng","non-dropping-particle":"","parse-names":false,"suffix":""},{"dropping-particle":"","family":"Wu","given":"Wen Xuan","non-dropping-particle":"","parse-names":false,"suffix":""},{"dropping-particle":"","family":"Wongkrajang","given":"Kanjana","non-dropping-particle":"","parse-names":false,"suffix":""},{"dropping-particle":"","family":"Wang","given":"Lun","non-dropping-particle":"","parse-names":false,"suffix":""},{"dropping-particle":"","family":"Pu","given":"Wen Chen","non-dropping-particle":"","parse-names":false,"suffix":""},{"dropping-particle":"","family":"Liu","given":"Chang Lu","non-dropping-particle":"","parse-names":false,"suffix":""},{"dropping-particle":"","family":"Liu","given":"Han Wei","non-dropping-particle":"","parse-names":false,"suffix":""},{"dropping-particle":"","family":"Wang","given":"Ming Kui","non-dropping-particle":"","parse-names":false,"suffix":""},{"dropping-particle":"","family":"Wang","given":"Fei","non-dropping-particle":"","parse-names":false,"suffix":""}],"container-title":"Scientific Reports","id":"ITEM-1","issue":"1","issued":{"date-parts":[["2017"]]},"page":"1-12","title":"Flavonoid glycosides isolated from Epimedium brevicornum and their estrogen biosynthesis-promoting effects","type":"article-journal","volume":"7"},"uris":["http://www.mendeley.com/documents/?uuid=7929ee0c-2b81-417f-b83e-c3ddcf943250"]}],"mendeley":{"formattedCitation":"&lt;sup&gt;7&lt;/sup&gt;","plainTextFormattedCitation":"7","previouslyFormattedCitation":"&lt;sup&gt;7&lt;/sup&gt;"},"properties":{"noteIndex":0},"schema":"https://github.com/citation-style-language/schema/raw/master/csl-citation.json"}</w:instrText>
            </w:r>
            <w:r w:rsidR="002D505B">
              <w:fldChar w:fldCharType="separate"/>
            </w:r>
            <w:r w:rsidR="002D505B" w:rsidRPr="002D505B">
              <w:rPr>
                <w:noProof/>
                <w:vertAlign w:val="superscript"/>
              </w:rPr>
              <w:t>7</w:t>
            </w:r>
            <w:r w:rsidR="002D505B">
              <w:fldChar w:fldCharType="end"/>
            </w:r>
          </w:p>
          <w:p w14:paraId="02688192" w14:textId="11333700" w:rsidR="00957BDE" w:rsidRDefault="00957BDE" w:rsidP="009C282F">
            <w:pPr>
              <w:jc w:val="center"/>
            </w:pPr>
          </w:p>
        </w:tc>
        <w:tc>
          <w:tcPr>
            <w:tcW w:w="1728" w:type="dxa"/>
          </w:tcPr>
          <w:p w14:paraId="7E3F72B6" w14:textId="77777777" w:rsidR="005874CE" w:rsidRDefault="005874CE" w:rsidP="009C282F">
            <w:pPr>
              <w:jc w:val="center"/>
            </w:pPr>
            <w:r>
              <w:rPr>
                <w:rFonts w:ascii="Segoe UI" w:hAnsi="Segoe UI" w:cs="Segoe UI"/>
                <w:color w:val="212121"/>
                <w:shd w:val="clear" w:color="auto" w:fill="FFFFFF"/>
              </w:rPr>
              <w:t>5317093</w:t>
            </w:r>
          </w:p>
        </w:tc>
      </w:tr>
      <w:tr w:rsidR="005874CE" w14:paraId="60A37E42" w14:textId="77777777" w:rsidTr="00C44C3C">
        <w:trPr>
          <w:trHeight w:val="332"/>
        </w:trPr>
        <w:tc>
          <w:tcPr>
            <w:tcW w:w="1240" w:type="dxa"/>
            <w:vMerge/>
          </w:tcPr>
          <w:p w14:paraId="7655D6D7" w14:textId="77777777" w:rsidR="005874CE" w:rsidRDefault="005874CE" w:rsidP="009C282F">
            <w:pPr>
              <w:jc w:val="center"/>
            </w:pPr>
          </w:p>
        </w:tc>
        <w:tc>
          <w:tcPr>
            <w:tcW w:w="2363" w:type="dxa"/>
            <w:vMerge/>
          </w:tcPr>
          <w:p w14:paraId="561FEE97" w14:textId="77777777" w:rsidR="005874CE" w:rsidRDefault="005874CE" w:rsidP="009C282F">
            <w:pPr>
              <w:jc w:val="center"/>
            </w:pPr>
          </w:p>
        </w:tc>
        <w:tc>
          <w:tcPr>
            <w:tcW w:w="4245" w:type="dxa"/>
          </w:tcPr>
          <w:p w14:paraId="5FC4273F" w14:textId="77777777" w:rsidR="005874CE" w:rsidRDefault="005874CE" w:rsidP="009C282F">
            <w:pPr>
              <w:jc w:val="center"/>
            </w:pPr>
            <w:r>
              <w:t>diphylloside C</w:t>
            </w:r>
            <w:r w:rsidR="002D505B">
              <w:fldChar w:fldCharType="begin" w:fldLock="1"/>
            </w:r>
            <w:r w:rsidR="002D505B">
              <w:instrText>ADDIN CSL_CITATION {"citationItems":[{"id":"ITEM-1","itemData":{"DOI":"10.1038/s41598-017-08203-7","ISSN":"20452322","PMID":"28798396","abstract":"Epimedium brevicornum Maxim has a long history of use in the treatment of estrogen deficiency-related diseases. However, the chemical constituents and mechanism of action of this medicinal plant are not fully understood. In the present study, we isolated four new isoprenylated flavonoid glycosides, as well as 16 known flavonoids (13 isoprenylated flavonoids), from this plant. The chemical structures of the new flavonoid glycosides were elucidated by extensive spectroscopic analysis. The new compounds 1–4 were potent promoters of estrogen biosynthesis in human ovarian granulosa-like KGN cells. ZW1, an isoprenylated flavonoid analogue and a specific inhibitor of phosphodiesterase 5 (PDE5), was synthesized and used to explore the mechanism of the isoprenylated analogues on estrogen biosynthesis. ZW1 treatment increased estrogen production by upregulation of aromatase mRNA and protein expression. ZW1 increased the phosphorylation of cAMP response element-binding protein (CREB). Further study showed that the inhibition of PDE5 by ZW1 increased estrogen biosynthesis partly through suppression of phosphodiesterase 3 (PDE3). Our results suggested that the isoprenylated flavonoids from E. brevicornum may produce beneficial health effects through the promotion of estrogen biosynthesis. PDE5 warrants further investigation as a new therapeutic target for estrogen biosynthesis in the prevention and treatment of estrogen-deficiency related diseases.","author":[{"dropping-particle":"","family":"Li","given":"Fu","non-dropping-particle":"","parse-names":false,"suffix":""},{"dropping-particle":"","family":"Du","given":"Bao Wen","non-dropping-particle":"","parse-names":false,"suffix":""},{"dropping-particle":"","family":"Lu","given":"Dan Feng","non-dropping-particle":"","parse-names":false,"suffix":""},{"dropping-particle":"","family":"Wu","given":"Wen Xuan","non-dropping-particle":"","parse-names":false,"suffix":""},{"dropping-particle":"","family":"Wongkrajang","given":"Kanjana","non-dropping-particle":"","parse-names":false,"suffix":""},{"dropping-particle":"","family":"Wang","given":"Lun","non-dropping-particle":"","parse-names":false,"suffix":""},{"dropping-particle":"","family":"Pu","given":"Wen Chen","non-dropping-particle":"","parse-names":false,"suffix":""},{"dropping-particle":"","family":"Liu","given":"Chang Lu","non-dropping-particle":"","parse-names":false,"suffix":""},{"dropping-particle":"","family":"Liu","given":"Han Wei","non-dropping-particle":"","parse-names":false,"suffix":""},{"dropping-particle":"","family":"Wang","given":"Ming Kui","non-dropping-particle":"","parse-names":false,"suffix":""},{"dropping-particle":"","family":"Wang","given":"Fei","non-dropping-particle":"","parse-names":false,"suffix":""}],"container-title":"Scientific Reports","id":"ITEM-1","issue":"1","issued":{"date-parts":[["2017"]]},"page":"1-12","title":"Flavonoid glycosides isolated from Epimedium brevicornum and their estrogen biosynthesis-promoting effects","type":"article-journal","volume":"7"},"uris":["http://www.mendeley.com/documents/?uuid=7929ee0c-2b81-417f-b83e-c3ddcf943250"]}],"mendeley":{"formattedCitation":"&lt;sup&gt;7&lt;/sup&gt;","plainTextFormattedCitation":"7","previouslyFormattedCitation":"&lt;sup&gt;7&lt;/sup&gt;"},"properties":{"noteIndex":0},"schema":"https://github.com/citation-style-language/schema/raw/master/csl-citation.json"}</w:instrText>
            </w:r>
            <w:r w:rsidR="002D505B">
              <w:fldChar w:fldCharType="separate"/>
            </w:r>
            <w:r w:rsidR="002D505B" w:rsidRPr="002D505B">
              <w:rPr>
                <w:noProof/>
                <w:vertAlign w:val="superscript"/>
              </w:rPr>
              <w:t>7</w:t>
            </w:r>
            <w:r w:rsidR="002D505B">
              <w:fldChar w:fldCharType="end"/>
            </w:r>
          </w:p>
          <w:p w14:paraId="2210F3B2" w14:textId="296D4386" w:rsidR="00957BDE" w:rsidRDefault="00957BDE" w:rsidP="009C282F">
            <w:pPr>
              <w:jc w:val="center"/>
            </w:pPr>
          </w:p>
        </w:tc>
        <w:tc>
          <w:tcPr>
            <w:tcW w:w="1728" w:type="dxa"/>
          </w:tcPr>
          <w:p w14:paraId="7F61A929" w14:textId="77777777" w:rsidR="005874CE" w:rsidRDefault="005874CE" w:rsidP="009C282F">
            <w:pPr>
              <w:jc w:val="center"/>
            </w:pPr>
            <w:r>
              <w:rPr>
                <w:rFonts w:ascii="Segoe UI" w:hAnsi="Segoe UI" w:cs="Segoe UI"/>
                <w:color w:val="212121"/>
                <w:shd w:val="clear" w:color="auto" w:fill="FFFFFF"/>
              </w:rPr>
              <w:t>44258794</w:t>
            </w:r>
          </w:p>
        </w:tc>
      </w:tr>
      <w:tr w:rsidR="005874CE" w14:paraId="7BAEB64C" w14:textId="77777777" w:rsidTr="00C44C3C">
        <w:trPr>
          <w:trHeight w:val="332"/>
        </w:trPr>
        <w:tc>
          <w:tcPr>
            <w:tcW w:w="1240" w:type="dxa"/>
            <w:vMerge/>
          </w:tcPr>
          <w:p w14:paraId="7B2F8742" w14:textId="77777777" w:rsidR="005874CE" w:rsidRDefault="005874CE" w:rsidP="009C282F">
            <w:pPr>
              <w:jc w:val="center"/>
            </w:pPr>
          </w:p>
        </w:tc>
        <w:tc>
          <w:tcPr>
            <w:tcW w:w="2363" w:type="dxa"/>
            <w:vMerge/>
          </w:tcPr>
          <w:p w14:paraId="6964F4A5" w14:textId="77777777" w:rsidR="005874CE" w:rsidRDefault="005874CE" w:rsidP="009C282F">
            <w:pPr>
              <w:jc w:val="center"/>
            </w:pPr>
          </w:p>
        </w:tc>
        <w:tc>
          <w:tcPr>
            <w:tcW w:w="4245" w:type="dxa"/>
          </w:tcPr>
          <w:p w14:paraId="5E5E3778" w14:textId="77777777" w:rsidR="005874CE" w:rsidRDefault="005874CE" w:rsidP="009C282F">
            <w:pPr>
              <w:jc w:val="center"/>
            </w:pPr>
            <w:r>
              <w:t>epimedoside E</w:t>
            </w:r>
            <w:r w:rsidR="002D505B">
              <w:fldChar w:fldCharType="begin" w:fldLock="1"/>
            </w:r>
            <w:r w:rsidR="002D505B">
              <w:instrText>ADDIN CSL_CITATION {"citationItems":[{"id":"ITEM-1","itemData":{"DOI":"10.1038/s41598-017-08203-7","ISSN":"20452322","PMID":"28798396","abstract":"Epimedium brevicornum Maxim has a long history of use in the treatment of estrogen deficiency-related diseases. However, the chemical constituents and mechanism of action of this medicinal plant are not fully understood. In the present study, we isolated four new isoprenylated flavonoid glycosides, as well as 16 known flavonoids (13 isoprenylated flavonoids), from this plant. The chemical structures of the new flavonoid glycosides were elucidated by extensive spectroscopic analysis. The new compounds 1–4 were potent promoters of estrogen biosynthesis in human ovarian granulosa-like KGN cells. ZW1, an isoprenylated flavonoid analogue and a specific inhibitor of phosphodiesterase 5 (PDE5), was synthesized and used to explore the mechanism of the isoprenylated analogues on estrogen biosynthesis. ZW1 treatment increased estrogen production by upregulation of aromatase mRNA and protein expression. ZW1 increased the phosphorylation of cAMP response element-binding protein (CREB). Further study showed that the inhibition of PDE5 by ZW1 increased estrogen biosynthesis partly through suppression of phosphodiesterase 3 (PDE3). Our results suggested that the isoprenylated flavonoids from E. brevicornum may produce beneficial health effects through the promotion of estrogen biosynthesis. PDE5 warrants further investigation as a new therapeutic target for estrogen biosynthesis in the prevention and treatment of estrogen-deficiency related diseases.","author":[{"dropping-particle":"","family":"Li","given":"Fu","non-dropping-particle":"","parse-names":false,"suffix":""},{"dropping-particle":"","family":"Du","given":"Bao Wen","non-dropping-particle":"","parse-names":false,"suffix":""},{"dropping-particle":"","family":"Lu","given":"Dan Feng","non-dropping-particle":"","parse-names":false,"suffix":""},{"dropping-particle":"","family":"Wu","given":"Wen Xuan","non-dropping-particle":"","parse-names":false,"suffix":""},{"dropping-particle":"","family":"Wongkrajang","given":"Kanjana","non-dropping-particle":"","parse-names":false,"suffix":""},{"dropping-particle":"","family":"Wang","given":"Lun","non-dropping-particle":"","parse-names":false,"suffix":""},{"dropping-particle":"","family":"Pu","given":"Wen Chen","non-dropping-particle":"","parse-names":false,"suffix":""},{"dropping-particle":"","family":"Liu","given":"Chang Lu","non-dropping-particle":"","parse-names":false,"suffix":""},{"dropping-particle":"","family":"Liu","given":"Han Wei","non-dropping-particle":"","parse-names":false,"suffix":""},{"dropping-particle":"","family":"Wang","given":"Ming Kui","non-dropping-particle":"","parse-names":false,"suffix":""},{"dropping-particle":"","family":"Wang","given":"Fei","non-dropping-particle":"","parse-names":false,"suffix":""}],"container-title":"Scientific Reports","id":"ITEM-1","issue":"1","issued":{"date-parts":[["2017"]]},"page":"1-12","title":"Flavonoid glycosides isolated from Epimedium brevicornum and their estrogen biosynthesis-promoting effects","type":"article-journal","volume":"7"},"uris":["http://www.mendeley.com/documents/?uuid=7929ee0c-2b81-417f-b83e-c3ddcf943250"]}],"mendeley":{"formattedCitation":"&lt;sup&gt;7&lt;/sup&gt;","plainTextFormattedCitation":"7","previouslyFormattedCitation":"&lt;sup&gt;7&lt;/sup&gt;"},"properties":{"noteIndex":0},"schema":"https://github.com/citation-style-language/schema/raw/master/csl-citation.json"}</w:instrText>
            </w:r>
            <w:r w:rsidR="002D505B">
              <w:fldChar w:fldCharType="separate"/>
            </w:r>
            <w:r w:rsidR="002D505B" w:rsidRPr="002D505B">
              <w:rPr>
                <w:noProof/>
                <w:vertAlign w:val="superscript"/>
              </w:rPr>
              <w:t>7</w:t>
            </w:r>
            <w:r w:rsidR="002D505B">
              <w:fldChar w:fldCharType="end"/>
            </w:r>
          </w:p>
          <w:p w14:paraId="610A5FF1" w14:textId="0322853D" w:rsidR="00957BDE" w:rsidRDefault="00957BDE" w:rsidP="009C282F">
            <w:pPr>
              <w:jc w:val="center"/>
            </w:pPr>
          </w:p>
        </w:tc>
        <w:tc>
          <w:tcPr>
            <w:tcW w:w="1728" w:type="dxa"/>
          </w:tcPr>
          <w:p w14:paraId="660F8002" w14:textId="77777777" w:rsidR="005874CE" w:rsidRDefault="005874CE" w:rsidP="009C282F">
            <w:pPr>
              <w:jc w:val="center"/>
            </w:pPr>
            <w:r>
              <w:rPr>
                <w:rFonts w:ascii="Segoe UI" w:hAnsi="Segoe UI" w:cs="Segoe UI"/>
                <w:color w:val="212121"/>
                <w:shd w:val="clear" w:color="auto" w:fill="FFFFFF"/>
              </w:rPr>
              <w:t>44258790</w:t>
            </w:r>
          </w:p>
        </w:tc>
      </w:tr>
      <w:tr w:rsidR="005874CE" w14:paraId="7A18D16E" w14:textId="77777777" w:rsidTr="00C44C3C">
        <w:trPr>
          <w:trHeight w:val="350"/>
        </w:trPr>
        <w:tc>
          <w:tcPr>
            <w:tcW w:w="1240" w:type="dxa"/>
            <w:vMerge/>
          </w:tcPr>
          <w:p w14:paraId="78947F30" w14:textId="77777777" w:rsidR="005874CE" w:rsidRDefault="005874CE" w:rsidP="009C282F">
            <w:pPr>
              <w:jc w:val="center"/>
            </w:pPr>
          </w:p>
        </w:tc>
        <w:tc>
          <w:tcPr>
            <w:tcW w:w="2363" w:type="dxa"/>
            <w:vMerge/>
          </w:tcPr>
          <w:p w14:paraId="73E03EC2" w14:textId="77777777" w:rsidR="005874CE" w:rsidRDefault="005874CE" w:rsidP="009C282F">
            <w:pPr>
              <w:jc w:val="center"/>
            </w:pPr>
          </w:p>
        </w:tc>
        <w:tc>
          <w:tcPr>
            <w:tcW w:w="4245" w:type="dxa"/>
          </w:tcPr>
          <w:p w14:paraId="3CD5C936" w14:textId="77777777" w:rsidR="005874CE" w:rsidRDefault="005874CE" w:rsidP="009C282F">
            <w:pPr>
              <w:jc w:val="center"/>
            </w:pPr>
            <w:r>
              <w:t>icariside II</w:t>
            </w:r>
            <w:r w:rsidR="002D505B">
              <w:fldChar w:fldCharType="begin" w:fldLock="1"/>
            </w:r>
            <w:r w:rsidR="002D505B">
              <w:instrText>ADDIN CSL_CITATION {"citationItems":[{"id":"ITEM-1","itemData":{"DOI":"10.1038/s41598-017-08203-7","ISSN":"20452322","PMID":"28798396","abstract":"Epimedium brevicornum Maxim has a long history of use in the treatment of estrogen deficiency-related diseases. However, the chemical constituents and mechanism of action of this medicinal plant are not fully understood. In the present study, we isolated four new isoprenylated flavonoid glycosides, as well as 16 known flavonoids (13 isoprenylated flavonoids), from this plant. The chemical structures of the new flavonoid glycosides were elucidated by extensive spectroscopic analysis. The new compounds 1–4 were potent promoters of estrogen biosynthesis in human ovarian granulosa-like KGN cells. ZW1, an isoprenylated flavonoid analogue and a specific inhibitor of phosphodiesterase 5 (PDE5), was synthesized and used to explore the mechanism of the isoprenylated analogues on estrogen biosynthesis. ZW1 treatment increased estrogen production by upregulation of aromatase mRNA and protein expression. ZW1 increased the phosphorylation of cAMP response element-binding protein (CREB). Further study showed that the inhibition of PDE5 by ZW1 increased estrogen biosynthesis partly through suppression of phosphodiesterase 3 (PDE3). Our results suggested that the isoprenylated flavonoids from E. brevicornum may produce beneficial health effects through the promotion of estrogen biosynthesis. PDE5 warrants further investigation as a new therapeutic target for estrogen biosynthesis in the prevention and treatment of estrogen-deficiency related diseases.","author":[{"dropping-particle":"","family":"Li","given":"Fu","non-dropping-particle":"","parse-names":false,"suffix":""},{"dropping-particle":"","family":"Du","given":"Bao Wen","non-dropping-particle":"","parse-names":false,"suffix":""},{"dropping-particle":"","family":"Lu","given":"Dan Feng","non-dropping-particle":"","parse-names":false,"suffix":""},{"dropping-particle":"","family":"Wu","given":"Wen Xuan","non-dropping-particle":"","parse-names":false,"suffix":""},{"dropping-particle":"","family":"Wongkrajang","given":"Kanjana","non-dropping-particle":"","parse-names":false,"suffix":""},{"dropping-particle":"","family":"Wang","given":"Lun","non-dropping-particle":"","parse-names":false,"suffix":""},{"dropping-particle":"","family":"Pu","given":"Wen Chen","non-dropping-particle":"","parse-names":false,"suffix":""},{"dropping-particle":"","family":"Liu","given":"Chang Lu","non-dropping-particle":"","parse-names":false,"suffix":""},{"dropping-particle":"","family":"Liu","given":"Han Wei","non-dropping-particle":"","parse-names":false,"suffix":""},{"dropping-particle":"","family":"Wang","given":"Ming Kui","non-dropping-particle":"","parse-names":false,"suffix":""},{"dropping-particle":"","family":"Wang","given":"Fei","non-dropping-particle":"","parse-names":false,"suffix":""}],"container-title":"Scientific Reports","id":"ITEM-1","issue":"1","issued":{"date-parts":[["2017"]]},"page":"1-12","title":"Flavonoid glycosides isolated from Epimedium brevicornum and their estrogen biosynthesis-promoting effects","type":"article-journal","volume":"7"},"uris":["http://www.mendeley.com/documents/?uuid=7929ee0c-2b81-417f-b83e-c3ddcf943250"]}],"mendeley":{"formattedCitation":"&lt;sup&gt;7&lt;/sup&gt;","plainTextFormattedCitation":"7","previouslyFormattedCitation":"&lt;sup&gt;7&lt;/sup&gt;"},"properties":{"noteIndex":0},"schema":"https://github.com/citation-style-language/schema/raw/master/csl-citation.json"}</w:instrText>
            </w:r>
            <w:r w:rsidR="002D505B">
              <w:fldChar w:fldCharType="separate"/>
            </w:r>
            <w:r w:rsidR="002D505B" w:rsidRPr="002D505B">
              <w:rPr>
                <w:noProof/>
                <w:vertAlign w:val="superscript"/>
              </w:rPr>
              <w:t>7</w:t>
            </w:r>
            <w:r w:rsidR="002D505B">
              <w:fldChar w:fldCharType="end"/>
            </w:r>
          </w:p>
          <w:p w14:paraId="7CD48F16" w14:textId="5F82ED48" w:rsidR="00957BDE" w:rsidRDefault="00957BDE" w:rsidP="009C282F">
            <w:pPr>
              <w:jc w:val="center"/>
            </w:pPr>
          </w:p>
        </w:tc>
        <w:tc>
          <w:tcPr>
            <w:tcW w:w="1728" w:type="dxa"/>
          </w:tcPr>
          <w:p w14:paraId="01822D84" w14:textId="77777777" w:rsidR="005874CE" w:rsidRDefault="005874CE" w:rsidP="009C282F">
            <w:pPr>
              <w:jc w:val="center"/>
            </w:pPr>
            <w:r>
              <w:rPr>
                <w:rFonts w:ascii="Segoe UI" w:hAnsi="Segoe UI" w:cs="Segoe UI"/>
                <w:color w:val="212121"/>
                <w:shd w:val="clear" w:color="auto" w:fill="FFFFFF"/>
              </w:rPr>
              <w:t>5488822</w:t>
            </w:r>
          </w:p>
        </w:tc>
      </w:tr>
      <w:tr w:rsidR="005874CE" w14:paraId="1F10F18D" w14:textId="77777777" w:rsidTr="00C44C3C">
        <w:trPr>
          <w:trHeight w:val="267"/>
        </w:trPr>
        <w:tc>
          <w:tcPr>
            <w:tcW w:w="1240" w:type="dxa"/>
            <w:vMerge/>
          </w:tcPr>
          <w:p w14:paraId="252756CF" w14:textId="77777777" w:rsidR="005874CE" w:rsidRDefault="005874CE" w:rsidP="009C282F">
            <w:pPr>
              <w:jc w:val="center"/>
            </w:pPr>
          </w:p>
        </w:tc>
        <w:tc>
          <w:tcPr>
            <w:tcW w:w="2363" w:type="dxa"/>
            <w:vMerge/>
          </w:tcPr>
          <w:p w14:paraId="713A0D27" w14:textId="77777777" w:rsidR="005874CE" w:rsidRDefault="005874CE" w:rsidP="009C282F">
            <w:pPr>
              <w:jc w:val="center"/>
            </w:pPr>
          </w:p>
        </w:tc>
        <w:tc>
          <w:tcPr>
            <w:tcW w:w="4245" w:type="dxa"/>
          </w:tcPr>
          <w:p w14:paraId="1A44A045" w14:textId="77777777" w:rsidR="005874CE" w:rsidRDefault="005874CE" w:rsidP="009C282F">
            <w:pPr>
              <w:jc w:val="center"/>
            </w:pPr>
            <w:r>
              <w:t>diphylloside B</w:t>
            </w:r>
            <w:r w:rsidR="002D505B">
              <w:fldChar w:fldCharType="begin" w:fldLock="1"/>
            </w:r>
            <w:r w:rsidR="002D505B">
              <w:instrText>ADDIN CSL_CITATION {"citationItems":[{"id":"ITEM-1","itemData":{"DOI":"10.1038/s41598-017-08203-7","ISSN":"20452322","PMID":"28798396","abstract":"Epimedium brevicornum Maxim has a long history of use in the treatment of estrogen deficiency-related diseases. However, the chemical constituents and mechanism of action of this medicinal plant are not fully understood. In the present study, we isolated four new isoprenylated flavonoid glycosides, as well as 16 known flavonoids (13 isoprenylated flavonoids), from this plant. The chemical structures of the new flavonoid glycosides were elucidated by extensive spectroscopic analysis. The new compounds 1–4 were potent promoters of estrogen biosynthesis in human ovarian granulosa-like KGN cells. ZW1, an isoprenylated flavonoid analogue and a specific inhibitor of phosphodiesterase 5 (PDE5), was synthesized and used to explore the mechanism of the isoprenylated analogues on estrogen biosynthesis. ZW1 treatment increased estrogen production by upregulation of aromatase mRNA and protein expression. ZW1 increased the phosphorylation of cAMP response element-binding protein (CREB). Further study showed that the inhibition of PDE5 by ZW1 increased estrogen biosynthesis partly through suppression of phosphodiesterase 3 (PDE3). Our results suggested that the isoprenylated flavonoids from E. brevicornum may produce beneficial health effects through the promotion of estrogen biosynthesis. PDE5 warrants further investigation as a new therapeutic target for estrogen biosynthesis in the prevention and treatment of estrogen-deficiency related diseases.","author":[{"dropping-particle":"","family":"Li","given":"Fu","non-dropping-particle":"","parse-names":false,"suffix":""},{"dropping-particle":"","family":"Du","given":"Bao Wen","non-dropping-particle":"","parse-names":false,"suffix":""},{"dropping-particle":"","family":"Lu","given":"Dan Feng","non-dropping-particle":"","parse-names":false,"suffix":""},{"dropping-particle":"","family":"Wu","given":"Wen Xuan","non-dropping-particle":"","parse-names":false,"suffix":""},{"dropping-particle":"","family":"Wongkrajang","given":"Kanjana","non-dropping-particle":"","parse-names":false,"suffix":""},{"dropping-particle":"","family":"Wang","given":"Lun","non-dropping-particle":"","parse-names":false,"suffix":""},{"dropping-particle":"","family":"Pu","given":"Wen Chen","non-dropping-particle":"","parse-names":false,"suffix":""},{"dropping-particle":"","family":"Liu","given":"Chang Lu","non-dropping-particle":"","parse-names":false,"suffix":""},{"dropping-particle":"","family":"Liu","given":"Han Wei","non-dropping-particle":"","parse-names":false,"suffix":""},{"dropping-particle":"","family":"Wang","given":"Ming Kui","non-dropping-particle":"","parse-names":false,"suffix":""},{"dropping-particle":"","family":"Wang","given":"Fei","non-dropping-particle":"","parse-names":false,"suffix":""}],"container-title":"Scientific Reports","id":"ITEM-1","issue":"1","issued":{"date-parts":[["2017"]]},"page":"1-12","title":"Flavonoid glycosides isolated from Epimedium brevicornum and their estrogen biosynthesis-promoting effects","type":"article-journal","volume":"7"},"uris":["http://www.mendeley.com/documents/?uuid=7929ee0c-2b81-417f-b83e-c3ddcf943250"]}],"mendeley":{"formattedCitation":"&lt;sup&gt;7&lt;/sup&gt;","plainTextFormattedCitation":"7","previouslyFormattedCitation":"&lt;sup&gt;7&lt;/sup&gt;"},"properties":{"noteIndex":0},"schema":"https://github.com/citation-style-language/schema/raw/master/csl-citation.json"}</w:instrText>
            </w:r>
            <w:r w:rsidR="002D505B">
              <w:fldChar w:fldCharType="separate"/>
            </w:r>
            <w:r w:rsidR="002D505B" w:rsidRPr="002D505B">
              <w:rPr>
                <w:noProof/>
                <w:vertAlign w:val="superscript"/>
              </w:rPr>
              <w:t>7</w:t>
            </w:r>
            <w:r w:rsidR="002D505B">
              <w:fldChar w:fldCharType="end"/>
            </w:r>
          </w:p>
          <w:p w14:paraId="5B1775B8" w14:textId="7094DF3A" w:rsidR="00957BDE" w:rsidRDefault="00957BDE" w:rsidP="009C282F">
            <w:pPr>
              <w:jc w:val="center"/>
            </w:pPr>
          </w:p>
        </w:tc>
        <w:tc>
          <w:tcPr>
            <w:tcW w:w="1728" w:type="dxa"/>
          </w:tcPr>
          <w:p w14:paraId="2E0C0B0E" w14:textId="77777777" w:rsidR="005874CE" w:rsidRDefault="005874CE" w:rsidP="009C282F">
            <w:pPr>
              <w:jc w:val="center"/>
            </w:pPr>
            <w:r>
              <w:rPr>
                <w:rFonts w:ascii="Segoe UI" w:hAnsi="Segoe UI" w:cs="Segoe UI"/>
                <w:color w:val="212121"/>
                <w:shd w:val="clear" w:color="auto" w:fill="FFFFFF"/>
              </w:rPr>
              <w:t>44258792</w:t>
            </w:r>
          </w:p>
        </w:tc>
      </w:tr>
      <w:tr w:rsidR="005874CE" w14:paraId="43CCAAE2" w14:textId="77777777" w:rsidTr="00C44C3C">
        <w:trPr>
          <w:trHeight w:val="267"/>
        </w:trPr>
        <w:tc>
          <w:tcPr>
            <w:tcW w:w="1240" w:type="dxa"/>
            <w:vMerge/>
          </w:tcPr>
          <w:p w14:paraId="680F836A" w14:textId="77777777" w:rsidR="005874CE" w:rsidRDefault="005874CE" w:rsidP="009C282F">
            <w:pPr>
              <w:jc w:val="center"/>
            </w:pPr>
          </w:p>
        </w:tc>
        <w:tc>
          <w:tcPr>
            <w:tcW w:w="2363" w:type="dxa"/>
            <w:vMerge/>
          </w:tcPr>
          <w:p w14:paraId="36316781" w14:textId="77777777" w:rsidR="005874CE" w:rsidRDefault="005874CE" w:rsidP="009C282F">
            <w:pPr>
              <w:jc w:val="center"/>
            </w:pPr>
          </w:p>
        </w:tc>
        <w:tc>
          <w:tcPr>
            <w:tcW w:w="4245" w:type="dxa"/>
          </w:tcPr>
          <w:p w14:paraId="09A75508" w14:textId="77777777" w:rsidR="005874CE" w:rsidRDefault="005874CE" w:rsidP="009C282F">
            <w:pPr>
              <w:jc w:val="center"/>
            </w:pPr>
            <w:r>
              <w:t>icariside I</w:t>
            </w:r>
            <w:r w:rsidR="002D505B">
              <w:fldChar w:fldCharType="begin" w:fldLock="1"/>
            </w:r>
            <w:r w:rsidR="002D505B">
              <w:instrText>ADDIN CSL_CITATION {"citationItems":[{"id":"ITEM-1","itemData":{"DOI":"10.1038/s41598-017-08203-7","ISSN":"20452322","PMID":"28798396","abstract":"Epimedium brevicornum Maxim has a long history of use in the treatment of estrogen deficiency-related diseases. However, the chemical constituents and mechanism of action of this medicinal plant are not fully understood. In the present study, we isolated four new isoprenylated flavonoid glycosides, as well as 16 known flavonoids (13 isoprenylated flavonoids), from this plant. The chemical structures of the new flavonoid glycosides were elucidated by extensive spectroscopic analysis. The new compounds 1–4 were potent promoters of estrogen biosynthesis in human ovarian granulosa-like KGN cells. ZW1, an isoprenylated flavonoid analogue and a specific inhibitor of phosphodiesterase 5 (PDE5), was synthesized and used to explore the mechanism of the isoprenylated analogues on estrogen biosynthesis. ZW1 treatment increased estrogen production by upregulation of aromatase mRNA and protein expression. ZW1 increased the phosphorylation of cAMP response element-binding protein (CREB). Further study showed that the inhibition of PDE5 by ZW1 increased estrogen biosynthesis partly through suppression of phosphodiesterase 3 (PDE3). Our results suggested that the isoprenylated flavonoids from E. brevicornum may produce beneficial health effects through the promotion of estrogen biosynthesis. PDE5 warrants further investigation as a new therapeutic target for estrogen biosynthesis in the prevention and treatment of estrogen-deficiency related diseases.","author":[{"dropping-particle":"","family":"Li","given":"Fu","non-dropping-particle":"","parse-names":false,"suffix":""},{"dropping-particle":"","family":"Du","given":"Bao Wen","non-dropping-particle":"","parse-names":false,"suffix":""},{"dropping-particle":"","family":"Lu","given":"Dan Feng","non-dropping-particle":"","parse-names":false,"suffix":""},{"dropping-particle":"","family":"Wu","given":"Wen Xuan","non-dropping-particle":"","parse-names":false,"suffix":""},{"dropping-particle":"","family":"Wongkrajang","given":"Kanjana","non-dropping-particle":"","parse-names":false,"suffix":""},{"dropping-particle":"","family":"Wang","given":"Lun","non-dropping-particle":"","parse-names":false,"suffix":""},{"dropping-particle":"","family":"Pu","given":"Wen Chen","non-dropping-particle":"","parse-names":false,"suffix":""},{"dropping-particle":"","family":"Liu","given":"Chang Lu","non-dropping-particle":"","parse-names":false,"suffix":""},{"dropping-particle":"","family":"Liu","given":"Han Wei","non-dropping-particle":"","parse-names":false,"suffix":""},{"dropping-particle":"","family":"Wang","given":"Ming Kui","non-dropping-particle":"","parse-names":false,"suffix":""},{"dropping-particle":"","family":"Wang","given":"Fei","non-dropping-particle":"","parse-names":false,"suffix":""}],"container-title":"Scientific Reports","id":"ITEM-1","issue":"1","issued":{"date-parts":[["2017"]]},"page":"1-12","title":"Flavonoid glycosides isolated from Epimedium brevicornum and their estrogen biosynthesis-promoting effects","type":"article-journal","volume":"7"},"uris":["http://www.mendeley.com/documents/?uuid=7929ee0c-2b81-417f-b83e-c3ddcf943250"]}],"mendeley":{"formattedCitation":"&lt;sup&gt;7&lt;/sup&gt;","plainTextFormattedCitation":"7","previouslyFormattedCitation":"&lt;sup&gt;7&lt;/sup&gt;"},"properties":{"noteIndex":0},"schema":"https://github.com/citation-style-language/schema/raw/master/csl-citation.json"}</w:instrText>
            </w:r>
            <w:r w:rsidR="002D505B">
              <w:fldChar w:fldCharType="separate"/>
            </w:r>
            <w:r w:rsidR="002D505B" w:rsidRPr="002D505B">
              <w:rPr>
                <w:noProof/>
                <w:vertAlign w:val="superscript"/>
              </w:rPr>
              <w:t>7</w:t>
            </w:r>
            <w:r w:rsidR="002D505B">
              <w:fldChar w:fldCharType="end"/>
            </w:r>
          </w:p>
          <w:p w14:paraId="205C8C38" w14:textId="55C535A1" w:rsidR="00957BDE" w:rsidRDefault="00957BDE" w:rsidP="009C282F">
            <w:pPr>
              <w:jc w:val="center"/>
            </w:pPr>
          </w:p>
        </w:tc>
        <w:tc>
          <w:tcPr>
            <w:tcW w:w="1728" w:type="dxa"/>
          </w:tcPr>
          <w:p w14:paraId="197BF758" w14:textId="77777777" w:rsidR="005874CE" w:rsidRDefault="005874CE" w:rsidP="009C282F">
            <w:pPr>
              <w:jc w:val="center"/>
            </w:pPr>
            <w:r>
              <w:rPr>
                <w:rFonts w:ascii="Segoe UI" w:hAnsi="Segoe UI" w:cs="Segoe UI"/>
                <w:color w:val="212121"/>
                <w:shd w:val="clear" w:color="auto" w:fill="FFFFFF"/>
              </w:rPr>
              <w:t>5745470</w:t>
            </w:r>
          </w:p>
        </w:tc>
      </w:tr>
      <w:tr w:rsidR="005874CE" w14:paraId="7BF1BF02" w14:textId="77777777" w:rsidTr="00C44C3C">
        <w:trPr>
          <w:trHeight w:val="267"/>
        </w:trPr>
        <w:tc>
          <w:tcPr>
            <w:tcW w:w="1240" w:type="dxa"/>
            <w:vMerge/>
          </w:tcPr>
          <w:p w14:paraId="1DC4779F" w14:textId="77777777" w:rsidR="005874CE" w:rsidRDefault="005874CE" w:rsidP="009C282F">
            <w:pPr>
              <w:jc w:val="center"/>
            </w:pPr>
          </w:p>
        </w:tc>
        <w:tc>
          <w:tcPr>
            <w:tcW w:w="2363" w:type="dxa"/>
            <w:vMerge/>
          </w:tcPr>
          <w:p w14:paraId="152DC83C" w14:textId="77777777" w:rsidR="005874CE" w:rsidRDefault="005874CE" w:rsidP="009C282F">
            <w:pPr>
              <w:jc w:val="center"/>
            </w:pPr>
          </w:p>
        </w:tc>
        <w:tc>
          <w:tcPr>
            <w:tcW w:w="4245" w:type="dxa"/>
          </w:tcPr>
          <w:p w14:paraId="08F30654" w14:textId="77777777" w:rsidR="005874CE" w:rsidRDefault="005874CE" w:rsidP="009C282F">
            <w:pPr>
              <w:jc w:val="center"/>
            </w:pPr>
            <w:r>
              <w:t>kaempferol-3-O-α-L-rhamnoside</w:t>
            </w:r>
            <w:r w:rsidR="002D505B">
              <w:fldChar w:fldCharType="begin" w:fldLock="1"/>
            </w:r>
            <w:r w:rsidR="002D505B">
              <w:instrText>ADDIN CSL_CITATION {"citationItems":[{"id":"ITEM-1","itemData":{"DOI":"10.1038/s41598-017-08203-7","ISSN":"20452322","PMID":"28798396","abstract":"Epimedium brevicornum Maxim has a long history of use in the treatment of estrogen deficiency-related diseases. However, the chemical constituents and mechanism of action of this medicinal plant are not fully understood. In the present study, we isolated four new isoprenylated flavonoid glycosides, as well as 16 known flavonoids (13 isoprenylated flavonoids), from this plant. The chemical structures of the new flavonoid glycosides were elucidated by extensive spectroscopic analysis. The new compounds 1–4 were potent promoters of estrogen biosynthesis in human ovarian granulosa-like KGN cells. ZW1, an isoprenylated flavonoid analogue and a specific inhibitor of phosphodiesterase 5 (PDE5), was synthesized and used to explore the mechanism of the isoprenylated analogues on estrogen biosynthesis. ZW1 treatment increased estrogen production by upregulation of aromatase mRNA and protein expression. ZW1 increased the phosphorylation of cAMP response element-binding protein (CREB). Further study showed that the inhibition of PDE5 by ZW1 increased estrogen biosynthesis partly through suppression of phosphodiesterase 3 (PDE3). Our results suggested that the isoprenylated flavonoids from E. brevicornum may produce beneficial health effects through the promotion of estrogen biosynthesis. PDE5 warrants further investigation as a new therapeutic target for estrogen biosynthesis in the prevention and treatment of estrogen-deficiency related diseases.","author":[{"dropping-particle":"","family":"Li","given":"Fu","non-dropping-particle":"","parse-names":false,"suffix":""},{"dropping-particle":"","family":"Du","given":"Bao Wen","non-dropping-particle":"","parse-names":false,"suffix":""},{"dropping-particle":"","family":"Lu","given":"Dan Feng","non-dropping-particle":"","parse-names":false,"suffix":""},{"dropping-particle":"","family":"Wu","given":"Wen Xuan","non-dropping-particle":"","parse-names":false,"suffix":""},{"dropping-particle":"","family":"Wongkrajang","given":"Kanjana","non-dropping-particle":"","parse-names":false,"suffix":""},{"dropping-particle":"","family":"Wang","given":"Lun","non-dropping-particle":"","parse-names":false,"suffix":""},{"dropping-particle":"","family":"Pu","given":"Wen Chen","non-dropping-particle":"","parse-names":false,"suffix":""},{"dropping-particle":"","family":"Liu","given":"Chang Lu","non-dropping-particle":"","parse-names":false,"suffix":""},{"dropping-particle":"","family":"Liu","given":"Han Wei","non-dropping-particle":"","parse-names":false,"suffix":""},{"dropping-particle":"","family":"Wang","given":"Ming Kui","non-dropping-particle":"","parse-names":false,"suffix":""},{"dropping-particle":"","family":"Wang","given":"Fei","non-dropping-particle":"","parse-names":false,"suffix":""}],"container-title":"Scientific Reports","id":"ITEM-1","issue":"1","issued":{"date-parts":[["2017"]]},"page":"1-12","title":"Flavonoid glycosides isolated from Epimedium brevicornum and their estrogen biosynthesis-promoting effects","type":"article-journal","volume":"7"},"uris":["http://www.mendeley.com/documents/?uuid=7929ee0c-2b81-417f-b83e-c3ddcf943250"]}],"mendeley":{"formattedCitation":"&lt;sup&gt;7&lt;/sup&gt;","plainTextFormattedCitation":"7","previouslyFormattedCitation":"&lt;sup&gt;7&lt;/sup&gt;"},"properties":{"noteIndex":0},"schema":"https://github.com/citation-style-language/schema/raw/master/csl-citation.json"}</w:instrText>
            </w:r>
            <w:r w:rsidR="002D505B">
              <w:fldChar w:fldCharType="separate"/>
            </w:r>
            <w:r w:rsidR="002D505B" w:rsidRPr="002D505B">
              <w:rPr>
                <w:noProof/>
                <w:vertAlign w:val="superscript"/>
              </w:rPr>
              <w:t>7</w:t>
            </w:r>
            <w:r w:rsidR="002D505B">
              <w:fldChar w:fldCharType="end"/>
            </w:r>
          </w:p>
          <w:p w14:paraId="1867657D" w14:textId="7375CAD3" w:rsidR="00957BDE" w:rsidRDefault="00957BDE" w:rsidP="009C282F">
            <w:pPr>
              <w:jc w:val="center"/>
            </w:pPr>
          </w:p>
        </w:tc>
        <w:tc>
          <w:tcPr>
            <w:tcW w:w="1728" w:type="dxa"/>
          </w:tcPr>
          <w:p w14:paraId="51AD2F05" w14:textId="77777777" w:rsidR="005874CE" w:rsidRDefault="005874CE" w:rsidP="009C282F">
            <w:pPr>
              <w:jc w:val="center"/>
            </w:pPr>
            <w:r>
              <w:rPr>
                <w:rFonts w:ascii="Segoe UI" w:hAnsi="Segoe UI" w:cs="Segoe UI"/>
                <w:color w:val="212121"/>
                <w:shd w:val="clear" w:color="auto" w:fill="FFFFFF"/>
              </w:rPr>
              <w:t>5316673</w:t>
            </w:r>
          </w:p>
        </w:tc>
      </w:tr>
      <w:tr w:rsidR="005874CE" w14:paraId="663E84D1" w14:textId="77777777" w:rsidTr="00C44C3C">
        <w:trPr>
          <w:trHeight w:val="267"/>
        </w:trPr>
        <w:tc>
          <w:tcPr>
            <w:tcW w:w="1240" w:type="dxa"/>
            <w:vMerge/>
          </w:tcPr>
          <w:p w14:paraId="0439BB06" w14:textId="77777777" w:rsidR="005874CE" w:rsidRDefault="005874CE" w:rsidP="009C282F">
            <w:pPr>
              <w:jc w:val="center"/>
            </w:pPr>
          </w:p>
        </w:tc>
        <w:tc>
          <w:tcPr>
            <w:tcW w:w="2363" w:type="dxa"/>
            <w:vMerge/>
          </w:tcPr>
          <w:p w14:paraId="35C87C12" w14:textId="77777777" w:rsidR="005874CE" w:rsidRDefault="005874CE" w:rsidP="009C282F">
            <w:pPr>
              <w:jc w:val="center"/>
            </w:pPr>
          </w:p>
        </w:tc>
        <w:tc>
          <w:tcPr>
            <w:tcW w:w="4245" w:type="dxa"/>
          </w:tcPr>
          <w:p w14:paraId="20BB19D8" w14:textId="77777777" w:rsidR="005874CE" w:rsidRDefault="005874CE" w:rsidP="009C282F">
            <w:pPr>
              <w:jc w:val="center"/>
            </w:pPr>
            <w:r>
              <w:t>caohuoside C</w:t>
            </w:r>
            <w:r w:rsidR="002D505B">
              <w:fldChar w:fldCharType="begin" w:fldLock="1"/>
            </w:r>
            <w:r w:rsidR="00384513">
              <w:instrText>ADDIN CSL_CITATION {"citationItems":[{"id":"ITEM-1","itemData":{"DOI":"10.1038/s41598-017-08203-7","ISSN":"20452322","PMID":"28798396","abstract":"Epimedium brevicornum Maxim has a long history of use in the treatment of estrogen deficiency-related diseases. However, the chemical constituents and mechanism of action of this medicinal plant are not fully understood. In the present study, we isolated four new isoprenylated flavonoid glycosides, as well as 16 known flavonoids (13 isoprenylated flavonoids), from this plant. The chemical structures of the new flavonoid glycosides were elucidated by extensive spectroscopic analysis. The new compounds 1–4 were potent promoters of estrogen biosynthesis in human ovarian granulosa-like KGN cells. ZW1, an isoprenylated flavonoid analogue and a specific inhibitor of phosphodiesterase 5 (PDE5), was synthesized and used to explore the mechanism of the isoprenylated analogues on estrogen biosynthesis. ZW1 treatment increased estrogen production by upregulation of aromatase mRNA and protein expression. ZW1 increased the phosphorylation of cAMP response element-binding protein (CREB). Further study showed that the inhibition of PDE5 by ZW1 increased estrogen biosynthesis partly through suppression of phosphodiesterase 3 (PDE3). Our results suggested that the isoprenylated flavonoids from E. brevicornum may produce beneficial health effects through the promotion of estrogen biosynthesis. PDE5 warrants further investigation as a new therapeutic target for estrogen biosynthesis in the prevention and treatment of estrogen-deficiency related diseases.","author":[{"dropping-particle":"","family":"Li","given":"Fu","non-dropping-particle":"","parse-names":false,"suffix":""},{"dropping-particle":"","family":"Du","given":"Bao Wen","non-dropping-particle":"","parse-names":false,"suffix":""},{"dropping-particle":"","family":"Lu","given":"Dan Feng","non-dropping-particle":"","parse-names":false,"suffix":""},{"dropping-particle":"","family":"Wu","given":"Wen Xuan","non-dropping-particle":"","parse-names":false,"suffix":""},{"dropping-particle":"","family":"Wongkrajang","given":"Kanjana","non-dropping-particle":"","parse-names":false,"suffix":""},{"dropping-particle":"","family":"Wang","given":"Lun","non-dropping-particle":"","parse-names":false,"suffix":""},{"dropping-particle":"","family":"Pu","given":"Wen Chen","non-dropping-particle":"","parse-names":false,"suffix":""},{"dropping-particle":"","family":"Liu","given":"Chang Lu","non-dropping-particle":"","parse-names":false,"suffix":""},{"dropping-particle":"","family":"Liu","given":"Han Wei","non-dropping-particle":"","parse-names":false,"suffix":""},{"dropping-particle":"","family":"Wang","given":"Ming Kui","non-dropping-particle":"","parse-names":false,"suffix":""},{"dropping-particle":"","family":"Wang","given":"Fei","non-dropping-particle":"","parse-names":false,"suffix":""}],"container-title":"Scientific Reports","id":"ITEM-1","issue":"1","issued":{"date-parts":[["2017"]]},"page":"1-12","title":"Flavonoid glycosides isolated from Epimedium brevicornum and their estrogen biosynthesis-promoting effects","type":"article-journal","volume":"7"},"uris":["http://www.mendeley.com/documents/?uuid=7929ee0c-2b81-417f-b83e-c3ddcf943250"]}],"mendeley":{"formattedCitation":"&lt;sup&gt;7&lt;/sup&gt;","plainTextFormattedCitation":"7","previouslyFormattedCitation":"&lt;sup&gt;7&lt;/sup&gt;"},"properties":{"noteIndex":0},"schema":"https://github.com/citation-style-language/schema/raw/master/csl-citation.json"}</w:instrText>
            </w:r>
            <w:r w:rsidR="002D505B">
              <w:fldChar w:fldCharType="separate"/>
            </w:r>
            <w:r w:rsidR="002D505B" w:rsidRPr="002D505B">
              <w:rPr>
                <w:noProof/>
                <w:vertAlign w:val="superscript"/>
              </w:rPr>
              <w:t>7</w:t>
            </w:r>
            <w:r w:rsidR="002D505B">
              <w:fldChar w:fldCharType="end"/>
            </w:r>
          </w:p>
          <w:p w14:paraId="674C7C6E" w14:textId="6E4679CA" w:rsidR="00957BDE" w:rsidRDefault="00957BDE" w:rsidP="009C282F">
            <w:pPr>
              <w:jc w:val="center"/>
            </w:pPr>
          </w:p>
        </w:tc>
        <w:tc>
          <w:tcPr>
            <w:tcW w:w="1728" w:type="dxa"/>
          </w:tcPr>
          <w:p w14:paraId="7C4E6325" w14:textId="77777777" w:rsidR="005874CE" w:rsidRDefault="005874CE" w:rsidP="009C282F">
            <w:pPr>
              <w:jc w:val="center"/>
            </w:pPr>
            <w:r>
              <w:rPr>
                <w:rFonts w:ascii="Segoe UI" w:hAnsi="Segoe UI" w:cs="Segoe UI"/>
                <w:color w:val="212121"/>
                <w:shd w:val="clear" w:color="auto" w:fill="FFFFFF"/>
              </w:rPr>
              <w:t>44259411</w:t>
            </w:r>
          </w:p>
        </w:tc>
      </w:tr>
      <w:tr w:rsidR="00537B26" w14:paraId="51EA87FD" w14:textId="77777777" w:rsidTr="00C44C3C">
        <w:trPr>
          <w:trHeight w:val="390"/>
        </w:trPr>
        <w:tc>
          <w:tcPr>
            <w:tcW w:w="1240" w:type="dxa"/>
            <w:vMerge w:val="restart"/>
          </w:tcPr>
          <w:p w14:paraId="077A21DE" w14:textId="06697ABE" w:rsidR="00537B26" w:rsidRDefault="00DB1A88" w:rsidP="009C282F">
            <w:pPr>
              <w:jc w:val="center"/>
            </w:pPr>
            <w:r>
              <w:t>4.</w:t>
            </w:r>
          </w:p>
        </w:tc>
        <w:tc>
          <w:tcPr>
            <w:tcW w:w="2363" w:type="dxa"/>
            <w:vMerge w:val="restart"/>
          </w:tcPr>
          <w:p w14:paraId="7371F040" w14:textId="6C042335" w:rsidR="00537B26" w:rsidRDefault="00537B26" w:rsidP="009C282F">
            <w:pPr>
              <w:jc w:val="center"/>
            </w:pPr>
            <w:r w:rsidRPr="0083118A">
              <w:rPr>
                <w:i/>
                <w:iCs/>
              </w:rPr>
              <w:t>Epipremnum pinnatum</w:t>
            </w:r>
            <w:r>
              <w:t>(Linn.) Engl</w:t>
            </w:r>
          </w:p>
        </w:tc>
        <w:tc>
          <w:tcPr>
            <w:tcW w:w="4245" w:type="dxa"/>
          </w:tcPr>
          <w:p w14:paraId="04EA4109" w14:textId="77777777" w:rsidR="00537B26" w:rsidRDefault="00537B26" w:rsidP="009C282F">
            <w:pPr>
              <w:jc w:val="center"/>
            </w:pPr>
            <w:r>
              <w:t>gusanlungionoside C</w:t>
            </w:r>
            <w:r w:rsidR="00384513">
              <w:fldChar w:fldCharType="begin" w:fldLock="1"/>
            </w:r>
            <w:r w:rsidR="00384513">
              <w:instrText>ADDIN CSL_CITATION {"citationItems":[{"id":"ITEM-1","itemData":{"DOI":"10.3389/fphar.2019.01351","author":[{"dropping-particle":"","family":"Pan","given":"San-po","non-dropping-particle":"","parse-names":false,"suffix":""},{"dropping-particle":"","family":"Pirker","given":"Teresa","non-dropping-particle":"","parse-names":false,"suffix":""},{"dropping-particle":"","family":"Kunert","given":"Olaf","non-dropping-particle":"","parse-names":false,"suffix":""},{"dropping-particle":"","family":"Kretschmer","given":"Nadine","non-dropping-particle":"","parse-names":false,"suffix":""},{"dropping-particle":"","family":"Hummelbrunner","given":"Scarlet","non-dropping-particle":"","parse-names":false,"suffix":""},{"dropping-particle":"","family":"Latkolik","given":"Simone L","non-dropping-particle":"","parse-names":false,"suffix":""},{"dropping-particle":"","family":"Rappai","given":"Julia","non-dropping-particle":"","parse-names":false,"suffix":""},{"dropping-particle":"","family":"Dirsch","given":"Verena M","non-dropping-particle":"","parse-names":false,"suffix":""},{"dropping-particle":"","family":"Bochkov","given":"Valery","non-dropping-particle":"","parse-names":false,"suffix":""},{"dropping-particle":"","family":"Bauer","given":"Rudolf","non-dropping-particle":"","parse-names":false,"suffix":""}],"id":"ITEM-1","issue":"November","issued":{"date-parts":[["2019"]]},"page":"1-14","title":"C13 Megastigmane Derivatives From Epipremnum pinnatum : β-Damascenone Inhibits the Expression of Pro-Inflammatory Cytokines and Leukocyte Adhesion Molecules as Well as NF-κB Signaling","type":"article-journal","volume":"10"},"uris":["http://www.mendeley.com/documents/?uuid=c36da345-a32d-4f58-94e1-d32dca937d6f"]}],"mendeley":{"formattedCitation":"&lt;sup&gt;8&lt;/sup&gt;","plainTextFormattedCitation":"8","previouslyFormattedCitation":"&lt;sup&gt;8&lt;/sup&gt;"},"properties":{"noteIndex":0},"schema":"https://github.com/citation-style-language/schema/raw/master/csl-citation.json"}</w:instrText>
            </w:r>
            <w:r w:rsidR="00384513">
              <w:fldChar w:fldCharType="separate"/>
            </w:r>
            <w:r w:rsidR="00384513" w:rsidRPr="00384513">
              <w:rPr>
                <w:noProof/>
                <w:vertAlign w:val="superscript"/>
              </w:rPr>
              <w:t>8</w:t>
            </w:r>
            <w:r w:rsidR="00384513">
              <w:fldChar w:fldCharType="end"/>
            </w:r>
          </w:p>
          <w:p w14:paraId="751AC6B3" w14:textId="75C7969F" w:rsidR="0083118A" w:rsidRDefault="0083118A" w:rsidP="009C282F">
            <w:pPr>
              <w:jc w:val="center"/>
            </w:pPr>
          </w:p>
        </w:tc>
        <w:tc>
          <w:tcPr>
            <w:tcW w:w="1728" w:type="dxa"/>
          </w:tcPr>
          <w:p w14:paraId="1F45C02F" w14:textId="77777777" w:rsidR="00537B26" w:rsidRDefault="00537B26" w:rsidP="009C282F">
            <w:pPr>
              <w:jc w:val="center"/>
            </w:pPr>
            <w:r>
              <w:rPr>
                <w:rFonts w:ascii="Segoe UI" w:hAnsi="Segoe UI" w:cs="Segoe UI"/>
                <w:color w:val="212121"/>
                <w:shd w:val="clear" w:color="auto" w:fill="FFFFFF"/>
              </w:rPr>
              <w:t>53355122</w:t>
            </w:r>
          </w:p>
        </w:tc>
      </w:tr>
      <w:tr w:rsidR="00537B26" w14:paraId="5B8D97C0" w14:textId="77777777" w:rsidTr="00C44C3C">
        <w:trPr>
          <w:trHeight w:val="390"/>
        </w:trPr>
        <w:tc>
          <w:tcPr>
            <w:tcW w:w="1240" w:type="dxa"/>
            <w:vMerge/>
          </w:tcPr>
          <w:p w14:paraId="2D6FE89A" w14:textId="77777777" w:rsidR="00537B26" w:rsidRDefault="00537B26" w:rsidP="009C282F">
            <w:pPr>
              <w:jc w:val="center"/>
            </w:pPr>
          </w:p>
        </w:tc>
        <w:tc>
          <w:tcPr>
            <w:tcW w:w="2363" w:type="dxa"/>
            <w:vMerge/>
          </w:tcPr>
          <w:p w14:paraId="393B20CE" w14:textId="77777777" w:rsidR="00537B26" w:rsidRDefault="00537B26" w:rsidP="009C282F">
            <w:pPr>
              <w:jc w:val="center"/>
            </w:pPr>
          </w:p>
        </w:tc>
        <w:tc>
          <w:tcPr>
            <w:tcW w:w="4245" w:type="dxa"/>
          </w:tcPr>
          <w:p w14:paraId="5074A763" w14:textId="77777777" w:rsidR="00537B26" w:rsidRDefault="00537B26" w:rsidP="009C282F">
            <w:pPr>
              <w:jc w:val="center"/>
            </w:pPr>
            <w:r>
              <w:t>citroside A</w:t>
            </w:r>
            <w:r w:rsidR="00384513">
              <w:fldChar w:fldCharType="begin" w:fldLock="1"/>
            </w:r>
            <w:r w:rsidR="00384513">
              <w:instrText>ADDIN CSL_CITATION {"citationItems":[{"id":"ITEM-1","itemData":{"DOI":"10.3389/fphar.2019.01351","author":[{"dropping-particle":"","family":"Pan","given":"San-po","non-dropping-particle":"","parse-names":false,"suffix":""},{"dropping-particle":"","family":"Pirker","given":"Teresa","non-dropping-particle":"","parse-names":false,"suffix":""},{"dropping-particle":"","family":"Kunert","given":"Olaf","non-dropping-particle":"","parse-names":false,"suffix":""},{"dropping-particle":"","family":"Kretschmer","given":"Nadine","non-dropping-particle":"","parse-names":false,"suffix":""},{"dropping-particle":"","family":"Hummelbrunner","given":"Scarlet","non-dropping-particle":"","parse-names":false,"suffix":""},{"dropping-particle":"","family":"Latkolik","given":"Simone L","non-dropping-particle":"","parse-names":false,"suffix":""},{"dropping-particle":"","family":"Rappai","given":"Julia","non-dropping-particle":"","parse-names":false,"suffix":""},{"dropping-particle":"","family":"Dirsch","given":"Verena M","non-dropping-particle":"","parse-names":false,"suffix":""},{"dropping-particle":"","family":"Bochkov","given":"Valery","non-dropping-particle":"","parse-names":false,"suffix":""},{"dropping-particle":"","family":"Bauer","given":"Rudolf","non-dropping-particle":"","parse-names":false,"suffix":""}],"id":"ITEM-1","issue":"November","issued":{"date-parts":[["2019"]]},"page":"1-14","title":"C13 Megastigmane Derivatives From Epipremnum pinnatum : β-Damascenone Inhibits the Expression of Pro-Inflammatory Cytokines and Leukocyte Adhesion Molecules as Well as NF-κB Signaling","type":"article-journal","volume":"10"},"uris":["http://www.mendeley.com/documents/?uuid=c36da345-a32d-4f58-94e1-d32dca937d6f"]}],"mendeley":{"formattedCitation":"&lt;sup&gt;8&lt;/sup&gt;","plainTextFormattedCitation":"8","previouslyFormattedCitation":"&lt;sup&gt;8&lt;/sup&gt;"},"properties":{"noteIndex":0},"schema":"https://github.com/citation-style-language/schema/raw/master/csl-citation.json"}</w:instrText>
            </w:r>
            <w:r w:rsidR="00384513">
              <w:fldChar w:fldCharType="separate"/>
            </w:r>
            <w:r w:rsidR="00384513" w:rsidRPr="00384513">
              <w:rPr>
                <w:noProof/>
                <w:vertAlign w:val="superscript"/>
              </w:rPr>
              <w:t>8</w:t>
            </w:r>
            <w:r w:rsidR="00384513">
              <w:fldChar w:fldCharType="end"/>
            </w:r>
          </w:p>
          <w:p w14:paraId="2C6655E7" w14:textId="29CD9FB5" w:rsidR="0083118A" w:rsidRDefault="0083118A" w:rsidP="009C282F">
            <w:pPr>
              <w:jc w:val="center"/>
            </w:pPr>
          </w:p>
        </w:tc>
        <w:tc>
          <w:tcPr>
            <w:tcW w:w="1728" w:type="dxa"/>
          </w:tcPr>
          <w:p w14:paraId="6CFA5B4D" w14:textId="77777777" w:rsidR="00537B26" w:rsidRPr="00594CAB" w:rsidRDefault="00537B26" w:rsidP="009C282F">
            <w:pPr>
              <w:jc w:val="center"/>
              <w:rPr>
                <w:b/>
              </w:rPr>
            </w:pPr>
            <w:r>
              <w:rPr>
                <w:rFonts w:ascii="Segoe UI" w:hAnsi="Segoe UI" w:cs="Segoe UI"/>
                <w:color w:val="212121"/>
                <w:shd w:val="clear" w:color="auto" w:fill="FFFFFF"/>
              </w:rPr>
              <w:t>14312562</w:t>
            </w:r>
          </w:p>
        </w:tc>
      </w:tr>
      <w:tr w:rsidR="00537B26" w14:paraId="45EED871" w14:textId="77777777" w:rsidTr="00C44C3C">
        <w:trPr>
          <w:trHeight w:val="390"/>
        </w:trPr>
        <w:tc>
          <w:tcPr>
            <w:tcW w:w="1240" w:type="dxa"/>
            <w:vMerge/>
          </w:tcPr>
          <w:p w14:paraId="6203877A" w14:textId="77777777" w:rsidR="00537B26" w:rsidRDefault="00537B26" w:rsidP="009C282F">
            <w:pPr>
              <w:jc w:val="center"/>
            </w:pPr>
          </w:p>
        </w:tc>
        <w:tc>
          <w:tcPr>
            <w:tcW w:w="2363" w:type="dxa"/>
            <w:vMerge/>
          </w:tcPr>
          <w:p w14:paraId="3C712E49" w14:textId="77777777" w:rsidR="00537B26" w:rsidRDefault="00537B26" w:rsidP="009C282F">
            <w:pPr>
              <w:jc w:val="center"/>
            </w:pPr>
          </w:p>
        </w:tc>
        <w:tc>
          <w:tcPr>
            <w:tcW w:w="4245" w:type="dxa"/>
          </w:tcPr>
          <w:p w14:paraId="7649C928" w14:textId="77777777" w:rsidR="00537B26" w:rsidRDefault="00537B26" w:rsidP="009C282F">
            <w:pPr>
              <w:jc w:val="center"/>
            </w:pPr>
            <w:r>
              <w:t>β-damascenone</w:t>
            </w:r>
            <w:r w:rsidR="00384513">
              <w:fldChar w:fldCharType="begin" w:fldLock="1"/>
            </w:r>
            <w:r w:rsidR="00384513">
              <w:instrText>ADDIN CSL_CITATION {"citationItems":[{"id":"ITEM-1","itemData":{"DOI":"10.3389/fphar.2019.01351","author":[{"dropping-particle":"","family":"Pan","given":"San-po","non-dropping-particle":"","parse-names":false,"suffix":""},{"dropping-particle":"","family":"Pirker","given":"Teresa","non-dropping-particle":"","parse-names":false,"suffix":""},{"dropping-particle":"","family":"Kunert","given":"Olaf","non-dropping-particle":"","parse-names":false,"suffix":""},{"dropping-particle":"","family":"Kretschmer","given":"Nadine","non-dropping-particle":"","parse-names":false,"suffix":""},{"dropping-particle":"","family":"Hummelbrunner","given":"Scarlet","non-dropping-particle":"","parse-names":false,"suffix":""},{"dropping-particle":"","family":"Latkolik","given":"Simone L","non-dropping-particle":"","parse-names":false,"suffix":""},{"dropping-particle":"","family":"Rappai","given":"Julia","non-dropping-particle":"","parse-names":false,"suffix":""},{"dropping-particle":"","family":"Dirsch","given":"Verena M","non-dropping-particle":"","parse-names":false,"suffix":""},{"dropping-particle":"","family":"Bochkov","given":"Valery","non-dropping-particle":"","parse-names":false,"suffix":""},{"dropping-particle":"","family":"Bauer","given":"Rudolf","non-dropping-particle":"","parse-names":false,"suffix":""}],"id":"ITEM-1","issue":"November","issued":{"date-parts":[["2019"]]},"page":"1-14","title":"C13 Megastigmane Derivatives From Epipremnum pinnatum : β-Damascenone Inhibits the Expression of Pro-Inflammatory Cytokines and Leukocyte Adhesion Molecules as Well as NF-κB Signaling","type":"article-journal","volume":"10"},"uris":["http://www.mendeley.com/documents/?uuid=c36da345-a32d-4f58-94e1-d32dca937d6f"]}],"mendeley":{"formattedCitation":"&lt;sup&gt;8&lt;/sup&gt;","plainTextFormattedCitation":"8","previouslyFormattedCitation":"&lt;sup&gt;8&lt;/sup&gt;"},"properties":{"noteIndex":0},"schema":"https://github.com/citation-style-language/schema/raw/master/csl-citation.json"}</w:instrText>
            </w:r>
            <w:r w:rsidR="00384513">
              <w:fldChar w:fldCharType="separate"/>
            </w:r>
            <w:r w:rsidR="00384513" w:rsidRPr="00384513">
              <w:rPr>
                <w:noProof/>
                <w:vertAlign w:val="superscript"/>
              </w:rPr>
              <w:t>8</w:t>
            </w:r>
            <w:r w:rsidR="00384513">
              <w:fldChar w:fldCharType="end"/>
            </w:r>
          </w:p>
          <w:p w14:paraId="5D096DA0" w14:textId="2646697E" w:rsidR="0083118A" w:rsidRDefault="0083118A" w:rsidP="009C282F">
            <w:pPr>
              <w:jc w:val="center"/>
            </w:pPr>
          </w:p>
        </w:tc>
        <w:tc>
          <w:tcPr>
            <w:tcW w:w="1728" w:type="dxa"/>
          </w:tcPr>
          <w:p w14:paraId="4DBF7B6D" w14:textId="77777777" w:rsidR="00537B26" w:rsidRDefault="00537B26" w:rsidP="009C282F">
            <w:pPr>
              <w:jc w:val="center"/>
            </w:pPr>
            <w:r>
              <w:rPr>
                <w:rFonts w:ascii="Segoe UI" w:hAnsi="Segoe UI" w:cs="Segoe UI"/>
                <w:color w:val="212121"/>
                <w:shd w:val="clear" w:color="auto" w:fill="FFFFFF"/>
              </w:rPr>
              <w:t>5366074</w:t>
            </w:r>
          </w:p>
        </w:tc>
      </w:tr>
      <w:tr w:rsidR="00537B26" w14:paraId="754BA411" w14:textId="77777777" w:rsidTr="00C44C3C">
        <w:trPr>
          <w:trHeight w:val="390"/>
        </w:trPr>
        <w:tc>
          <w:tcPr>
            <w:tcW w:w="1240" w:type="dxa"/>
            <w:vMerge/>
          </w:tcPr>
          <w:p w14:paraId="76F24AB4" w14:textId="77777777" w:rsidR="00537B26" w:rsidRDefault="00537B26" w:rsidP="009C282F">
            <w:pPr>
              <w:jc w:val="center"/>
            </w:pPr>
          </w:p>
        </w:tc>
        <w:tc>
          <w:tcPr>
            <w:tcW w:w="2363" w:type="dxa"/>
            <w:vMerge/>
          </w:tcPr>
          <w:p w14:paraId="4828CB8F" w14:textId="77777777" w:rsidR="00537B26" w:rsidRDefault="00537B26" w:rsidP="009C282F">
            <w:pPr>
              <w:jc w:val="center"/>
            </w:pPr>
          </w:p>
        </w:tc>
        <w:tc>
          <w:tcPr>
            <w:tcW w:w="4245" w:type="dxa"/>
          </w:tcPr>
          <w:p w14:paraId="12B55972" w14:textId="77777777" w:rsidR="00537B26" w:rsidRDefault="00537B26" w:rsidP="009C282F">
            <w:pPr>
              <w:jc w:val="center"/>
            </w:pPr>
            <w:r>
              <w:t>3-hydroxy-β-damascenone</w:t>
            </w:r>
            <w:r w:rsidR="00384513">
              <w:fldChar w:fldCharType="begin" w:fldLock="1"/>
            </w:r>
            <w:r w:rsidR="00384513">
              <w:instrText>ADDIN CSL_CITATION {"citationItems":[{"id":"ITEM-1","itemData":{"DOI":"10.3389/fphar.2019.01351","author":[{"dropping-particle":"","family":"Pan","given":"San-po","non-dropping-particle":"","parse-names":false,"suffix":""},{"dropping-particle":"","family":"Pirker","given":"Teresa","non-dropping-particle":"","parse-names":false,"suffix":""},{"dropping-particle":"","family":"Kunert","given":"Olaf","non-dropping-particle":"","parse-names":false,"suffix":""},{"dropping-particle":"","family":"Kretschmer","given":"Nadine","non-dropping-particle":"","parse-names":false,"suffix":""},{"dropping-particle":"","family":"Hummelbrunner","given":"Scarlet","non-dropping-particle":"","parse-names":false,"suffix":""},{"dropping-particle":"","family":"Latkolik","given":"Simone L","non-dropping-particle":"","parse-names":false,"suffix":""},{"dropping-particle":"","family":"Rappai","given":"Julia","non-dropping-particle":"","parse-names":false,"suffix":""},{"dropping-particle":"","family":"Dirsch","given":"Verena M","non-dropping-particle":"","parse-names":false,"suffix":""},{"dropping-particle":"","family":"Bochkov","given":"Valery","non-dropping-particle":"","parse-names":false,"suffix":""},{"dropping-particle":"","family":"Bauer","given":"Rudolf","non-dropping-particle":"","parse-names":false,"suffix":""}],"id":"ITEM-1","issue":"November","issued":{"date-parts":[["2019"]]},"page":"1-14","title":"C13 Megastigmane Derivatives From Epipremnum pinnatum : β-Damascenone Inhibits the Expression of Pro-Inflammatory Cytokines and Leukocyte Adhesion Molecules as Well as NF-κB Signaling","type":"article-journal","volume":"10"},"uris":["http://www.mendeley.com/documents/?uuid=c36da345-a32d-4f58-94e1-d32dca937d6f"]}],"mendeley":{"formattedCitation":"&lt;sup&gt;8&lt;/sup&gt;","plainTextFormattedCitation":"8","previouslyFormattedCitation":"&lt;sup&gt;8&lt;/sup&gt;"},"properties":{"noteIndex":0},"schema":"https://github.com/citation-style-language/schema/raw/master/csl-citation.json"}</w:instrText>
            </w:r>
            <w:r w:rsidR="00384513">
              <w:fldChar w:fldCharType="separate"/>
            </w:r>
            <w:r w:rsidR="00384513" w:rsidRPr="00384513">
              <w:rPr>
                <w:noProof/>
                <w:vertAlign w:val="superscript"/>
              </w:rPr>
              <w:t>8</w:t>
            </w:r>
            <w:r w:rsidR="00384513">
              <w:fldChar w:fldCharType="end"/>
            </w:r>
          </w:p>
          <w:p w14:paraId="601603A4" w14:textId="07B70131" w:rsidR="0083118A" w:rsidRDefault="0083118A" w:rsidP="009C282F">
            <w:pPr>
              <w:jc w:val="center"/>
            </w:pPr>
          </w:p>
        </w:tc>
        <w:tc>
          <w:tcPr>
            <w:tcW w:w="1728" w:type="dxa"/>
          </w:tcPr>
          <w:p w14:paraId="47968A7C" w14:textId="77777777" w:rsidR="00537B26" w:rsidRDefault="00537B26" w:rsidP="009C282F">
            <w:pPr>
              <w:jc w:val="center"/>
            </w:pPr>
            <w:r>
              <w:rPr>
                <w:rFonts w:ascii="Segoe UI" w:hAnsi="Segoe UI" w:cs="Segoe UI"/>
                <w:color w:val="212121"/>
                <w:shd w:val="clear" w:color="auto" w:fill="FFFFFF"/>
              </w:rPr>
              <w:t>129845667</w:t>
            </w:r>
          </w:p>
        </w:tc>
      </w:tr>
      <w:tr w:rsidR="00537B26" w14:paraId="6B23BD80" w14:textId="77777777" w:rsidTr="00C44C3C">
        <w:trPr>
          <w:trHeight w:val="390"/>
        </w:trPr>
        <w:tc>
          <w:tcPr>
            <w:tcW w:w="1240" w:type="dxa"/>
            <w:vMerge/>
          </w:tcPr>
          <w:p w14:paraId="71E20507" w14:textId="77777777" w:rsidR="00537B26" w:rsidRDefault="00537B26" w:rsidP="009C282F">
            <w:pPr>
              <w:jc w:val="center"/>
            </w:pPr>
          </w:p>
        </w:tc>
        <w:tc>
          <w:tcPr>
            <w:tcW w:w="2363" w:type="dxa"/>
            <w:vMerge/>
          </w:tcPr>
          <w:p w14:paraId="06E7CA45" w14:textId="77777777" w:rsidR="00537B26" w:rsidRDefault="00537B26" w:rsidP="009C282F">
            <w:pPr>
              <w:jc w:val="center"/>
            </w:pPr>
          </w:p>
        </w:tc>
        <w:tc>
          <w:tcPr>
            <w:tcW w:w="4245" w:type="dxa"/>
          </w:tcPr>
          <w:p w14:paraId="59C2F144" w14:textId="77777777" w:rsidR="00537B26" w:rsidRDefault="00537B26" w:rsidP="009C282F">
            <w:pPr>
              <w:jc w:val="center"/>
            </w:pPr>
            <w:r>
              <w:t>3-oxo-7,8-dihydro-α-ionol</w:t>
            </w:r>
            <w:r w:rsidR="00384513">
              <w:fldChar w:fldCharType="begin" w:fldLock="1"/>
            </w:r>
            <w:r w:rsidR="00384513">
              <w:instrText>ADDIN CSL_CITATION {"citationItems":[{"id":"ITEM-1","itemData":{"DOI":"10.3389/fphar.2019.01351","author":[{"dropping-particle":"","family":"Pan","given":"San-po","non-dropping-particle":"","parse-names":false,"suffix":""},{"dropping-particle":"","family":"Pirker","given":"Teresa","non-dropping-particle":"","parse-names":false,"suffix":""},{"dropping-particle":"","family":"Kunert","given":"Olaf","non-dropping-particle":"","parse-names":false,"suffix":""},{"dropping-particle":"","family":"Kretschmer","given":"Nadine","non-dropping-particle":"","parse-names":false,"suffix":""},{"dropping-particle":"","family":"Hummelbrunner","given":"Scarlet","non-dropping-particle":"","parse-names":false,"suffix":""},{"dropping-particle":"","family":"Latkolik","given":"Simone L","non-dropping-particle":"","parse-names":false,"suffix":""},{"dropping-particle":"","family":"Rappai","given":"Julia","non-dropping-particle":"","parse-names":false,"suffix":""},{"dropping-particle":"","family":"Dirsch","given":"Verena M","non-dropping-particle":"","parse-names":false,"suffix":""},{"dropping-particle":"","family":"Bochkov","given":"Valery","non-dropping-particle":"","parse-names":false,"suffix":""},{"dropping-particle":"","family":"Bauer","given":"Rudolf","non-dropping-particle":"","parse-names":false,"suffix":""}],"id":"ITEM-1","issue":"November","issued":{"date-parts":[["2019"]]},"page":"1-14","title":"C13 Megastigmane Derivatives From Epipremnum pinnatum : β-Damascenone Inhibits the Expression of Pro-Inflammatory Cytokines and Leukocyte Adhesion Molecules as Well as NF-κB Signaling","type":"article-journal","volume":"10"},"uris":["http://www.mendeley.com/documents/?uuid=c36da345-a32d-4f58-94e1-d32dca937d6f"]}],"mendeley":{"formattedCitation":"&lt;sup&gt;8&lt;/sup&gt;","plainTextFormattedCitation":"8","previouslyFormattedCitation":"&lt;sup&gt;8&lt;/sup&gt;"},"properties":{"noteIndex":0},"schema":"https://github.com/citation-style-language/schema/raw/master/csl-citation.json"}</w:instrText>
            </w:r>
            <w:r w:rsidR="00384513">
              <w:fldChar w:fldCharType="separate"/>
            </w:r>
            <w:r w:rsidR="00384513" w:rsidRPr="00384513">
              <w:rPr>
                <w:noProof/>
                <w:vertAlign w:val="superscript"/>
              </w:rPr>
              <w:t>8</w:t>
            </w:r>
            <w:r w:rsidR="00384513">
              <w:fldChar w:fldCharType="end"/>
            </w:r>
          </w:p>
          <w:p w14:paraId="05475BC3" w14:textId="52351712" w:rsidR="0083118A" w:rsidRDefault="0083118A" w:rsidP="009C282F">
            <w:pPr>
              <w:jc w:val="center"/>
            </w:pPr>
          </w:p>
        </w:tc>
        <w:tc>
          <w:tcPr>
            <w:tcW w:w="1728" w:type="dxa"/>
          </w:tcPr>
          <w:p w14:paraId="1D97FF24" w14:textId="77777777" w:rsidR="00537B26" w:rsidRDefault="00537B26" w:rsidP="009C282F">
            <w:pPr>
              <w:jc w:val="center"/>
            </w:pPr>
            <w:r>
              <w:rPr>
                <w:rFonts w:ascii="Segoe UI" w:hAnsi="Segoe UI" w:cs="Segoe UI"/>
                <w:color w:val="212121"/>
                <w:shd w:val="clear" w:color="auto" w:fill="FFFFFF"/>
              </w:rPr>
              <w:t>118284</w:t>
            </w:r>
          </w:p>
        </w:tc>
      </w:tr>
      <w:tr w:rsidR="00537B26" w14:paraId="2E13AB1C" w14:textId="77777777" w:rsidTr="00C44C3C">
        <w:trPr>
          <w:trHeight w:val="390"/>
        </w:trPr>
        <w:tc>
          <w:tcPr>
            <w:tcW w:w="1240" w:type="dxa"/>
            <w:vMerge/>
          </w:tcPr>
          <w:p w14:paraId="5529C4E5" w14:textId="77777777" w:rsidR="00537B26" w:rsidRDefault="00537B26" w:rsidP="009C282F">
            <w:pPr>
              <w:jc w:val="center"/>
            </w:pPr>
          </w:p>
        </w:tc>
        <w:tc>
          <w:tcPr>
            <w:tcW w:w="2363" w:type="dxa"/>
            <w:vMerge/>
          </w:tcPr>
          <w:p w14:paraId="3E736686" w14:textId="77777777" w:rsidR="00537B26" w:rsidRDefault="00537B26" w:rsidP="009C282F">
            <w:pPr>
              <w:jc w:val="center"/>
            </w:pPr>
          </w:p>
        </w:tc>
        <w:tc>
          <w:tcPr>
            <w:tcW w:w="4245" w:type="dxa"/>
          </w:tcPr>
          <w:p w14:paraId="175C6E9B" w14:textId="77777777" w:rsidR="00537B26" w:rsidRDefault="00537B26" w:rsidP="009C282F">
            <w:pPr>
              <w:jc w:val="center"/>
            </w:pPr>
            <w:r>
              <w:t>α-Ionone</w:t>
            </w:r>
            <w:r w:rsidR="00384513">
              <w:fldChar w:fldCharType="begin" w:fldLock="1"/>
            </w:r>
            <w:r w:rsidR="00384513">
              <w:instrText>ADDIN CSL_CITATION {"citationItems":[{"id":"ITEM-1","itemData":{"DOI":"10.3389/fphar.2019.01351","author":[{"dropping-particle":"","family":"Pan","given":"San-po","non-dropping-particle":"","parse-names":false,"suffix":""},{"dropping-particle":"","family":"Pirker","given":"Teresa","non-dropping-particle":"","parse-names":false,"suffix":""},{"dropping-particle":"","family":"Kunert","given":"Olaf","non-dropping-particle":"","parse-names":false,"suffix":""},{"dropping-particle":"","family":"Kretschmer","given":"Nadine","non-dropping-particle":"","parse-names":false,"suffix":""},{"dropping-particle":"","family":"Hummelbrunner","given":"Scarlet","non-dropping-particle":"","parse-names":false,"suffix":""},{"dropping-particle":"","family":"Latkolik","given":"Simone L","non-dropping-particle":"","parse-names":false,"suffix":""},{"dropping-particle":"","family":"Rappai","given":"Julia","non-dropping-particle":"","parse-names":false,"suffix":""},{"dropping-particle":"","family":"Dirsch","given":"Verena M","non-dropping-particle":"","parse-names":false,"suffix":""},{"dropping-particle":"","family":"Bochkov","given":"Valery","non-dropping-particle":"","parse-names":false,"suffix":""},{"dropping-particle":"","family":"Bauer","given":"Rudolf","non-dropping-particle":"","parse-names":false,"suffix":""}],"id":"ITEM-1","issue":"November","issued":{"date-parts":[["2019"]]},"page":"1-14","title":"C13 Megastigmane Derivatives From Epipremnum pinnatum : β-Damascenone Inhibits the Expression of Pro-Inflammatory Cytokines and Leukocyte Adhesion Molecules as Well as NF-κB Signaling","type":"article-journal","volume":"10"},"uris":["http://www.mendeley.com/documents/?uuid=c36da345-a32d-4f58-94e1-d32dca937d6f"]}],"mendeley":{"formattedCitation":"&lt;sup&gt;8&lt;/sup&gt;","plainTextFormattedCitation":"8","previouslyFormattedCitation":"&lt;sup&gt;8&lt;/sup&gt;"},"properties":{"noteIndex":0},"schema":"https://github.com/citation-style-language/schema/raw/master/csl-citation.json"}</w:instrText>
            </w:r>
            <w:r w:rsidR="00384513">
              <w:fldChar w:fldCharType="separate"/>
            </w:r>
            <w:r w:rsidR="00384513" w:rsidRPr="00384513">
              <w:rPr>
                <w:noProof/>
                <w:vertAlign w:val="superscript"/>
              </w:rPr>
              <w:t>8</w:t>
            </w:r>
            <w:r w:rsidR="00384513">
              <w:fldChar w:fldCharType="end"/>
            </w:r>
          </w:p>
          <w:p w14:paraId="6C30FAA5" w14:textId="26AEB4D7" w:rsidR="0083118A" w:rsidRDefault="0083118A" w:rsidP="009C282F">
            <w:pPr>
              <w:jc w:val="center"/>
            </w:pPr>
          </w:p>
        </w:tc>
        <w:tc>
          <w:tcPr>
            <w:tcW w:w="1728" w:type="dxa"/>
          </w:tcPr>
          <w:p w14:paraId="2E0C6F39" w14:textId="77777777" w:rsidR="00537B26" w:rsidRDefault="00537B26" w:rsidP="009C282F">
            <w:pPr>
              <w:jc w:val="center"/>
            </w:pPr>
            <w:r>
              <w:rPr>
                <w:rFonts w:ascii="Segoe UI" w:hAnsi="Segoe UI" w:cs="Segoe UI"/>
                <w:color w:val="212121"/>
                <w:shd w:val="clear" w:color="auto" w:fill="FFFFFF"/>
              </w:rPr>
              <w:t>5282108</w:t>
            </w:r>
          </w:p>
        </w:tc>
      </w:tr>
      <w:tr w:rsidR="00537B26" w14:paraId="5B404F25" w14:textId="77777777" w:rsidTr="00C44C3C">
        <w:trPr>
          <w:trHeight w:val="390"/>
        </w:trPr>
        <w:tc>
          <w:tcPr>
            <w:tcW w:w="1240" w:type="dxa"/>
            <w:vMerge/>
          </w:tcPr>
          <w:p w14:paraId="43981D00" w14:textId="77777777" w:rsidR="00537B26" w:rsidRDefault="00537B26" w:rsidP="009C282F">
            <w:pPr>
              <w:jc w:val="center"/>
            </w:pPr>
          </w:p>
        </w:tc>
        <w:tc>
          <w:tcPr>
            <w:tcW w:w="2363" w:type="dxa"/>
            <w:vMerge/>
          </w:tcPr>
          <w:p w14:paraId="3D9D5BF2" w14:textId="77777777" w:rsidR="00537B26" w:rsidRDefault="00537B26" w:rsidP="009C282F">
            <w:pPr>
              <w:jc w:val="center"/>
            </w:pPr>
          </w:p>
        </w:tc>
        <w:tc>
          <w:tcPr>
            <w:tcW w:w="4245" w:type="dxa"/>
          </w:tcPr>
          <w:p w14:paraId="731A4898" w14:textId="77777777" w:rsidR="00537B26" w:rsidRDefault="00537B26" w:rsidP="009C282F">
            <w:pPr>
              <w:jc w:val="center"/>
            </w:pPr>
            <w:r>
              <w:t>β-ionone</w:t>
            </w:r>
            <w:r w:rsidR="00384513">
              <w:fldChar w:fldCharType="begin" w:fldLock="1"/>
            </w:r>
            <w:r w:rsidR="00384513">
              <w:instrText>ADDIN CSL_CITATION {"citationItems":[{"id":"ITEM-1","itemData":{"DOI":"10.3389/fphar.2019.01351","author":[{"dropping-particle":"","family":"Pan","given":"San-po","non-dropping-particle":"","parse-names":false,"suffix":""},{"dropping-particle":"","family":"Pirker","given":"Teresa","non-dropping-particle":"","parse-names":false,"suffix":""},{"dropping-particle":"","family":"Kunert","given":"Olaf","non-dropping-particle":"","parse-names":false,"suffix":""},{"dropping-particle":"","family":"Kretschmer","given":"Nadine","non-dropping-particle":"","parse-names":false,"suffix":""},{"dropping-particle":"","family":"Hummelbrunner","given":"Scarlet","non-dropping-particle":"","parse-names":false,"suffix":""},{"dropping-particle":"","family":"Latkolik","given":"Simone L","non-dropping-particle":"","parse-names":false,"suffix":""},{"dropping-particle":"","family":"Rappai","given":"Julia","non-dropping-particle":"","parse-names":false,"suffix":""},{"dropping-particle":"","family":"Dirsch","given":"Verena M","non-dropping-particle":"","parse-names":false,"suffix":""},{"dropping-particle":"","family":"Bochkov","given":"Valery","non-dropping-particle":"","parse-names":false,"suffix":""},{"dropping-particle":"","family":"Bauer","given":"Rudolf","non-dropping-particle":"","parse-names":false,"suffix":""}],"id":"ITEM-1","issue":"November","issued":{"date-parts":[["2019"]]},"page":"1-14","title":"C13 Megastigmane Derivatives From Epipremnum pinnatum : β-Damascenone Inhibits the Expression of Pro-Inflammatory Cytokines and Leukocyte Adhesion Molecules as Well as NF-κB Signaling","type":"article-journal","volume":"10"},"uris":["http://www.mendeley.com/documents/?uuid=c36da345-a32d-4f58-94e1-d32dca937d6f"]}],"mendeley":{"formattedCitation":"&lt;sup&gt;8&lt;/sup&gt;","plainTextFormattedCitation":"8","previouslyFormattedCitation":"&lt;sup&gt;8&lt;/sup&gt;"},"properties":{"noteIndex":0},"schema":"https://github.com/citation-style-language/schema/raw/master/csl-citation.json"}</w:instrText>
            </w:r>
            <w:r w:rsidR="00384513">
              <w:fldChar w:fldCharType="separate"/>
            </w:r>
            <w:r w:rsidR="00384513" w:rsidRPr="00384513">
              <w:rPr>
                <w:noProof/>
                <w:vertAlign w:val="superscript"/>
              </w:rPr>
              <w:t>8</w:t>
            </w:r>
            <w:r w:rsidR="00384513">
              <w:fldChar w:fldCharType="end"/>
            </w:r>
          </w:p>
          <w:p w14:paraId="58DD2FAD" w14:textId="500BE342" w:rsidR="0083118A" w:rsidRDefault="0083118A" w:rsidP="009C282F">
            <w:pPr>
              <w:jc w:val="center"/>
            </w:pPr>
          </w:p>
        </w:tc>
        <w:tc>
          <w:tcPr>
            <w:tcW w:w="1728" w:type="dxa"/>
          </w:tcPr>
          <w:p w14:paraId="387AD4BE" w14:textId="77777777" w:rsidR="00537B26" w:rsidRDefault="00537B26" w:rsidP="009C282F">
            <w:pPr>
              <w:jc w:val="center"/>
            </w:pPr>
            <w:r>
              <w:rPr>
                <w:rFonts w:ascii="Segoe UI" w:hAnsi="Segoe UI" w:cs="Segoe UI"/>
                <w:color w:val="212121"/>
                <w:shd w:val="clear" w:color="auto" w:fill="FFFFFF"/>
              </w:rPr>
              <w:t>638014</w:t>
            </w:r>
          </w:p>
        </w:tc>
      </w:tr>
      <w:tr w:rsidR="00537B26" w14:paraId="1DC7C03E" w14:textId="77777777" w:rsidTr="00C44C3C">
        <w:trPr>
          <w:trHeight w:val="390"/>
        </w:trPr>
        <w:tc>
          <w:tcPr>
            <w:tcW w:w="1240" w:type="dxa"/>
            <w:vMerge/>
          </w:tcPr>
          <w:p w14:paraId="4D291B47" w14:textId="77777777" w:rsidR="00537B26" w:rsidRDefault="00537B26" w:rsidP="009C282F">
            <w:pPr>
              <w:jc w:val="center"/>
            </w:pPr>
          </w:p>
        </w:tc>
        <w:tc>
          <w:tcPr>
            <w:tcW w:w="2363" w:type="dxa"/>
            <w:vMerge/>
          </w:tcPr>
          <w:p w14:paraId="3D084EA8" w14:textId="77777777" w:rsidR="00537B26" w:rsidRDefault="00537B26" w:rsidP="009C282F">
            <w:pPr>
              <w:jc w:val="center"/>
            </w:pPr>
          </w:p>
        </w:tc>
        <w:tc>
          <w:tcPr>
            <w:tcW w:w="4245" w:type="dxa"/>
          </w:tcPr>
          <w:p w14:paraId="43F28542" w14:textId="77777777" w:rsidR="00537B26" w:rsidRDefault="00537B26" w:rsidP="009C282F">
            <w:pPr>
              <w:jc w:val="center"/>
            </w:pPr>
            <w:r>
              <w:t>dihydro-β-ionone</w:t>
            </w:r>
            <w:r w:rsidR="00384513">
              <w:fldChar w:fldCharType="begin" w:fldLock="1"/>
            </w:r>
            <w:r w:rsidR="00384513">
              <w:instrText>ADDIN CSL_CITATION {"citationItems":[{"id":"ITEM-1","itemData":{"DOI":"10.3389/fphar.2019.01351","author":[{"dropping-particle":"","family":"Pan","given":"San-po","non-dropping-particle":"","parse-names":false,"suffix":""},{"dropping-particle":"","family":"Pirker","given":"Teresa","non-dropping-particle":"","parse-names":false,"suffix":""},{"dropping-particle":"","family":"Kunert","given":"Olaf","non-dropping-particle":"","parse-names":false,"suffix":""},{"dropping-particle":"","family":"Kretschmer","given":"Nadine","non-dropping-particle":"","parse-names":false,"suffix":""},{"dropping-particle":"","family":"Hummelbrunner","given":"Scarlet","non-dropping-particle":"","parse-names":false,"suffix":""},{"dropping-particle":"","family":"Latkolik","given":"Simone L","non-dropping-particle":"","parse-names":false,"suffix":""},{"dropping-particle":"","family":"Rappai","given":"Julia","non-dropping-particle":"","parse-names":false,"suffix":""},{"dropping-particle":"","family":"Dirsch","given":"Verena M","non-dropping-particle":"","parse-names":false,"suffix":""},{"dropping-particle":"","family":"Bochkov","given":"Valery","non-dropping-particle":"","parse-names":false,"suffix":""},{"dropping-particle":"","family":"Bauer","given":"Rudolf","non-dropping-particle":"","parse-names":false,"suffix":""}],"id":"ITEM-1","issue":"November","issued":{"date-parts":[["2019"]]},"page":"1-14","title":"C13 Megastigmane Derivatives From Epipremnum pinnatum : β-Damascenone Inhibits the Expression of Pro-Inflammatory Cytokines and Leukocyte Adhesion Molecules as Well as NF-κB Signaling","type":"article-journal","volume":"10"},"uris":["http://www.mendeley.com/documents/?uuid=c36da345-a32d-4f58-94e1-d32dca937d6f"]}],"mendeley":{"formattedCitation":"&lt;sup&gt;8&lt;/sup&gt;","plainTextFormattedCitation":"8","previouslyFormattedCitation":"&lt;sup&gt;8&lt;/sup&gt;"},"properties":{"noteIndex":0},"schema":"https://github.com/citation-style-language/schema/raw/master/csl-citation.json"}</w:instrText>
            </w:r>
            <w:r w:rsidR="00384513">
              <w:fldChar w:fldCharType="separate"/>
            </w:r>
            <w:r w:rsidR="00384513" w:rsidRPr="00384513">
              <w:rPr>
                <w:noProof/>
                <w:vertAlign w:val="superscript"/>
              </w:rPr>
              <w:t>8</w:t>
            </w:r>
            <w:r w:rsidR="00384513">
              <w:fldChar w:fldCharType="end"/>
            </w:r>
          </w:p>
          <w:p w14:paraId="02BE5109" w14:textId="525FE574" w:rsidR="0083118A" w:rsidRDefault="0083118A" w:rsidP="009C282F">
            <w:pPr>
              <w:jc w:val="center"/>
            </w:pPr>
          </w:p>
        </w:tc>
        <w:tc>
          <w:tcPr>
            <w:tcW w:w="1728" w:type="dxa"/>
          </w:tcPr>
          <w:p w14:paraId="5A377D1E" w14:textId="77777777" w:rsidR="00537B26" w:rsidRDefault="00537B26" w:rsidP="009C282F">
            <w:pPr>
              <w:jc w:val="center"/>
            </w:pPr>
            <w:r>
              <w:rPr>
                <w:rFonts w:ascii="Segoe UI" w:hAnsi="Segoe UI" w:cs="Segoe UI"/>
                <w:color w:val="212121"/>
                <w:shd w:val="clear" w:color="auto" w:fill="FFFFFF"/>
              </w:rPr>
              <w:t>519382</w:t>
            </w:r>
          </w:p>
        </w:tc>
      </w:tr>
      <w:tr w:rsidR="00537B26" w14:paraId="17EC2923" w14:textId="77777777" w:rsidTr="00C44C3C">
        <w:trPr>
          <w:trHeight w:val="390"/>
        </w:trPr>
        <w:tc>
          <w:tcPr>
            <w:tcW w:w="1240" w:type="dxa"/>
            <w:vMerge/>
          </w:tcPr>
          <w:p w14:paraId="1326DAED" w14:textId="77777777" w:rsidR="00537B26" w:rsidRDefault="00537B26" w:rsidP="009C282F">
            <w:pPr>
              <w:jc w:val="center"/>
            </w:pPr>
          </w:p>
        </w:tc>
        <w:tc>
          <w:tcPr>
            <w:tcW w:w="2363" w:type="dxa"/>
            <w:vMerge/>
          </w:tcPr>
          <w:p w14:paraId="54A965C0" w14:textId="77777777" w:rsidR="00537B26" w:rsidRDefault="00537B26" w:rsidP="009C282F">
            <w:pPr>
              <w:jc w:val="center"/>
            </w:pPr>
          </w:p>
        </w:tc>
        <w:tc>
          <w:tcPr>
            <w:tcW w:w="4245" w:type="dxa"/>
          </w:tcPr>
          <w:p w14:paraId="71047185" w14:textId="77777777" w:rsidR="00537B26" w:rsidRDefault="00537B26" w:rsidP="009C282F">
            <w:pPr>
              <w:jc w:val="center"/>
            </w:pPr>
            <w:r>
              <w:t>β-damascone</w:t>
            </w:r>
            <w:r w:rsidR="00384513">
              <w:fldChar w:fldCharType="begin" w:fldLock="1"/>
            </w:r>
            <w:r w:rsidR="00384513">
              <w:instrText>ADDIN CSL_CITATION {"citationItems":[{"id":"ITEM-1","itemData":{"DOI":"10.3389/fphar.2019.01351","author":[{"dropping-particle":"","family":"Pan","given":"San-po","non-dropping-particle":"","parse-names":false,"suffix":""},{"dropping-particle":"","family":"Pirker","given":"Teresa","non-dropping-particle":"","parse-names":false,"suffix":""},{"dropping-particle":"","family":"Kunert","given":"Olaf","non-dropping-particle":"","parse-names":false,"suffix":""},{"dropping-particle":"","family":"Kretschmer","given":"Nadine","non-dropping-particle":"","parse-names":false,"suffix":""},{"dropping-particle":"","family":"Hummelbrunner","given":"Scarlet","non-dropping-particle":"","parse-names":false,"suffix":""},{"dropping-particle":"","family":"Latkolik","given":"Simone L","non-dropping-particle":"","parse-names":false,"suffix":""},{"dropping-particle":"","family":"Rappai","given":"Julia","non-dropping-particle":"","parse-names":false,"suffix":""},{"dropping-particle":"","family":"Dirsch","given":"Verena M","non-dropping-particle":"","parse-names":false,"suffix":""},{"dropping-particle":"","family":"Bochkov","given":"Valery","non-dropping-particle":"","parse-names":false,"suffix":""},{"dropping-particle":"","family":"Bauer","given":"Rudolf","non-dropping-particle":"","parse-names":false,"suffix":""}],"id":"ITEM-1","issue":"November","issued":{"date-parts":[["2019"]]},"page":"1-14","title":"C13 Megastigmane Derivatives From Epipremnum pinnatum : β-Damascenone Inhibits the Expression of Pro-Inflammatory Cytokines and Leukocyte Adhesion Molecules as Well as NF-κB Signaling","type":"article-journal","volume":"10"},"uris":["http://www.mendeley.com/documents/?uuid=c36da345-a32d-4f58-94e1-d32dca937d6f"]}],"mendeley":{"formattedCitation":"&lt;sup&gt;8&lt;/sup&gt;","plainTextFormattedCitation":"8","previouslyFormattedCitation":"&lt;sup&gt;8&lt;/sup&gt;"},"properties":{"noteIndex":0},"schema":"https://github.com/citation-style-language/schema/raw/master/csl-citation.json"}</w:instrText>
            </w:r>
            <w:r w:rsidR="00384513">
              <w:fldChar w:fldCharType="separate"/>
            </w:r>
            <w:r w:rsidR="00384513" w:rsidRPr="00384513">
              <w:rPr>
                <w:noProof/>
                <w:vertAlign w:val="superscript"/>
              </w:rPr>
              <w:t>8</w:t>
            </w:r>
            <w:r w:rsidR="00384513">
              <w:fldChar w:fldCharType="end"/>
            </w:r>
          </w:p>
          <w:p w14:paraId="01B164AD" w14:textId="49EF00F4" w:rsidR="0083118A" w:rsidRDefault="0083118A" w:rsidP="009C282F">
            <w:pPr>
              <w:jc w:val="center"/>
            </w:pPr>
          </w:p>
        </w:tc>
        <w:tc>
          <w:tcPr>
            <w:tcW w:w="1728" w:type="dxa"/>
          </w:tcPr>
          <w:p w14:paraId="0D6FDFDF" w14:textId="77777777" w:rsidR="00537B26" w:rsidRDefault="00537B26" w:rsidP="009C282F">
            <w:pPr>
              <w:jc w:val="center"/>
            </w:pPr>
            <w:r>
              <w:rPr>
                <w:rFonts w:ascii="Segoe UI" w:hAnsi="Segoe UI" w:cs="Segoe UI"/>
                <w:color w:val="212121"/>
                <w:shd w:val="clear" w:color="auto" w:fill="FFFFFF"/>
              </w:rPr>
              <w:t>5374527</w:t>
            </w:r>
          </w:p>
        </w:tc>
      </w:tr>
      <w:tr w:rsidR="00537B26" w14:paraId="3725B077" w14:textId="77777777" w:rsidTr="00C44C3C">
        <w:trPr>
          <w:trHeight w:val="381"/>
        </w:trPr>
        <w:tc>
          <w:tcPr>
            <w:tcW w:w="1240" w:type="dxa"/>
            <w:vMerge/>
          </w:tcPr>
          <w:p w14:paraId="59F2D3E4" w14:textId="77777777" w:rsidR="00537B26" w:rsidRDefault="00537B26" w:rsidP="009C282F">
            <w:pPr>
              <w:jc w:val="center"/>
            </w:pPr>
          </w:p>
        </w:tc>
        <w:tc>
          <w:tcPr>
            <w:tcW w:w="2363" w:type="dxa"/>
            <w:vMerge/>
          </w:tcPr>
          <w:p w14:paraId="53B7CA29" w14:textId="77777777" w:rsidR="00537B26" w:rsidRDefault="00537B26" w:rsidP="009C282F">
            <w:pPr>
              <w:jc w:val="center"/>
            </w:pPr>
          </w:p>
        </w:tc>
        <w:tc>
          <w:tcPr>
            <w:tcW w:w="4245" w:type="dxa"/>
          </w:tcPr>
          <w:p w14:paraId="2B88D82C" w14:textId="77777777" w:rsidR="00537B26" w:rsidRDefault="00E2111B" w:rsidP="009C282F">
            <w:pPr>
              <w:jc w:val="center"/>
            </w:pPr>
            <w:r>
              <w:t>gusanlungionoside A</w:t>
            </w:r>
            <w:r w:rsidR="00384513">
              <w:fldChar w:fldCharType="begin" w:fldLock="1"/>
            </w:r>
            <w:r w:rsidR="00384513">
              <w:instrText>ADDIN CSL_CITATION {"citationItems":[{"id":"ITEM-1","itemData":{"DOI":"10.3389/fphar.2019.01351","author":[{"dropping-particle":"","family":"Pan","given":"San-po","non-dropping-particle":"","parse-names":false,"suffix":""},{"dropping-particle":"","family":"Pirker","given":"Teresa","non-dropping-particle":"","parse-names":false,"suffix":""},{"dropping-particle":"","family":"Kunert","given":"Olaf","non-dropping-particle":"","parse-names":false,"suffix":""},{"dropping-particle":"","family":"Kretschmer","given":"Nadine","non-dropping-particle":"","parse-names":false,"suffix":""},{"dropping-particle":"","family":"Hummelbrunner","given":"Scarlet","non-dropping-particle":"","parse-names":false,"suffix":""},{"dropping-particle":"","family":"Latkolik","given":"Simone L","non-dropping-particle":"","parse-names":false,"suffix":""},{"dropping-particle":"","family":"Rappai","given":"Julia","non-dropping-particle":"","parse-names":false,"suffix":""},{"dropping-particle":"","family":"Dirsch","given":"Verena M","non-dropping-particle":"","parse-names":false,"suffix":""},{"dropping-particle":"","family":"Bochkov","given":"Valery","non-dropping-particle":"","parse-names":false,"suffix":""},{"dropping-particle":"","family":"Bauer","given":"Rudolf","non-dropping-particle":"","parse-names":false,"suffix":""}],"id":"ITEM-1","issue":"November","issued":{"date-parts":[["2019"]]},"page":"1-14","title":"C13 Megastigmane Derivatives From Epipremnum pinnatum : β-Damascenone Inhibits the Expression of Pro-Inflammatory Cytokines and Leukocyte Adhesion Molecules as Well as NF-κB Signaling","type":"article-journal","volume":"10"},"uris":["http://www.mendeley.com/documents/?uuid=c36da345-a32d-4f58-94e1-d32dca937d6f"]}],"mendeley":{"formattedCitation":"&lt;sup&gt;8&lt;/sup&gt;","plainTextFormattedCitation":"8","previouslyFormattedCitation":"&lt;sup&gt;8&lt;/sup&gt;"},"properties":{"noteIndex":0},"schema":"https://github.com/citation-style-language/schema/raw/master/csl-citation.json"}</w:instrText>
            </w:r>
            <w:r w:rsidR="00384513">
              <w:fldChar w:fldCharType="separate"/>
            </w:r>
            <w:r w:rsidR="00384513" w:rsidRPr="00384513">
              <w:rPr>
                <w:noProof/>
                <w:vertAlign w:val="superscript"/>
              </w:rPr>
              <w:t>8</w:t>
            </w:r>
            <w:r w:rsidR="00384513">
              <w:fldChar w:fldCharType="end"/>
            </w:r>
          </w:p>
          <w:p w14:paraId="4CD37C28" w14:textId="5283F633" w:rsidR="0083118A" w:rsidRDefault="0083118A" w:rsidP="009C282F">
            <w:pPr>
              <w:jc w:val="center"/>
            </w:pPr>
          </w:p>
        </w:tc>
        <w:tc>
          <w:tcPr>
            <w:tcW w:w="1728" w:type="dxa"/>
          </w:tcPr>
          <w:p w14:paraId="684EEEA2" w14:textId="77777777" w:rsidR="00537B26" w:rsidRDefault="00E2111B" w:rsidP="009C282F">
            <w:pPr>
              <w:jc w:val="center"/>
            </w:pPr>
            <w:r>
              <w:rPr>
                <w:rFonts w:ascii="Segoe UI" w:hAnsi="Segoe UI" w:cs="Segoe UI"/>
                <w:color w:val="212121"/>
                <w:shd w:val="clear" w:color="auto" w:fill="FFFFFF"/>
              </w:rPr>
              <w:t>53355015</w:t>
            </w:r>
          </w:p>
        </w:tc>
      </w:tr>
      <w:tr w:rsidR="00537B26" w14:paraId="2C8A5AAF" w14:textId="77777777" w:rsidTr="00C44C3C">
        <w:trPr>
          <w:trHeight w:val="376"/>
        </w:trPr>
        <w:tc>
          <w:tcPr>
            <w:tcW w:w="1240" w:type="dxa"/>
            <w:vMerge/>
          </w:tcPr>
          <w:p w14:paraId="3BEFA97C" w14:textId="77777777" w:rsidR="00537B26" w:rsidRDefault="00537B26" w:rsidP="009C282F">
            <w:pPr>
              <w:jc w:val="center"/>
            </w:pPr>
          </w:p>
        </w:tc>
        <w:tc>
          <w:tcPr>
            <w:tcW w:w="2363" w:type="dxa"/>
            <w:vMerge/>
          </w:tcPr>
          <w:p w14:paraId="7445D53B" w14:textId="77777777" w:rsidR="00537B26" w:rsidRDefault="00537B26" w:rsidP="009C282F">
            <w:pPr>
              <w:jc w:val="center"/>
            </w:pPr>
          </w:p>
        </w:tc>
        <w:tc>
          <w:tcPr>
            <w:tcW w:w="4245" w:type="dxa"/>
          </w:tcPr>
          <w:p w14:paraId="2FB5CECD" w14:textId="77777777" w:rsidR="00537B26" w:rsidRDefault="00AE3C4F" w:rsidP="009C282F">
            <w:pPr>
              <w:jc w:val="center"/>
            </w:pPr>
            <w:r>
              <w:t>Gusanlungionoside B</w:t>
            </w:r>
            <w:r w:rsidR="00384513">
              <w:fldChar w:fldCharType="begin" w:fldLock="1"/>
            </w:r>
            <w:r w:rsidR="00384513">
              <w:instrText>ADDIN CSL_CITATION {"citationItems":[{"id":"ITEM-1","itemData":{"DOI":"10.3389/fphar.2019.01351","author":[{"dropping-particle":"","family":"Pan","given":"San-po","non-dropping-particle":"","parse-names":false,"suffix":""},{"dropping-particle":"","family":"Pirker","given":"Teresa","non-dropping-particle":"","parse-names":false,"suffix":""},{"dropping-particle":"","family":"Kunert","given":"Olaf","non-dropping-particle":"","parse-names":false,"suffix":""},{"dropping-particle":"","family":"Kretschmer","given":"Nadine","non-dropping-particle":"","parse-names":false,"suffix":""},{"dropping-particle":"","family":"Hummelbrunner","given":"Scarlet","non-dropping-particle":"","parse-names":false,"suffix":""},{"dropping-particle":"","family":"Latkolik","given":"Simone L","non-dropping-particle":"","parse-names":false,"suffix":""},{"dropping-particle":"","family":"Rappai","given":"Julia","non-dropping-particle":"","parse-names":false,"suffix":""},{"dropping-particle":"","family":"Dirsch","given":"Verena M","non-dropping-particle":"","parse-names":false,"suffix":""},{"dropping-particle":"","family":"Bochkov","given":"Valery","non-dropping-particle":"","parse-names":false,"suffix":""},{"dropping-particle":"","family":"Bauer","given":"Rudolf","non-dropping-particle":"","parse-names":false,"suffix":""}],"id":"ITEM-1","issue":"November","issued":{"date-parts":[["2019"]]},"page":"1-14","title":"C13 Megastigmane Derivatives From Epipremnum pinnatum : β-Damascenone Inhibits the Expression of Pro-Inflammatory Cytokines and Leukocyte Adhesion Molecules as Well as NF-κB Signaling","type":"article-journal","volume":"10"},"uris":["http://www.mendeley.com/documents/?uuid=c36da345-a32d-4f58-94e1-d32dca937d6f"]}],"mendeley":{"formattedCitation":"&lt;sup&gt;8&lt;/sup&gt;","plainTextFormattedCitation":"8","previouslyFormattedCitation":"&lt;sup&gt;8&lt;/sup&gt;"},"properties":{"noteIndex":0},"schema":"https://github.com/citation-style-language/schema/raw/master/csl-citation.json"}</w:instrText>
            </w:r>
            <w:r w:rsidR="00384513">
              <w:fldChar w:fldCharType="separate"/>
            </w:r>
            <w:r w:rsidR="00384513" w:rsidRPr="00384513">
              <w:rPr>
                <w:noProof/>
                <w:vertAlign w:val="superscript"/>
              </w:rPr>
              <w:t>8</w:t>
            </w:r>
            <w:r w:rsidR="00384513">
              <w:fldChar w:fldCharType="end"/>
            </w:r>
          </w:p>
          <w:p w14:paraId="36123ACF" w14:textId="3BD9DB10" w:rsidR="0083118A" w:rsidRDefault="0083118A" w:rsidP="009C282F">
            <w:pPr>
              <w:jc w:val="center"/>
            </w:pPr>
          </w:p>
        </w:tc>
        <w:tc>
          <w:tcPr>
            <w:tcW w:w="1728" w:type="dxa"/>
          </w:tcPr>
          <w:p w14:paraId="7466F322" w14:textId="77777777" w:rsidR="00537B26" w:rsidRDefault="00AE3C4F" w:rsidP="009C282F">
            <w:pPr>
              <w:jc w:val="center"/>
            </w:pPr>
            <w:r>
              <w:rPr>
                <w:rFonts w:ascii="Segoe UI" w:hAnsi="Segoe UI" w:cs="Segoe UI"/>
                <w:color w:val="212121"/>
                <w:shd w:val="clear" w:color="auto" w:fill="FFFFFF"/>
              </w:rPr>
              <w:t>53355121</w:t>
            </w:r>
          </w:p>
        </w:tc>
      </w:tr>
      <w:tr w:rsidR="00537B26" w14:paraId="63716548" w14:textId="77777777" w:rsidTr="00C44C3C">
        <w:trPr>
          <w:trHeight w:val="376"/>
        </w:trPr>
        <w:tc>
          <w:tcPr>
            <w:tcW w:w="1240" w:type="dxa"/>
            <w:vMerge/>
          </w:tcPr>
          <w:p w14:paraId="52C5C4D0" w14:textId="77777777" w:rsidR="00537B26" w:rsidRDefault="00537B26" w:rsidP="009C282F">
            <w:pPr>
              <w:jc w:val="center"/>
            </w:pPr>
          </w:p>
        </w:tc>
        <w:tc>
          <w:tcPr>
            <w:tcW w:w="2363" w:type="dxa"/>
            <w:vMerge/>
          </w:tcPr>
          <w:p w14:paraId="081C4638" w14:textId="77777777" w:rsidR="00537B26" w:rsidRDefault="00537B26" w:rsidP="009C282F">
            <w:pPr>
              <w:jc w:val="center"/>
            </w:pPr>
          </w:p>
        </w:tc>
        <w:tc>
          <w:tcPr>
            <w:tcW w:w="4245" w:type="dxa"/>
          </w:tcPr>
          <w:p w14:paraId="534AECC7" w14:textId="77777777" w:rsidR="00537B26" w:rsidRDefault="00AE3C4F" w:rsidP="009C282F">
            <w:pPr>
              <w:jc w:val="center"/>
            </w:pPr>
            <w:r>
              <w:t>Actinidioionoside</w:t>
            </w:r>
            <w:r w:rsidR="00384513">
              <w:fldChar w:fldCharType="begin" w:fldLock="1"/>
            </w:r>
            <w:r w:rsidR="00384513">
              <w:instrText>ADDIN CSL_CITATION {"citationItems":[{"id":"ITEM-1","itemData":{"DOI":"10.3389/fphar.2019.01351","author":[{"dropping-particle":"","family":"Pan","given":"San-po","non-dropping-particle":"","parse-names":false,"suffix":""},{"dropping-particle":"","family":"Pirker","given":"Teresa","non-dropping-particle":"","parse-names":false,"suffix":""},{"dropping-particle":"","family":"Kunert","given":"Olaf","non-dropping-particle":"","parse-names":false,"suffix":""},{"dropping-particle":"","family":"Kretschmer","given":"Nadine","non-dropping-particle":"","parse-names":false,"suffix":""},{"dropping-particle":"","family":"Hummelbrunner","given":"Scarlet","non-dropping-particle":"","parse-names":false,"suffix":""},{"dropping-particle":"","family":"Latkolik","given":"Simone L","non-dropping-particle":"","parse-names":false,"suffix":""},{"dropping-particle":"","family":"Rappai","given":"Julia","non-dropping-particle":"","parse-names":false,"suffix":""},{"dropping-particle":"","family":"Dirsch","given":"Verena M","non-dropping-particle":"","parse-names":false,"suffix":""},{"dropping-particle":"","family":"Bochkov","given":"Valery","non-dropping-particle":"","parse-names":false,"suffix":""},{"dropping-particle":"","family":"Bauer","given":"Rudolf","non-dropping-particle":"","parse-names":false,"suffix":""}],"id":"ITEM-1","issue":"November","issued":{"date-parts":[["2019"]]},"page":"1-14","title":"C13 Megastigmane Derivatives From Epipremnum pinnatum : β-Damascenone Inhibits the Expression of Pro-Inflammatory Cytokines and Leukocyte Adhesion Molecules as Well as NF-κB Signaling","type":"article-journal","volume":"10"},"uris":["http://www.mendeley.com/documents/?uuid=c36da345-a32d-4f58-94e1-d32dca937d6f"]}],"mendeley":{"formattedCitation":"&lt;sup&gt;8&lt;/sup&gt;","plainTextFormattedCitation":"8","previouslyFormattedCitation":"&lt;sup&gt;8&lt;/sup&gt;"},"properties":{"noteIndex":0},"schema":"https://github.com/citation-style-language/schema/raw/master/csl-citation.json"}</w:instrText>
            </w:r>
            <w:r w:rsidR="00384513">
              <w:fldChar w:fldCharType="separate"/>
            </w:r>
            <w:r w:rsidR="00384513" w:rsidRPr="00384513">
              <w:rPr>
                <w:noProof/>
                <w:vertAlign w:val="superscript"/>
              </w:rPr>
              <w:t>8</w:t>
            </w:r>
            <w:r w:rsidR="00384513">
              <w:fldChar w:fldCharType="end"/>
            </w:r>
          </w:p>
          <w:p w14:paraId="3FBE7FFA" w14:textId="6CCB6E14" w:rsidR="0083118A" w:rsidRDefault="0083118A" w:rsidP="009C282F">
            <w:pPr>
              <w:jc w:val="center"/>
            </w:pPr>
          </w:p>
        </w:tc>
        <w:tc>
          <w:tcPr>
            <w:tcW w:w="1728" w:type="dxa"/>
          </w:tcPr>
          <w:p w14:paraId="0A40650D" w14:textId="77777777" w:rsidR="00537B26" w:rsidRDefault="00AE3C4F" w:rsidP="009C282F">
            <w:pPr>
              <w:jc w:val="center"/>
            </w:pPr>
            <w:r>
              <w:rPr>
                <w:rFonts w:ascii="Segoe UI" w:hAnsi="Segoe UI" w:cs="Segoe UI"/>
                <w:color w:val="212121"/>
                <w:shd w:val="clear" w:color="auto" w:fill="FFFFFF"/>
              </w:rPr>
              <w:t>91827066</w:t>
            </w:r>
          </w:p>
        </w:tc>
      </w:tr>
      <w:tr w:rsidR="00537B26" w14:paraId="0C1645A3" w14:textId="77777777" w:rsidTr="00C44C3C">
        <w:trPr>
          <w:trHeight w:val="376"/>
        </w:trPr>
        <w:tc>
          <w:tcPr>
            <w:tcW w:w="1240" w:type="dxa"/>
            <w:vMerge/>
          </w:tcPr>
          <w:p w14:paraId="104778E4" w14:textId="77777777" w:rsidR="00537B26" w:rsidRDefault="00537B26" w:rsidP="009C282F">
            <w:pPr>
              <w:jc w:val="center"/>
            </w:pPr>
          </w:p>
        </w:tc>
        <w:tc>
          <w:tcPr>
            <w:tcW w:w="2363" w:type="dxa"/>
            <w:vMerge/>
          </w:tcPr>
          <w:p w14:paraId="20F56E5D" w14:textId="77777777" w:rsidR="00537B26" w:rsidRDefault="00537B26" w:rsidP="009C282F">
            <w:pPr>
              <w:jc w:val="center"/>
            </w:pPr>
          </w:p>
        </w:tc>
        <w:tc>
          <w:tcPr>
            <w:tcW w:w="4245" w:type="dxa"/>
          </w:tcPr>
          <w:p w14:paraId="178BC4A6" w14:textId="77777777" w:rsidR="00537B26" w:rsidRDefault="00AE3C4F" w:rsidP="009C282F">
            <w:pPr>
              <w:jc w:val="center"/>
            </w:pPr>
            <w:r>
              <w:t>Roseoside</w:t>
            </w:r>
            <w:r w:rsidR="00384513">
              <w:fldChar w:fldCharType="begin" w:fldLock="1"/>
            </w:r>
            <w:r w:rsidR="00384513">
              <w:instrText>ADDIN CSL_CITATION {"citationItems":[{"id":"ITEM-1","itemData":{"DOI":"10.3389/fphar.2019.01351","author":[{"dropping-particle":"","family":"Pan","given":"San-po","non-dropping-particle":"","parse-names":false,"suffix":""},{"dropping-particle":"","family":"Pirker","given":"Teresa","non-dropping-particle":"","parse-names":false,"suffix":""},{"dropping-particle":"","family":"Kunert","given":"Olaf","non-dropping-particle":"","parse-names":false,"suffix":""},{"dropping-particle":"","family":"Kretschmer","given":"Nadine","non-dropping-particle":"","parse-names":false,"suffix":""},{"dropping-particle":"","family":"Hummelbrunner","given":"Scarlet","non-dropping-particle":"","parse-names":false,"suffix":""},{"dropping-particle":"","family":"Latkolik","given":"Simone L","non-dropping-particle":"","parse-names":false,"suffix":""},{"dropping-particle":"","family":"Rappai","given":"Julia","non-dropping-particle":"","parse-names":false,"suffix":""},{"dropping-particle":"","family":"Dirsch","given":"Verena M","non-dropping-particle":"","parse-names":false,"suffix":""},{"dropping-particle":"","family":"Bochkov","given":"Valery","non-dropping-particle":"","parse-names":false,"suffix":""},{"dropping-particle":"","family":"Bauer","given":"Rudolf","non-dropping-particle":"","parse-names":false,"suffix":""}],"id":"ITEM-1","issue":"November","issued":{"date-parts":[["2019"]]},"page":"1-14","title":"C13 Megastigmane Derivatives From Epipremnum pinnatum : β-Damascenone Inhibits the Expression of Pro-Inflammatory Cytokines and Leukocyte Adhesion Molecules as Well as NF-κB Signaling","type":"article-journal","volume":"10"},"uris":["http://www.mendeley.com/documents/?uuid=c36da345-a32d-4f58-94e1-d32dca937d6f"]}],"mendeley":{"formattedCitation":"&lt;sup&gt;8&lt;/sup&gt;","plainTextFormattedCitation":"8","previouslyFormattedCitation":"&lt;sup&gt;8&lt;/sup&gt;"},"properties":{"noteIndex":0},"schema":"https://github.com/citation-style-language/schema/raw/master/csl-citation.json"}</w:instrText>
            </w:r>
            <w:r w:rsidR="00384513">
              <w:fldChar w:fldCharType="separate"/>
            </w:r>
            <w:r w:rsidR="00384513" w:rsidRPr="00384513">
              <w:rPr>
                <w:noProof/>
                <w:vertAlign w:val="superscript"/>
              </w:rPr>
              <w:t>8</w:t>
            </w:r>
            <w:r w:rsidR="00384513">
              <w:fldChar w:fldCharType="end"/>
            </w:r>
          </w:p>
          <w:p w14:paraId="0297ADB8" w14:textId="7C6A5D57" w:rsidR="0083118A" w:rsidRDefault="0083118A" w:rsidP="009C282F">
            <w:pPr>
              <w:jc w:val="center"/>
            </w:pPr>
          </w:p>
        </w:tc>
        <w:tc>
          <w:tcPr>
            <w:tcW w:w="1728" w:type="dxa"/>
          </w:tcPr>
          <w:p w14:paraId="0FF02DB5" w14:textId="77777777" w:rsidR="00537B26" w:rsidRDefault="00AE3C4F" w:rsidP="009C282F">
            <w:pPr>
              <w:jc w:val="center"/>
            </w:pPr>
            <w:r>
              <w:rPr>
                <w:rFonts w:ascii="Segoe UI" w:hAnsi="Segoe UI" w:cs="Segoe UI"/>
                <w:color w:val="212121"/>
                <w:shd w:val="clear" w:color="auto" w:fill="FFFFFF"/>
              </w:rPr>
              <w:t>9930064</w:t>
            </w:r>
          </w:p>
        </w:tc>
      </w:tr>
      <w:tr w:rsidR="00537B26" w14:paraId="33C51B31" w14:textId="77777777" w:rsidTr="00C44C3C">
        <w:trPr>
          <w:trHeight w:val="376"/>
        </w:trPr>
        <w:tc>
          <w:tcPr>
            <w:tcW w:w="1240" w:type="dxa"/>
            <w:vMerge/>
          </w:tcPr>
          <w:p w14:paraId="4D7A3044" w14:textId="77777777" w:rsidR="00537B26" w:rsidRDefault="00537B26" w:rsidP="009C282F">
            <w:pPr>
              <w:jc w:val="center"/>
            </w:pPr>
          </w:p>
        </w:tc>
        <w:tc>
          <w:tcPr>
            <w:tcW w:w="2363" w:type="dxa"/>
            <w:vMerge/>
          </w:tcPr>
          <w:p w14:paraId="639A876E" w14:textId="77777777" w:rsidR="00537B26" w:rsidRDefault="00537B26" w:rsidP="009C282F">
            <w:pPr>
              <w:jc w:val="center"/>
            </w:pPr>
          </w:p>
        </w:tc>
        <w:tc>
          <w:tcPr>
            <w:tcW w:w="4245" w:type="dxa"/>
          </w:tcPr>
          <w:p w14:paraId="76BA76CE" w14:textId="77777777" w:rsidR="00537B26" w:rsidRDefault="00AE3C4F" w:rsidP="009C282F">
            <w:pPr>
              <w:jc w:val="center"/>
            </w:pPr>
            <w:r>
              <w:t>sedumoside G</w:t>
            </w:r>
            <w:r w:rsidR="00384513">
              <w:fldChar w:fldCharType="begin" w:fldLock="1"/>
            </w:r>
            <w:r w:rsidR="002D3A9F">
              <w:instrText>ADDIN CSL_CITATION {"citationItems":[{"id":"ITEM-1","itemData":{"DOI":"10.3389/fphar.2019.01351","author":[{"dropping-particle":"","family":"Pan","given":"San-po","non-dropping-particle":"","parse-names":false,"suffix":""},{"dropping-particle":"","family":"Pirker","given":"Teresa","non-dropping-particle":"","parse-names":false,"suffix":""},{"dropping-particle":"","family":"Kunert","given":"Olaf","non-dropping-particle":"","parse-names":false,"suffix":""},{"dropping-particle":"","family":"Kretschmer","given":"Nadine","non-dropping-particle":"","parse-names":false,"suffix":""},{"dropping-particle":"","family":"Hummelbrunner","given":"Scarlet","non-dropping-particle":"","parse-names":false,"suffix":""},{"dropping-particle":"","family":"Latkolik","given":"Simone L","non-dropping-particle":"","parse-names":false,"suffix":""},{"dropping-particle":"","family":"Rappai","given":"Julia","non-dropping-particle":"","parse-names":false,"suffix":""},{"dropping-particle":"","family":"Dirsch","given":"Verena M","non-dropping-particle":"","parse-names":false,"suffix":""},{"dropping-particle":"","family":"Bochkov","given":"Valery","non-dropping-particle":"","parse-names":false,"suffix":""},{"dropping-particle":"","family":"Bauer","given":"Rudolf","non-dropping-particle":"","parse-names":false,"suffix":""}],"id":"ITEM-1","issue":"November","issued":{"date-parts":[["2019"]]},"page":"1-14","title":"C13 Megastigmane Derivatives From Epipremnum pinnatum : β-Damascenone Inhibits the Expression of Pro-Inflammatory Cytokines and Leukocyte Adhesion Molecules as Well as NF-κB Signaling","type":"article-journal","volume":"10"},"uris":["http://www.mendeley.com/documents/?uuid=c36da345-a32d-4f58-94e1-d32dca937d6f"]}],"mendeley":{"formattedCitation":"&lt;sup&gt;8&lt;/sup&gt;","plainTextFormattedCitation":"8","previouslyFormattedCitation":"&lt;sup&gt;8&lt;/sup&gt;"},"properties":{"noteIndex":0},"schema":"https://github.com/citation-style-language/schema/raw/master/csl-citation.json"}</w:instrText>
            </w:r>
            <w:r w:rsidR="00384513">
              <w:fldChar w:fldCharType="separate"/>
            </w:r>
            <w:r w:rsidR="00384513" w:rsidRPr="00384513">
              <w:rPr>
                <w:noProof/>
                <w:vertAlign w:val="superscript"/>
              </w:rPr>
              <w:t>8</w:t>
            </w:r>
            <w:r w:rsidR="00384513">
              <w:fldChar w:fldCharType="end"/>
            </w:r>
          </w:p>
          <w:p w14:paraId="3A4A61ED" w14:textId="6803D976" w:rsidR="0083118A" w:rsidRDefault="0083118A" w:rsidP="009C282F">
            <w:pPr>
              <w:jc w:val="center"/>
            </w:pPr>
          </w:p>
        </w:tc>
        <w:tc>
          <w:tcPr>
            <w:tcW w:w="1728" w:type="dxa"/>
          </w:tcPr>
          <w:p w14:paraId="529B8834" w14:textId="77777777" w:rsidR="00537B26" w:rsidRDefault="00164F18" w:rsidP="009C282F">
            <w:pPr>
              <w:jc w:val="center"/>
            </w:pPr>
            <w:r>
              <w:rPr>
                <w:rFonts w:ascii="Segoe UI" w:hAnsi="Segoe UI" w:cs="Segoe UI"/>
                <w:color w:val="212121"/>
                <w:shd w:val="clear" w:color="auto" w:fill="FFFFFF"/>
              </w:rPr>
              <w:t>16216607</w:t>
            </w:r>
          </w:p>
        </w:tc>
      </w:tr>
      <w:tr w:rsidR="00686CC8" w14:paraId="37548312" w14:textId="77777777" w:rsidTr="00C44C3C">
        <w:trPr>
          <w:trHeight w:val="314"/>
        </w:trPr>
        <w:tc>
          <w:tcPr>
            <w:tcW w:w="1240" w:type="dxa"/>
            <w:vMerge w:val="restart"/>
          </w:tcPr>
          <w:p w14:paraId="2BB0FAA6" w14:textId="65E619ED" w:rsidR="00686CC8" w:rsidRDefault="00DB1A88" w:rsidP="009C282F">
            <w:pPr>
              <w:jc w:val="center"/>
            </w:pPr>
            <w:r>
              <w:t>5.</w:t>
            </w:r>
          </w:p>
        </w:tc>
        <w:tc>
          <w:tcPr>
            <w:tcW w:w="2363" w:type="dxa"/>
            <w:vMerge w:val="restart"/>
          </w:tcPr>
          <w:p w14:paraId="3F8C6F99" w14:textId="6686526F" w:rsidR="00686CC8" w:rsidRDefault="00686CC8" w:rsidP="009C282F">
            <w:pPr>
              <w:jc w:val="center"/>
            </w:pPr>
            <w:r w:rsidRPr="0083118A">
              <w:rPr>
                <w:i/>
                <w:iCs/>
              </w:rPr>
              <w:t>Equisetum ramosissimum</w:t>
            </w:r>
            <w:r>
              <w:t xml:space="preserve"> Desf. subsp. debile (Roxb. ex Vauch.) Hauke</w:t>
            </w:r>
          </w:p>
        </w:tc>
        <w:tc>
          <w:tcPr>
            <w:tcW w:w="4245" w:type="dxa"/>
          </w:tcPr>
          <w:p w14:paraId="2E0EE0F9" w14:textId="77777777" w:rsidR="00686CC8" w:rsidRDefault="00686CC8" w:rsidP="009C282F">
            <w:pPr>
              <w:jc w:val="center"/>
            </w:pPr>
            <w:r>
              <w:t>3,7-dimethyl-1,7-octanediol</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09A20A64" w14:textId="4A154BEF" w:rsidR="0083118A" w:rsidRDefault="0083118A" w:rsidP="009C282F">
            <w:pPr>
              <w:jc w:val="center"/>
            </w:pPr>
          </w:p>
        </w:tc>
        <w:tc>
          <w:tcPr>
            <w:tcW w:w="1728" w:type="dxa"/>
          </w:tcPr>
          <w:p w14:paraId="28754E95" w14:textId="77777777" w:rsidR="00686CC8" w:rsidRDefault="00686CC8" w:rsidP="009C282F">
            <w:pPr>
              <w:jc w:val="center"/>
            </w:pPr>
            <w:r>
              <w:rPr>
                <w:rFonts w:ascii="Segoe UI" w:hAnsi="Segoe UI" w:cs="Segoe UI"/>
                <w:color w:val="212121"/>
                <w:shd w:val="clear" w:color="auto" w:fill="FFFFFF"/>
              </w:rPr>
              <w:t>249494</w:t>
            </w:r>
          </w:p>
        </w:tc>
      </w:tr>
      <w:tr w:rsidR="00686CC8" w14:paraId="6D491EB8" w14:textId="77777777" w:rsidTr="00C44C3C">
        <w:trPr>
          <w:trHeight w:val="304"/>
        </w:trPr>
        <w:tc>
          <w:tcPr>
            <w:tcW w:w="1240" w:type="dxa"/>
            <w:vMerge/>
          </w:tcPr>
          <w:p w14:paraId="40351451" w14:textId="77777777" w:rsidR="00686CC8" w:rsidRDefault="00686CC8" w:rsidP="009C282F">
            <w:pPr>
              <w:jc w:val="center"/>
            </w:pPr>
          </w:p>
        </w:tc>
        <w:tc>
          <w:tcPr>
            <w:tcW w:w="2363" w:type="dxa"/>
            <w:vMerge/>
          </w:tcPr>
          <w:p w14:paraId="4F594BE7" w14:textId="77777777" w:rsidR="00686CC8" w:rsidRDefault="00686CC8" w:rsidP="009C282F">
            <w:pPr>
              <w:jc w:val="center"/>
            </w:pPr>
          </w:p>
        </w:tc>
        <w:tc>
          <w:tcPr>
            <w:tcW w:w="4245" w:type="dxa"/>
          </w:tcPr>
          <w:p w14:paraId="31FA8A09" w14:textId="77777777" w:rsidR="00686CC8" w:rsidRDefault="00686CC8" w:rsidP="009C282F">
            <w:pPr>
              <w:jc w:val="center"/>
            </w:pPr>
            <w:r>
              <w:t>Linalool</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2FC1CD03" w14:textId="0BD97F6F" w:rsidR="0083118A" w:rsidRDefault="0083118A" w:rsidP="009C282F">
            <w:pPr>
              <w:jc w:val="center"/>
            </w:pPr>
          </w:p>
        </w:tc>
        <w:tc>
          <w:tcPr>
            <w:tcW w:w="1728" w:type="dxa"/>
          </w:tcPr>
          <w:p w14:paraId="38E2BBBD" w14:textId="77777777" w:rsidR="00686CC8" w:rsidRDefault="00686CC8" w:rsidP="009C282F">
            <w:pPr>
              <w:jc w:val="center"/>
            </w:pPr>
            <w:r>
              <w:rPr>
                <w:rFonts w:ascii="Segoe UI" w:hAnsi="Segoe UI" w:cs="Segoe UI"/>
                <w:color w:val="212121"/>
                <w:shd w:val="clear" w:color="auto" w:fill="FFFFFF"/>
              </w:rPr>
              <w:t>6549</w:t>
            </w:r>
          </w:p>
        </w:tc>
      </w:tr>
      <w:tr w:rsidR="00686CC8" w14:paraId="17B5F7B0" w14:textId="77777777" w:rsidTr="00C44C3C">
        <w:trPr>
          <w:trHeight w:val="304"/>
        </w:trPr>
        <w:tc>
          <w:tcPr>
            <w:tcW w:w="1240" w:type="dxa"/>
            <w:vMerge/>
          </w:tcPr>
          <w:p w14:paraId="292C699D" w14:textId="77777777" w:rsidR="00686CC8" w:rsidRDefault="00686CC8" w:rsidP="009C282F">
            <w:pPr>
              <w:jc w:val="center"/>
            </w:pPr>
          </w:p>
        </w:tc>
        <w:tc>
          <w:tcPr>
            <w:tcW w:w="2363" w:type="dxa"/>
            <w:vMerge/>
          </w:tcPr>
          <w:p w14:paraId="27DC6DC0" w14:textId="77777777" w:rsidR="00686CC8" w:rsidRDefault="00686CC8" w:rsidP="009C282F">
            <w:pPr>
              <w:jc w:val="center"/>
            </w:pPr>
          </w:p>
        </w:tc>
        <w:tc>
          <w:tcPr>
            <w:tcW w:w="4245" w:type="dxa"/>
          </w:tcPr>
          <w:p w14:paraId="33E2E1AF" w14:textId="77777777" w:rsidR="00686CC8" w:rsidRDefault="00686CC8" w:rsidP="009C282F">
            <w:pPr>
              <w:jc w:val="center"/>
            </w:pPr>
            <w:r>
              <w:t>E-2-Decen-1-ol</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4E6B1DB0" w14:textId="738E4466" w:rsidR="0083118A" w:rsidRDefault="0083118A" w:rsidP="009C282F">
            <w:pPr>
              <w:jc w:val="center"/>
            </w:pPr>
          </w:p>
        </w:tc>
        <w:tc>
          <w:tcPr>
            <w:tcW w:w="1728" w:type="dxa"/>
          </w:tcPr>
          <w:p w14:paraId="7E5ED8F4" w14:textId="77777777" w:rsidR="00686CC8" w:rsidRDefault="00686CC8" w:rsidP="009C282F">
            <w:pPr>
              <w:jc w:val="center"/>
            </w:pPr>
            <w:r>
              <w:rPr>
                <w:rFonts w:ascii="Segoe UI" w:hAnsi="Segoe UI" w:cs="Segoe UI"/>
                <w:color w:val="212121"/>
                <w:shd w:val="clear" w:color="auto" w:fill="FFFFFF"/>
              </w:rPr>
              <w:t>5364942</w:t>
            </w:r>
          </w:p>
        </w:tc>
      </w:tr>
      <w:tr w:rsidR="00686CC8" w14:paraId="23F89A23" w14:textId="77777777" w:rsidTr="00C44C3C">
        <w:trPr>
          <w:trHeight w:val="304"/>
        </w:trPr>
        <w:tc>
          <w:tcPr>
            <w:tcW w:w="1240" w:type="dxa"/>
            <w:vMerge/>
          </w:tcPr>
          <w:p w14:paraId="3AEBD5E8" w14:textId="77777777" w:rsidR="00686CC8" w:rsidRDefault="00686CC8" w:rsidP="009C282F">
            <w:pPr>
              <w:jc w:val="center"/>
            </w:pPr>
          </w:p>
        </w:tc>
        <w:tc>
          <w:tcPr>
            <w:tcW w:w="2363" w:type="dxa"/>
            <w:vMerge/>
          </w:tcPr>
          <w:p w14:paraId="0479FD40" w14:textId="77777777" w:rsidR="00686CC8" w:rsidRDefault="00686CC8" w:rsidP="009C282F">
            <w:pPr>
              <w:jc w:val="center"/>
            </w:pPr>
          </w:p>
        </w:tc>
        <w:tc>
          <w:tcPr>
            <w:tcW w:w="4245" w:type="dxa"/>
          </w:tcPr>
          <w:p w14:paraId="610FC7CD" w14:textId="77777777" w:rsidR="00686CC8" w:rsidRDefault="00686CC8" w:rsidP="009C282F">
            <w:pPr>
              <w:jc w:val="center"/>
            </w:pPr>
            <w:r>
              <w:t>Neomenthol</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56F53D2A" w14:textId="21F8CE51" w:rsidR="0083118A" w:rsidRDefault="0083118A" w:rsidP="009C282F">
            <w:pPr>
              <w:jc w:val="center"/>
            </w:pPr>
          </w:p>
        </w:tc>
        <w:tc>
          <w:tcPr>
            <w:tcW w:w="1728" w:type="dxa"/>
          </w:tcPr>
          <w:p w14:paraId="193867F3" w14:textId="77777777" w:rsidR="00686CC8" w:rsidRDefault="00686CC8" w:rsidP="009C282F">
            <w:pPr>
              <w:jc w:val="center"/>
            </w:pPr>
            <w:r>
              <w:rPr>
                <w:rFonts w:ascii="Segoe UI" w:hAnsi="Segoe UI" w:cs="Segoe UI"/>
                <w:color w:val="212121"/>
                <w:shd w:val="clear" w:color="auto" w:fill="FFFFFF"/>
              </w:rPr>
              <w:t>1254</w:t>
            </w:r>
          </w:p>
        </w:tc>
      </w:tr>
      <w:tr w:rsidR="00686CC8" w14:paraId="3FBAEE0D" w14:textId="77777777" w:rsidTr="00C44C3C">
        <w:trPr>
          <w:trHeight w:val="304"/>
        </w:trPr>
        <w:tc>
          <w:tcPr>
            <w:tcW w:w="1240" w:type="dxa"/>
            <w:vMerge/>
          </w:tcPr>
          <w:p w14:paraId="133E07C9" w14:textId="77777777" w:rsidR="00686CC8" w:rsidRDefault="00686CC8" w:rsidP="009C282F">
            <w:pPr>
              <w:jc w:val="center"/>
            </w:pPr>
          </w:p>
        </w:tc>
        <w:tc>
          <w:tcPr>
            <w:tcW w:w="2363" w:type="dxa"/>
            <w:vMerge/>
          </w:tcPr>
          <w:p w14:paraId="4DBD600B" w14:textId="77777777" w:rsidR="00686CC8" w:rsidRDefault="00686CC8" w:rsidP="009C282F">
            <w:pPr>
              <w:jc w:val="center"/>
            </w:pPr>
          </w:p>
        </w:tc>
        <w:tc>
          <w:tcPr>
            <w:tcW w:w="4245" w:type="dxa"/>
          </w:tcPr>
          <w:p w14:paraId="45E157FE" w14:textId="77777777" w:rsidR="00686CC8" w:rsidRDefault="00686CC8" w:rsidP="009C282F">
            <w:pPr>
              <w:jc w:val="center"/>
            </w:pPr>
            <w:r>
              <w:t>Terpinen-4-ol</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751A5E69" w14:textId="3570DD2A" w:rsidR="0083118A" w:rsidRDefault="0083118A" w:rsidP="009C282F">
            <w:pPr>
              <w:jc w:val="center"/>
            </w:pPr>
          </w:p>
        </w:tc>
        <w:tc>
          <w:tcPr>
            <w:tcW w:w="1728" w:type="dxa"/>
          </w:tcPr>
          <w:p w14:paraId="0FA4C8E0" w14:textId="77777777" w:rsidR="00686CC8" w:rsidRDefault="00686CC8" w:rsidP="009C282F">
            <w:pPr>
              <w:jc w:val="center"/>
            </w:pPr>
            <w:r>
              <w:rPr>
                <w:rFonts w:ascii="Segoe UI" w:hAnsi="Segoe UI" w:cs="Segoe UI"/>
                <w:color w:val="212121"/>
                <w:shd w:val="clear" w:color="auto" w:fill="FFFFFF"/>
              </w:rPr>
              <w:t>11230</w:t>
            </w:r>
          </w:p>
        </w:tc>
      </w:tr>
      <w:tr w:rsidR="00686CC8" w14:paraId="01A14D8C" w14:textId="77777777" w:rsidTr="00C44C3C">
        <w:trPr>
          <w:trHeight w:val="304"/>
        </w:trPr>
        <w:tc>
          <w:tcPr>
            <w:tcW w:w="1240" w:type="dxa"/>
            <w:vMerge/>
          </w:tcPr>
          <w:p w14:paraId="014B36CD" w14:textId="77777777" w:rsidR="00686CC8" w:rsidRDefault="00686CC8" w:rsidP="009C282F">
            <w:pPr>
              <w:jc w:val="center"/>
            </w:pPr>
          </w:p>
        </w:tc>
        <w:tc>
          <w:tcPr>
            <w:tcW w:w="2363" w:type="dxa"/>
            <w:vMerge/>
          </w:tcPr>
          <w:p w14:paraId="3D82144A" w14:textId="77777777" w:rsidR="00686CC8" w:rsidRDefault="00686CC8" w:rsidP="009C282F">
            <w:pPr>
              <w:jc w:val="center"/>
            </w:pPr>
          </w:p>
        </w:tc>
        <w:tc>
          <w:tcPr>
            <w:tcW w:w="4245" w:type="dxa"/>
          </w:tcPr>
          <w:p w14:paraId="309F6DC2" w14:textId="77777777" w:rsidR="00686CC8" w:rsidRDefault="00686CC8" w:rsidP="009C282F">
            <w:pPr>
              <w:jc w:val="center"/>
            </w:pPr>
            <w:r>
              <w:t>α-terpineol</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42512F1B" w14:textId="70F98CE7" w:rsidR="0083118A" w:rsidRDefault="0083118A" w:rsidP="009C282F">
            <w:pPr>
              <w:jc w:val="center"/>
            </w:pPr>
          </w:p>
        </w:tc>
        <w:tc>
          <w:tcPr>
            <w:tcW w:w="1728" w:type="dxa"/>
          </w:tcPr>
          <w:p w14:paraId="3F88E40B" w14:textId="77777777" w:rsidR="00686CC8" w:rsidRDefault="00686CC8" w:rsidP="009C282F">
            <w:pPr>
              <w:jc w:val="center"/>
            </w:pPr>
            <w:r>
              <w:rPr>
                <w:rFonts w:ascii="Segoe UI" w:hAnsi="Segoe UI" w:cs="Segoe UI"/>
                <w:color w:val="212121"/>
                <w:shd w:val="clear" w:color="auto" w:fill="FFFFFF"/>
              </w:rPr>
              <w:t>17100</w:t>
            </w:r>
          </w:p>
        </w:tc>
      </w:tr>
      <w:tr w:rsidR="00686CC8" w14:paraId="0864D46A" w14:textId="77777777" w:rsidTr="00C44C3C">
        <w:trPr>
          <w:trHeight w:val="304"/>
        </w:trPr>
        <w:tc>
          <w:tcPr>
            <w:tcW w:w="1240" w:type="dxa"/>
            <w:vMerge/>
          </w:tcPr>
          <w:p w14:paraId="24289548" w14:textId="77777777" w:rsidR="00686CC8" w:rsidRDefault="00686CC8" w:rsidP="009C282F">
            <w:pPr>
              <w:jc w:val="center"/>
            </w:pPr>
          </w:p>
        </w:tc>
        <w:tc>
          <w:tcPr>
            <w:tcW w:w="2363" w:type="dxa"/>
            <w:vMerge/>
          </w:tcPr>
          <w:p w14:paraId="43F39F15" w14:textId="77777777" w:rsidR="00686CC8" w:rsidRDefault="00686CC8" w:rsidP="009C282F">
            <w:pPr>
              <w:jc w:val="center"/>
            </w:pPr>
          </w:p>
        </w:tc>
        <w:tc>
          <w:tcPr>
            <w:tcW w:w="4245" w:type="dxa"/>
          </w:tcPr>
          <w:p w14:paraId="64F8D1FE" w14:textId="77777777" w:rsidR="00686CC8" w:rsidRDefault="00686CC8" w:rsidP="009C282F">
            <w:pPr>
              <w:jc w:val="center"/>
            </w:pPr>
            <w:r>
              <w:t>Pulegone</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742AC93F" w14:textId="6F427E6B" w:rsidR="0083118A" w:rsidRDefault="0083118A" w:rsidP="009C282F">
            <w:pPr>
              <w:jc w:val="center"/>
            </w:pPr>
          </w:p>
        </w:tc>
        <w:tc>
          <w:tcPr>
            <w:tcW w:w="1728" w:type="dxa"/>
          </w:tcPr>
          <w:p w14:paraId="28776B87" w14:textId="77777777" w:rsidR="00686CC8" w:rsidRDefault="00686CC8" w:rsidP="009C282F">
            <w:pPr>
              <w:jc w:val="center"/>
            </w:pPr>
            <w:r>
              <w:rPr>
                <w:rFonts w:ascii="Segoe UI" w:hAnsi="Segoe UI" w:cs="Segoe UI"/>
                <w:color w:val="212121"/>
                <w:shd w:val="clear" w:color="auto" w:fill="FFFFFF"/>
              </w:rPr>
              <w:t>442495</w:t>
            </w:r>
          </w:p>
        </w:tc>
      </w:tr>
      <w:tr w:rsidR="00686CC8" w14:paraId="23C1F087" w14:textId="77777777" w:rsidTr="00C44C3C">
        <w:trPr>
          <w:trHeight w:val="304"/>
        </w:trPr>
        <w:tc>
          <w:tcPr>
            <w:tcW w:w="1240" w:type="dxa"/>
            <w:vMerge/>
          </w:tcPr>
          <w:p w14:paraId="1F35AD18" w14:textId="77777777" w:rsidR="00686CC8" w:rsidRDefault="00686CC8" w:rsidP="009C282F">
            <w:pPr>
              <w:jc w:val="center"/>
            </w:pPr>
          </w:p>
        </w:tc>
        <w:tc>
          <w:tcPr>
            <w:tcW w:w="2363" w:type="dxa"/>
            <w:vMerge/>
          </w:tcPr>
          <w:p w14:paraId="693E293D" w14:textId="77777777" w:rsidR="00686CC8" w:rsidRDefault="00686CC8" w:rsidP="009C282F">
            <w:pPr>
              <w:jc w:val="center"/>
            </w:pPr>
          </w:p>
        </w:tc>
        <w:tc>
          <w:tcPr>
            <w:tcW w:w="4245" w:type="dxa"/>
          </w:tcPr>
          <w:p w14:paraId="78FD0B44" w14:textId="77777777" w:rsidR="00686CC8" w:rsidRDefault="00686CC8" w:rsidP="009C282F">
            <w:pPr>
              <w:jc w:val="center"/>
            </w:pPr>
            <w:r>
              <w:t>Cumin aldehyde</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10C0F9DB" w14:textId="389CF8AE" w:rsidR="0083118A" w:rsidRDefault="0083118A" w:rsidP="009C282F">
            <w:pPr>
              <w:jc w:val="center"/>
            </w:pPr>
          </w:p>
        </w:tc>
        <w:tc>
          <w:tcPr>
            <w:tcW w:w="1728" w:type="dxa"/>
          </w:tcPr>
          <w:p w14:paraId="563E013A" w14:textId="77777777" w:rsidR="00686CC8" w:rsidRDefault="00686CC8" w:rsidP="009C282F">
            <w:pPr>
              <w:jc w:val="center"/>
            </w:pPr>
            <w:r>
              <w:rPr>
                <w:rFonts w:ascii="Segoe UI" w:hAnsi="Segoe UI" w:cs="Segoe UI"/>
                <w:color w:val="212121"/>
                <w:shd w:val="clear" w:color="auto" w:fill="FFFFFF"/>
              </w:rPr>
              <w:t>326</w:t>
            </w:r>
          </w:p>
        </w:tc>
      </w:tr>
      <w:tr w:rsidR="00686CC8" w14:paraId="2D7CD1F4" w14:textId="77777777" w:rsidTr="00C44C3C">
        <w:trPr>
          <w:trHeight w:val="304"/>
        </w:trPr>
        <w:tc>
          <w:tcPr>
            <w:tcW w:w="1240" w:type="dxa"/>
            <w:vMerge/>
          </w:tcPr>
          <w:p w14:paraId="62353871" w14:textId="77777777" w:rsidR="00686CC8" w:rsidRDefault="00686CC8" w:rsidP="009C282F">
            <w:pPr>
              <w:jc w:val="center"/>
            </w:pPr>
          </w:p>
        </w:tc>
        <w:tc>
          <w:tcPr>
            <w:tcW w:w="2363" w:type="dxa"/>
            <w:vMerge/>
          </w:tcPr>
          <w:p w14:paraId="2EC3393E" w14:textId="77777777" w:rsidR="00686CC8" w:rsidRDefault="00686CC8" w:rsidP="009C282F">
            <w:pPr>
              <w:jc w:val="center"/>
            </w:pPr>
          </w:p>
        </w:tc>
        <w:tc>
          <w:tcPr>
            <w:tcW w:w="4245" w:type="dxa"/>
          </w:tcPr>
          <w:p w14:paraId="67BF7214" w14:textId="77777777" w:rsidR="00686CC8" w:rsidRDefault="00686CC8" w:rsidP="009C282F">
            <w:pPr>
              <w:jc w:val="center"/>
            </w:pPr>
            <w:r>
              <w:t>cis-piperitone epoxide</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1277D279" w14:textId="1EA62AAA" w:rsidR="0083118A" w:rsidRDefault="0083118A" w:rsidP="009C282F">
            <w:pPr>
              <w:jc w:val="center"/>
            </w:pPr>
          </w:p>
        </w:tc>
        <w:tc>
          <w:tcPr>
            <w:tcW w:w="1728" w:type="dxa"/>
          </w:tcPr>
          <w:p w14:paraId="19D2225C" w14:textId="77777777" w:rsidR="00686CC8" w:rsidRDefault="00686CC8" w:rsidP="009C282F">
            <w:pPr>
              <w:jc w:val="center"/>
            </w:pPr>
            <w:r>
              <w:rPr>
                <w:rFonts w:ascii="Segoe UI" w:hAnsi="Segoe UI" w:cs="Segoe UI"/>
                <w:color w:val="212121"/>
                <w:shd w:val="clear" w:color="auto" w:fill="FFFFFF"/>
              </w:rPr>
              <w:t>6430796</w:t>
            </w:r>
          </w:p>
        </w:tc>
      </w:tr>
      <w:tr w:rsidR="00686CC8" w14:paraId="73B6901B" w14:textId="77777777" w:rsidTr="00C44C3C">
        <w:trPr>
          <w:trHeight w:val="304"/>
        </w:trPr>
        <w:tc>
          <w:tcPr>
            <w:tcW w:w="1240" w:type="dxa"/>
            <w:vMerge/>
          </w:tcPr>
          <w:p w14:paraId="288F4FC4" w14:textId="77777777" w:rsidR="00686CC8" w:rsidRDefault="00686CC8" w:rsidP="009C282F">
            <w:pPr>
              <w:jc w:val="center"/>
            </w:pPr>
          </w:p>
        </w:tc>
        <w:tc>
          <w:tcPr>
            <w:tcW w:w="2363" w:type="dxa"/>
            <w:vMerge/>
          </w:tcPr>
          <w:p w14:paraId="1CF3C8AE" w14:textId="77777777" w:rsidR="00686CC8" w:rsidRDefault="00686CC8" w:rsidP="009C282F">
            <w:pPr>
              <w:jc w:val="center"/>
            </w:pPr>
          </w:p>
        </w:tc>
        <w:tc>
          <w:tcPr>
            <w:tcW w:w="4245" w:type="dxa"/>
          </w:tcPr>
          <w:p w14:paraId="2879E6D5" w14:textId="77777777" w:rsidR="00686CC8" w:rsidRDefault="00686CC8" w:rsidP="009C282F">
            <w:pPr>
              <w:jc w:val="center"/>
            </w:pPr>
            <w:r>
              <w:t>Carvenone</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4F6670B6" w14:textId="36885D8E" w:rsidR="0083118A" w:rsidRDefault="0083118A" w:rsidP="009C282F">
            <w:pPr>
              <w:jc w:val="center"/>
            </w:pPr>
          </w:p>
        </w:tc>
        <w:tc>
          <w:tcPr>
            <w:tcW w:w="1728" w:type="dxa"/>
          </w:tcPr>
          <w:p w14:paraId="27FEC41F" w14:textId="77777777" w:rsidR="00686CC8" w:rsidRDefault="00686CC8" w:rsidP="009C282F">
            <w:pPr>
              <w:jc w:val="center"/>
            </w:pPr>
            <w:r>
              <w:rPr>
                <w:rFonts w:ascii="Segoe UI" w:hAnsi="Segoe UI" w:cs="Segoe UI"/>
                <w:color w:val="212121"/>
                <w:shd w:val="clear" w:color="auto" w:fill="FFFFFF"/>
              </w:rPr>
              <w:t>10363</w:t>
            </w:r>
          </w:p>
        </w:tc>
      </w:tr>
      <w:tr w:rsidR="00686CC8" w14:paraId="6F731EF8" w14:textId="77777777" w:rsidTr="00C44C3C">
        <w:trPr>
          <w:trHeight w:val="304"/>
        </w:trPr>
        <w:tc>
          <w:tcPr>
            <w:tcW w:w="1240" w:type="dxa"/>
            <w:vMerge/>
          </w:tcPr>
          <w:p w14:paraId="3DC35A83" w14:textId="77777777" w:rsidR="00686CC8" w:rsidRDefault="00686CC8" w:rsidP="009C282F">
            <w:pPr>
              <w:jc w:val="center"/>
            </w:pPr>
          </w:p>
        </w:tc>
        <w:tc>
          <w:tcPr>
            <w:tcW w:w="2363" w:type="dxa"/>
            <w:vMerge/>
          </w:tcPr>
          <w:p w14:paraId="0A74336D" w14:textId="77777777" w:rsidR="00686CC8" w:rsidRDefault="00686CC8" w:rsidP="009C282F">
            <w:pPr>
              <w:jc w:val="center"/>
            </w:pPr>
          </w:p>
        </w:tc>
        <w:tc>
          <w:tcPr>
            <w:tcW w:w="4245" w:type="dxa"/>
          </w:tcPr>
          <w:p w14:paraId="7ABF3AB3" w14:textId="77777777" w:rsidR="00686CC8" w:rsidRDefault="00686CC8" w:rsidP="009C282F">
            <w:pPr>
              <w:jc w:val="center"/>
            </w:pPr>
            <w:r>
              <w:t>trans-Anethole</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26E59C4A" w14:textId="67992F7A" w:rsidR="0083118A" w:rsidRDefault="0083118A" w:rsidP="009C282F">
            <w:pPr>
              <w:jc w:val="center"/>
            </w:pPr>
          </w:p>
        </w:tc>
        <w:tc>
          <w:tcPr>
            <w:tcW w:w="1728" w:type="dxa"/>
          </w:tcPr>
          <w:p w14:paraId="51A9857E" w14:textId="77777777" w:rsidR="00686CC8" w:rsidRDefault="00686CC8" w:rsidP="009C282F">
            <w:pPr>
              <w:jc w:val="center"/>
            </w:pPr>
            <w:r>
              <w:rPr>
                <w:rFonts w:ascii="Segoe UI" w:hAnsi="Segoe UI" w:cs="Segoe UI"/>
                <w:color w:val="212121"/>
                <w:shd w:val="clear" w:color="auto" w:fill="FFFFFF"/>
              </w:rPr>
              <w:t>637563</w:t>
            </w:r>
          </w:p>
        </w:tc>
      </w:tr>
      <w:tr w:rsidR="00686CC8" w14:paraId="450246A2" w14:textId="77777777" w:rsidTr="00C44C3C">
        <w:trPr>
          <w:trHeight w:val="304"/>
        </w:trPr>
        <w:tc>
          <w:tcPr>
            <w:tcW w:w="1240" w:type="dxa"/>
            <w:vMerge/>
          </w:tcPr>
          <w:p w14:paraId="2E77F506" w14:textId="77777777" w:rsidR="00686CC8" w:rsidRDefault="00686CC8" w:rsidP="009C282F">
            <w:pPr>
              <w:jc w:val="center"/>
            </w:pPr>
          </w:p>
        </w:tc>
        <w:tc>
          <w:tcPr>
            <w:tcW w:w="2363" w:type="dxa"/>
            <w:vMerge/>
          </w:tcPr>
          <w:p w14:paraId="4AFFB46E" w14:textId="77777777" w:rsidR="00686CC8" w:rsidRDefault="00686CC8" w:rsidP="009C282F">
            <w:pPr>
              <w:jc w:val="center"/>
            </w:pPr>
          </w:p>
        </w:tc>
        <w:tc>
          <w:tcPr>
            <w:tcW w:w="4245" w:type="dxa"/>
          </w:tcPr>
          <w:p w14:paraId="37262AFA" w14:textId="77777777" w:rsidR="00686CC8" w:rsidRDefault="00686CC8" w:rsidP="009C282F">
            <w:pPr>
              <w:jc w:val="center"/>
            </w:pPr>
            <w:r>
              <w:t>2-undecanone</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4EB9C437" w14:textId="153BEE00" w:rsidR="0083118A" w:rsidRDefault="0083118A" w:rsidP="009C282F">
            <w:pPr>
              <w:jc w:val="center"/>
            </w:pPr>
          </w:p>
        </w:tc>
        <w:tc>
          <w:tcPr>
            <w:tcW w:w="1728" w:type="dxa"/>
          </w:tcPr>
          <w:p w14:paraId="47A94D2B" w14:textId="77777777" w:rsidR="00686CC8" w:rsidRDefault="00686CC8" w:rsidP="009C282F">
            <w:pPr>
              <w:jc w:val="center"/>
            </w:pPr>
            <w:r>
              <w:rPr>
                <w:rFonts w:ascii="Segoe UI" w:hAnsi="Segoe UI" w:cs="Segoe UI"/>
                <w:color w:val="212121"/>
                <w:shd w:val="clear" w:color="auto" w:fill="FFFFFF"/>
              </w:rPr>
              <w:t>8163</w:t>
            </w:r>
          </w:p>
        </w:tc>
      </w:tr>
      <w:tr w:rsidR="00686CC8" w14:paraId="1C859289" w14:textId="77777777" w:rsidTr="00C44C3C">
        <w:trPr>
          <w:trHeight w:val="304"/>
        </w:trPr>
        <w:tc>
          <w:tcPr>
            <w:tcW w:w="1240" w:type="dxa"/>
            <w:vMerge/>
          </w:tcPr>
          <w:p w14:paraId="035C90CB" w14:textId="77777777" w:rsidR="00686CC8" w:rsidRDefault="00686CC8" w:rsidP="009C282F">
            <w:pPr>
              <w:jc w:val="center"/>
            </w:pPr>
          </w:p>
        </w:tc>
        <w:tc>
          <w:tcPr>
            <w:tcW w:w="2363" w:type="dxa"/>
            <w:vMerge/>
          </w:tcPr>
          <w:p w14:paraId="112B6A5B" w14:textId="77777777" w:rsidR="00686CC8" w:rsidRDefault="00686CC8" w:rsidP="009C282F">
            <w:pPr>
              <w:jc w:val="center"/>
            </w:pPr>
          </w:p>
        </w:tc>
        <w:tc>
          <w:tcPr>
            <w:tcW w:w="4245" w:type="dxa"/>
          </w:tcPr>
          <w:p w14:paraId="499BD7C9" w14:textId="77777777" w:rsidR="00686CC8" w:rsidRDefault="00686CC8" w:rsidP="009C282F">
            <w:pPr>
              <w:jc w:val="center"/>
            </w:pPr>
            <w:r>
              <w:t>Thymol</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tc>
        <w:tc>
          <w:tcPr>
            <w:tcW w:w="1728" w:type="dxa"/>
          </w:tcPr>
          <w:p w14:paraId="7AB212BB" w14:textId="77777777" w:rsidR="00686CC8" w:rsidRDefault="00686CC8" w:rsidP="009C282F">
            <w:pPr>
              <w:jc w:val="center"/>
            </w:pPr>
            <w:r>
              <w:rPr>
                <w:rFonts w:ascii="Segoe UI" w:hAnsi="Segoe UI" w:cs="Segoe UI"/>
                <w:color w:val="212121"/>
                <w:shd w:val="clear" w:color="auto" w:fill="FFFFFF"/>
              </w:rPr>
              <w:t>6989</w:t>
            </w:r>
          </w:p>
        </w:tc>
      </w:tr>
      <w:tr w:rsidR="00686CC8" w14:paraId="490F4DC8" w14:textId="77777777" w:rsidTr="00C44C3C">
        <w:trPr>
          <w:trHeight w:val="304"/>
        </w:trPr>
        <w:tc>
          <w:tcPr>
            <w:tcW w:w="1240" w:type="dxa"/>
            <w:vMerge/>
          </w:tcPr>
          <w:p w14:paraId="4B535C53" w14:textId="77777777" w:rsidR="00686CC8" w:rsidRDefault="00686CC8" w:rsidP="009C282F">
            <w:pPr>
              <w:jc w:val="center"/>
            </w:pPr>
          </w:p>
        </w:tc>
        <w:tc>
          <w:tcPr>
            <w:tcW w:w="2363" w:type="dxa"/>
            <w:vMerge/>
          </w:tcPr>
          <w:p w14:paraId="5809ABBA" w14:textId="77777777" w:rsidR="00686CC8" w:rsidRDefault="00686CC8" w:rsidP="009C282F">
            <w:pPr>
              <w:jc w:val="center"/>
            </w:pPr>
          </w:p>
        </w:tc>
        <w:tc>
          <w:tcPr>
            <w:tcW w:w="4245" w:type="dxa"/>
          </w:tcPr>
          <w:p w14:paraId="40F0757A" w14:textId="77777777" w:rsidR="00686CC8" w:rsidRDefault="00686CC8" w:rsidP="009C282F">
            <w:pPr>
              <w:jc w:val="center"/>
            </w:pPr>
            <w:r>
              <w:t>Carvacrol</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060DD4AB" w14:textId="4E4B7C68" w:rsidR="0083118A" w:rsidRDefault="0083118A" w:rsidP="009C282F">
            <w:pPr>
              <w:jc w:val="center"/>
            </w:pPr>
          </w:p>
        </w:tc>
        <w:tc>
          <w:tcPr>
            <w:tcW w:w="1728" w:type="dxa"/>
          </w:tcPr>
          <w:p w14:paraId="5BA44C48" w14:textId="77777777" w:rsidR="00686CC8" w:rsidRDefault="00686CC8" w:rsidP="009C282F">
            <w:pPr>
              <w:jc w:val="center"/>
            </w:pPr>
            <w:r>
              <w:rPr>
                <w:rFonts w:ascii="Segoe UI" w:hAnsi="Segoe UI" w:cs="Segoe UI"/>
                <w:color w:val="212121"/>
                <w:shd w:val="clear" w:color="auto" w:fill="FFFFFF"/>
              </w:rPr>
              <w:t>10364</w:t>
            </w:r>
          </w:p>
        </w:tc>
      </w:tr>
      <w:tr w:rsidR="00686CC8" w14:paraId="6994D8A0" w14:textId="77777777" w:rsidTr="00C44C3C">
        <w:trPr>
          <w:trHeight w:val="304"/>
        </w:trPr>
        <w:tc>
          <w:tcPr>
            <w:tcW w:w="1240" w:type="dxa"/>
            <w:vMerge/>
          </w:tcPr>
          <w:p w14:paraId="6B27D383" w14:textId="77777777" w:rsidR="00686CC8" w:rsidRDefault="00686CC8" w:rsidP="009C282F">
            <w:pPr>
              <w:jc w:val="center"/>
            </w:pPr>
          </w:p>
        </w:tc>
        <w:tc>
          <w:tcPr>
            <w:tcW w:w="2363" w:type="dxa"/>
            <w:vMerge/>
          </w:tcPr>
          <w:p w14:paraId="71EA2AF8" w14:textId="77777777" w:rsidR="00686CC8" w:rsidRDefault="00686CC8" w:rsidP="009C282F">
            <w:pPr>
              <w:jc w:val="center"/>
            </w:pPr>
          </w:p>
        </w:tc>
        <w:tc>
          <w:tcPr>
            <w:tcW w:w="4245" w:type="dxa"/>
          </w:tcPr>
          <w:p w14:paraId="61FD14AD" w14:textId="77777777" w:rsidR="00686CC8" w:rsidRDefault="00686CC8" w:rsidP="009C282F">
            <w:pPr>
              <w:jc w:val="center"/>
            </w:pPr>
            <w:r>
              <w:t>α-Terpinyl- acetate</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3F7F58F7" w14:textId="63D79F09" w:rsidR="0083118A" w:rsidRDefault="0083118A" w:rsidP="009C282F">
            <w:pPr>
              <w:jc w:val="center"/>
            </w:pPr>
          </w:p>
        </w:tc>
        <w:tc>
          <w:tcPr>
            <w:tcW w:w="1728" w:type="dxa"/>
          </w:tcPr>
          <w:p w14:paraId="1384D2BA" w14:textId="77777777" w:rsidR="00686CC8" w:rsidRDefault="00686CC8" w:rsidP="009C282F">
            <w:pPr>
              <w:jc w:val="center"/>
            </w:pPr>
            <w:r>
              <w:rPr>
                <w:rFonts w:ascii="Segoe UI" w:hAnsi="Segoe UI" w:cs="Segoe UI"/>
                <w:color w:val="212121"/>
                <w:shd w:val="clear" w:color="auto" w:fill="FFFFFF"/>
              </w:rPr>
              <w:t>111037</w:t>
            </w:r>
          </w:p>
        </w:tc>
      </w:tr>
      <w:tr w:rsidR="00686CC8" w14:paraId="0917FDA3" w14:textId="77777777" w:rsidTr="00C44C3C">
        <w:trPr>
          <w:trHeight w:val="304"/>
        </w:trPr>
        <w:tc>
          <w:tcPr>
            <w:tcW w:w="1240" w:type="dxa"/>
            <w:vMerge/>
          </w:tcPr>
          <w:p w14:paraId="0E474EAA" w14:textId="77777777" w:rsidR="00686CC8" w:rsidRDefault="00686CC8" w:rsidP="009C282F">
            <w:pPr>
              <w:jc w:val="center"/>
            </w:pPr>
          </w:p>
        </w:tc>
        <w:tc>
          <w:tcPr>
            <w:tcW w:w="2363" w:type="dxa"/>
            <w:vMerge/>
          </w:tcPr>
          <w:p w14:paraId="60A18FBF" w14:textId="77777777" w:rsidR="00686CC8" w:rsidRDefault="00686CC8" w:rsidP="009C282F">
            <w:pPr>
              <w:jc w:val="center"/>
            </w:pPr>
          </w:p>
        </w:tc>
        <w:tc>
          <w:tcPr>
            <w:tcW w:w="4245" w:type="dxa"/>
          </w:tcPr>
          <w:p w14:paraId="7241383F" w14:textId="77777777" w:rsidR="00686CC8" w:rsidRDefault="00686CC8" w:rsidP="009C282F">
            <w:pPr>
              <w:jc w:val="center"/>
            </w:pPr>
            <w:r>
              <w:t>α-Copaene</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311470DF" w14:textId="450F2D14" w:rsidR="0083118A" w:rsidRDefault="0083118A" w:rsidP="009C282F">
            <w:pPr>
              <w:jc w:val="center"/>
            </w:pPr>
          </w:p>
        </w:tc>
        <w:tc>
          <w:tcPr>
            <w:tcW w:w="1728" w:type="dxa"/>
          </w:tcPr>
          <w:p w14:paraId="783AF6B9" w14:textId="77777777" w:rsidR="00686CC8" w:rsidRDefault="00686CC8" w:rsidP="009C282F">
            <w:pPr>
              <w:jc w:val="center"/>
            </w:pPr>
            <w:r>
              <w:rPr>
                <w:rFonts w:ascii="Segoe UI" w:hAnsi="Segoe UI" w:cs="Segoe UI"/>
                <w:color w:val="212121"/>
                <w:shd w:val="clear" w:color="auto" w:fill="FFFFFF"/>
              </w:rPr>
              <w:t>19725</w:t>
            </w:r>
          </w:p>
        </w:tc>
      </w:tr>
      <w:tr w:rsidR="00686CC8" w14:paraId="25FC808C" w14:textId="77777777" w:rsidTr="00C44C3C">
        <w:trPr>
          <w:trHeight w:val="304"/>
        </w:trPr>
        <w:tc>
          <w:tcPr>
            <w:tcW w:w="1240" w:type="dxa"/>
            <w:vMerge/>
          </w:tcPr>
          <w:p w14:paraId="786A1560" w14:textId="77777777" w:rsidR="00686CC8" w:rsidRDefault="00686CC8" w:rsidP="009C282F">
            <w:pPr>
              <w:jc w:val="center"/>
            </w:pPr>
          </w:p>
        </w:tc>
        <w:tc>
          <w:tcPr>
            <w:tcW w:w="2363" w:type="dxa"/>
            <w:vMerge/>
          </w:tcPr>
          <w:p w14:paraId="18C308CD" w14:textId="77777777" w:rsidR="00686CC8" w:rsidRDefault="00686CC8" w:rsidP="009C282F">
            <w:pPr>
              <w:jc w:val="center"/>
            </w:pPr>
          </w:p>
        </w:tc>
        <w:tc>
          <w:tcPr>
            <w:tcW w:w="4245" w:type="dxa"/>
          </w:tcPr>
          <w:p w14:paraId="68B5BE1B" w14:textId="77777777" w:rsidR="00686CC8" w:rsidRDefault="00686CC8" w:rsidP="009C282F">
            <w:pPr>
              <w:jc w:val="center"/>
            </w:pPr>
            <w:r>
              <w:t>Methyl eugenol</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0D355CF1" w14:textId="4B17BCE0" w:rsidR="0083118A" w:rsidRDefault="0083118A" w:rsidP="009C282F">
            <w:pPr>
              <w:jc w:val="center"/>
            </w:pPr>
          </w:p>
        </w:tc>
        <w:tc>
          <w:tcPr>
            <w:tcW w:w="1728" w:type="dxa"/>
          </w:tcPr>
          <w:p w14:paraId="533B536E" w14:textId="77777777" w:rsidR="00686CC8" w:rsidRDefault="00686CC8" w:rsidP="009C282F">
            <w:pPr>
              <w:jc w:val="center"/>
            </w:pPr>
            <w:r>
              <w:rPr>
                <w:rFonts w:ascii="Segoe UI" w:hAnsi="Segoe UI" w:cs="Segoe UI"/>
                <w:color w:val="212121"/>
                <w:shd w:val="clear" w:color="auto" w:fill="FFFFFF"/>
              </w:rPr>
              <w:t>7127</w:t>
            </w:r>
          </w:p>
        </w:tc>
      </w:tr>
      <w:tr w:rsidR="00686CC8" w14:paraId="78111C2F" w14:textId="77777777" w:rsidTr="00C44C3C">
        <w:trPr>
          <w:trHeight w:val="304"/>
        </w:trPr>
        <w:tc>
          <w:tcPr>
            <w:tcW w:w="1240" w:type="dxa"/>
            <w:vMerge/>
          </w:tcPr>
          <w:p w14:paraId="62DC4FAD" w14:textId="77777777" w:rsidR="00686CC8" w:rsidRDefault="00686CC8" w:rsidP="009C282F">
            <w:pPr>
              <w:jc w:val="center"/>
            </w:pPr>
          </w:p>
        </w:tc>
        <w:tc>
          <w:tcPr>
            <w:tcW w:w="2363" w:type="dxa"/>
            <w:vMerge/>
          </w:tcPr>
          <w:p w14:paraId="38E9915D" w14:textId="77777777" w:rsidR="00686CC8" w:rsidRDefault="00686CC8" w:rsidP="009C282F">
            <w:pPr>
              <w:jc w:val="center"/>
            </w:pPr>
          </w:p>
        </w:tc>
        <w:tc>
          <w:tcPr>
            <w:tcW w:w="4245" w:type="dxa"/>
          </w:tcPr>
          <w:p w14:paraId="1B1C1000" w14:textId="77777777" w:rsidR="00686CC8" w:rsidRDefault="00686CC8" w:rsidP="009C282F">
            <w:pPr>
              <w:jc w:val="center"/>
            </w:pPr>
            <w:r>
              <w:t>β-Caryophyllene</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737A7DBD" w14:textId="1F4AFEC2" w:rsidR="0083118A" w:rsidRDefault="0083118A" w:rsidP="009C282F">
            <w:pPr>
              <w:jc w:val="center"/>
            </w:pPr>
          </w:p>
        </w:tc>
        <w:tc>
          <w:tcPr>
            <w:tcW w:w="1728" w:type="dxa"/>
          </w:tcPr>
          <w:p w14:paraId="3D36BD83" w14:textId="77777777" w:rsidR="00686CC8" w:rsidRDefault="00686CC8" w:rsidP="009C282F">
            <w:pPr>
              <w:jc w:val="center"/>
            </w:pPr>
            <w:r>
              <w:rPr>
                <w:rFonts w:ascii="Segoe UI" w:hAnsi="Segoe UI" w:cs="Segoe UI"/>
                <w:color w:val="212121"/>
                <w:shd w:val="clear" w:color="auto" w:fill="FFFFFF"/>
              </w:rPr>
              <w:t>5281515</w:t>
            </w:r>
          </w:p>
        </w:tc>
      </w:tr>
      <w:tr w:rsidR="00686CC8" w14:paraId="30CEB722" w14:textId="77777777" w:rsidTr="00C44C3C">
        <w:trPr>
          <w:trHeight w:val="304"/>
        </w:trPr>
        <w:tc>
          <w:tcPr>
            <w:tcW w:w="1240" w:type="dxa"/>
            <w:vMerge/>
          </w:tcPr>
          <w:p w14:paraId="43732FDC" w14:textId="77777777" w:rsidR="00686CC8" w:rsidRDefault="00686CC8" w:rsidP="009C282F">
            <w:pPr>
              <w:jc w:val="center"/>
            </w:pPr>
          </w:p>
        </w:tc>
        <w:tc>
          <w:tcPr>
            <w:tcW w:w="2363" w:type="dxa"/>
            <w:vMerge/>
          </w:tcPr>
          <w:p w14:paraId="34FFDD45" w14:textId="77777777" w:rsidR="00686CC8" w:rsidRDefault="00686CC8" w:rsidP="009C282F">
            <w:pPr>
              <w:jc w:val="center"/>
            </w:pPr>
          </w:p>
        </w:tc>
        <w:tc>
          <w:tcPr>
            <w:tcW w:w="4245" w:type="dxa"/>
          </w:tcPr>
          <w:p w14:paraId="4593698C" w14:textId="77777777" w:rsidR="00686CC8" w:rsidRDefault="00686CC8" w:rsidP="009C282F">
            <w:pPr>
              <w:jc w:val="center"/>
            </w:pPr>
            <w:r>
              <w:t>E-α-Ionone</w:t>
            </w:r>
            <w:r w:rsidR="002D3A9F">
              <w:fldChar w:fldCharType="begin" w:fldLock="1"/>
            </w:r>
            <w:r w:rsidR="002D3A9F">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56D86B71" w14:textId="1E9E9A55" w:rsidR="0083118A" w:rsidRDefault="0083118A" w:rsidP="009C282F">
            <w:pPr>
              <w:jc w:val="center"/>
            </w:pPr>
          </w:p>
        </w:tc>
        <w:tc>
          <w:tcPr>
            <w:tcW w:w="1728" w:type="dxa"/>
          </w:tcPr>
          <w:p w14:paraId="479EC3EA" w14:textId="77777777" w:rsidR="00686CC8" w:rsidRDefault="00686CC8" w:rsidP="009C282F">
            <w:pPr>
              <w:jc w:val="center"/>
            </w:pPr>
            <w:r>
              <w:rPr>
                <w:rFonts w:ascii="Segoe UI" w:hAnsi="Segoe UI" w:cs="Segoe UI"/>
                <w:color w:val="212121"/>
                <w:shd w:val="clear" w:color="auto" w:fill="FFFFFF"/>
              </w:rPr>
              <w:t>5282108</w:t>
            </w:r>
          </w:p>
        </w:tc>
      </w:tr>
      <w:tr w:rsidR="00686CC8" w14:paraId="4C7F6747" w14:textId="77777777" w:rsidTr="00C44C3C">
        <w:trPr>
          <w:trHeight w:val="260"/>
        </w:trPr>
        <w:tc>
          <w:tcPr>
            <w:tcW w:w="1240" w:type="dxa"/>
            <w:vMerge/>
          </w:tcPr>
          <w:p w14:paraId="05546600" w14:textId="77777777" w:rsidR="00686CC8" w:rsidRDefault="00686CC8" w:rsidP="009C282F">
            <w:pPr>
              <w:jc w:val="center"/>
            </w:pPr>
          </w:p>
        </w:tc>
        <w:tc>
          <w:tcPr>
            <w:tcW w:w="2363" w:type="dxa"/>
            <w:vMerge/>
          </w:tcPr>
          <w:p w14:paraId="11D9CEE4" w14:textId="77777777" w:rsidR="00686CC8" w:rsidRDefault="00686CC8" w:rsidP="009C282F">
            <w:pPr>
              <w:jc w:val="center"/>
            </w:pPr>
          </w:p>
        </w:tc>
        <w:tc>
          <w:tcPr>
            <w:tcW w:w="4245" w:type="dxa"/>
          </w:tcPr>
          <w:p w14:paraId="4976AAD4" w14:textId="77777777" w:rsidR="00686CC8" w:rsidRDefault="00686CC8" w:rsidP="009C282F">
            <w:pPr>
              <w:jc w:val="center"/>
            </w:pPr>
            <w:r>
              <w:t>Geranyl acetone</w:t>
            </w:r>
            <w:r w:rsidR="002D3A9F">
              <w:fldChar w:fldCharType="begin" w:fldLock="1"/>
            </w:r>
            <w:r w:rsidR="00EB7204">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2D3A9F">
              <w:fldChar w:fldCharType="separate"/>
            </w:r>
            <w:r w:rsidR="002D3A9F" w:rsidRPr="002D3A9F">
              <w:rPr>
                <w:noProof/>
                <w:vertAlign w:val="superscript"/>
              </w:rPr>
              <w:t>9</w:t>
            </w:r>
            <w:r w:rsidR="002D3A9F">
              <w:fldChar w:fldCharType="end"/>
            </w:r>
          </w:p>
          <w:p w14:paraId="6BE2BFD7" w14:textId="43450251" w:rsidR="0083118A" w:rsidRDefault="0083118A" w:rsidP="009C282F">
            <w:pPr>
              <w:jc w:val="center"/>
            </w:pPr>
          </w:p>
        </w:tc>
        <w:tc>
          <w:tcPr>
            <w:tcW w:w="1728" w:type="dxa"/>
          </w:tcPr>
          <w:p w14:paraId="74E69217" w14:textId="77777777" w:rsidR="00686CC8" w:rsidRDefault="00686CC8" w:rsidP="009C282F">
            <w:pPr>
              <w:jc w:val="center"/>
            </w:pPr>
            <w:r>
              <w:rPr>
                <w:rFonts w:ascii="Segoe UI" w:hAnsi="Segoe UI" w:cs="Segoe UI"/>
                <w:color w:val="212121"/>
                <w:shd w:val="clear" w:color="auto" w:fill="FFFFFF"/>
              </w:rPr>
              <w:t>1549778</w:t>
            </w:r>
          </w:p>
        </w:tc>
      </w:tr>
      <w:tr w:rsidR="00686CC8" w14:paraId="7C3BE754" w14:textId="77777777" w:rsidTr="00C44C3C">
        <w:trPr>
          <w:trHeight w:val="260"/>
        </w:trPr>
        <w:tc>
          <w:tcPr>
            <w:tcW w:w="1240" w:type="dxa"/>
            <w:vMerge/>
          </w:tcPr>
          <w:p w14:paraId="4EA9F06D" w14:textId="77777777" w:rsidR="00686CC8" w:rsidRDefault="00686CC8" w:rsidP="009C282F">
            <w:pPr>
              <w:jc w:val="center"/>
            </w:pPr>
          </w:p>
        </w:tc>
        <w:tc>
          <w:tcPr>
            <w:tcW w:w="2363" w:type="dxa"/>
            <w:vMerge/>
          </w:tcPr>
          <w:p w14:paraId="68795312" w14:textId="77777777" w:rsidR="00686CC8" w:rsidRDefault="00686CC8" w:rsidP="009C282F">
            <w:pPr>
              <w:jc w:val="center"/>
            </w:pPr>
          </w:p>
        </w:tc>
        <w:tc>
          <w:tcPr>
            <w:tcW w:w="4245" w:type="dxa"/>
          </w:tcPr>
          <w:p w14:paraId="376AFB6A" w14:textId="77777777" w:rsidR="00686CC8" w:rsidRDefault="00686CC8" w:rsidP="009C282F">
            <w:pPr>
              <w:jc w:val="center"/>
            </w:pPr>
            <w:r>
              <w:t>cis-β-Farnesene</w:t>
            </w:r>
            <w:r w:rsidR="00EB7204">
              <w:fldChar w:fldCharType="begin" w:fldLock="1"/>
            </w:r>
            <w:r w:rsidR="00EB7204">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EB7204">
              <w:fldChar w:fldCharType="separate"/>
            </w:r>
            <w:r w:rsidR="00EB7204" w:rsidRPr="00EB7204">
              <w:rPr>
                <w:noProof/>
                <w:vertAlign w:val="superscript"/>
              </w:rPr>
              <w:t>9</w:t>
            </w:r>
            <w:r w:rsidR="00EB7204">
              <w:fldChar w:fldCharType="end"/>
            </w:r>
          </w:p>
          <w:p w14:paraId="1174D2B4" w14:textId="688452D7" w:rsidR="0083118A" w:rsidRDefault="0083118A" w:rsidP="009C282F">
            <w:pPr>
              <w:jc w:val="center"/>
            </w:pPr>
          </w:p>
        </w:tc>
        <w:tc>
          <w:tcPr>
            <w:tcW w:w="1728" w:type="dxa"/>
          </w:tcPr>
          <w:p w14:paraId="49C3EBDA" w14:textId="77777777" w:rsidR="00686CC8" w:rsidRDefault="00686CC8" w:rsidP="009C282F">
            <w:pPr>
              <w:jc w:val="center"/>
            </w:pPr>
            <w:r>
              <w:rPr>
                <w:rFonts w:ascii="Segoe UI" w:hAnsi="Segoe UI" w:cs="Segoe UI"/>
                <w:color w:val="212121"/>
                <w:shd w:val="clear" w:color="auto" w:fill="FFFFFF"/>
              </w:rPr>
              <w:t>5317319</w:t>
            </w:r>
          </w:p>
        </w:tc>
      </w:tr>
      <w:tr w:rsidR="00686CC8" w14:paraId="1B8ECDB4" w14:textId="77777777" w:rsidTr="00C44C3C">
        <w:trPr>
          <w:trHeight w:val="260"/>
        </w:trPr>
        <w:tc>
          <w:tcPr>
            <w:tcW w:w="1240" w:type="dxa"/>
            <w:vMerge/>
          </w:tcPr>
          <w:p w14:paraId="21267941" w14:textId="77777777" w:rsidR="00686CC8" w:rsidRDefault="00686CC8" w:rsidP="009C282F">
            <w:pPr>
              <w:jc w:val="center"/>
            </w:pPr>
          </w:p>
        </w:tc>
        <w:tc>
          <w:tcPr>
            <w:tcW w:w="2363" w:type="dxa"/>
            <w:vMerge/>
          </w:tcPr>
          <w:p w14:paraId="5C067047" w14:textId="77777777" w:rsidR="00686CC8" w:rsidRDefault="00686CC8" w:rsidP="009C282F">
            <w:pPr>
              <w:jc w:val="center"/>
            </w:pPr>
          </w:p>
        </w:tc>
        <w:tc>
          <w:tcPr>
            <w:tcW w:w="4245" w:type="dxa"/>
          </w:tcPr>
          <w:p w14:paraId="7C30A1F5" w14:textId="77777777" w:rsidR="00686CC8" w:rsidRDefault="00686CC8" w:rsidP="009C282F">
            <w:pPr>
              <w:jc w:val="center"/>
            </w:pPr>
            <w:r>
              <w:t>α-Humulene</w:t>
            </w:r>
            <w:r w:rsidR="00EB7204">
              <w:fldChar w:fldCharType="begin" w:fldLock="1"/>
            </w:r>
            <w:r w:rsidR="00EB7204">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EB7204">
              <w:fldChar w:fldCharType="separate"/>
            </w:r>
            <w:r w:rsidR="00EB7204" w:rsidRPr="00EB7204">
              <w:rPr>
                <w:noProof/>
                <w:vertAlign w:val="superscript"/>
              </w:rPr>
              <w:t>9</w:t>
            </w:r>
            <w:r w:rsidR="00EB7204">
              <w:fldChar w:fldCharType="end"/>
            </w:r>
          </w:p>
          <w:p w14:paraId="7E0E406F" w14:textId="1E3BEE45" w:rsidR="0083118A" w:rsidRDefault="0083118A" w:rsidP="009C282F">
            <w:pPr>
              <w:jc w:val="center"/>
            </w:pPr>
          </w:p>
        </w:tc>
        <w:tc>
          <w:tcPr>
            <w:tcW w:w="1728" w:type="dxa"/>
          </w:tcPr>
          <w:p w14:paraId="03CAF111" w14:textId="77777777" w:rsidR="00686CC8" w:rsidRDefault="00686CC8" w:rsidP="009C282F">
            <w:pPr>
              <w:jc w:val="center"/>
            </w:pPr>
            <w:r>
              <w:rPr>
                <w:rFonts w:ascii="Segoe UI" w:hAnsi="Segoe UI" w:cs="Segoe UI"/>
                <w:color w:val="212121"/>
                <w:shd w:val="clear" w:color="auto" w:fill="FFFFFF"/>
              </w:rPr>
              <w:t>5281520</w:t>
            </w:r>
          </w:p>
        </w:tc>
      </w:tr>
      <w:tr w:rsidR="00686CC8" w14:paraId="34F3B84D" w14:textId="77777777" w:rsidTr="00C44C3C">
        <w:trPr>
          <w:trHeight w:val="260"/>
        </w:trPr>
        <w:tc>
          <w:tcPr>
            <w:tcW w:w="1240" w:type="dxa"/>
            <w:vMerge/>
          </w:tcPr>
          <w:p w14:paraId="50763287" w14:textId="77777777" w:rsidR="00686CC8" w:rsidRDefault="00686CC8" w:rsidP="009C282F">
            <w:pPr>
              <w:jc w:val="center"/>
            </w:pPr>
          </w:p>
        </w:tc>
        <w:tc>
          <w:tcPr>
            <w:tcW w:w="2363" w:type="dxa"/>
            <w:vMerge/>
          </w:tcPr>
          <w:p w14:paraId="617D5176" w14:textId="77777777" w:rsidR="00686CC8" w:rsidRDefault="00686CC8" w:rsidP="009C282F">
            <w:pPr>
              <w:jc w:val="center"/>
            </w:pPr>
          </w:p>
        </w:tc>
        <w:tc>
          <w:tcPr>
            <w:tcW w:w="4245" w:type="dxa"/>
          </w:tcPr>
          <w:p w14:paraId="6431943F" w14:textId="77777777" w:rsidR="00686CC8" w:rsidRDefault="00686CC8" w:rsidP="009C282F">
            <w:pPr>
              <w:jc w:val="center"/>
            </w:pPr>
            <w:r>
              <w:t>γ-Curcumene</w:t>
            </w:r>
            <w:r w:rsidR="00EB7204">
              <w:fldChar w:fldCharType="begin" w:fldLock="1"/>
            </w:r>
            <w:r w:rsidR="00EB7204">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EB7204">
              <w:fldChar w:fldCharType="separate"/>
            </w:r>
            <w:r w:rsidR="00EB7204" w:rsidRPr="00EB7204">
              <w:rPr>
                <w:noProof/>
                <w:vertAlign w:val="superscript"/>
              </w:rPr>
              <w:t>9</w:t>
            </w:r>
            <w:r w:rsidR="00EB7204">
              <w:fldChar w:fldCharType="end"/>
            </w:r>
          </w:p>
          <w:p w14:paraId="1FAB15B4" w14:textId="70C22C7C" w:rsidR="0083118A" w:rsidRDefault="0083118A" w:rsidP="009C282F">
            <w:pPr>
              <w:jc w:val="center"/>
            </w:pPr>
          </w:p>
        </w:tc>
        <w:tc>
          <w:tcPr>
            <w:tcW w:w="1728" w:type="dxa"/>
          </w:tcPr>
          <w:p w14:paraId="016C5B35" w14:textId="77777777" w:rsidR="00686CC8" w:rsidRDefault="00686CC8" w:rsidP="009C282F">
            <w:pPr>
              <w:jc w:val="center"/>
            </w:pPr>
            <w:r>
              <w:rPr>
                <w:rFonts w:ascii="Segoe UI" w:hAnsi="Segoe UI" w:cs="Segoe UI"/>
                <w:color w:val="212121"/>
                <w:shd w:val="clear" w:color="auto" w:fill="FFFFFF"/>
              </w:rPr>
              <w:t>12304273</w:t>
            </w:r>
          </w:p>
        </w:tc>
      </w:tr>
      <w:tr w:rsidR="00686CC8" w14:paraId="79B225A0" w14:textId="77777777" w:rsidTr="00C44C3C">
        <w:trPr>
          <w:trHeight w:val="260"/>
        </w:trPr>
        <w:tc>
          <w:tcPr>
            <w:tcW w:w="1240" w:type="dxa"/>
            <w:vMerge/>
          </w:tcPr>
          <w:p w14:paraId="04F236B9" w14:textId="77777777" w:rsidR="00686CC8" w:rsidRDefault="00686CC8" w:rsidP="009C282F">
            <w:pPr>
              <w:jc w:val="center"/>
            </w:pPr>
          </w:p>
        </w:tc>
        <w:tc>
          <w:tcPr>
            <w:tcW w:w="2363" w:type="dxa"/>
            <w:vMerge/>
          </w:tcPr>
          <w:p w14:paraId="5B2A0087" w14:textId="77777777" w:rsidR="00686CC8" w:rsidRDefault="00686CC8" w:rsidP="009C282F">
            <w:pPr>
              <w:jc w:val="center"/>
            </w:pPr>
          </w:p>
        </w:tc>
        <w:tc>
          <w:tcPr>
            <w:tcW w:w="4245" w:type="dxa"/>
          </w:tcPr>
          <w:p w14:paraId="72BF439E" w14:textId="77777777" w:rsidR="00686CC8" w:rsidRDefault="00686CC8" w:rsidP="009C282F">
            <w:pPr>
              <w:jc w:val="center"/>
            </w:pPr>
            <w:r>
              <w:t>β-Selinene</w:t>
            </w:r>
            <w:r w:rsidR="00EB7204">
              <w:fldChar w:fldCharType="begin" w:fldLock="1"/>
            </w:r>
            <w:r w:rsidR="00EB7204">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EB7204">
              <w:fldChar w:fldCharType="separate"/>
            </w:r>
            <w:r w:rsidR="00EB7204" w:rsidRPr="00EB7204">
              <w:rPr>
                <w:noProof/>
                <w:vertAlign w:val="superscript"/>
              </w:rPr>
              <w:t>9</w:t>
            </w:r>
            <w:r w:rsidR="00EB7204">
              <w:fldChar w:fldCharType="end"/>
            </w:r>
          </w:p>
          <w:p w14:paraId="75632EC4" w14:textId="5D1110D3" w:rsidR="0083118A" w:rsidRDefault="0083118A" w:rsidP="009C282F">
            <w:pPr>
              <w:jc w:val="center"/>
            </w:pPr>
          </w:p>
        </w:tc>
        <w:tc>
          <w:tcPr>
            <w:tcW w:w="1728" w:type="dxa"/>
          </w:tcPr>
          <w:p w14:paraId="79061720" w14:textId="77777777" w:rsidR="00686CC8" w:rsidRDefault="00686CC8" w:rsidP="009C282F">
            <w:pPr>
              <w:jc w:val="center"/>
            </w:pPr>
            <w:r>
              <w:rPr>
                <w:rFonts w:ascii="Segoe UI" w:hAnsi="Segoe UI" w:cs="Segoe UI"/>
                <w:color w:val="212121"/>
                <w:shd w:val="clear" w:color="auto" w:fill="FFFFFF"/>
              </w:rPr>
              <w:t>442393</w:t>
            </w:r>
          </w:p>
        </w:tc>
      </w:tr>
      <w:tr w:rsidR="00686CC8" w14:paraId="176E9057" w14:textId="77777777" w:rsidTr="00C44C3C">
        <w:trPr>
          <w:trHeight w:val="413"/>
        </w:trPr>
        <w:tc>
          <w:tcPr>
            <w:tcW w:w="1240" w:type="dxa"/>
            <w:vMerge/>
          </w:tcPr>
          <w:p w14:paraId="425A66D5" w14:textId="77777777" w:rsidR="00686CC8" w:rsidRDefault="00686CC8" w:rsidP="009C282F">
            <w:pPr>
              <w:jc w:val="center"/>
            </w:pPr>
          </w:p>
        </w:tc>
        <w:tc>
          <w:tcPr>
            <w:tcW w:w="2363" w:type="dxa"/>
            <w:vMerge/>
          </w:tcPr>
          <w:p w14:paraId="2127CF06" w14:textId="77777777" w:rsidR="00686CC8" w:rsidRDefault="00686CC8" w:rsidP="009C282F">
            <w:pPr>
              <w:jc w:val="center"/>
            </w:pPr>
          </w:p>
        </w:tc>
        <w:tc>
          <w:tcPr>
            <w:tcW w:w="4245" w:type="dxa"/>
          </w:tcPr>
          <w:p w14:paraId="32AA9AFD" w14:textId="77777777" w:rsidR="00686CC8" w:rsidRDefault="00686CC8" w:rsidP="009C282F">
            <w:pPr>
              <w:jc w:val="center"/>
            </w:pPr>
            <w:r>
              <w:t>β-Bisabolene</w:t>
            </w:r>
            <w:r w:rsidR="00EB7204">
              <w:fldChar w:fldCharType="begin" w:fldLock="1"/>
            </w:r>
            <w:r w:rsidR="00EB7204">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EB7204">
              <w:fldChar w:fldCharType="separate"/>
            </w:r>
            <w:r w:rsidR="00EB7204" w:rsidRPr="00EB7204">
              <w:rPr>
                <w:noProof/>
                <w:vertAlign w:val="superscript"/>
              </w:rPr>
              <w:t>9</w:t>
            </w:r>
            <w:r w:rsidR="00EB7204">
              <w:fldChar w:fldCharType="end"/>
            </w:r>
          </w:p>
          <w:p w14:paraId="0F3DE443" w14:textId="2E9203DA" w:rsidR="0083118A" w:rsidRDefault="0083118A" w:rsidP="009C282F">
            <w:pPr>
              <w:jc w:val="center"/>
            </w:pPr>
          </w:p>
        </w:tc>
        <w:tc>
          <w:tcPr>
            <w:tcW w:w="1728" w:type="dxa"/>
          </w:tcPr>
          <w:p w14:paraId="546A91F7" w14:textId="77777777" w:rsidR="00686CC8" w:rsidRDefault="00686CC8" w:rsidP="009C282F">
            <w:pPr>
              <w:jc w:val="center"/>
            </w:pPr>
            <w:r>
              <w:rPr>
                <w:rFonts w:ascii="Segoe UI" w:hAnsi="Segoe UI" w:cs="Segoe UI"/>
                <w:color w:val="212121"/>
                <w:shd w:val="clear" w:color="auto" w:fill="FFFFFF"/>
              </w:rPr>
              <w:t>10104370</w:t>
            </w:r>
          </w:p>
        </w:tc>
      </w:tr>
      <w:tr w:rsidR="00686CC8" w14:paraId="447395F7" w14:textId="77777777" w:rsidTr="00C44C3C">
        <w:trPr>
          <w:trHeight w:val="467"/>
        </w:trPr>
        <w:tc>
          <w:tcPr>
            <w:tcW w:w="1240" w:type="dxa"/>
            <w:vMerge/>
          </w:tcPr>
          <w:p w14:paraId="07A42AC2" w14:textId="77777777" w:rsidR="00686CC8" w:rsidRDefault="00686CC8" w:rsidP="009C282F">
            <w:pPr>
              <w:jc w:val="center"/>
            </w:pPr>
          </w:p>
        </w:tc>
        <w:tc>
          <w:tcPr>
            <w:tcW w:w="2363" w:type="dxa"/>
            <w:vMerge/>
          </w:tcPr>
          <w:p w14:paraId="4008FD17" w14:textId="77777777" w:rsidR="00686CC8" w:rsidRDefault="00686CC8" w:rsidP="009C282F">
            <w:pPr>
              <w:jc w:val="center"/>
            </w:pPr>
          </w:p>
        </w:tc>
        <w:tc>
          <w:tcPr>
            <w:tcW w:w="4245" w:type="dxa"/>
          </w:tcPr>
          <w:p w14:paraId="33E22011" w14:textId="77777777" w:rsidR="00686CC8" w:rsidRDefault="00686CC8" w:rsidP="009C282F">
            <w:pPr>
              <w:jc w:val="center"/>
            </w:pPr>
            <w:r>
              <w:t>Spathulenol</w:t>
            </w:r>
            <w:r w:rsidR="00EB7204">
              <w:fldChar w:fldCharType="begin" w:fldLock="1"/>
            </w:r>
            <w:r w:rsidR="00EB7204">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EB7204">
              <w:fldChar w:fldCharType="separate"/>
            </w:r>
            <w:r w:rsidR="00EB7204" w:rsidRPr="00EB7204">
              <w:rPr>
                <w:noProof/>
                <w:vertAlign w:val="superscript"/>
              </w:rPr>
              <w:t>9</w:t>
            </w:r>
            <w:r w:rsidR="00EB7204">
              <w:fldChar w:fldCharType="end"/>
            </w:r>
          </w:p>
        </w:tc>
        <w:tc>
          <w:tcPr>
            <w:tcW w:w="1728" w:type="dxa"/>
          </w:tcPr>
          <w:p w14:paraId="04F4F54F" w14:textId="77777777" w:rsidR="00686CC8" w:rsidRDefault="00686CC8" w:rsidP="009C282F">
            <w:pPr>
              <w:jc w:val="center"/>
            </w:pPr>
            <w:r>
              <w:rPr>
                <w:rFonts w:ascii="Segoe UI" w:hAnsi="Segoe UI" w:cs="Segoe UI"/>
                <w:color w:val="212121"/>
                <w:shd w:val="clear" w:color="auto" w:fill="FFFFFF"/>
              </w:rPr>
              <w:t>92231</w:t>
            </w:r>
          </w:p>
        </w:tc>
      </w:tr>
      <w:tr w:rsidR="00686CC8" w14:paraId="55A47C31" w14:textId="77777777" w:rsidTr="00C44C3C">
        <w:trPr>
          <w:trHeight w:val="413"/>
        </w:trPr>
        <w:tc>
          <w:tcPr>
            <w:tcW w:w="1240" w:type="dxa"/>
            <w:vMerge/>
          </w:tcPr>
          <w:p w14:paraId="214CFC66" w14:textId="77777777" w:rsidR="00686CC8" w:rsidRDefault="00686CC8" w:rsidP="009C282F">
            <w:pPr>
              <w:jc w:val="center"/>
            </w:pPr>
          </w:p>
        </w:tc>
        <w:tc>
          <w:tcPr>
            <w:tcW w:w="2363" w:type="dxa"/>
            <w:vMerge/>
          </w:tcPr>
          <w:p w14:paraId="217B9C77" w14:textId="77777777" w:rsidR="00686CC8" w:rsidRDefault="00686CC8" w:rsidP="009C282F">
            <w:pPr>
              <w:jc w:val="center"/>
            </w:pPr>
          </w:p>
        </w:tc>
        <w:tc>
          <w:tcPr>
            <w:tcW w:w="4245" w:type="dxa"/>
          </w:tcPr>
          <w:p w14:paraId="22D8EA79" w14:textId="77777777" w:rsidR="00686CC8" w:rsidRDefault="003953FA" w:rsidP="009C282F">
            <w:pPr>
              <w:jc w:val="center"/>
            </w:pPr>
            <w:r>
              <w:t>Caryophyllene oxide</w:t>
            </w:r>
            <w:r w:rsidR="00EB7204">
              <w:fldChar w:fldCharType="begin" w:fldLock="1"/>
            </w:r>
            <w:r w:rsidR="00EB7204">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EB7204">
              <w:fldChar w:fldCharType="separate"/>
            </w:r>
            <w:r w:rsidR="00EB7204" w:rsidRPr="00EB7204">
              <w:rPr>
                <w:noProof/>
                <w:vertAlign w:val="superscript"/>
              </w:rPr>
              <w:t>9</w:t>
            </w:r>
            <w:r w:rsidR="00EB7204">
              <w:fldChar w:fldCharType="end"/>
            </w:r>
          </w:p>
          <w:p w14:paraId="1E2E38AE" w14:textId="560898C0" w:rsidR="0083118A" w:rsidRDefault="0083118A" w:rsidP="009C282F">
            <w:pPr>
              <w:jc w:val="center"/>
            </w:pPr>
          </w:p>
        </w:tc>
        <w:tc>
          <w:tcPr>
            <w:tcW w:w="1728" w:type="dxa"/>
          </w:tcPr>
          <w:p w14:paraId="6E412E92" w14:textId="77777777" w:rsidR="00686CC8" w:rsidRDefault="003953FA" w:rsidP="009C282F">
            <w:pPr>
              <w:jc w:val="center"/>
            </w:pPr>
            <w:r>
              <w:rPr>
                <w:rFonts w:ascii="Segoe UI" w:hAnsi="Segoe UI" w:cs="Segoe UI"/>
                <w:color w:val="212121"/>
                <w:shd w:val="clear" w:color="auto" w:fill="FFFFFF"/>
              </w:rPr>
              <w:t>1742210</w:t>
            </w:r>
          </w:p>
        </w:tc>
      </w:tr>
      <w:tr w:rsidR="00686CC8" w14:paraId="04FED6EB" w14:textId="77777777" w:rsidTr="00C44C3C">
        <w:trPr>
          <w:trHeight w:val="440"/>
        </w:trPr>
        <w:tc>
          <w:tcPr>
            <w:tcW w:w="1240" w:type="dxa"/>
            <w:vMerge/>
          </w:tcPr>
          <w:p w14:paraId="223D4609" w14:textId="77777777" w:rsidR="00686CC8" w:rsidRDefault="00686CC8" w:rsidP="009C282F">
            <w:pPr>
              <w:jc w:val="center"/>
            </w:pPr>
          </w:p>
        </w:tc>
        <w:tc>
          <w:tcPr>
            <w:tcW w:w="2363" w:type="dxa"/>
            <w:vMerge/>
          </w:tcPr>
          <w:p w14:paraId="23B47FC4" w14:textId="77777777" w:rsidR="00686CC8" w:rsidRDefault="00686CC8" w:rsidP="009C282F">
            <w:pPr>
              <w:jc w:val="center"/>
            </w:pPr>
          </w:p>
        </w:tc>
        <w:tc>
          <w:tcPr>
            <w:tcW w:w="4245" w:type="dxa"/>
          </w:tcPr>
          <w:p w14:paraId="5E965A64" w14:textId="77777777" w:rsidR="00686CC8" w:rsidRDefault="003953FA" w:rsidP="009C282F">
            <w:pPr>
              <w:jc w:val="center"/>
            </w:pPr>
            <w:r>
              <w:t>Dillapiole</w:t>
            </w:r>
            <w:r w:rsidR="00EB7204">
              <w:fldChar w:fldCharType="begin" w:fldLock="1"/>
            </w:r>
            <w:r w:rsidR="00EB7204">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EB7204">
              <w:fldChar w:fldCharType="separate"/>
            </w:r>
            <w:r w:rsidR="00EB7204" w:rsidRPr="00EB7204">
              <w:rPr>
                <w:noProof/>
                <w:vertAlign w:val="superscript"/>
              </w:rPr>
              <w:t>9</w:t>
            </w:r>
            <w:r w:rsidR="00EB7204">
              <w:fldChar w:fldCharType="end"/>
            </w:r>
          </w:p>
        </w:tc>
        <w:tc>
          <w:tcPr>
            <w:tcW w:w="1728" w:type="dxa"/>
          </w:tcPr>
          <w:p w14:paraId="4916A683" w14:textId="77777777" w:rsidR="00686CC8" w:rsidRDefault="003953FA" w:rsidP="009C282F">
            <w:pPr>
              <w:jc w:val="center"/>
            </w:pPr>
            <w:r>
              <w:rPr>
                <w:rFonts w:ascii="Segoe UI" w:hAnsi="Segoe UI" w:cs="Segoe UI"/>
                <w:color w:val="212121"/>
                <w:shd w:val="clear" w:color="auto" w:fill="FFFFFF"/>
              </w:rPr>
              <w:t>10231</w:t>
            </w:r>
          </w:p>
        </w:tc>
      </w:tr>
      <w:tr w:rsidR="00686CC8" w14:paraId="57D44313" w14:textId="77777777" w:rsidTr="00C44C3C">
        <w:trPr>
          <w:trHeight w:val="440"/>
        </w:trPr>
        <w:tc>
          <w:tcPr>
            <w:tcW w:w="1240" w:type="dxa"/>
            <w:vMerge/>
          </w:tcPr>
          <w:p w14:paraId="3F87BB5B" w14:textId="77777777" w:rsidR="00686CC8" w:rsidRDefault="00686CC8" w:rsidP="009C282F">
            <w:pPr>
              <w:jc w:val="center"/>
            </w:pPr>
          </w:p>
        </w:tc>
        <w:tc>
          <w:tcPr>
            <w:tcW w:w="2363" w:type="dxa"/>
            <w:vMerge/>
          </w:tcPr>
          <w:p w14:paraId="552B5E8F" w14:textId="77777777" w:rsidR="00686CC8" w:rsidRDefault="00686CC8" w:rsidP="009C282F">
            <w:pPr>
              <w:jc w:val="center"/>
            </w:pPr>
          </w:p>
        </w:tc>
        <w:tc>
          <w:tcPr>
            <w:tcW w:w="4245" w:type="dxa"/>
          </w:tcPr>
          <w:p w14:paraId="233989E2" w14:textId="77777777" w:rsidR="00686CC8" w:rsidRDefault="003953FA" w:rsidP="009C282F">
            <w:pPr>
              <w:jc w:val="center"/>
            </w:pPr>
            <w:r>
              <w:t>α-Bisabolol Oxide B</w:t>
            </w:r>
            <w:r w:rsidR="00EB7204">
              <w:fldChar w:fldCharType="begin" w:fldLock="1"/>
            </w:r>
            <w:r w:rsidR="00EB7204">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EB7204">
              <w:fldChar w:fldCharType="separate"/>
            </w:r>
            <w:r w:rsidR="00EB7204" w:rsidRPr="00EB7204">
              <w:rPr>
                <w:noProof/>
                <w:vertAlign w:val="superscript"/>
              </w:rPr>
              <w:t>9</w:t>
            </w:r>
            <w:r w:rsidR="00EB7204">
              <w:fldChar w:fldCharType="end"/>
            </w:r>
          </w:p>
          <w:p w14:paraId="7BD77F3E" w14:textId="76A7ECEF" w:rsidR="0083118A" w:rsidRDefault="0083118A" w:rsidP="009C282F">
            <w:pPr>
              <w:jc w:val="center"/>
            </w:pPr>
          </w:p>
        </w:tc>
        <w:tc>
          <w:tcPr>
            <w:tcW w:w="1728" w:type="dxa"/>
          </w:tcPr>
          <w:p w14:paraId="153971ED" w14:textId="77777777" w:rsidR="00686CC8" w:rsidRDefault="003953FA" w:rsidP="009C282F">
            <w:pPr>
              <w:jc w:val="center"/>
            </w:pPr>
            <w:r>
              <w:rPr>
                <w:rFonts w:ascii="Segoe UI" w:hAnsi="Segoe UI" w:cs="Segoe UI"/>
                <w:color w:val="212121"/>
                <w:shd w:val="clear" w:color="auto" w:fill="FFFFFF"/>
              </w:rPr>
              <w:t>117301</w:t>
            </w:r>
          </w:p>
        </w:tc>
      </w:tr>
      <w:tr w:rsidR="00686CC8" w14:paraId="56282AF7" w14:textId="77777777" w:rsidTr="00C44C3C">
        <w:trPr>
          <w:trHeight w:val="260"/>
        </w:trPr>
        <w:tc>
          <w:tcPr>
            <w:tcW w:w="1240" w:type="dxa"/>
            <w:vMerge/>
          </w:tcPr>
          <w:p w14:paraId="051E0FAA" w14:textId="77777777" w:rsidR="00686CC8" w:rsidRDefault="00686CC8" w:rsidP="009C282F">
            <w:pPr>
              <w:jc w:val="center"/>
            </w:pPr>
          </w:p>
        </w:tc>
        <w:tc>
          <w:tcPr>
            <w:tcW w:w="2363" w:type="dxa"/>
            <w:vMerge/>
          </w:tcPr>
          <w:p w14:paraId="6D4BA57A" w14:textId="77777777" w:rsidR="00686CC8" w:rsidRDefault="00686CC8" w:rsidP="009C282F">
            <w:pPr>
              <w:jc w:val="center"/>
            </w:pPr>
          </w:p>
        </w:tc>
        <w:tc>
          <w:tcPr>
            <w:tcW w:w="4245" w:type="dxa"/>
          </w:tcPr>
          <w:p w14:paraId="3ED0F2D5" w14:textId="77777777" w:rsidR="00686CC8" w:rsidRDefault="003953FA" w:rsidP="009C282F">
            <w:pPr>
              <w:jc w:val="center"/>
            </w:pPr>
            <w:r>
              <w:t>ar-Tumerone</w:t>
            </w:r>
            <w:r w:rsidR="00EB7204">
              <w:fldChar w:fldCharType="begin" w:fldLock="1"/>
            </w:r>
            <w:r w:rsidR="00EB7204">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EB7204">
              <w:fldChar w:fldCharType="separate"/>
            </w:r>
            <w:r w:rsidR="00EB7204" w:rsidRPr="00EB7204">
              <w:rPr>
                <w:noProof/>
                <w:vertAlign w:val="superscript"/>
              </w:rPr>
              <w:t>9</w:t>
            </w:r>
            <w:r w:rsidR="00EB7204">
              <w:fldChar w:fldCharType="end"/>
            </w:r>
          </w:p>
          <w:p w14:paraId="0A18266B" w14:textId="716B5CB8" w:rsidR="0083118A" w:rsidRDefault="0083118A" w:rsidP="009C282F">
            <w:pPr>
              <w:jc w:val="center"/>
            </w:pPr>
          </w:p>
        </w:tc>
        <w:tc>
          <w:tcPr>
            <w:tcW w:w="1728" w:type="dxa"/>
          </w:tcPr>
          <w:p w14:paraId="5B869C54" w14:textId="77777777" w:rsidR="00686CC8" w:rsidRDefault="003953FA" w:rsidP="009C282F">
            <w:pPr>
              <w:jc w:val="center"/>
            </w:pPr>
            <w:r>
              <w:rPr>
                <w:rFonts w:ascii="Segoe UI" w:hAnsi="Segoe UI" w:cs="Segoe UI"/>
                <w:color w:val="212121"/>
                <w:shd w:val="clear" w:color="auto" w:fill="FFFFFF"/>
              </w:rPr>
              <w:t>558221</w:t>
            </w:r>
          </w:p>
        </w:tc>
      </w:tr>
      <w:tr w:rsidR="00686CC8" w14:paraId="1C100003" w14:textId="77777777" w:rsidTr="00C44C3C">
        <w:trPr>
          <w:trHeight w:val="260"/>
        </w:trPr>
        <w:tc>
          <w:tcPr>
            <w:tcW w:w="1240" w:type="dxa"/>
            <w:vMerge/>
          </w:tcPr>
          <w:p w14:paraId="5E052783" w14:textId="77777777" w:rsidR="00686CC8" w:rsidRDefault="00686CC8" w:rsidP="009C282F">
            <w:pPr>
              <w:jc w:val="center"/>
            </w:pPr>
          </w:p>
        </w:tc>
        <w:tc>
          <w:tcPr>
            <w:tcW w:w="2363" w:type="dxa"/>
            <w:vMerge/>
          </w:tcPr>
          <w:p w14:paraId="06C9A802" w14:textId="77777777" w:rsidR="00686CC8" w:rsidRDefault="00686CC8" w:rsidP="009C282F">
            <w:pPr>
              <w:jc w:val="center"/>
            </w:pPr>
          </w:p>
        </w:tc>
        <w:tc>
          <w:tcPr>
            <w:tcW w:w="4245" w:type="dxa"/>
          </w:tcPr>
          <w:p w14:paraId="43573D1E" w14:textId="77777777" w:rsidR="00686CC8" w:rsidRDefault="003953FA" w:rsidP="009C282F">
            <w:pPr>
              <w:jc w:val="center"/>
            </w:pPr>
            <w:r>
              <w:t>α-Bisabolone Oxide A</w:t>
            </w:r>
            <w:r w:rsidR="00EB7204">
              <w:fldChar w:fldCharType="begin" w:fldLock="1"/>
            </w:r>
            <w:r w:rsidR="00EB7204">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EB7204">
              <w:fldChar w:fldCharType="separate"/>
            </w:r>
            <w:r w:rsidR="00EB7204" w:rsidRPr="00EB7204">
              <w:rPr>
                <w:noProof/>
                <w:vertAlign w:val="superscript"/>
              </w:rPr>
              <w:t>9</w:t>
            </w:r>
            <w:r w:rsidR="00EB7204">
              <w:fldChar w:fldCharType="end"/>
            </w:r>
          </w:p>
          <w:p w14:paraId="013EF8EC" w14:textId="7100B61C" w:rsidR="0083118A" w:rsidRDefault="0083118A" w:rsidP="009C282F">
            <w:pPr>
              <w:jc w:val="center"/>
            </w:pPr>
          </w:p>
        </w:tc>
        <w:tc>
          <w:tcPr>
            <w:tcW w:w="1728" w:type="dxa"/>
          </w:tcPr>
          <w:p w14:paraId="67E01EF1" w14:textId="77777777" w:rsidR="00686CC8" w:rsidRDefault="003953FA" w:rsidP="009C282F">
            <w:pPr>
              <w:jc w:val="center"/>
            </w:pPr>
            <w:r>
              <w:rPr>
                <w:rFonts w:ascii="Segoe UI" w:hAnsi="Segoe UI" w:cs="Segoe UI"/>
                <w:color w:val="212121"/>
                <w:shd w:val="clear" w:color="auto" w:fill="FFFFFF"/>
              </w:rPr>
              <w:t>13092557</w:t>
            </w:r>
          </w:p>
        </w:tc>
      </w:tr>
      <w:tr w:rsidR="00686CC8" w14:paraId="7B46D0D0" w14:textId="77777777" w:rsidTr="00C44C3C">
        <w:trPr>
          <w:trHeight w:val="260"/>
        </w:trPr>
        <w:tc>
          <w:tcPr>
            <w:tcW w:w="1240" w:type="dxa"/>
            <w:vMerge/>
          </w:tcPr>
          <w:p w14:paraId="2CDD26B8" w14:textId="77777777" w:rsidR="00686CC8" w:rsidRDefault="00686CC8" w:rsidP="009C282F">
            <w:pPr>
              <w:jc w:val="center"/>
            </w:pPr>
          </w:p>
        </w:tc>
        <w:tc>
          <w:tcPr>
            <w:tcW w:w="2363" w:type="dxa"/>
            <w:vMerge/>
          </w:tcPr>
          <w:p w14:paraId="3B231A17" w14:textId="77777777" w:rsidR="00686CC8" w:rsidRDefault="00686CC8" w:rsidP="009C282F">
            <w:pPr>
              <w:jc w:val="center"/>
            </w:pPr>
          </w:p>
        </w:tc>
        <w:tc>
          <w:tcPr>
            <w:tcW w:w="4245" w:type="dxa"/>
          </w:tcPr>
          <w:p w14:paraId="4EAEFA17" w14:textId="77777777" w:rsidR="00686CC8" w:rsidRDefault="003953FA" w:rsidP="009C282F">
            <w:pPr>
              <w:jc w:val="center"/>
            </w:pPr>
            <w:r>
              <w:t>α-Bisabolol Oxide A</w:t>
            </w:r>
            <w:r w:rsidR="00EB7204">
              <w:fldChar w:fldCharType="begin" w:fldLock="1"/>
            </w:r>
            <w:r w:rsidR="00EB7204">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EB7204">
              <w:fldChar w:fldCharType="separate"/>
            </w:r>
            <w:r w:rsidR="00EB7204" w:rsidRPr="00EB7204">
              <w:rPr>
                <w:noProof/>
                <w:vertAlign w:val="superscript"/>
              </w:rPr>
              <w:t>9</w:t>
            </w:r>
            <w:r w:rsidR="00EB7204">
              <w:fldChar w:fldCharType="end"/>
            </w:r>
          </w:p>
          <w:p w14:paraId="4CACB581" w14:textId="04D085F0" w:rsidR="0083118A" w:rsidRDefault="0083118A" w:rsidP="009C282F">
            <w:pPr>
              <w:jc w:val="center"/>
            </w:pPr>
          </w:p>
        </w:tc>
        <w:tc>
          <w:tcPr>
            <w:tcW w:w="1728" w:type="dxa"/>
          </w:tcPr>
          <w:p w14:paraId="18BBE4D7" w14:textId="77777777" w:rsidR="00686CC8" w:rsidRDefault="003953FA" w:rsidP="009C282F">
            <w:pPr>
              <w:jc w:val="center"/>
            </w:pPr>
            <w:r>
              <w:rPr>
                <w:rFonts w:ascii="Segoe UI" w:hAnsi="Segoe UI" w:cs="Segoe UI"/>
                <w:color w:val="212121"/>
                <w:shd w:val="clear" w:color="auto" w:fill="FFFFFF"/>
              </w:rPr>
              <w:t>90806</w:t>
            </w:r>
          </w:p>
        </w:tc>
      </w:tr>
      <w:tr w:rsidR="00686CC8" w14:paraId="0AB2DA6E" w14:textId="77777777" w:rsidTr="00C44C3C">
        <w:trPr>
          <w:trHeight w:val="260"/>
        </w:trPr>
        <w:tc>
          <w:tcPr>
            <w:tcW w:w="1240" w:type="dxa"/>
            <w:vMerge/>
          </w:tcPr>
          <w:p w14:paraId="66C5AB0E" w14:textId="77777777" w:rsidR="00686CC8" w:rsidRDefault="00686CC8" w:rsidP="009C282F">
            <w:pPr>
              <w:jc w:val="center"/>
            </w:pPr>
          </w:p>
        </w:tc>
        <w:tc>
          <w:tcPr>
            <w:tcW w:w="2363" w:type="dxa"/>
            <w:vMerge/>
          </w:tcPr>
          <w:p w14:paraId="48401CB7" w14:textId="77777777" w:rsidR="00686CC8" w:rsidRDefault="00686CC8" w:rsidP="009C282F">
            <w:pPr>
              <w:jc w:val="center"/>
            </w:pPr>
          </w:p>
        </w:tc>
        <w:tc>
          <w:tcPr>
            <w:tcW w:w="4245" w:type="dxa"/>
          </w:tcPr>
          <w:p w14:paraId="5713F7A5" w14:textId="77777777" w:rsidR="00686CC8" w:rsidRDefault="003953FA" w:rsidP="009C282F">
            <w:pPr>
              <w:jc w:val="center"/>
            </w:pPr>
            <w:r>
              <w:t>Hexadecanoic acid</w:t>
            </w:r>
            <w:r w:rsidR="00EB7204">
              <w:fldChar w:fldCharType="begin" w:fldLock="1"/>
            </w:r>
            <w:r w:rsidR="00EB7204">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EB7204">
              <w:fldChar w:fldCharType="separate"/>
            </w:r>
            <w:r w:rsidR="00EB7204" w:rsidRPr="00EB7204">
              <w:rPr>
                <w:noProof/>
                <w:vertAlign w:val="superscript"/>
              </w:rPr>
              <w:t>9</w:t>
            </w:r>
            <w:r w:rsidR="00EB7204">
              <w:fldChar w:fldCharType="end"/>
            </w:r>
          </w:p>
          <w:p w14:paraId="5E9A7025" w14:textId="29BD1D26" w:rsidR="0083118A" w:rsidRDefault="0083118A" w:rsidP="009C282F">
            <w:pPr>
              <w:jc w:val="center"/>
            </w:pPr>
          </w:p>
        </w:tc>
        <w:tc>
          <w:tcPr>
            <w:tcW w:w="1728" w:type="dxa"/>
          </w:tcPr>
          <w:p w14:paraId="65CD2936" w14:textId="77777777" w:rsidR="00686CC8" w:rsidRDefault="003953FA" w:rsidP="009C282F">
            <w:pPr>
              <w:jc w:val="center"/>
            </w:pPr>
            <w:r>
              <w:rPr>
                <w:rFonts w:ascii="Segoe UI" w:hAnsi="Segoe UI" w:cs="Segoe UI"/>
                <w:color w:val="212121"/>
                <w:shd w:val="clear" w:color="auto" w:fill="FFFFFF"/>
              </w:rPr>
              <w:t>985</w:t>
            </w:r>
          </w:p>
        </w:tc>
      </w:tr>
      <w:tr w:rsidR="00686CC8" w14:paraId="101C455E" w14:textId="77777777" w:rsidTr="00C44C3C">
        <w:trPr>
          <w:trHeight w:val="260"/>
        </w:trPr>
        <w:tc>
          <w:tcPr>
            <w:tcW w:w="1240" w:type="dxa"/>
            <w:vMerge/>
          </w:tcPr>
          <w:p w14:paraId="0A727153" w14:textId="77777777" w:rsidR="00686CC8" w:rsidRDefault="00686CC8" w:rsidP="009C282F">
            <w:pPr>
              <w:jc w:val="center"/>
            </w:pPr>
          </w:p>
        </w:tc>
        <w:tc>
          <w:tcPr>
            <w:tcW w:w="2363" w:type="dxa"/>
            <w:vMerge/>
          </w:tcPr>
          <w:p w14:paraId="63723BF1" w14:textId="77777777" w:rsidR="00686CC8" w:rsidRDefault="00686CC8" w:rsidP="009C282F">
            <w:pPr>
              <w:jc w:val="center"/>
            </w:pPr>
          </w:p>
        </w:tc>
        <w:tc>
          <w:tcPr>
            <w:tcW w:w="4245" w:type="dxa"/>
          </w:tcPr>
          <w:p w14:paraId="737F7FBC" w14:textId="77777777" w:rsidR="00686CC8" w:rsidRDefault="003953FA" w:rsidP="009C282F">
            <w:pPr>
              <w:jc w:val="center"/>
            </w:pPr>
            <w:r>
              <w:t>Ethyl Hexadecanoate</w:t>
            </w:r>
            <w:r w:rsidR="00EB7204">
              <w:fldChar w:fldCharType="begin" w:fldLock="1"/>
            </w:r>
            <w:r w:rsidR="00CE0F6E">
              <w:instrText>ADDIN CSL_CITATION {"citationItems":[{"id":"ITEM-1","itemData":{"DOI":"10.9734/ejmp/2016/24513","author":[{"dropping-particle":"","family":"Alebous","given":"Hana","non-dropping-particle":"","parse-names":false,"suffix":""},{"dropping-particle":"","family":"Hudaib","given":"Mohammad","non-dropping-particle":"","parse-names":false,"suffix":""},{"dropping-particle":"","family":"Hudeb","given":"Arwa","non-dropping-particle":"","parse-names":false,"suffix":""},{"dropping-particle":"","family":"Sober","given":"Suzanne","non-dropping-particle":"","parse-names":false,"suffix":""},{"dropping-particle":"","family":"Gray","given":"Rosianna","non-dropping-particle":"","parse-names":false,"suffix":""},{"dropping-particle":"","family":"Johnson","given":"Margaret","non-dropping-particle":"","parse-names":false,"suffix":""}],"container-title":"European Journal of Medicinal Plants","id":"ITEM-1","issue":"2","issued":{"date-parts":[["2016"]]},"page":"1-5","title":"Chemical Composition of Essential Oil from Equisetum ramosissimum","type":"article-journal","volume":"13"},"uris":["http://www.mendeley.com/documents/?uuid=2e16b0f5-f283-4841-97e3-364a9a9d60e2"]}],"mendeley":{"formattedCitation":"&lt;sup&gt;9&lt;/sup&gt;","plainTextFormattedCitation":"9","previouslyFormattedCitation":"&lt;sup&gt;9&lt;/sup&gt;"},"properties":{"noteIndex":0},"schema":"https://github.com/citation-style-language/schema/raw/master/csl-citation.json"}</w:instrText>
            </w:r>
            <w:r w:rsidR="00EB7204">
              <w:fldChar w:fldCharType="separate"/>
            </w:r>
            <w:r w:rsidR="00EB7204" w:rsidRPr="00EB7204">
              <w:rPr>
                <w:noProof/>
                <w:vertAlign w:val="superscript"/>
              </w:rPr>
              <w:t>9</w:t>
            </w:r>
            <w:r w:rsidR="00EB7204">
              <w:fldChar w:fldCharType="end"/>
            </w:r>
          </w:p>
          <w:p w14:paraId="30726EA2" w14:textId="341061AA" w:rsidR="0083118A" w:rsidRDefault="0083118A" w:rsidP="009C282F">
            <w:pPr>
              <w:jc w:val="center"/>
            </w:pPr>
          </w:p>
        </w:tc>
        <w:tc>
          <w:tcPr>
            <w:tcW w:w="1728" w:type="dxa"/>
          </w:tcPr>
          <w:p w14:paraId="310B0DC6" w14:textId="77777777" w:rsidR="00686CC8" w:rsidRDefault="003953FA" w:rsidP="009C282F">
            <w:pPr>
              <w:jc w:val="center"/>
            </w:pPr>
            <w:r>
              <w:rPr>
                <w:rFonts w:ascii="Segoe UI" w:hAnsi="Segoe UI" w:cs="Segoe UI"/>
                <w:color w:val="212121"/>
                <w:shd w:val="clear" w:color="auto" w:fill="FFFFFF"/>
              </w:rPr>
              <w:t>12366</w:t>
            </w:r>
          </w:p>
        </w:tc>
      </w:tr>
      <w:tr w:rsidR="0061416A" w14:paraId="17A7BD27" w14:textId="77777777" w:rsidTr="00C44C3C">
        <w:trPr>
          <w:trHeight w:val="324"/>
        </w:trPr>
        <w:tc>
          <w:tcPr>
            <w:tcW w:w="1240" w:type="dxa"/>
            <w:vMerge w:val="restart"/>
          </w:tcPr>
          <w:p w14:paraId="279DD1DC" w14:textId="2D2BE1FF" w:rsidR="0061416A" w:rsidRDefault="00DB1A88" w:rsidP="009C282F">
            <w:pPr>
              <w:jc w:val="center"/>
            </w:pPr>
            <w:r>
              <w:t>6.</w:t>
            </w:r>
          </w:p>
        </w:tc>
        <w:tc>
          <w:tcPr>
            <w:tcW w:w="2363" w:type="dxa"/>
            <w:vMerge w:val="restart"/>
          </w:tcPr>
          <w:p w14:paraId="6C88ACED" w14:textId="2601F8AE" w:rsidR="0061416A" w:rsidRDefault="0061416A" w:rsidP="009C282F">
            <w:pPr>
              <w:jc w:val="center"/>
            </w:pPr>
            <w:r w:rsidRPr="0083118A">
              <w:rPr>
                <w:i/>
                <w:iCs/>
              </w:rPr>
              <w:t>Eriobotrya japonica</w:t>
            </w:r>
            <w:r>
              <w:t xml:space="preserve"> (Thunb.) Lindl.</w:t>
            </w:r>
          </w:p>
        </w:tc>
        <w:tc>
          <w:tcPr>
            <w:tcW w:w="4245" w:type="dxa"/>
          </w:tcPr>
          <w:p w14:paraId="1132EA59" w14:textId="77777777" w:rsidR="0061416A" w:rsidRDefault="0061416A" w:rsidP="009C282F">
            <w:pPr>
              <w:jc w:val="center"/>
            </w:pPr>
            <w:r>
              <w:t>ursolic acid</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525EEF4A" w14:textId="34ADF8EA" w:rsidR="0083118A" w:rsidRDefault="0083118A" w:rsidP="009C282F">
            <w:pPr>
              <w:jc w:val="center"/>
            </w:pPr>
          </w:p>
        </w:tc>
        <w:tc>
          <w:tcPr>
            <w:tcW w:w="1728" w:type="dxa"/>
          </w:tcPr>
          <w:p w14:paraId="1F0ED901" w14:textId="77777777" w:rsidR="0061416A" w:rsidRDefault="0061416A" w:rsidP="009C282F">
            <w:pPr>
              <w:jc w:val="center"/>
            </w:pPr>
            <w:r>
              <w:rPr>
                <w:rFonts w:ascii="Segoe UI" w:hAnsi="Segoe UI" w:cs="Segoe UI"/>
                <w:color w:val="212121"/>
                <w:shd w:val="clear" w:color="auto" w:fill="FFFFFF"/>
              </w:rPr>
              <w:t>64945</w:t>
            </w:r>
          </w:p>
        </w:tc>
      </w:tr>
      <w:tr w:rsidR="0061416A" w14:paraId="596CA154" w14:textId="77777777" w:rsidTr="00C44C3C">
        <w:trPr>
          <w:trHeight w:val="309"/>
        </w:trPr>
        <w:tc>
          <w:tcPr>
            <w:tcW w:w="1240" w:type="dxa"/>
            <w:vMerge/>
          </w:tcPr>
          <w:p w14:paraId="19104714" w14:textId="77777777" w:rsidR="0061416A" w:rsidRDefault="0061416A" w:rsidP="009C282F">
            <w:pPr>
              <w:jc w:val="center"/>
            </w:pPr>
          </w:p>
        </w:tc>
        <w:tc>
          <w:tcPr>
            <w:tcW w:w="2363" w:type="dxa"/>
            <w:vMerge/>
          </w:tcPr>
          <w:p w14:paraId="20838FCD" w14:textId="77777777" w:rsidR="0061416A" w:rsidRDefault="0061416A" w:rsidP="009C282F">
            <w:pPr>
              <w:jc w:val="center"/>
            </w:pPr>
          </w:p>
        </w:tc>
        <w:tc>
          <w:tcPr>
            <w:tcW w:w="4245" w:type="dxa"/>
          </w:tcPr>
          <w:p w14:paraId="00F1BC03" w14:textId="77777777" w:rsidR="0061416A" w:rsidRDefault="0061416A" w:rsidP="009C282F">
            <w:pPr>
              <w:jc w:val="center"/>
            </w:pPr>
            <w:r>
              <w:t>corosolic acid</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72307486" w14:textId="69551ACB" w:rsidR="0083118A" w:rsidRDefault="0083118A" w:rsidP="009C282F">
            <w:pPr>
              <w:jc w:val="center"/>
            </w:pPr>
          </w:p>
        </w:tc>
        <w:tc>
          <w:tcPr>
            <w:tcW w:w="1728" w:type="dxa"/>
          </w:tcPr>
          <w:p w14:paraId="47F33CB4" w14:textId="77777777" w:rsidR="0061416A" w:rsidRDefault="0061416A" w:rsidP="009C282F">
            <w:pPr>
              <w:jc w:val="center"/>
            </w:pPr>
            <w:r>
              <w:rPr>
                <w:rFonts w:ascii="Segoe UI" w:hAnsi="Segoe UI" w:cs="Segoe UI"/>
                <w:color w:val="212121"/>
                <w:shd w:val="clear" w:color="auto" w:fill="FFFFFF"/>
              </w:rPr>
              <w:t>6918774</w:t>
            </w:r>
          </w:p>
        </w:tc>
      </w:tr>
      <w:tr w:rsidR="0061416A" w14:paraId="0C240402" w14:textId="77777777" w:rsidTr="00C44C3C">
        <w:trPr>
          <w:trHeight w:val="309"/>
        </w:trPr>
        <w:tc>
          <w:tcPr>
            <w:tcW w:w="1240" w:type="dxa"/>
            <w:vMerge/>
          </w:tcPr>
          <w:p w14:paraId="3775E87C" w14:textId="77777777" w:rsidR="0061416A" w:rsidRDefault="0061416A" w:rsidP="009C282F">
            <w:pPr>
              <w:jc w:val="center"/>
            </w:pPr>
          </w:p>
        </w:tc>
        <w:tc>
          <w:tcPr>
            <w:tcW w:w="2363" w:type="dxa"/>
            <w:vMerge/>
          </w:tcPr>
          <w:p w14:paraId="4164B623" w14:textId="77777777" w:rsidR="0061416A" w:rsidRDefault="0061416A" w:rsidP="009C282F">
            <w:pPr>
              <w:jc w:val="center"/>
            </w:pPr>
          </w:p>
        </w:tc>
        <w:tc>
          <w:tcPr>
            <w:tcW w:w="4245" w:type="dxa"/>
          </w:tcPr>
          <w:p w14:paraId="4FAC356E" w14:textId="77777777" w:rsidR="0061416A" w:rsidRDefault="0061416A" w:rsidP="009C282F">
            <w:pPr>
              <w:jc w:val="center"/>
            </w:pPr>
            <w:r>
              <w:t>3-O-cis-p-coumaroyltormentic acid</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tc>
        <w:tc>
          <w:tcPr>
            <w:tcW w:w="1728" w:type="dxa"/>
          </w:tcPr>
          <w:p w14:paraId="1C8A9933" w14:textId="77777777" w:rsidR="0061416A" w:rsidRDefault="0061416A" w:rsidP="009C282F">
            <w:pPr>
              <w:jc w:val="center"/>
            </w:pPr>
            <w:r>
              <w:rPr>
                <w:rFonts w:ascii="Segoe UI" w:hAnsi="Segoe UI" w:cs="Segoe UI"/>
                <w:color w:val="212121"/>
                <w:shd w:val="clear" w:color="auto" w:fill="FFFFFF"/>
              </w:rPr>
              <w:t>14335956</w:t>
            </w:r>
          </w:p>
        </w:tc>
      </w:tr>
      <w:tr w:rsidR="0061416A" w14:paraId="26FE3728" w14:textId="77777777" w:rsidTr="00C44C3C">
        <w:trPr>
          <w:trHeight w:val="309"/>
        </w:trPr>
        <w:tc>
          <w:tcPr>
            <w:tcW w:w="1240" w:type="dxa"/>
            <w:vMerge/>
          </w:tcPr>
          <w:p w14:paraId="5CBA8955" w14:textId="77777777" w:rsidR="0061416A" w:rsidRDefault="0061416A" w:rsidP="009C282F">
            <w:pPr>
              <w:jc w:val="center"/>
            </w:pPr>
          </w:p>
        </w:tc>
        <w:tc>
          <w:tcPr>
            <w:tcW w:w="2363" w:type="dxa"/>
            <w:vMerge/>
          </w:tcPr>
          <w:p w14:paraId="7B335C17" w14:textId="77777777" w:rsidR="0061416A" w:rsidRDefault="0061416A" w:rsidP="009C282F">
            <w:pPr>
              <w:jc w:val="center"/>
            </w:pPr>
          </w:p>
        </w:tc>
        <w:tc>
          <w:tcPr>
            <w:tcW w:w="4245" w:type="dxa"/>
          </w:tcPr>
          <w:p w14:paraId="594BD732" w14:textId="77777777" w:rsidR="0061416A" w:rsidRDefault="0061416A" w:rsidP="009C282F">
            <w:pPr>
              <w:jc w:val="center"/>
            </w:pPr>
            <w:r>
              <w:t>3-O-trans-p-coumaroyltormentic acid</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7C60D2DE" w14:textId="54C65F88" w:rsidR="0083118A" w:rsidRDefault="0083118A" w:rsidP="009C282F">
            <w:pPr>
              <w:jc w:val="center"/>
            </w:pPr>
          </w:p>
        </w:tc>
        <w:tc>
          <w:tcPr>
            <w:tcW w:w="1728" w:type="dxa"/>
          </w:tcPr>
          <w:p w14:paraId="298679DF" w14:textId="77777777" w:rsidR="0061416A" w:rsidRDefault="0061416A" w:rsidP="009C282F">
            <w:pPr>
              <w:jc w:val="center"/>
            </w:pPr>
            <w:r>
              <w:rPr>
                <w:rFonts w:ascii="Segoe UI" w:hAnsi="Segoe UI" w:cs="Segoe UI"/>
                <w:color w:val="212121"/>
                <w:shd w:val="clear" w:color="auto" w:fill="FFFFFF"/>
              </w:rPr>
              <w:t>14335955</w:t>
            </w:r>
          </w:p>
        </w:tc>
      </w:tr>
      <w:tr w:rsidR="0061416A" w14:paraId="28B76F58" w14:textId="77777777" w:rsidTr="00C44C3C">
        <w:trPr>
          <w:trHeight w:val="309"/>
        </w:trPr>
        <w:tc>
          <w:tcPr>
            <w:tcW w:w="1240" w:type="dxa"/>
            <w:vMerge/>
          </w:tcPr>
          <w:p w14:paraId="0196B687" w14:textId="77777777" w:rsidR="0061416A" w:rsidRDefault="0061416A" w:rsidP="009C282F">
            <w:pPr>
              <w:jc w:val="center"/>
            </w:pPr>
          </w:p>
        </w:tc>
        <w:tc>
          <w:tcPr>
            <w:tcW w:w="2363" w:type="dxa"/>
            <w:vMerge/>
          </w:tcPr>
          <w:p w14:paraId="0DE506FA" w14:textId="77777777" w:rsidR="0061416A" w:rsidRDefault="0061416A" w:rsidP="009C282F">
            <w:pPr>
              <w:jc w:val="center"/>
            </w:pPr>
          </w:p>
        </w:tc>
        <w:tc>
          <w:tcPr>
            <w:tcW w:w="4245" w:type="dxa"/>
          </w:tcPr>
          <w:p w14:paraId="7D11F924" w14:textId="77777777" w:rsidR="0061416A" w:rsidRDefault="0061416A" w:rsidP="009C282F">
            <w:pPr>
              <w:jc w:val="center"/>
            </w:pPr>
            <w:r>
              <w:t>3-epicorosolic acid</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26496590" w14:textId="4D8B88F5" w:rsidR="0083118A" w:rsidRDefault="0083118A" w:rsidP="009C282F">
            <w:pPr>
              <w:jc w:val="center"/>
            </w:pPr>
          </w:p>
        </w:tc>
        <w:tc>
          <w:tcPr>
            <w:tcW w:w="1728" w:type="dxa"/>
          </w:tcPr>
          <w:p w14:paraId="68CA01E4" w14:textId="77777777" w:rsidR="0061416A" w:rsidRDefault="0061416A" w:rsidP="009C282F">
            <w:pPr>
              <w:jc w:val="center"/>
            </w:pPr>
            <w:r>
              <w:rPr>
                <w:rFonts w:ascii="Segoe UI" w:hAnsi="Segoe UI" w:cs="Segoe UI"/>
                <w:color w:val="212121"/>
                <w:shd w:val="clear" w:color="auto" w:fill="FFFFFF"/>
              </w:rPr>
              <w:t>15917998</w:t>
            </w:r>
          </w:p>
        </w:tc>
      </w:tr>
      <w:tr w:rsidR="0061416A" w14:paraId="21AB3B0E" w14:textId="77777777" w:rsidTr="00C44C3C">
        <w:trPr>
          <w:trHeight w:val="309"/>
        </w:trPr>
        <w:tc>
          <w:tcPr>
            <w:tcW w:w="1240" w:type="dxa"/>
            <w:vMerge/>
          </w:tcPr>
          <w:p w14:paraId="20374728" w14:textId="77777777" w:rsidR="0061416A" w:rsidRDefault="0061416A" w:rsidP="009C282F">
            <w:pPr>
              <w:jc w:val="center"/>
            </w:pPr>
          </w:p>
        </w:tc>
        <w:tc>
          <w:tcPr>
            <w:tcW w:w="2363" w:type="dxa"/>
            <w:vMerge/>
          </w:tcPr>
          <w:p w14:paraId="03B18840" w14:textId="77777777" w:rsidR="0061416A" w:rsidRDefault="0061416A" w:rsidP="009C282F">
            <w:pPr>
              <w:jc w:val="center"/>
            </w:pPr>
          </w:p>
        </w:tc>
        <w:tc>
          <w:tcPr>
            <w:tcW w:w="4245" w:type="dxa"/>
          </w:tcPr>
          <w:p w14:paraId="67EA0E2E" w14:textId="77777777" w:rsidR="0061416A" w:rsidRDefault="0061416A" w:rsidP="009C282F">
            <w:pPr>
              <w:jc w:val="center"/>
            </w:pPr>
            <w:r>
              <w:t>euscaphic acid</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4CC4B400" w14:textId="358FC7A0" w:rsidR="0083118A" w:rsidRDefault="0083118A" w:rsidP="009C282F">
            <w:pPr>
              <w:jc w:val="center"/>
            </w:pPr>
          </w:p>
        </w:tc>
        <w:tc>
          <w:tcPr>
            <w:tcW w:w="1728" w:type="dxa"/>
          </w:tcPr>
          <w:p w14:paraId="313A390B" w14:textId="77777777" w:rsidR="0061416A" w:rsidRDefault="0061416A" w:rsidP="009C282F">
            <w:pPr>
              <w:jc w:val="center"/>
            </w:pPr>
            <w:r>
              <w:rPr>
                <w:rFonts w:ascii="Segoe UI" w:hAnsi="Segoe UI" w:cs="Segoe UI"/>
                <w:color w:val="212121"/>
                <w:shd w:val="clear" w:color="auto" w:fill="FFFFFF"/>
              </w:rPr>
              <w:t>471426</w:t>
            </w:r>
          </w:p>
        </w:tc>
      </w:tr>
      <w:tr w:rsidR="0061416A" w14:paraId="7C44B85A" w14:textId="77777777" w:rsidTr="00C44C3C">
        <w:trPr>
          <w:trHeight w:val="309"/>
        </w:trPr>
        <w:tc>
          <w:tcPr>
            <w:tcW w:w="1240" w:type="dxa"/>
            <w:vMerge/>
          </w:tcPr>
          <w:p w14:paraId="41055CAE" w14:textId="77777777" w:rsidR="0061416A" w:rsidRDefault="0061416A" w:rsidP="009C282F">
            <w:pPr>
              <w:jc w:val="center"/>
            </w:pPr>
          </w:p>
        </w:tc>
        <w:tc>
          <w:tcPr>
            <w:tcW w:w="2363" w:type="dxa"/>
            <w:vMerge/>
          </w:tcPr>
          <w:p w14:paraId="05C15BD4" w14:textId="77777777" w:rsidR="0061416A" w:rsidRDefault="0061416A" w:rsidP="009C282F">
            <w:pPr>
              <w:jc w:val="center"/>
            </w:pPr>
          </w:p>
        </w:tc>
        <w:tc>
          <w:tcPr>
            <w:tcW w:w="4245" w:type="dxa"/>
          </w:tcPr>
          <w:p w14:paraId="352F904D" w14:textId="77777777" w:rsidR="0061416A" w:rsidRDefault="0061416A" w:rsidP="009C282F">
            <w:pPr>
              <w:jc w:val="center"/>
            </w:pPr>
            <w:r>
              <w:t>1β-hydroxyeuscaphic acid</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65EC749C" w14:textId="192ED860" w:rsidR="0083118A" w:rsidRDefault="0083118A" w:rsidP="009C282F">
            <w:pPr>
              <w:jc w:val="center"/>
            </w:pPr>
          </w:p>
        </w:tc>
        <w:tc>
          <w:tcPr>
            <w:tcW w:w="1728" w:type="dxa"/>
          </w:tcPr>
          <w:p w14:paraId="3B425F09" w14:textId="77777777" w:rsidR="0061416A" w:rsidRDefault="0061416A" w:rsidP="009C282F">
            <w:pPr>
              <w:jc w:val="center"/>
            </w:pPr>
            <w:r>
              <w:rPr>
                <w:rFonts w:ascii="Segoe UI" w:hAnsi="Segoe UI" w:cs="Segoe UI"/>
                <w:color w:val="212121"/>
                <w:shd w:val="clear" w:color="auto" w:fill="FFFFFF"/>
              </w:rPr>
              <w:t>14312996</w:t>
            </w:r>
          </w:p>
        </w:tc>
      </w:tr>
      <w:tr w:rsidR="0061416A" w14:paraId="2C023DE2" w14:textId="77777777" w:rsidTr="00C44C3C">
        <w:trPr>
          <w:trHeight w:val="309"/>
        </w:trPr>
        <w:tc>
          <w:tcPr>
            <w:tcW w:w="1240" w:type="dxa"/>
            <w:vMerge/>
          </w:tcPr>
          <w:p w14:paraId="73615DF6" w14:textId="77777777" w:rsidR="0061416A" w:rsidRDefault="0061416A" w:rsidP="009C282F">
            <w:pPr>
              <w:jc w:val="center"/>
            </w:pPr>
          </w:p>
        </w:tc>
        <w:tc>
          <w:tcPr>
            <w:tcW w:w="2363" w:type="dxa"/>
            <w:vMerge/>
          </w:tcPr>
          <w:p w14:paraId="795E9D93" w14:textId="77777777" w:rsidR="0061416A" w:rsidRDefault="0061416A" w:rsidP="009C282F">
            <w:pPr>
              <w:jc w:val="center"/>
            </w:pPr>
          </w:p>
        </w:tc>
        <w:tc>
          <w:tcPr>
            <w:tcW w:w="4245" w:type="dxa"/>
          </w:tcPr>
          <w:p w14:paraId="5E9084B2" w14:textId="77777777" w:rsidR="0061416A" w:rsidRDefault="0061416A" w:rsidP="009C282F">
            <w:pPr>
              <w:jc w:val="center"/>
            </w:pPr>
            <w:r>
              <w:t>oleanolic acid</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3DD0104E" w14:textId="7CBFA100" w:rsidR="0083118A" w:rsidRDefault="0083118A" w:rsidP="009C282F">
            <w:pPr>
              <w:jc w:val="center"/>
            </w:pPr>
          </w:p>
        </w:tc>
        <w:tc>
          <w:tcPr>
            <w:tcW w:w="1728" w:type="dxa"/>
          </w:tcPr>
          <w:p w14:paraId="720E5C92" w14:textId="77777777" w:rsidR="0061416A" w:rsidRDefault="0061416A" w:rsidP="009C282F">
            <w:pPr>
              <w:jc w:val="center"/>
            </w:pPr>
            <w:r>
              <w:rPr>
                <w:rFonts w:ascii="Segoe UI" w:hAnsi="Segoe UI" w:cs="Segoe UI"/>
                <w:color w:val="212121"/>
                <w:shd w:val="clear" w:color="auto" w:fill="FFFFFF"/>
              </w:rPr>
              <w:t>10494</w:t>
            </w:r>
          </w:p>
        </w:tc>
      </w:tr>
      <w:tr w:rsidR="0061416A" w14:paraId="7A45EE19" w14:textId="77777777" w:rsidTr="00C44C3C">
        <w:trPr>
          <w:trHeight w:val="309"/>
        </w:trPr>
        <w:tc>
          <w:tcPr>
            <w:tcW w:w="1240" w:type="dxa"/>
            <w:vMerge/>
          </w:tcPr>
          <w:p w14:paraId="6D0CCFDB" w14:textId="77777777" w:rsidR="0061416A" w:rsidRDefault="0061416A" w:rsidP="009C282F">
            <w:pPr>
              <w:jc w:val="center"/>
            </w:pPr>
          </w:p>
        </w:tc>
        <w:tc>
          <w:tcPr>
            <w:tcW w:w="2363" w:type="dxa"/>
            <w:vMerge/>
          </w:tcPr>
          <w:p w14:paraId="1F8EECB6" w14:textId="77777777" w:rsidR="0061416A" w:rsidRDefault="0061416A" w:rsidP="009C282F">
            <w:pPr>
              <w:jc w:val="center"/>
            </w:pPr>
          </w:p>
        </w:tc>
        <w:tc>
          <w:tcPr>
            <w:tcW w:w="4245" w:type="dxa"/>
          </w:tcPr>
          <w:p w14:paraId="43067BA4" w14:textId="77777777" w:rsidR="0061416A" w:rsidRDefault="0061416A" w:rsidP="009C282F">
            <w:pPr>
              <w:jc w:val="center"/>
            </w:pPr>
            <w:r>
              <w:t>maslinic acid</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491BC82D" w14:textId="693F78B4" w:rsidR="0083118A" w:rsidRDefault="0083118A" w:rsidP="009C282F">
            <w:pPr>
              <w:jc w:val="center"/>
            </w:pPr>
          </w:p>
        </w:tc>
        <w:tc>
          <w:tcPr>
            <w:tcW w:w="1728" w:type="dxa"/>
          </w:tcPr>
          <w:p w14:paraId="49DB39D1" w14:textId="77777777" w:rsidR="0061416A" w:rsidRDefault="0061416A" w:rsidP="009C282F">
            <w:pPr>
              <w:jc w:val="center"/>
            </w:pPr>
            <w:r>
              <w:rPr>
                <w:rFonts w:ascii="Segoe UI" w:hAnsi="Segoe UI" w:cs="Segoe UI"/>
                <w:color w:val="212121"/>
                <w:shd w:val="clear" w:color="auto" w:fill="FFFFFF"/>
              </w:rPr>
              <w:t>73659</w:t>
            </w:r>
          </w:p>
        </w:tc>
      </w:tr>
      <w:tr w:rsidR="0061416A" w14:paraId="416F7FCE" w14:textId="77777777" w:rsidTr="00C44C3C">
        <w:trPr>
          <w:trHeight w:val="309"/>
        </w:trPr>
        <w:tc>
          <w:tcPr>
            <w:tcW w:w="1240" w:type="dxa"/>
            <w:vMerge/>
          </w:tcPr>
          <w:p w14:paraId="67CC39DA" w14:textId="77777777" w:rsidR="0061416A" w:rsidRDefault="0061416A" w:rsidP="009C282F">
            <w:pPr>
              <w:jc w:val="center"/>
            </w:pPr>
          </w:p>
        </w:tc>
        <w:tc>
          <w:tcPr>
            <w:tcW w:w="2363" w:type="dxa"/>
            <w:vMerge/>
          </w:tcPr>
          <w:p w14:paraId="20D45B4E" w14:textId="77777777" w:rsidR="0061416A" w:rsidRDefault="0061416A" w:rsidP="009C282F">
            <w:pPr>
              <w:jc w:val="center"/>
            </w:pPr>
          </w:p>
        </w:tc>
        <w:tc>
          <w:tcPr>
            <w:tcW w:w="4245" w:type="dxa"/>
          </w:tcPr>
          <w:p w14:paraId="314AE341" w14:textId="77777777" w:rsidR="0061416A" w:rsidRDefault="0061416A" w:rsidP="009C282F">
            <w:pPr>
              <w:jc w:val="center"/>
            </w:pPr>
            <w:r>
              <w:t>methyl arjunolate</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0DBF8386" w14:textId="6AC20BC8" w:rsidR="0083118A" w:rsidRDefault="0083118A" w:rsidP="009C282F">
            <w:pPr>
              <w:jc w:val="center"/>
            </w:pPr>
          </w:p>
        </w:tc>
        <w:tc>
          <w:tcPr>
            <w:tcW w:w="1728" w:type="dxa"/>
          </w:tcPr>
          <w:p w14:paraId="07256A66" w14:textId="77777777" w:rsidR="0061416A" w:rsidRDefault="0061416A" w:rsidP="009C282F">
            <w:pPr>
              <w:jc w:val="center"/>
            </w:pPr>
            <w:r>
              <w:rPr>
                <w:rFonts w:ascii="Segoe UI" w:hAnsi="Segoe UI" w:cs="Segoe UI"/>
                <w:color w:val="212121"/>
                <w:shd w:val="clear" w:color="auto" w:fill="FFFFFF"/>
              </w:rPr>
              <w:t>609112</w:t>
            </w:r>
          </w:p>
        </w:tc>
      </w:tr>
      <w:tr w:rsidR="0061416A" w14:paraId="06473E1B" w14:textId="77777777" w:rsidTr="00C44C3C">
        <w:trPr>
          <w:trHeight w:val="309"/>
        </w:trPr>
        <w:tc>
          <w:tcPr>
            <w:tcW w:w="1240" w:type="dxa"/>
            <w:vMerge/>
          </w:tcPr>
          <w:p w14:paraId="6D86D6E1" w14:textId="77777777" w:rsidR="0061416A" w:rsidRDefault="0061416A" w:rsidP="009C282F">
            <w:pPr>
              <w:jc w:val="center"/>
            </w:pPr>
          </w:p>
        </w:tc>
        <w:tc>
          <w:tcPr>
            <w:tcW w:w="2363" w:type="dxa"/>
            <w:vMerge/>
          </w:tcPr>
          <w:p w14:paraId="68EE55CB" w14:textId="77777777" w:rsidR="0061416A" w:rsidRDefault="0061416A" w:rsidP="009C282F">
            <w:pPr>
              <w:jc w:val="center"/>
            </w:pPr>
          </w:p>
        </w:tc>
        <w:tc>
          <w:tcPr>
            <w:tcW w:w="4245" w:type="dxa"/>
          </w:tcPr>
          <w:p w14:paraId="262ED4AE" w14:textId="77777777" w:rsidR="0061416A" w:rsidRDefault="0061416A" w:rsidP="009C282F">
            <w:pPr>
              <w:jc w:val="center"/>
            </w:pPr>
            <w:r>
              <w:t>2α,3α,23- trihydroxyolean-12-en-28-oic acid</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1A5E47DB" w14:textId="20FD0829" w:rsidR="0083118A" w:rsidRDefault="0083118A" w:rsidP="009C282F">
            <w:pPr>
              <w:jc w:val="center"/>
            </w:pPr>
          </w:p>
        </w:tc>
        <w:tc>
          <w:tcPr>
            <w:tcW w:w="1728" w:type="dxa"/>
          </w:tcPr>
          <w:p w14:paraId="2DF760BF" w14:textId="77777777" w:rsidR="0061416A" w:rsidRDefault="0061416A" w:rsidP="009C282F">
            <w:pPr>
              <w:jc w:val="center"/>
            </w:pPr>
            <w:r>
              <w:rPr>
                <w:rFonts w:ascii="Segoe UI" w:hAnsi="Segoe UI" w:cs="Segoe UI"/>
                <w:color w:val="212121"/>
                <w:shd w:val="clear" w:color="auto" w:fill="FFFFFF"/>
              </w:rPr>
              <w:t>11504083</w:t>
            </w:r>
          </w:p>
        </w:tc>
      </w:tr>
      <w:tr w:rsidR="0061416A" w14:paraId="0007F577" w14:textId="77777777" w:rsidTr="00C44C3C">
        <w:trPr>
          <w:trHeight w:val="309"/>
        </w:trPr>
        <w:tc>
          <w:tcPr>
            <w:tcW w:w="1240" w:type="dxa"/>
            <w:vMerge/>
          </w:tcPr>
          <w:p w14:paraId="7626468E" w14:textId="77777777" w:rsidR="0061416A" w:rsidRDefault="0061416A" w:rsidP="009C282F">
            <w:pPr>
              <w:jc w:val="center"/>
            </w:pPr>
          </w:p>
        </w:tc>
        <w:tc>
          <w:tcPr>
            <w:tcW w:w="2363" w:type="dxa"/>
            <w:vMerge/>
          </w:tcPr>
          <w:p w14:paraId="356DB0FE" w14:textId="77777777" w:rsidR="0061416A" w:rsidRDefault="0061416A" w:rsidP="009C282F">
            <w:pPr>
              <w:jc w:val="center"/>
            </w:pPr>
          </w:p>
        </w:tc>
        <w:tc>
          <w:tcPr>
            <w:tcW w:w="4245" w:type="dxa"/>
          </w:tcPr>
          <w:p w14:paraId="72FAD2D5" w14:textId="77777777" w:rsidR="0061416A" w:rsidRDefault="0061416A" w:rsidP="009C282F">
            <w:pPr>
              <w:jc w:val="center"/>
            </w:pPr>
            <w:r>
              <w:t>betulinic acid</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4C2BE068" w14:textId="6DA1CB22" w:rsidR="0083118A" w:rsidRDefault="0083118A" w:rsidP="009C282F">
            <w:pPr>
              <w:jc w:val="center"/>
            </w:pPr>
          </w:p>
        </w:tc>
        <w:tc>
          <w:tcPr>
            <w:tcW w:w="1728" w:type="dxa"/>
          </w:tcPr>
          <w:p w14:paraId="4A4CD158" w14:textId="77777777" w:rsidR="0061416A" w:rsidRDefault="0061416A" w:rsidP="009C282F">
            <w:pPr>
              <w:jc w:val="center"/>
            </w:pPr>
            <w:r>
              <w:rPr>
                <w:rFonts w:ascii="Segoe UI" w:hAnsi="Segoe UI" w:cs="Segoe UI"/>
                <w:color w:val="212121"/>
                <w:shd w:val="clear" w:color="auto" w:fill="FFFFFF"/>
              </w:rPr>
              <w:t>64971</w:t>
            </w:r>
          </w:p>
        </w:tc>
      </w:tr>
      <w:tr w:rsidR="0061416A" w14:paraId="5C8C0A80" w14:textId="77777777" w:rsidTr="00C44C3C">
        <w:trPr>
          <w:trHeight w:val="309"/>
        </w:trPr>
        <w:tc>
          <w:tcPr>
            <w:tcW w:w="1240" w:type="dxa"/>
            <w:vMerge/>
          </w:tcPr>
          <w:p w14:paraId="4C607733" w14:textId="77777777" w:rsidR="0061416A" w:rsidRDefault="0061416A" w:rsidP="009C282F">
            <w:pPr>
              <w:jc w:val="center"/>
            </w:pPr>
          </w:p>
        </w:tc>
        <w:tc>
          <w:tcPr>
            <w:tcW w:w="2363" w:type="dxa"/>
            <w:vMerge/>
          </w:tcPr>
          <w:p w14:paraId="2BC9B65F" w14:textId="77777777" w:rsidR="0061416A" w:rsidRDefault="0061416A" w:rsidP="009C282F">
            <w:pPr>
              <w:jc w:val="center"/>
            </w:pPr>
          </w:p>
        </w:tc>
        <w:tc>
          <w:tcPr>
            <w:tcW w:w="4245" w:type="dxa"/>
          </w:tcPr>
          <w:p w14:paraId="43899254" w14:textId="77777777" w:rsidR="0061416A" w:rsidRDefault="0061416A" w:rsidP="009C282F">
            <w:pPr>
              <w:jc w:val="center"/>
            </w:pPr>
            <w:r>
              <w:t>methyl chlorogenic acid</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74662FA1" w14:textId="1B771C68" w:rsidR="0083118A" w:rsidRDefault="0083118A" w:rsidP="009C282F">
            <w:pPr>
              <w:jc w:val="center"/>
            </w:pPr>
          </w:p>
        </w:tc>
        <w:tc>
          <w:tcPr>
            <w:tcW w:w="1728" w:type="dxa"/>
          </w:tcPr>
          <w:p w14:paraId="0F3E1A85" w14:textId="77777777" w:rsidR="0061416A" w:rsidRDefault="0061416A" w:rsidP="009C282F">
            <w:pPr>
              <w:jc w:val="center"/>
            </w:pPr>
            <w:r>
              <w:rPr>
                <w:rFonts w:ascii="Segoe UI" w:hAnsi="Segoe UI" w:cs="Segoe UI"/>
                <w:color w:val="212121"/>
                <w:shd w:val="clear" w:color="auto" w:fill="FFFFFF"/>
              </w:rPr>
              <w:t>6476139</w:t>
            </w:r>
          </w:p>
        </w:tc>
      </w:tr>
      <w:tr w:rsidR="0061416A" w14:paraId="5704F38A" w14:textId="77777777" w:rsidTr="00C44C3C">
        <w:trPr>
          <w:trHeight w:val="309"/>
        </w:trPr>
        <w:tc>
          <w:tcPr>
            <w:tcW w:w="1240" w:type="dxa"/>
            <w:vMerge/>
          </w:tcPr>
          <w:p w14:paraId="037BB475" w14:textId="77777777" w:rsidR="0061416A" w:rsidRDefault="0061416A" w:rsidP="009C282F">
            <w:pPr>
              <w:jc w:val="center"/>
            </w:pPr>
          </w:p>
        </w:tc>
        <w:tc>
          <w:tcPr>
            <w:tcW w:w="2363" w:type="dxa"/>
            <w:vMerge/>
          </w:tcPr>
          <w:p w14:paraId="3BC6ABD2" w14:textId="77777777" w:rsidR="0061416A" w:rsidRDefault="0061416A" w:rsidP="009C282F">
            <w:pPr>
              <w:jc w:val="center"/>
            </w:pPr>
          </w:p>
        </w:tc>
        <w:tc>
          <w:tcPr>
            <w:tcW w:w="4245" w:type="dxa"/>
          </w:tcPr>
          <w:p w14:paraId="4149D546" w14:textId="77777777" w:rsidR="0061416A" w:rsidRDefault="0061416A" w:rsidP="009C282F">
            <w:pPr>
              <w:jc w:val="center"/>
            </w:pPr>
            <w:r>
              <w:t>tormentic acid</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4FBA5D6C" w14:textId="0FBF8479" w:rsidR="0083118A" w:rsidRDefault="0083118A" w:rsidP="009C282F">
            <w:pPr>
              <w:jc w:val="center"/>
            </w:pPr>
          </w:p>
        </w:tc>
        <w:tc>
          <w:tcPr>
            <w:tcW w:w="1728" w:type="dxa"/>
          </w:tcPr>
          <w:p w14:paraId="3B9ED2AC" w14:textId="77777777" w:rsidR="0061416A" w:rsidRDefault="0061416A" w:rsidP="009C282F">
            <w:pPr>
              <w:jc w:val="center"/>
            </w:pPr>
            <w:r>
              <w:rPr>
                <w:rFonts w:ascii="Segoe UI" w:hAnsi="Segoe UI" w:cs="Segoe UI"/>
                <w:color w:val="212121"/>
                <w:shd w:val="clear" w:color="auto" w:fill="FFFFFF"/>
              </w:rPr>
              <w:t>73193</w:t>
            </w:r>
          </w:p>
        </w:tc>
      </w:tr>
      <w:tr w:rsidR="0061416A" w14:paraId="2989FD7D" w14:textId="77777777" w:rsidTr="00C44C3C">
        <w:trPr>
          <w:trHeight w:val="309"/>
        </w:trPr>
        <w:tc>
          <w:tcPr>
            <w:tcW w:w="1240" w:type="dxa"/>
            <w:vMerge/>
          </w:tcPr>
          <w:p w14:paraId="73FFD3EA" w14:textId="77777777" w:rsidR="0061416A" w:rsidRDefault="0061416A" w:rsidP="009C282F">
            <w:pPr>
              <w:jc w:val="center"/>
            </w:pPr>
          </w:p>
        </w:tc>
        <w:tc>
          <w:tcPr>
            <w:tcW w:w="2363" w:type="dxa"/>
            <w:vMerge/>
          </w:tcPr>
          <w:p w14:paraId="3871AF98" w14:textId="77777777" w:rsidR="0061416A" w:rsidRDefault="0061416A" w:rsidP="009C282F">
            <w:pPr>
              <w:jc w:val="center"/>
            </w:pPr>
          </w:p>
        </w:tc>
        <w:tc>
          <w:tcPr>
            <w:tcW w:w="4245" w:type="dxa"/>
          </w:tcPr>
          <w:p w14:paraId="16C102C1" w14:textId="77777777" w:rsidR="0061416A" w:rsidRDefault="0061416A" w:rsidP="009C282F">
            <w:pPr>
              <w:jc w:val="center"/>
            </w:pPr>
            <w:r>
              <w:t>cinchonain Ib</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7C6A3028" w14:textId="4887A490" w:rsidR="0083118A" w:rsidRDefault="0083118A" w:rsidP="009C282F">
            <w:pPr>
              <w:jc w:val="center"/>
            </w:pPr>
          </w:p>
        </w:tc>
        <w:tc>
          <w:tcPr>
            <w:tcW w:w="1728" w:type="dxa"/>
          </w:tcPr>
          <w:p w14:paraId="10C67BD9" w14:textId="77777777" w:rsidR="0061416A" w:rsidRDefault="0061416A" w:rsidP="009C282F">
            <w:pPr>
              <w:jc w:val="center"/>
            </w:pPr>
            <w:r>
              <w:rPr>
                <w:rFonts w:ascii="Segoe UI" w:hAnsi="Segoe UI" w:cs="Segoe UI"/>
                <w:color w:val="212121"/>
                <w:shd w:val="clear" w:color="auto" w:fill="FFFFFF"/>
              </w:rPr>
              <w:t>442675</w:t>
            </w:r>
          </w:p>
        </w:tc>
      </w:tr>
      <w:tr w:rsidR="0061416A" w14:paraId="14D47973" w14:textId="77777777" w:rsidTr="00C44C3C">
        <w:trPr>
          <w:trHeight w:val="309"/>
        </w:trPr>
        <w:tc>
          <w:tcPr>
            <w:tcW w:w="1240" w:type="dxa"/>
            <w:vMerge/>
          </w:tcPr>
          <w:p w14:paraId="2DCE6D18" w14:textId="77777777" w:rsidR="0061416A" w:rsidRDefault="0061416A" w:rsidP="009C282F">
            <w:pPr>
              <w:jc w:val="center"/>
            </w:pPr>
          </w:p>
        </w:tc>
        <w:tc>
          <w:tcPr>
            <w:tcW w:w="2363" w:type="dxa"/>
            <w:vMerge/>
          </w:tcPr>
          <w:p w14:paraId="633BEC89" w14:textId="77777777" w:rsidR="0061416A" w:rsidRDefault="0061416A" w:rsidP="009C282F">
            <w:pPr>
              <w:jc w:val="center"/>
            </w:pPr>
          </w:p>
        </w:tc>
        <w:tc>
          <w:tcPr>
            <w:tcW w:w="4245" w:type="dxa"/>
          </w:tcPr>
          <w:p w14:paraId="024257A0" w14:textId="77777777" w:rsidR="0061416A" w:rsidRDefault="0061416A" w:rsidP="009C282F">
            <w:pPr>
              <w:jc w:val="center"/>
            </w:pPr>
            <w:r>
              <w:t>3-epicorosolic acid methyl ester</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0CEE342A" w14:textId="059362CF" w:rsidR="0083118A" w:rsidRDefault="0083118A" w:rsidP="009C282F">
            <w:pPr>
              <w:jc w:val="center"/>
            </w:pPr>
          </w:p>
        </w:tc>
        <w:tc>
          <w:tcPr>
            <w:tcW w:w="1728" w:type="dxa"/>
          </w:tcPr>
          <w:p w14:paraId="2953F46B" w14:textId="77777777" w:rsidR="0061416A" w:rsidRDefault="0061416A" w:rsidP="009C282F">
            <w:pPr>
              <w:jc w:val="center"/>
            </w:pPr>
            <w:r>
              <w:rPr>
                <w:rFonts w:ascii="Segoe UI" w:hAnsi="Segoe UI" w:cs="Segoe UI"/>
                <w:color w:val="212121"/>
                <w:shd w:val="clear" w:color="auto" w:fill="FFFFFF"/>
              </w:rPr>
              <w:t>21672621</w:t>
            </w:r>
          </w:p>
        </w:tc>
      </w:tr>
      <w:tr w:rsidR="0061416A" w14:paraId="700A110E" w14:textId="77777777" w:rsidTr="00C44C3C">
        <w:trPr>
          <w:trHeight w:val="309"/>
        </w:trPr>
        <w:tc>
          <w:tcPr>
            <w:tcW w:w="1240" w:type="dxa"/>
            <w:vMerge/>
          </w:tcPr>
          <w:p w14:paraId="3643FCAE" w14:textId="77777777" w:rsidR="0061416A" w:rsidRDefault="0061416A" w:rsidP="009C282F">
            <w:pPr>
              <w:jc w:val="center"/>
            </w:pPr>
          </w:p>
        </w:tc>
        <w:tc>
          <w:tcPr>
            <w:tcW w:w="2363" w:type="dxa"/>
            <w:vMerge/>
          </w:tcPr>
          <w:p w14:paraId="6941791F" w14:textId="77777777" w:rsidR="0061416A" w:rsidRDefault="0061416A" w:rsidP="009C282F">
            <w:pPr>
              <w:jc w:val="center"/>
            </w:pPr>
          </w:p>
        </w:tc>
        <w:tc>
          <w:tcPr>
            <w:tcW w:w="4245" w:type="dxa"/>
          </w:tcPr>
          <w:p w14:paraId="112B7C7F" w14:textId="77777777" w:rsidR="0061416A" w:rsidRDefault="0061416A" w:rsidP="009C282F">
            <w:pPr>
              <w:jc w:val="center"/>
            </w:pPr>
            <w:r>
              <w:t>tormentic acid methyl ester</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0FD09945" w14:textId="46283FFC" w:rsidR="0083118A" w:rsidRDefault="0083118A" w:rsidP="009C282F">
            <w:pPr>
              <w:jc w:val="center"/>
            </w:pPr>
          </w:p>
        </w:tc>
        <w:tc>
          <w:tcPr>
            <w:tcW w:w="1728" w:type="dxa"/>
          </w:tcPr>
          <w:p w14:paraId="50949AF9" w14:textId="77777777" w:rsidR="0061416A" w:rsidRDefault="0061416A" w:rsidP="009C282F">
            <w:pPr>
              <w:jc w:val="center"/>
            </w:pPr>
            <w:r>
              <w:rPr>
                <w:rFonts w:ascii="Segoe UI" w:hAnsi="Segoe UI" w:cs="Segoe UI"/>
                <w:color w:val="212121"/>
                <w:shd w:val="clear" w:color="auto" w:fill="FFFFFF"/>
              </w:rPr>
              <w:t>14314585</w:t>
            </w:r>
          </w:p>
        </w:tc>
      </w:tr>
      <w:tr w:rsidR="0061416A" w14:paraId="1F3CC366" w14:textId="77777777" w:rsidTr="00C44C3C">
        <w:trPr>
          <w:trHeight w:val="309"/>
        </w:trPr>
        <w:tc>
          <w:tcPr>
            <w:tcW w:w="1240" w:type="dxa"/>
            <w:vMerge/>
          </w:tcPr>
          <w:p w14:paraId="4D3D34AE" w14:textId="77777777" w:rsidR="0061416A" w:rsidRDefault="0061416A" w:rsidP="009C282F">
            <w:pPr>
              <w:jc w:val="center"/>
            </w:pPr>
          </w:p>
        </w:tc>
        <w:tc>
          <w:tcPr>
            <w:tcW w:w="2363" w:type="dxa"/>
            <w:vMerge/>
          </w:tcPr>
          <w:p w14:paraId="401AD4F2" w14:textId="77777777" w:rsidR="0061416A" w:rsidRDefault="0061416A" w:rsidP="009C282F">
            <w:pPr>
              <w:jc w:val="center"/>
            </w:pPr>
          </w:p>
        </w:tc>
        <w:tc>
          <w:tcPr>
            <w:tcW w:w="4245" w:type="dxa"/>
          </w:tcPr>
          <w:p w14:paraId="44C76796" w14:textId="77777777" w:rsidR="0061416A" w:rsidRDefault="0061416A" w:rsidP="009C282F">
            <w:pPr>
              <w:jc w:val="center"/>
            </w:pPr>
            <w:r>
              <w:t>epicatechin</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60682AAB" w14:textId="4C53C55D" w:rsidR="0083118A" w:rsidRDefault="0083118A" w:rsidP="009C282F">
            <w:pPr>
              <w:jc w:val="center"/>
            </w:pPr>
          </w:p>
        </w:tc>
        <w:tc>
          <w:tcPr>
            <w:tcW w:w="1728" w:type="dxa"/>
          </w:tcPr>
          <w:p w14:paraId="1739CB66" w14:textId="77777777" w:rsidR="0061416A" w:rsidRDefault="0061416A" w:rsidP="009C282F">
            <w:pPr>
              <w:jc w:val="center"/>
            </w:pPr>
            <w:r>
              <w:rPr>
                <w:rFonts w:ascii="Segoe UI" w:hAnsi="Segoe UI" w:cs="Segoe UI"/>
                <w:color w:val="212121"/>
                <w:shd w:val="clear" w:color="auto" w:fill="FFFFFF"/>
              </w:rPr>
              <w:t>72276</w:t>
            </w:r>
          </w:p>
        </w:tc>
      </w:tr>
      <w:tr w:rsidR="0061416A" w14:paraId="6F3BC541" w14:textId="77777777" w:rsidTr="00C44C3C">
        <w:trPr>
          <w:trHeight w:val="309"/>
        </w:trPr>
        <w:tc>
          <w:tcPr>
            <w:tcW w:w="1240" w:type="dxa"/>
            <w:vMerge/>
          </w:tcPr>
          <w:p w14:paraId="7920F47F" w14:textId="77777777" w:rsidR="0061416A" w:rsidRDefault="0061416A" w:rsidP="009C282F">
            <w:pPr>
              <w:jc w:val="center"/>
            </w:pPr>
          </w:p>
        </w:tc>
        <w:tc>
          <w:tcPr>
            <w:tcW w:w="2363" w:type="dxa"/>
            <w:vMerge/>
          </w:tcPr>
          <w:p w14:paraId="0050A12E" w14:textId="77777777" w:rsidR="0061416A" w:rsidRDefault="0061416A" w:rsidP="009C282F">
            <w:pPr>
              <w:jc w:val="center"/>
            </w:pPr>
          </w:p>
        </w:tc>
        <w:tc>
          <w:tcPr>
            <w:tcW w:w="4245" w:type="dxa"/>
          </w:tcPr>
          <w:p w14:paraId="47386395" w14:textId="77777777" w:rsidR="0061416A" w:rsidRDefault="0061416A" w:rsidP="009C282F">
            <w:pPr>
              <w:jc w:val="center"/>
            </w:pPr>
            <w:r>
              <w:t>Procyanidin B-2</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30440AB3" w14:textId="30DDC76D" w:rsidR="0083118A" w:rsidRDefault="0083118A" w:rsidP="009C282F">
            <w:pPr>
              <w:jc w:val="center"/>
            </w:pPr>
          </w:p>
        </w:tc>
        <w:tc>
          <w:tcPr>
            <w:tcW w:w="1728" w:type="dxa"/>
          </w:tcPr>
          <w:p w14:paraId="3D5B3638" w14:textId="77777777" w:rsidR="0061416A" w:rsidRDefault="0061416A" w:rsidP="009C282F">
            <w:pPr>
              <w:jc w:val="center"/>
            </w:pPr>
            <w:r>
              <w:rPr>
                <w:rFonts w:ascii="Segoe UI" w:hAnsi="Segoe UI" w:cs="Segoe UI"/>
                <w:color w:val="212121"/>
                <w:shd w:val="clear" w:color="auto" w:fill="FFFFFF"/>
              </w:rPr>
              <w:t>122738</w:t>
            </w:r>
          </w:p>
        </w:tc>
      </w:tr>
      <w:tr w:rsidR="0061416A" w14:paraId="5A2F5725" w14:textId="77777777" w:rsidTr="00C44C3C">
        <w:trPr>
          <w:trHeight w:val="206"/>
        </w:trPr>
        <w:tc>
          <w:tcPr>
            <w:tcW w:w="1240" w:type="dxa"/>
            <w:vMerge/>
          </w:tcPr>
          <w:p w14:paraId="630B3051" w14:textId="77777777" w:rsidR="0061416A" w:rsidRDefault="0061416A" w:rsidP="009C282F">
            <w:pPr>
              <w:jc w:val="center"/>
            </w:pPr>
          </w:p>
        </w:tc>
        <w:tc>
          <w:tcPr>
            <w:tcW w:w="2363" w:type="dxa"/>
            <w:vMerge/>
          </w:tcPr>
          <w:p w14:paraId="3F498E3C" w14:textId="77777777" w:rsidR="0061416A" w:rsidRDefault="0061416A" w:rsidP="009C282F">
            <w:pPr>
              <w:jc w:val="center"/>
            </w:pPr>
          </w:p>
        </w:tc>
        <w:tc>
          <w:tcPr>
            <w:tcW w:w="4245" w:type="dxa"/>
          </w:tcPr>
          <w:p w14:paraId="1B3D3629" w14:textId="77777777" w:rsidR="0061416A" w:rsidRDefault="0061416A" w:rsidP="009C282F">
            <w:pPr>
              <w:jc w:val="center"/>
            </w:pPr>
            <w:r>
              <w:t>Procyanidin C-1</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03E2627A" w14:textId="595133CD" w:rsidR="0083118A" w:rsidRDefault="0083118A" w:rsidP="009C282F">
            <w:pPr>
              <w:jc w:val="center"/>
            </w:pPr>
          </w:p>
        </w:tc>
        <w:tc>
          <w:tcPr>
            <w:tcW w:w="1728" w:type="dxa"/>
          </w:tcPr>
          <w:p w14:paraId="1EE88B29" w14:textId="77777777" w:rsidR="0061416A" w:rsidRDefault="0061416A" w:rsidP="009C282F">
            <w:pPr>
              <w:jc w:val="center"/>
            </w:pPr>
            <w:r>
              <w:rPr>
                <w:rFonts w:ascii="Segoe UI" w:hAnsi="Segoe UI" w:cs="Segoe UI"/>
                <w:color w:val="212121"/>
                <w:shd w:val="clear" w:color="auto" w:fill="FFFFFF"/>
              </w:rPr>
              <w:t>169853</w:t>
            </w:r>
          </w:p>
        </w:tc>
      </w:tr>
      <w:tr w:rsidR="0061416A" w14:paraId="47B8D33D" w14:textId="77777777" w:rsidTr="00C44C3C">
        <w:trPr>
          <w:trHeight w:val="191"/>
        </w:trPr>
        <w:tc>
          <w:tcPr>
            <w:tcW w:w="1240" w:type="dxa"/>
            <w:vMerge/>
          </w:tcPr>
          <w:p w14:paraId="652F0992" w14:textId="77777777" w:rsidR="0061416A" w:rsidRDefault="0061416A" w:rsidP="009C282F">
            <w:pPr>
              <w:jc w:val="center"/>
            </w:pPr>
          </w:p>
        </w:tc>
        <w:tc>
          <w:tcPr>
            <w:tcW w:w="2363" w:type="dxa"/>
            <w:vMerge/>
          </w:tcPr>
          <w:p w14:paraId="588F0BCA" w14:textId="77777777" w:rsidR="0061416A" w:rsidRDefault="0061416A" w:rsidP="009C282F">
            <w:pPr>
              <w:jc w:val="center"/>
            </w:pPr>
          </w:p>
        </w:tc>
        <w:tc>
          <w:tcPr>
            <w:tcW w:w="4245" w:type="dxa"/>
          </w:tcPr>
          <w:p w14:paraId="1F12BC98" w14:textId="77777777" w:rsidR="0061416A" w:rsidRDefault="0061416A" w:rsidP="009C282F">
            <w:pPr>
              <w:jc w:val="center"/>
            </w:pPr>
            <w:r>
              <w:t>δ-oleanolic acid</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02C437DA" w14:textId="165391F2" w:rsidR="0083118A" w:rsidRDefault="0083118A" w:rsidP="009C282F">
            <w:pPr>
              <w:jc w:val="center"/>
            </w:pPr>
          </w:p>
        </w:tc>
        <w:tc>
          <w:tcPr>
            <w:tcW w:w="1728" w:type="dxa"/>
          </w:tcPr>
          <w:p w14:paraId="3C9F5626" w14:textId="77777777" w:rsidR="0061416A" w:rsidRDefault="0061416A" w:rsidP="009C282F">
            <w:pPr>
              <w:jc w:val="center"/>
            </w:pPr>
            <w:r>
              <w:rPr>
                <w:rFonts w:ascii="Segoe UI" w:hAnsi="Segoe UI" w:cs="Segoe UI"/>
                <w:color w:val="212121"/>
                <w:shd w:val="clear" w:color="auto" w:fill="FFFFFF"/>
              </w:rPr>
              <w:t>101768915</w:t>
            </w:r>
          </w:p>
        </w:tc>
      </w:tr>
      <w:tr w:rsidR="0061416A" w14:paraId="10AD8938" w14:textId="77777777" w:rsidTr="00C44C3C">
        <w:trPr>
          <w:trHeight w:val="191"/>
        </w:trPr>
        <w:tc>
          <w:tcPr>
            <w:tcW w:w="1240" w:type="dxa"/>
            <w:vMerge/>
          </w:tcPr>
          <w:p w14:paraId="188C9711" w14:textId="77777777" w:rsidR="0061416A" w:rsidRDefault="0061416A" w:rsidP="009C282F">
            <w:pPr>
              <w:jc w:val="center"/>
            </w:pPr>
          </w:p>
        </w:tc>
        <w:tc>
          <w:tcPr>
            <w:tcW w:w="2363" w:type="dxa"/>
            <w:vMerge/>
          </w:tcPr>
          <w:p w14:paraId="648C1AB9" w14:textId="77777777" w:rsidR="0061416A" w:rsidRDefault="0061416A" w:rsidP="009C282F">
            <w:pPr>
              <w:jc w:val="center"/>
            </w:pPr>
          </w:p>
        </w:tc>
        <w:tc>
          <w:tcPr>
            <w:tcW w:w="4245" w:type="dxa"/>
          </w:tcPr>
          <w:p w14:paraId="3C490E13" w14:textId="77777777" w:rsidR="0061416A" w:rsidRDefault="0061416A" w:rsidP="009C282F">
            <w:pPr>
              <w:jc w:val="center"/>
            </w:pPr>
            <w:r>
              <w:t>Roseoside</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6DEA2A35" w14:textId="2CD9D83B" w:rsidR="0083118A" w:rsidRDefault="0083118A" w:rsidP="009C282F">
            <w:pPr>
              <w:jc w:val="center"/>
            </w:pPr>
          </w:p>
        </w:tc>
        <w:tc>
          <w:tcPr>
            <w:tcW w:w="1728" w:type="dxa"/>
          </w:tcPr>
          <w:p w14:paraId="4B622EE3" w14:textId="77777777" w:rsidR="0061416A" w:rsidRDefault="0061416A" w:rsidP="009C282F">
            <w:pPr>
              <w:jc w:val="center"/>
            </w:pPr>
            <w:r>
              <w:rPr>
                <w:rFonts w:ascii="Segoe UI" w:hAnsi="Segoe UI" w:cs="Segoe UI"/>
                <w:color w:val="212121"/>
                <w:shd w:val="clear" w:color="auto" w:fill="FFFFFF"/>
              </w:rPr>
              <w:t>9930064</w:t>
            </w:r>
          </w:p>
        </w:tc>
      </w:tr>
      <w:tr w:rsidR="0061416A" w14:paraId="75235296" w14:textId="77777777" w:rsidTr="00C44C3C">
        <w:trPr>
          <w:trHeight w:val="191"/>
        </w:trPr>
        <w:tc>
          <w:tcPr>
            <w:tcW w:w="1240" w:type="dxa"/>
            <w:vMerge/>
          </w:tcPr>
          <w:p w14:paraId="6C75D925" w14:textId="77777777" w:rsidR="0061416A" w:rsidRDefault="0061416A" w:rsidP="009C282F">
            <w:pPr>
              <w:jc w:val="center"/>
            </w:pPr>
          </w:p>
        </w:tc>
        <w:tc>
          <w:tcPr>
            <w:tcW w:w="2363" w:type="dxa"/>
            <w:vMerge/>
          </w:tcPr>
          <w:p w14:paraId="00185C4D" w14:textId="77777777" w:rsidR="0061416A" w:rsidRDefault="0061416A" w:rsidP="009C282F">
            <w:pPr>
              <w:jc w:val="center"/>
            </w:pPr>
          </w:p>
        </w:tc>
        <w:tc>
          <w:tcPr>
            <w:tcW w:w="4245" w:type="dxa"/>
          </w:tcPr>
          <w:p w14:paraId="7A207C85" w14:textId="77777777" w:rsidR="0061416A" w:rsidRDefault="0061416A" w:rsidP="009C282F">
            <w:pPr>
              <w:jc w:val="center"/>
            </w:pPr>
            <w:r>
              <w:t>quercetin-3-sambubioside</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4199B330" w14:textId="59ADC30C" w:rsidR="0083118A" w:rsidRDefault="0083118A" w:rsidP="009C282F">
            <w:pPr>
              <w:jc w:val="center"/>
            </w:pPr>
          </w:p>
        </w:tc>
        <w:tc>
          <w:tcPr>
            <w:tcW w:w="1728" w:type="dxa"/>
          </w:tcPr>
          <w:p w14:paraId="407C21A3" w14:textId="77777777" w:rsidR="0061416A" w:rsidRDefault="0061416A" w:rsidP="009C282F">
            <w:pPr>
              <w:jc w:val="center"/>
            </w:pPr>
            <w:r>
              <w:rPr>
                <w:rFonts w:ascii="Segoe UI" w:hAnsi="Segoe UI" w:cs="Segoe UI"/>
                <w:color w:val="212121"/>
                <w:shd w:val="clear" w:color="auto" w:fill="FFFFFF"/>
              </w:rPr>
              <w:t>5487635</w:t>
            </w:r>
          </w:p>
        </w:tc>
      </w:tr>
      <w:tr w:rsidR="0061416A" w14:paraId="6204B1A1" w14:textId="77777777" w:rsidTr="00C44C3C">
        <w:trPr>
          <w:trHeight w:val="191"/>
        </w:trPr>
        <w:tc>
          <w:tcPr>
            <w:tcW w:w="1240" w:type="dxa"/>
            <w:vMerge/>
          </w:tcPr>
          <w:p w14:paraId="672445AB" w14:textId="77777777" w:rsidR="0061416A" w:rsidRDefault="0061416A" w:rsidP="009C282F">
            <w:pPr>
              <w:jc w:val="center"/>
            </w:pPr>
          </w:p>
        </w:tc>
        <w:tc>
          <w:tcPr>
            <w:tcW w:w="2363" w:type="dxa"/>
            <w:vMerge/>
          </w:tcPr>
          <w:p w14:paraId="759190A7" w14:textId="77777777" w:rsidR="0061416A" w:rsidRDefault="0061416A" w:rsidP="009C282F">
            <w:pPr>
              <w:jc w:val="center"/>
            </w:pPr>
          </w:p>
        </w:tc>
        <w:tc>
          <w:tcPr>
            <w:tcW w:w="4245" w:type="dxa"/>
          </w:tcPr>
          <w:p w14:paraId="3D58C7FA" w14:textId="77777777" w:rsidR="0061416A" w:rsidRDefault="0061416A" w:rsidP="009C282F">
            <w:pPr>
              <w:jc w:val="center"/>
            </w:pPr>
            <w:r>
              <w:t>kaempferol-3-rhamnoside</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6C674735" w14:textId="4B56005D" w:rsidR="0083118A" w:rsidRDefault="0083118A" w:rsidP="009C282F">
            <w:pPr>
              <w:jc w:val="center"/>
            </w:pPr>
          </w:p>
        </w:tc>
        <w:tc>
          <w:tcPr>
            <w:tcW w:w="1728" w:type="dxa"/>
          </w:tcPr>
          <w:p w14:paraId="5123B5DD" w14:textId="77777777" w:rsidR="0061416A" w:rsidRDefault="0061416A" w:rsidP="009C282F">
            <w:pPr>
              <w:jc w:val="center"/>
            </w:pPr>
            <w:r>
              <w:rPr>
                <w:rFonts w:ascii="Segoe UI" w:hAnsi="Segoe UI" w:cs="Segoe UI"/>
                <w:color w:val="212121"/>
                <w:shd w:val="clear" w:color="auto" w:fill="FFFFFF"/>
              </w:rPr>
              <w:t>5316673</w:t>
            </w:r>
          </w:p>
        </w:tc>
      </w:tr>
      <w:tr w:rsidR="0061416A" w14:paraId="3F7CB4FC" w14:textId="77777777" w:rsidTr="00C44C3C">
        <w:trPr>
          <w:trHeight w:val="191"/>
        </w:trPr>
        <w:tc>
          <w:tcPr>
            <w:tcW w:w="1240" w:type="dxa"/>
            <w:vMerge/>
          </w:tcPr>
          <w:p w14:paraId="691F5F3A" w14:textId="77777777" w:rsidR="0061416A" w:rsidRDefault="0061416A" w:rsidP="009C282F">
            <w:pPr>
              <w:jc w:val="center"/>
            </w:pPr>
          </w:p>
        </w:tc>
        <w:tc>
          <w:tcPr>
            <w:tcW w:w="2363" w:type="dxa"/>
            <w:vMerge/>
          </w:tcPr>
          <w:p w14:paraId="739529EE" w14:textId="77777777" w:rsidR="0061416A" w:rsidRDefault="0061416A" w:rsidP="009C282F">
            <w:pPr>
              <w:jc w:val="center"/>
            </w:pPr>
          </w:p>
        </w:tc>
        <w:tc>
          <w:tcPr>
            <w:tcW w:w="4245" w:type="dxa"/>
          </w:tcPr>
          <w:p w14:paraId="21B8E1E8" w14:textId="77777777" w:rsidR="0061416A" w:rsidRDefault="0061416A" w:rsidP="009C282F">
            <w:pPr>
              <w:jc w:val="center"/>
            </w:pPr>
            <w:r>
              <w:t>quercetin-3-rhamnoside</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3C7684F3" w14:textId="11FC93A5" w:rsidR="0083118A" w:rsidRDefault="0083118A" w:rsidP="009C282F">
            <w:pPr>
              <w:jc w:val="center"/>
            </w:pPr>
          </w:p>
        </w:tc>
        <w:tc>
          <w:tcPr>
            <w:tcW w:w="1728" w:type="dxa"/>
          </w:tcPr>
          <w:p w14:paraId="29D730ED" w14:textId="77777777" w:rsidR="0061416A" w:rsidRDefault="0061416A" w:rsidP="009C282F">
            <w:pPr>
              <w:jc w:val="center"/>
            </w:pPr>
            <w:r>
              <w:rPr>
                <w:rFonts w:ascii="Segoe UI" w:hAnsi="Segoe UI" w:cs="Segoe UI"/>
                <w:color w:val="212121"/>
                <w:shd w:val="clear" w:color="auto" w:fill="FFFFFF"/>
              </w:rPr>
              <w:t>5280459</w:t>
            </w:r>
          </w:p>
        </w:tc>
      </w:tr>
      <w:tr w:rsidR="0061416A" w14:paraId="073DD45A" w14:textId="77777777" w:rsidTr="00C44C3C">
        <w:trPr>
          <w:trHeight w:val="191"/>
        </w:trPr>
        <w:tc>
          <w:tcPr>
            <w:tcW w:w="1240" w:type="dxa"/>
            <w:vMerge/>
          </w:tcPr>
          <w:p w14:paraId="2E380CED" w14:textId="77777777" w:rsidR="0061416A" w:rsidRDefault="0061416A" w:rsidP="009C282F">
            <w:pPr>
              <w:jc w:val="center"/>
            </w:pPr>
          </w:p>
        </w:tc>
        <w:tc>
          <w:tcPr>
            <w:tcW w:w="2363" w:type="dxa"/>
            <w:vMerge/>
          </w:tcPr>
          <w:p w14:paraId="3754B0B9" w14:textId="77777777" w:rsidR="0061416A" w:rsidRDefault="0061416A" w:rsidP="009C282F">
            <w:pPr>
              <w:jc w:val="center"/>
            </w:pPr>
          </w:p>
        </w:tc>
        <w:tc>
          <w:tcPr>
            <w:tcW w:w="4245" w:type="dxa"/>
          </w:tcPr>
          <w:p w14:paraId="611DC834" w14:textId="77777777" w:rsidR="0061416A" w:rsidRDefault="0061416A" w:rsidP="009C282F">
            <w:pPr>
              <w:jc w:val="center"/>
            </w:pPr>
            <w:r>
              <w:t>arbutin</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470C6DC4" w14:textId="4CBF4744" w:rsidR="0083118A" w:rsidRDefault="0083118A" w:rsidP="009C282F">
            <w:pPr>
              <w:jc w:val="center"/>
            </w:pPr>
          </w:p>
        </w:tc>
        <w:tc>
          <w:tcPr>
            <w:tcW w:w="1728" w:type="dxa"/>
          </w:tcPr>
          <w:p w14:paraId="42DBD9C3" w14:textId="77777777" w:rsidR="0061416A" w:rsidRDefault="0061416A" w:rsidP="009C282F">
            <w:pPr>
              <w:jc w:val="center"/>
            </w:pPr>
            <w:r>
              <w:rPr>
                <w:rFonts w:ascii="Segoe UI" w:hAnsi="Segoe UI" w:cs="Segoe UI"/>
                <w:color w:val="212121"/>
                <w:shd w:val="clear" w:color="auto" w:fill="FFFFFF"/>
              </w:rPr>
              <w:t>440936</w:t>
            </w:r>
          </w:p>
        </w:tc>
      </w:tr>
      <w:tr w:rsidR="0061416A" w14:paraId="3703CB3B" w14:textId="77777777" w:rsidTr="00C44C3C">
        <w:trPr>
          <w:trHeight w:val="191"/>
        </w:trPr>
        <w:tc>
          <w:tcPr>
            <w:tcW w:w="1240" w:type="dxa"/>
            <w:vMerge/>
          </w:tcPr>
          <w:p w14:paraId="6A08313F" w14:textId="77777777" w:rsidR="0061416A" w:rsidRDefault="0061416A" w:rsidP="009C282F">
            <w:pPr>
              <w:jc w:val="center"/>
            </w:pPr>
          </w:p>
        </w:tc>
        <w:tc>
          <w:tcPr>
            <w:tcW w:w="2363" w:type="dxa"/>
            <w:vMerge/>
          </w:tcPr>
          <w:p w14:paraId="575632B3" w14:textId="77777777" w:rsidR="0061416A" w:rsidRDefault="0061416A" w:rsidP="009C282F">
            <w:pPr>
              <w:jc w:val="center"/>
            </w:pPr>
          </w:p>
        </w:tc>
        <w:tc>
          <w:tcPr>
            <w:tcW w:w="4245" w:type="dxa"/>
          </w:tcPr>
          <w:p w14:paraId="79A83578" w14:textId="77777777" w:rsidR="0061416A" w:rsidRDefault="0061416A" w:rsidP="009C282F">
            <w:pPr>
              <w:jc w:val="center"/>
            </w:pPr>
            <w:r>
              <w:t>ferulic acid</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20E3DDB0" w14:textId="4E965E30" w:rsidR="0083118A" w:rsidRDefault="0083118A" w:rsidP="009C282F">
            <w:pPr>
              <w:jc w:val="center"/>
            </w:pPr>
          </w:p>
        </w:tc>
        <w:tc>
          <w:tcPr>
            <w:tcW w:w="1728" w:type="dxa"/>
          </w:tcPr>
          <w:p w14:paraId="60BC688D" w14:textId="77777777" w:rsidR="0061416A" w:rsidRDefault="0061416A" w:rsidP="009C282F">
            <w:pPr>
              <w:jc w:val="center"/>
            </w:pPr>
            <w:r>
              <w:rPr>
                <w:rFonts w:ascii="Segoe UI" w:hAnsi="Segoe UI" w:cs="Segoe UI"/>
                <w:color w:val="212121"/>
                <w:shd w:val="clear" w:color="auto" w:fill="FFFFFF"/>
              </w:rPr>
              <w:t>445858</w:t>
            </w:r>
          </w:p>
        </w:tc>
      </w:tr>
      <w:tr w:rsidR="0061416A" w14:paraId="0781C79F" w14:textId="77777777" w:rsidTr="00C44C3C">
        <w:trPr>
          <w:trHeight w:val="191"/>
        </w:trPr>
        <w:tc>
          <w:tcPr>
            <w:tcW w:w="1240" w:type="dxa"/>
            <w:vMerge/>
          </w:tcPr>
          <w:p w14:paraId="27986064" w14:textId="77777777" w:rsidR="0061416A" w:rsidRDefault="0061416A" w:rsidP="009C282F">
            <w:pPr>
              <w:jc w:val="center"/>
            </w:pPr>
          </w:p>
        </w:tc>
        <w:tc>
          <w:tcPr>
            <w:tcW w:w="2363" w:type="dxa"/>
            <w:vMerge/>
          </w:tcPr>
          <w:p w14:paraId="1BB69A85" w14:textId="77777777" w:rsidR="0061416A" w:rsidRDefault="0061416A" w:rsidP="009C282F">
            <w:pPr>
              <w:jc w:val="center"/>
            </w:pPr>
          </w:p>
        </w:tc>
        <w:tc>
          <w:tcPr>
            <w:tcW w:w="4245" w:type="dxa"/>
          </w:tcPr>
          <w:p w14:paraId="4DA4D2A5" w14:textId="77777777" w:rsidR="0061416A" w:rsidRDefault="0061416A" w:rsidP="009C282F">
            <w:pPr>
              <w:jc w:val="center"/>
            </w:pPr>
            <w:r>
              <w:t>arjunic acid</w:t>
            </w:r>
            <w:r>
              <w:fldChar w:fldCharType="begin" w:fldLock="1"/>
            </w:r>
            <w:r>
              <w:instrText>ADDIN CSL_CITATION {"citationItems":[{"id":"ITEM-1","itemData":{"DOI":"10.3390/ijms17121983","ISSN":"14220067","PMID":"27929430","abstract":"Loquat (Eriobotrya japonica Lindl.) is a subtropical fruit tree with high medicinal value native to China. Different organs of loquat have been used historically as folk medicines and this has been recorded in Chinese history for thousands of years. Research shows that loquat extracts contain many antioxidants, and different extracts exhibit bioactivity capable of counteracting inflammation, diabetes, cancer, bacterial infection, aging, pain, allergy and other health issues. Bioactive compounds such as phenolics and terpenoids have been isolated and characterized to provide a better understanding of the chemical mechanisms underlying the biological activities of loquat extracts. As the identification of compounds progresses, studies investigating the in vivo metabolism, bioavailability, and structure-activity relationships, as well as potential toxicity of loquat extracts in animal or cell models are receiving more attention. In addition, genetic studies and breeding of loquat germplasms for high contents of health-benefiting compounds may provide new insight for the loquat industry and research. This review is focused on the main medicinal properties reported and the possible pharmaceutically active compounds identified in different loquat extracts.","author":[{"dropping-particle":"","family":"Liu","given":"Yilong","non-dropping-particle":"","parse-names":false,"suffix":""},{"dropping-particle":"","family":"Zhang","given":"Wenna","non-dropping-particle":"","parse-names":false,"suffix":""},{"dropping-particle":"","family":"Xu","given":"Changjie","non-dropping-particle":"","parse-names":false,"suffix":""},{"dropping-particle":"","family":"Li","given":"Xian","non-dropping-particle":"","parse-names":false,"suffix":""}],"container-title":"International Journal of Molecular Sciences","id":"ITEM-1","issue":"12","issued":{"date-parts":[["2016"]]},"title":"Biological activities of extracts from Loquat (Eriobotrya japonica Lindl.): A review","type":"article-journal","volume":"17"},"uris":["http://www.mendeley.com/documents/?uuid=adfe7035-5bc1-486a-925e-2bd2aa64b1cb"]}],"mendeley":{"formattedCitation":"&lt;sup&gt;10&lt;/sup&gt;","plainTextFormattedCitation":"10","previouslyFormattedCitation":"&lt;sup&gt;10&lt;/sup&gt;"},"properties":{"noteIndex":0},"schema":"https://github.com/citation-style-language/schema/raw/master/csl-citation.json"}</w:instrText>
            </w:r>
            <w:r>
              <w:fldChar w:fldCharType="separate"/>
            </w:r>
            <w:r w:rsidRPr="00CE0F6E">
              <w:rPr>
                <w:noProof/>
                <w:vertAlign w:val="superscript"/>
              </w:rPr>
              <w:t>10</w:t>
            </w:r>
            <w:r>
              <w:fldChar w:fldCharType="end"/>
            </w:r>
          </w:p>
          <w:p w14:paraId="4752B104" w14:textId="45183B39" w:rsidR="0083118A" w:rsidRDefault="0083118A" w:rsidP="009C282F">
            <w:pPr>
              <w:jc w:val="center"/>
            </w:pPr>
          </w:p>
        </w:tc>
        <w:tc>
          <w:tcPr>
            <w:tcW w:w="1728" w:type="dxa"/>
          </w:tcPr>
          <w:p w14:paraId="4A5DB1FB" w14:textId="77777777" w:rsidR="0061416A" w:rsidRDefault="0061416A" w:rsidP="009C282F">
            <w:pPr>
              <w:jc w:val="center"/>
            </w:pPr>
            <w:r>
              <w:rPr>
                <w:rFonts w:ascii="Segoe UI" w:hAnsi="Segoe UI" w:cs="Segoe UI"/>
                <w:color w:val="212121"/>
                <w:shd w:val="clear" w:color="auto" w:fill="FFFFFF"/>
              </w:rPr>
              <w:t>15385516</w:t>
            </w:r>
          </w:p>
        </w:tc>
      </w:tr>
      <w:tr w:rsidR="0061416A" w14:paraId="71B36211" w14:textId="77777777" w:rsidTr="00C44C3C">
        <w:trPr>
          <w:trHeight w:val="191"/>
        </w:trPr>
        <w:tc>
          <w:tcPr>
            <w:tcW w:w="1240" w:type="dxa"/>
            <w:vMerge/>
          </w:tcPr>
          <w:p w14:paraId="18D3E5A6" w14:textId="77777777" w:rsidR="0061416A" w:rsidRDefault="0061416A" w:rsidP="009C282F">
            <w:pPr>
              <w:jc w:val="center"/>
            </w:pPr>
          </w:p>
        </w:tc>
        <w:tc>
          <w:tcPr>
            <w:tcW w:w="2363" w:type="dxa"/>
            <w:vMerge/>
          </w:tcPr>
          <w:p w14:paraId="141DBE57" w14:textId="77777777" w:rsidR="0061416A" w:rsidRDefault="0061416A" w:rsidP="009C282F">
            <w:pPr>
              <w:jc w:val="center"/>
            </w:pPr>
          </w:p>
        </w:tc>
        <w:tc>
          <w:tcPr>
            <w:tcW w:w="4245" w:type="dxa"/>
          </w:tcPr>
          <w:p w14:paraId="62940B1B" w14:textId="77777777" w:rsidR="0061416A" w:rsidRDefault="0061416A" w:rsidP="009C282F">
            <w:pPr>
              <w:jc w:val="center"/>
            </w:pPr>
            <w:r>
              <w:t>oleic acid</w:t>
            </w:r>
            <w:r>
              <w:fldChar w:fldCharType="begin" w:fldLock="1"/>
            </w:r>
            <w:r>
              <w:instrText>ADDIN CSL_CITATION {"citationItems":[{"id":"ITEM-1","itemData":{"author":[{"dropping-particle":"","family":"Golmohammadi","given":"Zohreh","non-dropping-particle":"","parse-names":false,"suffix":""},{"dropping-particle":"","family":"Rashidi","given":"Ladan","non-dropping-particle":"","parse-names":false,"suffix":""}],"id":"ITEM-1","issue":"2","issued":{"date-parts":[["2018"]]},"page":"129-137","title":"Nutrient composition and physicochemical characteristics of Loquat (Eriobotrya japonica) seed oil","type":"article-journal","volume":"6"},"uris":["http://www.mendeley.com/documents/?uuid=30398403-6190-4ce3-8f5c-b2df3cca6f3b"]}],"mendeley":{"formattedCitation":"&lt;sup&gt;11&lt;/sup&gt;","plainTextFormattedCitation":"11","previouslyFormattedCitation":"&lt;sup&gt;11&lt;/sup&gt;"},"properties":{"noteIndex":0},"schema":"https://github.com/citation-style-language/schema/raw/master/csl-citation.json"}</w:instrText>
            </w:r>
            <w:r>
              <w:fldChar w:fldCharType="separate"/>
            </w:r>
            <w:r w:rsidRPr="0009436B">
              <w:rPr>
                <w:noProof/>
                <w:vertAlign w:val="superscript"/>
              </w:rPr>
              <w:t>11</w:t>
            </w:r>
            <w:r>
              <w:fldChar w:fldCharType="end"/>
            </w:r>
          </w:p>
          <w:p w14:paraId="541BC973" w14:textId="4731F515" w:rsidR="0083118A" w:rsidRDefault="0083118A" w:rsidP="009C282F">
            <w:pPr>
              <w:jc w:val="center"/>
            </w:pPr>
          </w:p>
        </w:tc>
        <w:tc>
          <w:tcPr>
            <w:tcW w:w="1728" w:type="dxa"/>
          </w:tcPr>
          <w:p w14:paraId="490C234F" w14:textId="77777777" w:rsidR="0061416A" w:rsidRDefault="0061416A" w:rsidP="009C282F">
            <w:pPr>
              <w:jc w:val="center"/>
            </w:pPr>
            <w:r>
              <w:rPr>
                <w:rFonts w:ascii="Segoe UI" w:hAnsi="Segoe UI" w:cs="Segoe UI"/>
                <w:color w:val="212121"/>
                <w:shd w:val="clear" w:color="auto" w:fill="FFFFFF"/>
              </w:rPr>
              <w:t>445639</w:t>
            </w:r>
          </w:p>
        </w:tc>
      </w:tr>
      <w:tr w:rsidR="0061416A" w14:paraId="286B63CC" w14:textId="77777777" w:rsidTr="00C44C3C">
        <w:trPr>
          <w:trHeight w:val="191"/>
        </w:trPr>
        <w:tc>
          <w:tcPr>
            <w:tcW w:w="1240" w:type="dxa"/>
            <w:vMerge/>
          </w:tcPr>
          <w:p w14:paraId="09C61440" w14:textId="77777777" w:rsidR="0061416A" w:rsidRDefault="0061416A" w:rsidP="009C282F">
            <w:pPr>
              <w:jc w:val="center"/>
            </w:pPr>
          </w:p>
        </w:tc>
        <w:tc>
          <w:tcPr>
            <w:tcW w:w="2363" w:type="dxa"/>
            <w:vMerge/>
          </w:tcPr>
          <w:p w14:paraId="0F038849" w14:textId="77777777" w:rsidR="0061416A" w:rsidRDefault="0061416A" w:rsidP="009C282F">
            <w:pPr>
              <w:jc w:val="center"/>
            </w:pPr>
          </w:p>
        </w:tc>
        <w:tc>
          <w:tcPr>
            <w:tcW w:w="4245" w:type="dxa"/>
          </w:tcPr>
          <w:p w14:paraId="5CF83F91" w14:textId="77777777" w:rsidR="0061416A" w:rsidRDefault="0061416A" w:rsidP="009C282F">
            <w:pPr>
              <w:jc w:val="center"/>
            </w:pPr>
            <w:r>
              <w:t>linoleic acid</w:t>
            </w:r>
            <w:r>
              <w:fldChar w:fldCharType="begin" w:fldLock="1"/>
            </w:r>
            <w:r>
              <w:instrText>ADDIN CSL_CITATION {"citationItems":[{"id":"ITEM-1","itemData":{"author":[{"dropping-particle":"","family":"Golmohammadi","given":"Zohreh","non-dropping-particle":"","parse-names":false,"suffix":""},{"dropping-particle":"","family":"Rashidi","given":"Ladan","non-dropping-particle":"","parse-names":false,"suffix":""}],"id":"ITEM-1","issue":"2","issued":{"date-parts":[["2018"]]},"page":"129-137","title":"Nutrient composition and physicochemical characteristics of Loquat (Eriobotrya japonica) seed oil","type":"article-journal","volume":"6"},"uris":["http://www.mendeley.com/documents/?uuid=30398403-6190-4ce3-8f5c-b2df3cca6f3b"]}],"mendeley":{"formattedCitation":"&lt;sup&gt;11&lt;/sup&gt;","plainTextFormattedCitation":"11","previouslyFormattedCitation":"&lt;sup&gt;11&lt;/sup&gt;"},"properties":{"noteIndex":0},"schema":"https://github.com/citation-style-language/schema/raw/master/csl-citation.json"}</w:instrText>
            </w:r>
            <w:r>
              <w:fldChar w:fldCharType="separate"/>
            </w:r>
            <w:r w:rsidRPr="0009436B">
              <w:rPr>
                <w:noProof/>
                <w:vertAlign w:val="superscript"/>
              </w:rPr>
              <w:t>11</w:t>
            </w:r>
            <w:r>
              <w:fldChar w:fldCharType="end"/>
            </w:r>
          </w:p>
          <w:p w14:paraId="1590125E" w14:textId="647AFAE6" w:rsidR="0083118A" w:rsidRDefault="0083118A" w:rsidP="009C282F">
            <w:pPr>
              <w:jc w:val="center"/>
            </w:pPr>
          </w:p>
        </w:tc>
        <w:tc>
          <w:tcPr>
            <w:tcW w:w="1728" w:type="dxa"/>
          </w:tcPr>
          <w:p w14:paraId="531D5C51" w14:textId="77777777" w:rsidR="0061416A" w:rsidRDefault="0061416A" w:rsidP="009C282F">
            <w:pPr>
              <w:jc w:val="center"/>
            </w:pPr>
            <w:r>
              <w:rPr>
                <w:rFonts w:ascii="Segoe UI" w:hAnsi="Segoe UI" w:cs="Segoe UI"/>
                <w:color w:val="212121"/>
                <w:shd w:val="clear" w:color="auto" w:fill="FFFFFF"/>
              </w:rPr>
              <w:t>5280450</w:t>
            </w:r>
          </w:p>
        </w:tc>
      </w:tr>
      <w:tr w:rsidR="0061416A" w14:paraId="552944C9" w14:textId="77777777" w:rsidTr="00C44C3C">
        <w:trPr>
          <w:trHeight w:val="191"/>
        </w:trPr>
        <w:tc>
          <w:tcPr>
            <w:tcW w:w="1240" w:type="dxa"/>
            <w:vMerge/>
          </w:tcPr>
          <w:p w14:paraId="3AE050D1" w14:textId="77777777" w:rsidR="0061416A" w:rsidRDefault="0061416A" w:rsidP="009C282F">
            <w:pPr>
              <w:jc w:val="center"/>
            </w:pPr>
          </w:p>
        </w:tc>
        <w:tc>
          <w:tcPr>
            <w:tcW w:w="2363" w:type="dxa"/>
            <w:vMerge/>
          </w:tcPr>
          <w:p w14:paraId="4A89353F" w14:textId="77777777" w:rsidR="0061416A" w:rsidRDefault="0061416A" w:rsidP="009C282F">
            <w:pPr>
              <w:jc w:val="center"/>
            </w:pPr>
          </w:p>
        </w:tc>
        <w:tc>
          <w:tcPr>
            <w:tcW w:w="4245" w:type="dxa"/>
          </w:tcPr>
          <w:p w14:paraId="5F906F10" w14:textId="77777777" w:rsidR="0061416A" w:rsidRDefault="0061416A" w:rsidP="009C282F">
            <w:pPr>
              <w:jc w:val="center"/>
            </w:pPr>
            <w:r>
              <w:t>palmitic acid</w:t>
            </w:r>
            <w:r>
              <w:fldChar w:fldCharType="begin" w:fldLock="1"/>
            </w:r>
            <w:r>
              <w:instrText>ADDIN CSL_CITATION {"citationItems":[{"id":"ITEM-1","itemData":{"author":[{"dropping-particle":"","family":"Golmohammadi","given":"Zohreh","non-dropping-particle":"","parse-names":false,"suffix":""},{"dropping-particle":"","family":"Rashidi","given":"Ladan","non-dropping-particle":"","parse-names":false,"suffix":""}],"id":"ITEM-1","issue":"2","issued":{"date-parts":[["2018"]]},"page":"129-137","title":"Nutrient composition and physicochemical characteristics of Loquat (Eriobotrya japonica) seed oil","type":"article-journal","volume":"6"},"uris":["http://www.mendeley.com/documents/?uuid=30398403-6190-4ce3-8f5c-b2df3cca6f3b"]}],"mendeley":{"formattedCitation":"&lt;sup&gt;11&lt;/sup&gt;","plainTextFormattedCitation":"11","previouslyFormattedCitation":"&lt;sup&gt;11&lt;/sup&gt;"},"properties":{"noteIndex":0},"schema":"https://github.com/citation-style-language/schema/raw/master/csl-citation.json"}</w:instrText>
            </w:r>
            <w:r>
              <w:fldChar w:fldCharType="separate"/>
            </w:r>
            <w:r w:rsidRPr="0009436B">
              <w:rPr>
                <w:noProof/>
                <w:vertAlign w:val="superscript"/>
              </w:rPr>
              <w:t>11</w:t>
            </w:r>
            <w:r>
              <w:fldChar w:fldCharType="end"/>
            </w:r>
          </w:p>
          <w:p w14:paraId="0CCC8B21" w14:textId="3AAB7ABD" w:rsidR="0083118A" w:rsidRDefault="0083118A" w:rsidP="009C282F">
            <w:pPr>
              <w:jc w:val="center"/>
            </w:pPr>
          </w:p>
        </w:tc>
        <w:tc>
          <w:tcPr>
            <w:tcW w:w="1728" w:type="dxa"/>
          </w:tcPr>
          <w:p w14:paraId="1E023147" w14:textId="77777777" w:rsidR="0061416A" w:rsidRDefault="0061416A" w:rsidP="009C282F">
            <w:pPr>
              <w:jc w:val="center"/>
            </w:pPr>
            <w:r>
              <w:rPr>
                <w:rFonts w:ascii="Segoe UI" w:hAnsi="Segoe UI" w:cs="Segoe UI"/>
                <w:color w:val="212121"/>
                <w:shd w:val="clear" w:color="auto" w:fill="FFFFFF"/>
              </w:rPr>
              <w:t>985</w:t>
            </w:r>
          </w:p>
        </w:tc>
      </w:tr>
      <w:tr w:rsidR="0061416A" w14:paraId="545E6205" w14:textId="77777777" w:rsidTr="00C44C3C">
        <w:trPr>
          <w:trHeight w:val="191"/>
        </w:trPr>
        <w:tc>
          <w:tcPr>
            <w:tcW w:w="1240" w:type="dxa"/>
            <w:vMerge/>
          </w:tcPr>
          <w:p w14:paraId="2B40C49D" w14:textId="77777777" w:rsidR="0061416A" w:rsidRDefault="0061416A" w:rsidP="009C282F">
            <w:pPr>
              <w:jc w:val="center"/>
            </w:pPr>
          </w:p>
        </w:tc>
        <w:tc>
          <w:tcPr>
            <w:tcW w:w="2363" w:type="dxa"/>
            <w:vMerge/>
          </w:tcPr>
          <w:p w14:paraId="6EC37C98" w14:textId="77777777" w:rsidR="0061416A" w:rsidRDefault="0061416A" w:rsidP="009C282F">
            <w:pPr>
              <w:jc w:val="center"/>
            </w:pPr>
          </w:p>
        </w:tc>
        <w:tc>
          <w:tcPr>
            <w:tcW w:w="4245" w:type="dxa"/>
          </w:tcPr>
          <w:p w14:paraId="308329E6" w14:textId="77777777" w:rsidR="0061416A" w:rsidRDefault="0061416A" w:rsidP="009C282F">
            <w:pPr>
              <w:jc w:val="center"/>
            </w:pPr>
            <w:r>
              <w:t>β-Sitosterol</w:t>
            </w:r>
            <w:r>
              <w:fldChar w:fldCharType="begin" w:fldLock="1"/>
            </w:r>
            <w:r>
              <w:instrText>ADDIN CSL_CITATION {"citationItems":[{"id":"ITEM-1","itemData":{"author":[{"dropping-particle":"","family":"Golmohammadi","given":"Zohreh","non-dropping-particle":"","parse-names":false,"suffix":""},{"dropping-particle":"","family":"Rashidi","given":"Ladan","non-dropping-particle":"","parse-names":false,"suffix":""}],"id":"ITEM-1","issue":"2","issued":{"date-parts":[["2018"]]},"page":"129-137","title":"Nutrient composition and physicochemical characteristics of Loquat (Eriobotrya japonica) seed oil","type":"article-journal","volume":"6"},"uris":["http://www.mendeley.com/documents/?uuid=30398403-6190-4ce3-8f5c-b2df3cca6f3b"]}],"mendeley":{"formattedCitation":"&lt;sup&gt;11&lt;/sup&gt;","plainTextFormattedCitation":"11","previouslyFormattedCitation":"&lt;sup&gt;11&lt;/sup&gt;"},"properties":{"noteIndex":0},"schema":"https://github.com/citation-style-language/schema/raw/master/csl-citation.json"}</w:instrText>
            </w:r>
            <w:r>
              <w:fldChar w:fldCharType="separate"/>
            </w:r>
            <w:r w:rsidRPr="0009436B">
              <w:rPr>
                <w:noProof/>
                <w:vertAlign w:val="superscript"/>
              </w:rPr>
              <w:t>11</w:t>
            </w:r>
            <w:r>
              <w:fldChar w:fldCharType="end"/>
            </w:r>
          </w:p>
          <w:p w14:paraId="5C8FD0F2" w14:textId="4301A0D0" w:rsidR="0083118A" w:rsidRDefault="0083118A" w:rsidP="009C282F">
            <w:pPr>
              <w:jc w:val="center"/>
            </w:pPr>
          </w:p>
        </w:tc>
        <w:tc>
          <w:tcPr>
            <w:tcW w:w="1728" w:type="dxa"/>
          </w:tcPr>
          <w:p w14:paraId="144FCC54" w14:textId="77777777" w:rsidR="0061416A" w:rsidRDefault="0061416A" w:rsidP="009C282F">
            <w:pPr>
              <w:jc w:val="center"/>
            </w:pPr>
            <w:r>
              <w:rPr>
                <w:rFonts w:ascii="Segoe UI" w:hAnsi="Segoe UI" w:cs="Segoe UI"/>
                <w:color w:val="212121"/>
                <w:shd w:val="clear" w:color="auto" w:fill="FFFFFF"/>
              </w:rPr>
              <w:t>222284</w:t>
            </w:r>
          </w:p>
        </w:tc>
      </w:tr>
      <w:tr w:rsidR="0061416A" w14:paraId="1F21EEFC" w14:textId="77777777" w:rsidTr="00C44C3C">
        <w:trPr>
          <w:trHeight w:val="191"/>
        </w:trPr>
        <w:tc>
          <w:tcPr>
            <w:tcW w:w="1240" w:type="dxa"/>
            <w:vMerge/>
          </w:tcPr>
          <w:p w14:paraId="43E339CD" w14:textId="77777777" w:rsidR="0061416A" w:rsidRDefault="0061416A" w:rsidP="009C282F">
            <w:pPr>
              <w:jc w:val="center"/>
            </w:pPr>
          </w:p>
        </w:tc>
        <w:tc>
          <w:tcPr>
            <w:tcW w:w="2363" w:type="dxa"/>
            <w:vMerge/>
          </w:tcPr>
          <w:p w14:paraId="7F2D3B18" w14:textId="77777777" w:rsidR="0061416A" w:rsidRDefault="0061416A" w:rsidP="009C282F">
            <w:pPr>
              <w:jc w:val="center"/>
            </w:pPr>
          </w:p>
        </w:tc>
        <w:tc>
          <w:tcPr>
            <w:tcW w:w="4245" w:type="dxa"/>
          </w:tcPr>
          <w:p w14:paraId="02C3C730" w14:textId="77777777" w:rsidR="0061416A" w:rsidRDefault="0061416A" w:rsidP="009C282F">
            <w:pPr>
              <w:jc w:val="center"/>
            </w:pPr>
            <w:r>
              <w:t>Cholesterol</w:t>
            </w:r>
            <w:r>
              <w:fldChar w:fldCharType="begin" w:fldLock="1"/>
            </w:r>
            <w:r>
              <w:instrText>ADDIN CSL_CITATION {"citationItems":[{"id":"ITEM-1","itemData":{"author":[{"dropping-particle":"","family":"Golmohammadi","given":"Zohreh","non-dropping-particle":"","parse-names":false,"suffix":""},{"dropping-particle":"","family":"Rashidi","given":"Ladan","non-dropping-particle":"","parse-names":false,"suffix":""}],"id":"ITEM-1","issue":"2","issued":{"date-parts":[["2018"]]},"page":"129-137","title":"Nutrient composition and physicochemical characteristics of Loquat (Eriobotrya japonica) seed oil","type":"article-journal","volume":"6"},"uris":["http://www.mendeley.com/documents/?uuid=30398403-6190-4ce3-8f5c-b2df3cca6f3b"]}],"mendeley":{"formattedCitation":"&lt;sup&gt;11&lt;/sup&gt;","plainTextFormattedCitation":"11","previouslyFormattedCitation":"&lt;sup&gt;11&lt;/sup&gt;"},"properties":{"noteIndex":0},"schema":"https://github.com/citation-style-language/schema/raw/master/csl-citation.json"}</w:instrText>
            </w:r>
            <w:r>
              <w:fldChar w:fldCharType="separate"/>
            </w:r>
            <w:r w:rsidRPr="0009436B">
              <w:rPr>
                <w:noProof/>
                <w:vertAlign w:val="superscript"/>
              </w:rPr>
              <w:t>11</w:t>
            </w:r>
            <w:r>
              <w:fldChar w:fldCharType="end"/>
            </w:r>
          </w:p>
          <w:p w14:paraId="05410ED2" w14:textId="32EB2A55" w:rsidR="0083118A" w:rsidRDefault="0083118A" w:rsidP="009C282F">
            <w:pPr>
              <w:jc w:val="center"/>
            </w:pPr>
          </w:p>
        </w:tc>
        <w:tc>
          <w:tcPr>
            <w:tcW w:w="1728" w:type="dxa"/>
          </w:tcPr>
          <w:p w14:paraId="2BE22E96" w14:textId="77777777" w:rsidR="0061416A" w:rsidRDefault="0061416A" w:rsidP="009C282F">
            <w:pPr>
              <w:jc w:val="center"/>
            </w:pPr>
            <w:r>
              <w:rPr>
                <w:rFonts w:ascii="Segoe UI" w:hAnsi="Segoe UI" w:cs="Segoe UI"/>
                <w:color w:val="212121"/>
                <w:shd w:val="clear" w:color="auto" w:fill="FFFFFF"/>
              </w:rPr>
              <w:t>5997</w:t>
            </w:r>
          </w:p>
        </w:tc>
      </w:tr>
      <w:tr w:rsidR="0061416A" w14:paraId="106E8CD9" w14:textId="77777777" w:rsidTr="00C44C3C">
        <w:trPr>
          <w:trHeight w:val="191"/>
        </w:trPr>
        <w:tc>
          <w:tcPr>
            <w:tcW w:w="1240" w:type="dxa"/>
            <w:vMerge/>
          </w:tcPr>
          <w:p w14:paraId="73D9FFC0" w14:textId="77777777" w:rsidR="0061416A" w:rsidRDefault="0061416A" w:rsidP="009C282F">
            <w:pPr>
              <w:jc w:val="center"/>
            </w:pPr>
          </w:p>
        </w:tc>
        <w:tc>
          <w:tcPr>
            <w:tcW w:w="2363" w:type="dxa"/>
            <w:vMerge/>
          </w:tcPr>
          <w:p w14:paraId="0D357086" w14:textId="77777777" w:rsidR="0061416A" w:rsidRDefault="0061416A" w:rsidP="009C282F">
            <w:pPr>
              <w:jc w:val="center"/>
            </w:pPr>
          </w:p>
        </w:tc>
        <w:tc>
          <w:tcPr>
            <w:tcW w:w="4245" w:type="dxa"/>
          </w:tcPr>
          <w:p w14:paraId="1584C2EF" w14:textId="77777777" w:rsidR="0061416A" w:rsidRDefault="0061416A" w:rsidP="009C282F">
            <w:pPr>
              <w:jc w:val="center"/>
            </w:pPr>
            <w:r>
              <w:t>Campesterol</w:t>
            </w:r>
            <w:r>
              <w:fldChar w:fldCharType="begin" w:fldLock="1"/>
            </w:r>
            <w:r>
              <w:instrText>ADDIN CSL_CITATION {"citationItems":[{"id":"ITEM-1","itemData":{"author":[{"dropping-particle":"","family":"Golmohammadi","given":"Zohreh","non-dropping-particle":"","parse-names":false,"suffix":""},{"dropping-particle":"","family":"Rashidi","given":"Ladan","non-dropping-particle":"","parse-names":false,"suffix":""}],"id":"ITEM-1","issue":"2","issued":{"date-parts":[["2018"]]},"page":"129-137","title":"Nutrient composition and physicochemical characteristics of Loquat (Eriobotrya japonica) seed oil","type":"article-journal","volume":"6"},"uris":["http://www.mendeley.com/documents/?uuid=30398403-6190-4ce3-8f5c-b2df3cca6f3b"]}],"mendeley":{"formattedCitation":"&lt;sup&gt;11&lt;/sup&gt;","plainTextFormattedCitation":"11","previouslyFormattedCitation":"&lt;sup&gt;11&lt;/sup&gt;"},"properties":{"noteIndex":0},"schema":"https://github.com/citation-style-language/schema/raw/master/csl-citation.json"}</w:instrText>
            </w:r>
            <w:r>
              <w:fldChar w:fldCharType="separate"/>
            </w:r>
            <w:r w:rsidRPr="00BF35C5">
              <w:rPr>
                <w:noProof/>
                <w:vertAlign w:val="superscript"/>
              </w:rPr>
              <w:t>11</w:t>
            </w:r>
            <w:r>
              <w:fldChar w:fldCharType="end"/>
            </w:r>
          </w:p>
          <w:p w14:paraId="562A7D40" w14:textId="2BBD3AC8" w:rsidR="0083118A" w:rsidRDefault="0083118A" w:rsidP="009C282F">
            <w:pPr>
              <w:jc w:val="center"/>
            </w:pPr>
          </w:p>
        </w:tc>
        <w:tc>
          <w:tcPr>
            <w:tcW w:w="1728" w:type="dxa"/>
          </w:tcPr>
          <w:p w14:paraId="3713DF69" w14:textId="77777777" w:rsidR="0061416A" w:rsidRDefault="0061416A" w:rsidP="009C282F">
            <w:pPr>
              <w:jc w:val="center"/>
            </w:pPr>
            <w:r>
              <w:rPr>
                <w:rFonts w:ascii="Segoe UI" w:hAnsi="Segoe UI" w:cs="Segoe UI"/>
                <w:color w:val="212121"/>
                <w:shd w:val="clear" w:color="auto" w:fill="FFFFFF"/>
              </w:rPr>
              <w:t>173183</w:t>
            </w:r>
          </w:p>
        </w:tc>
      </w:tr>
      <w:tr w:rsidR="0061416A" w14:paraId="60F0B959" w14:textId="77777777" w:rsidTr="00C44C3C">
        <w:trPr>
          <w:trHeight w:val="191"/>
        </w:trPr>
        <w:tc>
          <w:tcPr>
            <w:tcW w:w="1240" w:type="dxa"/>
            <w:vMerge/>
          </w:tcPr>
          <w:p w14:paraId="7C1E222B" w14:textId="77777777" w:rsidR="0061416A" w:rsidRDefault="0061416A" w:rsidP="009C282F">
            <w:pPr>
              <w:jc w:val="center"/>
            </w:pPr>
          </w:p>
        </w:tc>
        <w:tc>
          <w:tcPr>
            <w:tcW w:w="2363" w:type="dxa"/>
            <w:vMerge/>
          </w:tcPr>
          <w:p w14:paraId="2B11B473" w14:textId="77777777" w:rsidR="0061416A" w:rsidRDefault="0061416A" w:rsidP="009C282F">
            <w:pPr>
              <w:jc w:val="center"/>
            </w:pPr>
          </w:p>
        </w:tc>
        <w:tc>
          <w:tcPr>
            <w:tcW w:w="4245" w:type="dxa"/>
          </w:tcPr>
          <w:p w14:paraId="55D7E0DE" w14:textId="77777777" w:rsidR="0061416A" w:rsidRDefault="0061416A" w:rsidP="009C282F">
            <w:pPr>
              <w:jc w:val="center"/>
            </w:pPr>
            <w:r>
              <w:t>Brassicasterol</w:t>
            </w:r>
            <w:r>
              <w:fldChar w:fldCharType="begin" w:fldLock="1"/>
            </w:r>
            <w:r>
              <w:instrText>ADDIN CSL_CITATION {"citationItems":[{"id":"ITEM-1","itemData":{"author":[{"dropping-particle":"","family":"Golmohammadi","given":"Zohreh","non-dropping-particle":"","parse-names":false,"suffix":""},{"dropping-particle":"","family":"Rashidi","given":"Ladan","non-dropping-particle":"","parse-names":false,"suffix":""}],"id":"ITEM-1","issue":"2","issued":{"date-parts":[["2018"]]},"page":"129-137","title":"Nutrient composition and physicochemical characteristics of Loquat (Eriobotrya japonica) seed oil","type":"article-journal","volume":"6"},"uris":["http://www.mendeley.com/documents/?uuid=30398403-6190-4ce3-8f5c-b2df3cca6f3b"]}],"mendeley":{"formattedCitation":"&lt;sup&gt;11&lt;/sup&gt;","plainTextFormattedCitation":"11","previouslyFormattedCitation":"&lt;sup&gt;11&lt;/sup&gt;"},"properties":{"noteIndex":0},"schema":"https://github.com/citation-style-language/schema/raw/master/csl-citation.json"}</w:instrText>
            </w:r>
            <w:r>
              <w:fldChar w:fldCharType="separate"/>
            </w:r>
            <w:r w:rsidRPr="00BF35C5">
              <w:rPr>
                <w:noProof/>
                <w:vertAlign w:val="superscript"/>
              </w:rPr>
              <w:t>11</w:t>
            </w:r>
            <w:r>
              <w:fldChar w:fldCharType="end"/>
            </w:r>
          </w:p>
          <w:p w14:paraId="614457BF" w14:textId="2136FEC0" w:rsidR="0083118A" w:rsidRDefault="0083118A" w:rsidP="009C282F">
            <w:pPr>
              <w:jc w:val="center"/>
            </w:pPr>
          </w:p>
        </w:tc>
        <w:tc>
          <w:tcPr>
            <w:tcW w:w="1728" w:type="dxa"/>
          </w:tcPr>
          <w:p w14:paraId="15E72E87" w14:textId="77777777" w:rsidR="0061416A" w:rsidRDefault="0061416A" w:rsidP="009C282F">
            <w:pPr>
              <w:jc w:val="center"/>
            </w:pPr>
            <w:r>
              <w:rPr>
                <w:rFonts w:ascii="Segoe UI" w:hAnsi="Segoe UI" w:cs="Segoe UI"/>
                <w:color w:val="212121"/>
                <w:shd w:val="clear" w:color="auto" w:fill="FFFFFF"/>
              </w:rPr>
              <w:t>5281327</w:t>
            </w:r>
          </w:p>
        </w:tc>
      </w:tr>
      <w:tr w:rsidR="0061416A" w14:paraId="0B689821" w14:textId="77777777" w:rsidTr="00C44C3C">
        <w:trPr>
          <w:trHeight w:val="191"/>
        </w:trPr>
        <w:tc>
          <w:tcPr>
            <w:tcW w:w="1240" w:type="dxa"/>
            <w:vMerge/>
          </w:tcPr>
          <w:p w14:paraId="0E03700A" w14:textId="77777777" w:rsidR="0061416A" w:rsidRDefault="0061416A" w:rsidP="009C282F">
            <w:pPr>
              <w:jc w:val="center"/>
            </w:pPr>
          </w:p>
        </w:tc>
        <w:tc>
          <w:tcPr>
            <w:tcW w:w="2363" w:type="dxa"/>
            <w:vMerge/>
          </w:tcPr>
          <w:p w14:paraId="34EDE7E8" w14:textId="77777777" w:rsidR="0061416A" w:rsidRDefault="0061416A" w:rsidP="009C282F">
            <w:pPr>
              <w:jc w:val="center"/>
            </w:pPr>
          </w:p>
        </w:tc>
        <w:tc>
          <w:tcPr>
            <w:tcW w:w="4245" w:type="dxa"/>
          </w:tcPr>
          <w:p w14:paraId="3C2D3C52" w14:textId="77777777" w:rsidR="0061416A" w:rsidRDefault="0061416A" w:rsidP="009C282F">
            <w:pPr>
              <w:jc w:val="center"/>
            </w:pPr>
            <w:r>
              <w:t>Stigmasterol</w:t>
            </w:r>
            <w:r>
              <w:fldChar w:fldCharType="begin" w:fldLock="1"/>
            </w:r>
            <w:r>
              <w:instrText>ADDIN CSL_CITATION {"citationItems":[{"id":"ITEM-1","itemData":{"author":[{"dropping-particle":"","family":"Golmohammadi","given":"Zohreh","non-dropping-particle":"","parse-names":false,"suffix":""},{"dropping-particle":"","family":"Rashidi","given":"Ladan","non-dropping-particle":"","parse-names":false,"suffix":""}],"id":"ITEM-1","issue":"2","issued":{"date-parts":[["2018"]]},"page":"129-137","title":"Nutrient composition and physicochemical characteristics of Loquat (Eriobotrya japonica) seed oil","type":"article-journal","volume":"6"},"uris":["http://www.mendeley.com/documents/?uuid=30398403-6190-4ce3-8f5c-b2df3cca6f3b"]}],"mendeley":{"formattedCitation":"&lt;sup&gt;11&lt;/sup&gt;","plainTextFormattedCitation":"11","previouslyFormattedCitation":"&lt;sup&gt;11&lt;/sup&gt;"},"properties":{"noteIndex":0},"schema":"https://github.com/citation-style-language/schema/raw/master/csl-citation.json"}</w:instrText>
            </w:r>
            <w:r>
              <w:fldChar w:fldCharType="separate"/>
            </w:r>
            <w:r w:rsidRPr="00BF35C5">
              <w:rPr>
                <w:noProof/>
                <w:vertAlign w:val="superscript"/>
              </w:rPr>
              <w:t>11</w:t>
            </w:r>
            <w:r>
              <w:fldChar w:fldCharType="end"/>
            </w:r>
          </w:p>
          <w:p w14:paraId="25E67292" w14:textId="55DA8BAD" w:rsidR="0083118A" w:rsidRDefault="0083118A" w:rsidP="009C282F">
            <w:pPr>
              <w:jc w:val="center"/>
            </w:pPr>
          </w:p>
        </w:tc>
        <w:tc>
          <w:tcPr>
            <w:tcW w:w="1728" w:type="dxa"/>
          </w:tcPr>
          <w:p w14:paraId="14C602DD" w14:textId="77777777" w:rsidR="0061416A" w:rsidRDefault="00990252" w:rsidP="009C282F">
            <w:pPr>
              <w:jc w:val="center"/>
            </w:pPr>
            <w:r>
              <w:rPr>
                <w:rFonts w:ascii="Segoe UI" w:hAnsi="Segoe UI" w:cs="Segoe UI"/>
                <w:color w:val="212121"/>
                <w:shd w:val="clear" w:color="auto" w:fill="FFFFFF"/>
              </w:rPr>
              <w:t>5280794</w:t>
            </w:r>
          </w:p>
        </w:tc>
      </w:tr>
      <w:tr w:rsidR="0061416A" w14:paraId="5F3BAC18" w14:textId="77777777" w:rsidTr="00C44C3C">
        <w:trPr>
          <w:trHeight w:val="191"/>
        </w:trPr>
        <w:tc>
          <w:tcPr>
            <w:tcW w:w="1240" w:type="dxa"/>
            <w:vMerge/>
          </w:tcPr>
          <w:p w14:paraId="46A0D42C" w14:textId="77777777" w:rsidR="0061416A" w:rsidRDefault="0061416A" w:rsidP="009C282F">
            <w:pPr>
              <w:jc w:val="center"/>
            </w:pPr>
          </w:p>
        </w:tc>
        <w:tc>
          <w:tcPr>
            <w:tcW w:w="2363" w:type="dxa"/>
            <w:vMerge/>
          </w:tcPr>
          <w:p w14:paraId="22F87FF1" w14:textId="77777777" w:rsidR="0061416A" w:rsidRDefault="0061416A" w:rsidP="009C282F">
            <w:pPr>
              <w:jc w:val="center"/>
            </w:pPr>
          </w:p>
        </w:tc>
        <w:tc>
          <w:tcPr>
            <w:tcW w:w="4245" w:type="dxa"/>
          </w:tcPr>
          <w:p w14:paraId="17C17FBB" w14:textId="77777777" w:rsidR="0061416A" w:rsidRDefault="0061416A" w:rsidP="009C282F">
            <w:pPr>
              <w:jc w:val="center"/>
            </w:pPr>
            <w:r>
              <w:t>Delta5,24-Stigmastadienol</w:t>
            </w:r>
            <w:r>
              <w:fldChar w:fldCharType="begin" w:fldLock="1"/>
            </w:r>
            <w:r>
              <w:instrText>ADDIN CSL_CITATION {"citationItems":[{"id":"ITEM-1","itemData":{"author":[{"dropping-particle":"","family":"Golmohammadi","given":"Zohreh","non-dropping-particle":"","parse-names":false,"suffix":""},{"dropping-particle":"","family":"Rashidi","given":"Ladan","non-dropping-particle":"","parse-names":false,"suffix":""}],"id":"ITEM-1","issue":"2","issued":{"date-parts":[["2018"]]},"page":"129-137","title":"Nutrient composition and physicochemical characteristics of Loquat (Eriobotrya japonica) seed oil","type":"article-journal","volume":"6"},"uris":["http://www.mendeley.com/documents/?uuid=30398403-6190-4ce3-8f5c-b2df3cca6f3b"]}],"mendeley":{"formattedCitation":"&lt;sup&gt;11&lt;/sup&gt;","plainTextFormattedCitation":"11","previouslyFormattedCitation":"&lt;sup&gt;11&lt;/sup&gt;"},"properties":{"noteIndex":0},"schema":"https://github.com/citation-style-language/schema/raw/master/csl-citation.json"}</w:instrText>
            </w:r>
            <w:r>
              <w:fldChar w:fldCharType="separate"/>
            </w:r>
            <w:r w:rsidRPr="00BF35C5">
              <w:rPr>
                <w:noProof/>
                <w:vertAlign w:val="superscript"/>
              </w:rPr>
              <w:t>11</w:t>
            </w:r>
            <w:r>
              <w:fldChar w:fldCharType="end"/>
            </w:r>
          </w:p>
          <w:p w14:paraId="3250FFDE" w14:textId="2E6FF2C7" w:rsidR="0083118A" w:rsidRDefault="0083118A" w:rsidP="009C282F">
            <w:pPr>
              <w:jc w:val="center"/>
            </w:pPr>
          </w:p>
        </w:tc>
        <w:tc>
          <w:tcPr>
            <w:tcW w:w="1728" w:type="dxa"/>
          </w:tcPr>
          <w:p w14:paraId="6874ADC7" w14:textId="77777777" w:rsidR="0061416A" w:rsidRDefault="0061416A" w:rsidP="009C282F">
            <w:pPr>
              <w:jc w:val="center"/>
            </w:pPr>
            <w:r>
              <w:rPr>
                <w:rFonts w:ascii="Segoe UI" w:hAnsi="Segoe UI" w:cs="Segoe UI"/>
                <w:color w:val="212121"/>
                <w:shd w:val="clear" w:color="auto" w:fill="FFFFFF"/>
              </w:rPr>
              <w:t>5283643</w:t>
            </w:r>
          </w:p>
        </w:tc>
      </w:tr>
      <w:tr w:rsidR="0061416A" w14:paraId="6C0F14D4" w14:textId="77777777" w:rsidTr="00C44C3C">
        <w:trPr>
          <w:trHeight w:val="191"/>
        </w:trPr>
        <w:tc>
          <w:tcPr>
            <w:tcW w:w="1240" w:type="dxa"/>
            <w:vMerge/>
          </w:tcPr>
          <w:p w14:paraId="0F45F7C7" w14:textId="77777777" w:rsidR="0061416A" w:rsidRDefault="0061416A" w:rsidP="009C282F">
            <w:pPr>
              <w:jc w:val="center"/>
            </w:pPr>
          </w:p>
        </w:tc>
        <w:tc>
          <w:tcPr>
            <w:tcW w:w="2363" w:type="dxa"/>
            <w:vMerge/>
          </w:tcPr>
          <w:p w14:paraId="0A3F45B8" w14:textId="77777777" w:rsidR="0061416A" w:rsidRDefault="0061416A" w:rsidP="009C282F">
            <w:pPr>
              <w:jc w:val="center"/>
            </w:pPr>
          </w:p>
        </w:tc>
        <w:tc>
          <w:tcPr>
            <w:tcW w:w="4245" w:type="dxa"/>
          </w:tcPr>
          <w:p w14:paraId="49CADA43" w14:textId="77777777" w:rsidR="0061416A" w:rsidRDefault="0061416A" w:rsidP="009C282F">
            <w:pPr>
              <w:jc w:val="center"/>
            </w:pPr>
            <w:r>
              <w:t>Delta(7)-Stigmastenol</w:t>
            </w:r>
            <w:r>
              <w:fldChar w:fldCharType="begin" w:fldLock="1"/>
            </w:r>
            <w:r>
              <w:instrText>ADDIN CSL_CITATION {"citationItems":[{"id":"ITEM-1","itemData":{"author":[{"dropping-particle":"","family":"Golmohammadi","given":"Zohreh","non-dropping-particle":"","parse-names":false,"suffix":""},{"dropping-particle":"","family":"Rashidi","given":"Ladan","non-dropping-particle":"","parse-names":false,"suffix":""}],"id":"ITEM-1","issue":"2","issued":{"date-parts":[["2018"]]},"page":"129-137","title":"Nutrient composition and physicochemical characteristics of Loquat (Eriobotrya japonica) seed oil","type":"article-journal","volume":"6"},"uris":["http://www.mendeley.com/documents/?uuid=30398403-6190-4ce3-8f5c-b2df3cca6f3b"]}],"mendeley":{"formattedCitation":"&lt;sup&gt;11&lt;/sup&gt;","plainTextFormattedCitation":"11","previouslyFormattedCitation":"&lt;sup&gt;11&lt;/sup&gt;"},"properties":{"noteIndex":0},"schema":"https://github.com/citation-style-language/schema/raw/master/csl-citation.json"}</w:instrText>
            </w:r>
            <w:r>
              <w:fldChar w:fldCharType="separate"/>
            </w:r>
            <w:r w:rsidRPr="00BF35C5">
              <w:rPr>
                <w:noProof/>
                <w:vertAlign w:val="superscript"/>
              </w:rPr>
              <w:t>11</w:t>
            </w:r>
            <w:r>
              <w:fldChar w:fldCharType="end"/>
            </w:r>
          </w:p>
          <w:p w14:paraId="38624EB4" w14:textId="754DEEB0" w:rsidR="0083118A" w:rsidRDefault="0083118A" w:rsidP="009C282F">
            <w:pPr>
              <w:jc w:val="center"/>
            </w:pPr>
          </w:p>
        </w:tc>
        <w:tc>
          <w:tcPr>
            <w:tcW w:w="1728" w:type="dxa"/>
          </w:tcPr>
          <w:p w14:paraId="2E722556" w14:textId="77777777" w:rsidR="0061416A" w:rsidRDefault="0061416A" w:rsidP="009C282F">
            <w:pPr>
              <w:jc w:val="center"/>
            </w:pPr>
            <w:r>
              <w:rPr>
                <w:rFonts w:ascii="Segoe UI" w:hAnsi="Segoe UI" w:cs="Segoe UI"/>
                <w:color w:val="212121"/>
                <w:shd w:val="clear" w:color="auto" w:fill="FFFFFF"/>
              </w:rPr>
              <w:t>12315376</w:t>
            </w:r>
          </w:p>
        </w:tc>
      </w:tr>
      <w:tr w:rsidR="0061416A" w14:paraId="69355E2E" w14:textId="77777777" w:rsidTr="00C44C3C">
        <w:trPr>
          <w:trHeight w:val="191"/>
        </w:trPr>
        <w:tc>
          <w:tcPr>
            <w:tcW w:w="1240" w:type="dxa"/>
            <w:vMerge/>
          </w:tcPr>
          <w:p w14:paraId="199EF8E3" w14:textId="77777777" w:rsidR="0061416A" w:rsidRDefault="0061416A" w:rsidP="009C282F">
            <w:pPr>
              <w:jc w:val="center"/>
            </w:pPr>
          </w:p>
        </w:tc>
        <w:tc>
          <w:tcPr>
            <w:tcW w:w="2363" w:type="dxa"/>
            <w:vMerge/>
          </w:tcPr>
          <w:p w14:paraId="02BED74A" w14:textId="77777777" w:rsidR="0061416A" w:rsidRDefault="0061416A" w:rsidP="009C282F">
            <w:pPr>
              <w:jc w:val="center"/>
            </w:pPr>
          </w:p>
        </w:tc>
        <w:tc>
          <w:tcPr>
            <w:tcW w:w="4245" w:type="dxa"/>
          </w:tcPr>
          <w:p w14:paraId="3031C2DE" w14:textId="77777777" w:rsidR="0061416A" w:rsidRDefault="0061416A" w:rsidP="009C282F">
            <w:pPr>
              <w:jc w:val="center"/>
            </w:pPr>
            <w:r>
              <w:t>Delta-7-Avenasterol</w:t>
            </w:r>
            <w:r>
              <w:fldChar w:fldCharType="begin" w:fldLock="1"/>
            </w:r>
            <w:r>
              <w:instrText>ADDIN CSL_CITATION {"citationItems":[{"id":"ITEM-1","itemData":{"author":[{"dropping-particle":"","family":"Golmohammadi","given":"Zohreh","non-dropping-particle":"","parse-names":false,"suffix":""},{"dropping-particle":"","family":"Rashidi","given":"Ladan","non-dropping-particle":"","parse-names":false,"suffix":""}],"id":"ITEM-1","issue":"2","issued":{"date-parts":[["2018"]]},"page":"129-137","title":"Nutrient composition and physicochemical characteristics of Loquat (Eriobotrya japonica) seed oil","type":"article-journal","volume":"6"},"uris":["http://www.mendeley.com/documents/?uuid=30398403-6190-4ce3-8f5c-b2df3cca6f3b"]}],"mendeley":{"formattedCitation":"&lt;sup&gt;11&lt;/sup&gt;","plainTextFormattedCitation":"11","previouslyFormattedCitation":"&lt;sup&gt;11&lt;/sup&gt;"},"properties":{"noteIndex":0},"schema":"https://github.com/citation-style-language/schema/raw/master/csl-citation.json"}</w:instrText>
            </w:r>
            <w:r>
              <w:fldChar w:fldCharType="separate"/>
            </w:r>
            <w:r w:rsidRPr="00BF35C5">
              <w:rPr>
                <w:noProof/>
                <w:vertAlign w:val="superscript"/>
              </w:rPr>
              <w:t>11</w:t>
            </w:r>
            <w:r>
              <w:fldChar w:fldCharType="end"/>
            </w:r>
          </w:p>
          <w:p w14:paraId="6E55D58C" w14:textId="06240DCA" w:rsidR="0083118A" w:rsidRDefault="0083118A" w:rsidP="009C282F">
            <w:pPr>
              <w:jc w:val="center"/>
            </w:pPr>
          </w:p>
        </w:tc>
        <w:tc>
          <w:tcPr>
            <w:tcW w:w="1728" w:type="dxa"/>
          </w:tcPr>
          <w:p w14:paraId="6DEE4762" w14:textId="77777777" w:rsidR="0061416A" w:rsidRDefault="0061416A" w:rsidP="009C282F">
            <w:pPr>
              <w:jc w:val="center"/>
            </w:pPr>
            <w:r>
              <w:rPr>
                <w:rFonts w:ascii="Segoe UI" w:hAnsi="Segoe UI" w:cs="Segoe UI"/>
                <w:color w:val="212121"/>
                <w:shd w:val="clear" w:color="auto" w:fill="FFFFFF"/>
              </w:rPr>
              <w:t>12795733</w:t>
            </w:r>
          </w:p>
        </w:tc>
      </w:tr>
      <w:tr w:rsidR="0061416A" w14:paraId="4E1AEED3" w14:textId="77777777" w:rsidTr="00C44C3C">
        <w:trPr>
          <w:trHeight w:val="191"/>
        </w:trPr>
        <w:tc>
          <w:tcPr>
            <w:tcW w:w="1240" w:type="dxa"/>
            <w:vMerge/>
          </w:tcPr>
          <w:p w14:paraId="3F6AF3FC" w14:textId="77777777" w:rsidR="0061416A" w:rsidRDefault="0061416A" w:rsidP="009C282F">
            <w:pPr>
              <w:jc w:val="center"/>
            </w:pPr>
          </w:p>
        </w:tc>
        <w:tc>
          <w:tcPr>
            <w:tcW w:w="2363" w:type="dxa"/>
            <w:vMerge/>
          </w:tcPr>
          <w:p w14:paraId="051EEC42" w14:textId="77777777" w:rsidR="0061416A" w:rsidRDefault="0061416A" w:rsidP="009C282F">
            <w:pPr>
              <w:jc w:val="center"/>
            </w:pPr>
          </w:p>
        </w:tc>
        <w:tc>
          <w:tcPr>
            <w:tcW w:w="4245" w:type="dxa"/>
          </w:tcPr>
          <w:p w14:paraId="24BC83CA" w14:textId="77777777" w:rsidR="0061416A" w:rsidRDefault="0061416A" w:rsidP="009C282F">
            <w:pPr>
              <w:jc w:val="center"/>
            </w:pPr>
            <w:r>
              <w:t>malic acid</w:t>
            </w:r>
            <w:r>
              <w:fldChar w:fldCharType="begin" w:fldLock="1"/>
            </w:r>
            <w:r w:rsidR="0062559D">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fldChar w:fldCharType="separate"/>
            </w:r>
            <w:r w:rsidRPr="00240678">
              <w:rPr>
                <w:noProof/>
                <w:vertAlign w:val="superscript"/>
              </w:rPr>
              <w:t>12</w:t>
            </w:r>
            <w:r>
              <w:fldChar w:fldCharType="end"/>
            </w:r>
          </w:p>
          <w:p w14:paraId="0E5A4E10" w14:textId="000D993E" w:rsidR="0083118A" w:rsidRDefault="0083118A" w:rsidP="009C282F">
            <w:pPr>
              <w:jc w:val="center"/>
            </w:pPr>
          </w:p>
        </w:tc>
        <w:tc>
          <w:tcPr>
            <w:tcW w:w="1728" w:type="dxa"/>
          </w:tcPr>
          <w:p w14:paraId="39716420" w14:textId="77777777" w:rsidR="0061416A" w:rsidRDefault="0061416A" w:rsidP="009C282F">
            <w:pPr>
              <w:jc w:val="center"/>
            </w:pPr>
            <w:r>
              <w:rPr>
                <w:rFonts w:ascii="Segoe UI" w:hAnsi="Segoe UI" w:cs="Segoe UI"/>
                <w:color w:val="212121"/>
                <w:shd w:val="clear" w:color="auto" w:fill="FFFFFF"/>
              </w:rPr>
              <w:t>525</w:t>
            </w:r>
          </w:p>
        </w:tc>
      </w:tr>
      <w:tr w:rsidR="0061416A" w14:paraId="06F7995A" w14:textId="77777777" w:rsidTr="00C44C3C">
        <w:trPr>
          <w:trHeight w:val="191"/>
        </w:trPr>
        <w:tc>
          <w:tcPr>
            <w:tcW w:w="1240" w:type="dxa"/>
            <w:vMerge/>
          </w:tcPr>
          <w:p w14:paraId="7A48EE43" w14:textId="77777777" w:rsidR="0061416A" w:rsidRDefault="0061416A" w:rsidP="009C282F">
            <w:pPr>
              <w:jc w:val="center"/>
            </w:pPr>
          </w:p>
        </w:tc>
        <w:tc>
          <w:tcPr>
            <w:tcW w:w="2363" w:type="dxa"/>
            <w:vMerge/>
          </w:tcPr>
          <w:p w14:paraId="5AE989D5" w14:textId="77777777" w:rsidR="0061416A" w:rsidRDefault="0061416A" w:rsidP="009C282F">
            <w:pPr>
              <w:jc w:val="center"/>
            </w:pPr>
          </w:p>
        </w:tc>
        <w:tc>
          <w:tcPr>
            <w:tcW w:w="4245" w:type="dxa"/>
          </w:tcPr>
          <w:p w14:paraId="21950DB5" w14:textId="77777777" w:rsidR="0061416A" w:rsidRDefault="0061416A" w:rsidP="009C282F">
            <w:pPr>
              <w:jc w:val="center"/>
            </w:pPr>
            <w:r>
              <w:t>lactic acid</w:t>
            </w:r>
            <w:r w:rsidR="0062559D">
              <w:fldChar w:fldCharType="begin" w:fldLock="1"/>
            </w:r>
            <w:r w:rsidR="0062559D">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2559D">
              <w:fldChar w:fldCharType="separate"/>
            </w:r>
            <w:r w:rsidR="0062559D" w:rsidRPr="0062559D">
              <w:rPr>
                <w:noProof/>
                <w:vertAlign w:val="superscript"/>
              </w:rPr>
              <w:t>12</w:t>
            </w:r>
            <w:r w:rsidR="0062559D">
              <w:fldChar w:fldCharType="end"/>
            </w:r>
          </w:p>
          <w:p w14:paraId="4C599635" w14:textId="6F18B2ED" w:rsidR="0083118A" w:rsidRDefault="0083118A" w:rsidP="009C282F">
            <w:pPr>
              <w:jc w:val="center"/>
            </w:pPr>
          </w:p>
        </w:tc>
        <w:tc>
          <w:tcPr>
            <w:tcW w:w="1728" w:type="dxa"/>
          </w:tcPr>
          <w:p w14:paraId="23E44353" w14:textId="77777777" w:rsidR="0061416A" w:rsidRDefault="0061416A" w:rsidP="009C282F">
            <w:pPr>
              <w:jc w:val="center"/>
            </w:pPr>
            <w:r>
              <w:rPr>
                <w:rFonts w:ascii="Segoe UI" w:hAnsi="Segoe UI" w:cs="Segoe UI"/>
                <w:color w:val="212121"/>
                <w:shd w:val="clear" w:color="auto" w:fill="FFFFFF"/>
              </w:rPr>
              <w:t>612</w:t>
            </w:r>
          </w:p>
        </w:tc>
      </w:tr>
      <w:tr w:rsidR="0061416A" w14:paraId="3CBBDFB2" w14:textId="77777777" w:rsidTr="00C44C3C">
        <w:trPr>
          <w:trHeight w:val="191"/>
        </w:trPr>
        <w:tc>
          <w:tcPr>
            <w:tcW w:w="1240" w:type="dxa"/>
            <w:vMerge/>
          </w:tcPr>
          <w:p w14:paraId="63C2CF22" w14:textId="77777777" w:rsidR="0061416A" w:rsidRDefault="0061416A" w:rsidP="009C282F">
            <w:pPr>
              <w:jc w:val="center"/>
            </w:pPr>
          </w:p>
        </w:tc>
        <w:tc>
          <w:tcPr>
            <w:tcW w:w="2363" w:type="dxa"/>
            <w:vMerge/>
          </w:tcPr>
          <w:p w14:paraId="43914975" w14:textId="77777777" w:rsidR="0061416A" w:rsidRDefault="0061416A" w:rsidP="009C282F">
            <w:pPr>
              <w:jc w:val="center"/>
            </w:pPr>
          </w:p>
        </w:tc>
        <w:tc>
          <w:tcPr>
            <w:tcW w:w="4245" w:type="dxa"/>
          </w:tcPr>
          <w:p w14:paraId="01F1D1E6" w14:textId="77777777" w:rsidR="0061416A" w:rsidRDefault="0061416A" w:rsidP="009C282F">
            <w:pPr>
              <w:jc w:val="center"/>
            </w:pPr>
            <w:r>
              <w:t>oxalic acid</w:t>
            </w:r>
            <w:r w:rsidR="0062559D">
              <w:fldChar w:fldCharType="begin" w:fldLock="1"/>
            </w:r>
            <w:r w:rsidR="0062559D">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2559D">
              <w:fldChar w:fldCharType="separate"/>
            </w:r>
            <w:r w:rsidR="0062559D" w:rsidRPr="0062559D">
              <w:rPr>
                <w:noProof/>
                <w:vertAlign w:val="superscript"/>
              </w:rPr>
              <w:t>12</w:t>
            </w:r>
            <w:r w:rsidR="0062559D">
              <w:fldChar w:fldCharType="end"/>
            </w:r>
          </w:p>
          <w:p w14:paraId="37BBDBE1" w14:textId="6E3BA9E6" w:rsidR="0083118A" w:rsidRDefault="0083118A" w:rsidP="009C282F">
            <w:pPr>
              <w:jc w:val="center"/>
            </w:pPr>
          </w:p>
        </w:tc>
        <w:tc>
          <w:tcPr>
            <w:tcW w:w="1728" w:type="dxa"/>
          </w:tcPr>
          <w:p w14:paraId="3CEF206E" w14:textId="77777777" w:rsidR="0061416A" w:rsidRDefault="0061416A" w:rsidP="009C282F">
            <w:pPr>
              <w:jc w:val="center"/>
            </w:pPr>
            <w:r>
              <w:rPr>
                <w:rFonts w:ascii="Segoe UI" w:hAnsi="Segoe UI" w:cs="Segoe UI"/>
                <w:color w:val="212121"/>
                <w:shd w:val="clear" w:color="auto" w:fill="FFFFFF"/>
              </w:rPr>
              <w:t>971</w:t>
            </w:r>
          </w:p>
        </w:tc>
      </w:tr>
      <w:tr w:rsidR="0061416A" w14:paraId="505FF664" w14:textId="77777777" w:rsidTr="00C44C3C">
        <w:trPr>
          <w:trHeight w:val="191"/>
        </w:trPr>
        <w:tc>
          <w:tcPr>
            <w:tcW w:w="1240" w:type="dxa"/>
            <w:vMerge/>
          </w:tcPr>
          <w:p w14:paraId="0E81914D" w14:textId="77777777" w:rsidR="0061416A" w:rsidRDefault="0061416A" w:rsidP="009C282F">
            <w:pPr>
              <w:jc w:val="center"/>
            </w:pPr>
          </w:p>
        </w:tc>
        <w:tc>
          <w:tcPr>
            <w:tcW w:w="2363" w:type="dxa"/>
            <w:vMerge/>
          </w:tcPr>
          <w:p w14:paraId="1BAFDE16" w14:textId="77777777" w:rsidR="0061416A" w:rsidRDefault="0061416A" w:rsidP="009C282F">
            <w:pPr>
              <w:jc w:val="center"/>
            </w:pPr>
          </w:p>
        </w:tc>
        <w:tc>
          <w:tcPr>
            <w:tcW w:w="4245" w:type="dxa"/>
          </w:tcPr>
          <w:p w14:paraId="7597E0CA" w14:textId="77777777" w:rsidR="0061416A" w:rsidRDefault="0061416A" w:rsidP="009C282F">
            <w:pPr>
              <w:jc w:val="center"/>
            </w:pPr>
            <w:r>
              <w:t>tartaric acid</w:t>
            </w:r>
            <w:r w:rsidR="0062559D">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2559D">
              <w:fldChar w:fldCharType="separate"/>
            </w:r>
            <w:r w:rsidR="0062559D" w:rsidRPr="0062559D">
              <w:rPr>
                <w:noProof/>
                <w:vertAlign w:val="superscript"/>
              </w:rPr>
              <w:t>12</w:t>
            </w:r>
            <w:r w:rsidR="0062559D">
              <w:fldChar w:fldCharType="end"/>
            </w:r>
          </w:p>
          <w:p w14:paraId="44E7C4CA" w14:textId="350E030D" w:rsidR="0083118A" w:rsidRDefault="0083118A" w:rsidP="009C282F">
            <w:pPr>
              <w:jc w:val="center"/>
            </w:pPr>
          </w:p>
        </w:tc>
        <w:tc>
          <w:tcPr>
            <w:tcW w:w="1728" w:type="dxa"/>
          </w:tcPr>
          <w:p w14:paraId="0A754836" w14:textId="77777777" w:rsidR="0061416A" w:rsidRDefault="0061416A" w:rsidP="009C282F">
            <w:pPr>
              <w:jc w:val="center"/>
            </w:pPr>
            <w:r>
              <w:rPr>
                <w:rFonts w:ascii="Segoe UI" w:hAnsi="Segoe UI" w:cs="Segoe UI"/>
                <w:color w:val="212121"/>
                <w:shd w:val="clear" w:color="auto" w:fill="FFFFFF"/>
              </w:rPr>
              <w:t>875</w:t>
            </w:r>
          </w:p>
        </w:tc>
      </w:tr>
      <w:tr w:rsidR="0061416A" w14:paraId="00992230" w14:textId="77777777" w:rsidTr="00C44C3C">
        <w:trPr>
          <w:trHeight w:val="191"/>
        </w:trPr>
        <w:tc>
          <w:tcPr>
            <w:tcW w:w="1240" w:type="dxa"/>
            <w:vMerge/>
          </w:tcPr>
          <w:p w14:paraId="0C7C2BB4" w14:textId="77777777" w:rsidR="0061416A" w:rsidRDefault="0061416A" w:rsidP="009C282F">
            <w:pPr>
              <w:jc w:val="center"/>
            </w:pPr>
          </w:p>
        </w:tc>
        <w:tc>
          <w:tcPr>
            <w:tcW w:w="2363" w:type="dxa"/>
            <w:vMerge/>
          </w:tcPr>
          <w:p w14:paraId="12A555E9" w14:textId="77777777" w:rsidR="0061416A" w:rsidRDefault="0061416A" w:rsidP="009C282F">
            <w:pPr>
              <w:jc w:val="center"/>
            </w:pPr>
          </w:p>
        </w:tc>
        <w:tc>
          <w:tcPr>
            <w:tcW w:w="4245" w:type="dxa"/>
          </w:tcPr>
          <w:p w14:paraId="78CCB347" w14:textId="77777777" w:rsidR="0061416A" w:rsidRDefault="0061416A" w:rsidP="009C282F">
            <w:pPr>
              <w:jc w:val="center"/>
            </w:pPr>
            <w:r>
              <w:t>pyruvic acid</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6BDD83FD" w14:textId="5E9798C5" w:rsidR="0083118A" w:rsidRDefault="0083118A" w:rsidP="009C282F">
            <w:pPr>
              <w:jc w:val="center"/>
            </w:pPr>
          </w:p>
        </w:tc>
        <w:tc>
          <w:tcPr>
            <w:tcW w:w="1728" w:type="dxa"/>
          </w:tcPr>
          <w:p w14:paraId="2C1D7187" w14:textId="77777777" w:rsidR="0061416A" w:rsidRDefault="0061416A" w:rsidP="009C282F">
            <w:pPr>
              <w:jc w:val="center"/>
            </w:pPr>
            <w:r>
              <w:rPr>
                <w:rFonts w:ascii="Segoe UI" w:hAnsi="Segoe UI" w:cs="Segoe UI"/>
                <w:color w:val="212121"/>
                <w:shd w:val="clear" w:color="auto" w:fill="FFFFFF"/>
              </w:rPr>
              <w:t>1060</w:t>
            </w:r>
          </w:p>
        </w:tc>
      </w:tr>
      <w:tr w:rsidR="0061416A" w14:paraId="0A6E6524" w14:textId="77777777" w:rsidTr="00C44C3C">
        <w:trPr>
          <w:trHeight w:val="191"/>
        </w:trPr>
        <w:tc>
          <w:tcPr>
            <w:tcW w:w="1240" w:type="dxa"/>
            <w:vMerge/>
          </w:tcPr>
          <w:p w14:paraId="0DC12C42" w14:textId="77777777" w:rsidR="0061416A" w:rsidRDefault="0061416A" w:rsidP="009C282F">
            <w:pPr>
              <w:jc w:val="center"/>
            </w:pPr>
          </w:p>
        </w:tc>
        <w:tc>
          <w:tcPr>
            <w:tcW w:w="2363" w:type="dxa"/>
            <w:vMerge/>
          </w:tcPr>
          <w:p w14:paraId="46CBA8E2" w14:textId="77777777" w:rsidR="0061416A" w:rsidRDefault="0061416A" w:rsidP="009C282F">
            <w:pPr>
              <w:jc w:val="center"/>
            </w:pPr>
          </w:p>
        </w:tc>
        <w:tc>
          <w:tcPr>
            <w:tcW w:w="4245" w:type="dxa"/>
          </w:tcPr>
          <w:p w14:paraId="77291501" w14:textId="77777777" w:rsidR="0061416A" w:rsidRDefault="0061416A" w:rsidP="009C282F">
            <w:pPr>
              <w:jc w:val="center"/>
            </w:pPr>
            <w:r>
              <w:t>citric acid</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0E1AC155" w14:textId="60069258" w:rsidR="0083118A" w:rsidRDefault="0083118A" w:rsidP="009C282F">
            <w:pPr>
              <w:jc w:val="center"/>
            </w:pPr>
          </w:p>
        </w:tc>
        <w:tc>
          <w:tcPr>
            <w:tcW w:w="1728" w:type="dxa"/>
          </w:tcPr>
          <w:p w14:paraId="33777FCB" w14:textId="77777777" w:rsidR="0061416A" w:rsidRDefault="0061416A" w:rsidP="009C282F">
            <w:pPr>
              <w:jc w:val="center"/>
            </w:pPr>
            <w:r>
              <w:rPr>
                <w:rFonts w:ascii="Segoe UI" w:hAnsi="Segoe UI" w:cs="Segoe UI"/>
                <w:color w:val="212121"/>
                <w:shd w:val="clear" w:color="auto" w:fill="FFFFFF"/>
              </w:rPr>
              <w:t>311</w:t>
            </w:r>
          </w:p>
        </w:tc>
      </w:tr>
      <w:tr w:rsidR="0061416A" w14:paraId="43F4EA40" w14:textId="77777777" w:rsidTr="00C44C3C">
        <w:trPr>
          <w:trHeight w:val="232"/>
        </w:trPr>
        <w:tc>
          <w:tcPr>
            <w:tcW w:w="1240" w:type="dxa"/>
            <w:vMerge/>
          </w:tcPr>
          <w:p w14:paraId="482ADA1D" w14:textId="77777777" w:rsidR="0061416A" w:rsidRDefault="0061416A" w:rsidP="009C282F">
            <w:pPr>
              <w:jc w:val="center"/>
            </w:pPr>
          </w:p>
        </w:tc>
        <w:tc>
          <w:tcPr>
            <w:tcW w:w="2363" w:type="dxa"/>
            <w:vMerge/>
          </w:tcPr>
          <w:p w14:paraId="2EFE61AE" w14:textId="77777777" w:rsidR="0061416A" w:rsidRDefault="0061416A" w:rsidP="009C282F">
            <w:pPr>
              <w:jc w:val="center"/>
            </w:pPr>
          </w:p>
        </w:tc>
        <w:tc>
          <w:tcPr>
            <w:tcW w:w="4245" w:type="dxa"/>
          </w:tcPr>
          <w:p w14:paraId="6F8C8BCD" w14:textId="77777777" w:rsidR="0061416A" w:rsidRDefault="0061416A" w:rsidP="009C282F">
            <w:pPr>
              <w:jc w:val="center"/>
            </w:pPr>
            <w:r>
              <w:t>fumaric acid</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6FF60D33" w14:textId="7E17BBCC" w:rsidR="0083118A" w:rsidRDefault="0083118A" w:rsidP="009C282F">
            <w:pPr>
              <w:jc w:val="center"/>
            </w:pPr>
          </w:p>
        </w:tc>
        <w:tc>
          <w:tcPr>
            <w:tcW w:w="1728" w:type="dxa"/>
          </w:tcPr>
          <w:p w14:paraId="4D65582F" w14:textId="77777777" w:rsidR="0061416A" w:rsidRPr="009B2698" w:rsidRDefault="0061416A" w:rsidP="009C282F">
            <w:pPr>
              <w:jc w:val="center"/>
              <w:rPr>
                <w:b/>
              </w:rPr>
            </w:pPr>
            <w:r>
              <w:rPr>
                <w:rFonts w:ascii="Segoe UI" w:hAnsi="Segoe UI" w:cs="Segoe UI"/>
                <w:color w:val="212121"/>
                <w:shd w:val="clear" w:color="auto" w:fill="FFFFFF"/>
              </w:rPr>
              <w:t>444972</w:t>
            </w:r>
          </w:p>
        </w:tc>
      </w:tr>
      <w:tr w:rsidR="0061416A" w14:paraId="016ED6FD" w14:textId="77777777" w:rsidTr="00C44C3C">
        <w:trPr>
          <w:trHeight w:val="232"/>
        </w:trPr>
        <w:tc>
          <w:tcPr>
            <w:tcW w:w="1240" w:type="dxa"/>
            <w:vMerge/>
          </w:tcPr>
          <w:p w14:paraId="25CB77A9" w14:textId="77777777" w:rsidR="0061416A" w:rsidRDefault="0061416A" w:rsidP="009C282F">
            <w:pPr>
              <w:jc w:val="center"/>
            </w:pPr>
          </w:p>
        </w:tc>
        <w:tc>
          <w:tcPr>
            <w:tcW w:w="2363" w:type="dxa"/>
            <w:vMerge/>
          </w:tcPr>
          <w:p w14:paraId="09BA6324" w14:textId="77777777" w:rsidR="0061416A" w:rsidRDefault="0061416A" w:rsidP="009C282F">
            <w:pPr>
              <w:jc w:val="center"/>
            </w:pPr>
          </w:p>
        </w:tc>
        <w:tc>
          <w:tcPr>
            <w:tcW w:w="4245" w:type="dxa"/>
          </w:tcPr>
          <w:p w14:paraId="7FD2ED52" w14:textId="77777777" w:rsidR="0061416A" w:rsidRDefault="0061416A" w:rsidP="009C282F">
            <w:pPr>
              <w:jc w:val="center"/>
            </w:pPr>
            <w:r>
              <w:t>isocitric acid</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4E7A2043" w14:textId="7DDC19B3" w:rsidR="0083118A" w:rsidRDefault="0083118A" w:rsidP="009C282F">
            <w:pPr>
              <w:jc w:val="center"/>
            </w:pPr>
          </w:p>
        </w:tc>
        <w:tc>
          <w:tcPr>
            <w:tcW w:w="1728" w:type="dxa"/>
          </w:tcPr>
          <w:p w14:paraId="3E348F6B" w14:textId="77777777" w:rsidR="0061416A" w:rsidRDefault="0061416A" w:rsidP="009C282F">
            <w:pPr>
              <w:jc w:val="center"/>
            </w:pPr>
            <w:r>
              <w:rPr>
                <w:rFonts w:ascii="Segoe UI" w:hAnsi="Segoe UI" w:cs="Segoe UI"/>
                <w:color w:val="212121"/>
                <w:shd w:val="clear" w:color="auto" w:fill="FFFFFF"/>
              </w:rPr>
              <w:t>1198</w:t>
            </w:r>
          </w:p>
        </w:tc>
      </w:tr>
      <w:tr w:rsidR="0061416A" w14:paraId="7BA06615" w14:textId="77777777" w:rsidTr="00C44C3C">
        <w:trPr>
          <w:trHeight w:val="232"/>
        </w:trPr>
        <w:tc>
          <w:tcPr>
            <w:tcW w:w="1240" w:type="dxa"/>
            <w:vMerge/>
          </w:tcPr>
          <w:p w14:paraId="143A5698" w14:textId="77777777" w:rsidR="0061416A" w:rsidRDefault="0061416A" w:rsidP="009C282F">
            <w:pPr>
              <w:jc w:val="center"/>
            </w:pPr>
          </w:p>
        </w:tc>
        <w:tc>
          <w:tcPr>
            <w:tcW w:w="2363" w:type="dxa"/>
            <w:vMerge/>
          </w:tcPr>
          <w:p w14:paraId="1D18BEEB" w14:textId="77777777" w:rsidR="0061416A" w:rsidRDefault="0061416A" w:rsidP="009C282F">
            <w:pPr>
              <w:jc w:val="center"/>
            </w:pPr>
          </w:p>
        </w:tc>
        <w:tc>
          <w:tcPr>
            <w:tcW w:w="4245" w:type="dxa"/>
          </w:tcPr>
          <w:p w14:paraId="1D9C72B6" w14:textId="77777777" w:rsidR="0061416A" w:rsidRDefault="0061416A" w:rsidP="009C282F">
            <w:pPr>
              <w:jc w:val="center"/>
            </w:pPr>
            <w:r>
              <w:t>α -ketoglutaric acid</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5960F71A" w14:textId="59E76863" w:rsidR="0083118A" w:rsidRDefault="0083118A" w:rsidP="009C282F">
            <w:pPr>
              <w:jc w:val="center"/>
            </w:pPr>
          </w:p>
        </w:tc>
        <w:tc>
          <w:tcPr>
            <w:tcW w:w="1728" w:type="dxa"/>
          </w:tcPr>
          <w:p w14:paraId="77F48BB4" w14:textId="77777777" w:rsidR="0061416A" w:rsidRDefault="0061416A" w:rsidP="009C282F">
            <w:pPr>
              <w:jc w:val="center"/>
            </w:pPr>
            <w:r>
              <w:rPr>
                <w:rFonts w:ascii="Segoe UI" w:hAnsi="Segoe UI" w:cs="Segoe UI"/>
                <w:color w:val="212121"/>
                <w:shd w:val="clear" w:color="auto" w:fill="FFFFFF"/>
              </w:rPr>
              <w:t>51</w:t>
            </w:r>
          </w:p>
        </w:tc>
      </w:tr>
      <w:tr w:rsidR="0061416A" w14:paraId="6172BBDA" w14:textId="77777777" w:rsidTr="00C44C3C">
        <w:trPr>
          <w:trHeight w:val="232"/>
        </w:trPr>
        <w:tc>
          <w:tcPr>
            <w:tcW w:w="1240" w:type="dxa"/>
            <w:vMerge/>
          </w:tcPr>
          <w:p w14:paraId="537930D5" w14:textId="77777777" w:rsidR="0061416A" w:rsidRDefault="0061416A" w:rsidP="009C282F">
            <w:pPr>
              <w:jc w:val="center"/>
            </w:pPr>
          </w:p>
        </w:tc>
        <w:tc>
          <w:tcPr>
            <w:tcW w:w="2363" w:type="dxa"/>
            <w:vMerge/>
          </w:tcPr>
          <w:p w14:paraId="6B53494C" w14:textId="77777777" w:rsidR="0061416A" w:rsidRDefault="0061416A" w:rsidP="009C282F">
            <w:pPr>
              <w:jc w:val="center"/>
            </w:pPr>
          </w:p>
        </w:tc>
        <w:tc>
          <w:tcPr>
            <w:tcW w:w="4245" w:type="dxa"/>
          </w:tcPr>
          <w:p w14:paraId="381F930D" w14:textId="77777777" w:rsidR="0061416A" w:rsidRDefault="0061416A" w:rsidP="009C282F">
            <w:pPr>
              <w:jc w:val="center"/>
            </w:pPr>
            <w:r>
              <w:t>quinic acid</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752FD45A" w14:textId="15E9744E" w:rsidR="0083118A" w:rsidRDefault="0083118A" w:rsidP="009C282F">
            <w:pPr>
              <w:jc w:val="center"/>
            </w:pPr>
          </w:p>
        </w:tc>
        <w:tc>
          <w:tcPr>
            <w:tcW w:w="1728" w:type="dxa"/>
          </w:tcPr>
          <w:p w14:paraId="46F288B1" w14:textId="77777777" w:rsidR="0061416A" w:rsidRDefault="0061416A" w:rsidP="009C282F">
            <w:pPr>
              <w:jc w:val="center"/>
            </w:pPr>
            <w:r>
              <w:rPr>
                <w:rFonts w:ascii="Segoe UI" w:hAnsi="Segoe UI" w:cs="Segoe UI"/>
                <w:color w:val="212121"/>
                <w:shd w:val="clear" w:color="auto" w:fill="FFFFFF"/>
              </w:rPr>
              <w:t>6508</w:t>
            </w:r>
          </w:p>
        </w:tc>
      </w:tr>
      <w:tr w:rsidR="0061416A" w14:paraId="2A8ED1C1" w14:textId="77777777" w:rsidTr="00C44C3C">
        <w:trPr>
          <w:trHeight w:val="232"/>
        </w:trPr>
        <w:tc>
          <w:tcPr>
            <w:tcW w:w="1240" w:type="dxa"/>
            <w:vMerge/>
          </w:tcPr>
          <w:p w14:paraId="099D73F7" w14:textId="77777777" w:rsidR="0061416A" w:rsidRDefault="0061416A" w:rsidP="009C282F">
            <w:pPr>
              <w:jc w:val="center"/>
            </w:pPr>
          </w:p>
        </w:tc>
        <w:tc>
          <w:tcPr>
            <w:tcW w:w="2363" w:type="dxa"/>
            <w:vMerge/>
          </w:tcPr>
          <w:p w14:paraId="78766F11" w14:textId="77777777" w:rsidR="0061416A" w:rsidRDefault="0061416A" w:rsidP="009C282F">
            <w:pPr>
              <w:jc w:val="center"/>
            </w:pPr>
          </w:p>
        </w:tc>
        <w:tc>
          <w:tcPr>
            <w:tcW w:w="4245" w:type="dxa"/>
          </w:tcPr>
          <w:p w14:paraId="728FE30C" w14:textId="77777777" w:rsidR="0061416A" w:rsidRDefault="0061416A" w:rsidP="009C282F">
            <w:pPr>
              <w:jc w:val="center"/>
            </w:pPr>
            <w:r>
              <w:t>phenylacetaldehyde</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tc>
        <w:tc>
          <w:tcPr>
            <w:tcW w:w="1728" w:type="dxa"/>
          </w:tcPr>
          <w:p w14:paraId="15063793" w14:textId="77777777" w:rsidR="0061416A" w:rsidRDefault="0061416A" w:rsidP="009C282F">
            <w:pPr>
              <w:jc w:val="center"/>
            </w:pPr>
            <w:r>
              <w:rPr>
                <w:rFonts w:ascii="Segoe UI" w:hAnsi="Segoe UI" w:cs="Segoe UI"/>
                <w:color w:val="212121"/>
                <w:shd w:val="clear" w:color="auto" w:fill="FFFFFF"/>
              </w:rPr>
              <w:t>6184</w:t>
            </w:r>
          </w:p>
        </w:tc>
      </w:tr>
      <w:tr w:rsidR="0061416A" w14:paraId="0592CB81" w14:textId="77777777" w:rsidTr="00C44C3C">
        <w:trPr>
          <w:trHeight w:val="232"/>
        </w:trPr>
        <w:tc>
          <w:tcPr>
            <w:tcW w:w="1240" w:type="dxa"/>
            <w:vMerge/>
          </w:tcPr>
          <w:p w14:paraId="44119A4D" w14:textId="77777777" w:rsidR="0061416A" w:rsidRDefault="0061416A" w:rsidP="009C282F">
            <w:pPr>
              <w:jc w:val="center"/>
            </w:pPr>
          </w:p>
        </w:tc>
        <w:tc>
          <w:tcPr>
            <w:tcW w:w="2363" w:type="dxa"/>
            <w:vMerge/>
          </w:tcPr>
          <w:p w14:paraId="725956DC" w14:textId="77777777" w:rsidR="0061416A" w:rsidRDefault="0061416A" w:rsidP="009C282F">
            <w:pPr>
              <w:jc w:val="center"/>
            </w:pPr>
          </w:p>
        </w:tc>
        <w:tc>
          <w:tcPr>
            <w:tcW w:w="4245" w:type="dxa"/>
          </w:tcPr>
          <w:p w14:paraId="2F4CCACA" w14:textId="77777777" w:rsidR="0061416A" w:rsidRDefault="0061416A" w:rsidP="009C282F">
            <w:pPr>
              <w:jc w:val="center"/>
            </w:pPr>
            <w:r>
              <w:t>(E)-2-hexenal</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68661C6C" w14:textId="2E5934D6" w:rsidR="0083118A" w:rsidRDefault="0083118A" w:rsidP="009C282F">
            <w:pPr>
              <w:jc w:val="center"/>
            </w:pPr>
          </w:p>
        </w:tc>
        <w:tc>
          <w:tcPr>
            <w:tcW w:w="1728" w:type="dxa"/>
          </w:tcPr>
          <w:p w14:paraId="305D47A8" w14:textId="77777777" w:rsidR="0061416A" w:rsidRDefault="0061416A" w:rsidP="009C282F">
            <w:pPr>
              <w:jc w:val="center"/>
            </w:pPr>
            <w:r>
              <w:rPr>
                <w:rFonts w:ascii="Segoe UI" w:hAnsi="Segoe UI" w:cs="Segoe UI"/>
                <w:color w:val="212121"/>
                <w:shd w:val="clear" w:color="auto" w:fill="FFFFFF"/>
              </w:rPr>
              <w:t>5281168</w:t>
            </w:r>
          </w:p>
        </w:tc>
      </w:tr>
      <w:tr w:rsidR="0061416A" w14:paraId="1308AD5B" w14:textId="77777777" w:rsidTr="00C44C3C">
        <w:trPr>
          <w:trHeight w:val="232"/>
        </w:trPr>
        <w:tc>
          <w:tcPr>
            <w:tcW w:w="1240" w:type="dxa"/>
            <w:vMerge/>
          </w:tcPr>
          <w:p w14:paraId="6B95D4AD" w14:textId="77777777" w:rsidR="0061416A" w:rsidRDefault="0061416A" w:rsidP="009C282F">
            <w:pPr>
              <w:jc w:val="center"/>
            </w:pPr>
          </w:p>
        </w:tc>
        <w:tc>
          <w:tcPr>
            <w:tcW w:w="2363" w:type="dxa"/>
            <w:vMerge/>
          </w:tcPr>
          <w:p w14:paraId="6E0CCF41" w14:textId="77777777" w:rsidR="0061416A" w:rsidRDefault="0061416A" w:rsidP="009C282F">
            <w:pPr>
              <w:jc w:val="center"/>
            </w:pPr>
          </w:p>
        </w:tc>
        <w:tc>
          <w:tcPr>
            <w:tcW w:w="4245" w:type="dxa"/>
          </w:tcPr>
          <w:p w14:paraId="65F510DC" w14:textId="77777777" w:rsidR="0061416A" w:rsidRDefault="0061416A" w:rsidP="009C282F">
            <w:pPr>
              <w:jc w:val="center"/>
            </w:pPr>
            <w:r>
              <w:t>hexanoic acid</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7C77EBB8" w14:textId="300C6114" w:rsidR="0083118A" w:rsidRDefault="0083118A" w:rsidP="009C282F">
            <w:pPr>
              <w:jc w:val="center"/>
            </w:pPr>
          </w:p>
        </w:tc>
        <w:tc>
          <w:tcPr>
            <w:tcW w:w="1728" w:type="dxa"/>
          </w:tcPr>
          <w:p w14:paraId="1F9ADC78" w14:textId="77777777" w:rsidR="0061416A" w:rsidRDefault="0061416A" w:rsidP="009C282F">
            <w:pPr>
              <w:jc w:val="center"/>
            </w:pPr>
            <w:r>
              <w:rPr>
                <w:rFonts w:ascii="Segoe UI" w:hAnsi="Segoe UI" w:cs="Segoe UI"/>
                <w:color w:val="212121"/>
                <w:shd w:val="clear" w:color="auto" w:fill="FFFFFF"/>
              </w:rPr>
              <w:t>8892</w:t>
            </w:r>
          </w:p>
        </w:tc>
      </w:tr>
      <w:tr w:rsidR="0061416A" w14:paraId="47E881D7" w14:textId="77777777" w:rsidTr="00C44C3C">
        <w:trPr>
          <w:trHeight w:val="232"/>
        </w:trPr>
        <w:tc>
          <w:tcPr>
            <w:tcW w:w="1240" w:type="dxa"/>
            <w:vMerge/>
          </w:tcPr>
          <w:p w14:paraId="4EEF33A8" w14:textId="77777777" w:rsidR="0061416A" w:rsidRDefault="0061416A" w:rsidP="009C282F">
            <w:pPr>
              <w:jc w:val="center"/>
            </w:pPr>
          </w:p>
        </w:tc>
        <w:tc>
          <w:tcPr>
            <w:tcW w:w="2363" w:type="dxa"/>
            <w:vMerge/>
          </w:tcPr>
          <w:p w14:paraId="499D8554" w14:textId="77777777" w:rsidR="0061416A" w:rsidRDefault="0061416A" w:rsidP="009C282F">
            <w:pPr>
              <w:jc w:val="center"/>
            </w:pPr>
          </w:p>
        </w:tc>
        <w:tc>
          <w:tcPr>
            <w:tcW w:w="4245" w:type="dxa"/>
          </w:tcPr>
          <w:p w14:paraId="3278E2BA" w14:textId="77777777" w:rsidR="0061416A" w:rsidRDefault="0061416A" w:rsidP="009C282F">
            <w:pPr>
              <w:jc w:val="center"/>
            </w:pPr>
            <w:r>
              <w:t>β -ionone</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3B10C46D" w14:textId="0594A48A" w:rsidR="0083118A" w:rsidRDefault="0083118A" w:rsidP="009C282F">
            <w:pPr>
              <w:jc w:val="center"/>
            </w:pPr>
          </w:p>
        </w:tc>
        <w:tc>
          <w:tcPr>
            <w:tcW w:w="1728" w:type="dxa"/>
          </w:tcPr>
          <w:p w14:paraId="0D4C6C6E" w14:textId="77777777" w:rsidR="0061416A" w:rsidRDefault="0061416A" w:rsidP="009C282F">
            <w:pPr>
              <w:jc w:val="center"/>
            </w:pPr>
            <w:r>
              <w:rPr>
                <w:rFonts w:ascii="Segoe UI" w:hAnsi="Segoe UI" w:cs="Segoe UI"/>
                <w:color w:val="212121"/>
                <w:shd w:val="clear" w:color="auto" w:fill="FFFFFF"/>
              </w:rPr>
              <w:t>638014</w:t>
            </w:r>
          </w:p>
        </w:tc>
      </w:tr>
      <w:tr w:rsidR="0061416A" w14:paraId="23FDD0DF" w14:textId="77777777" w:rsidTr="00C44C3C">
        <w:trPr>
          <w:trHeight w:val="232"/>
        </w:trPr>
        <w:tc>
          <w:tcPr>
            <w:tcW w:w="1240" w:type="dxa"/>
            <w:vMerge/>
          </w:tcPr>
          <w:p w14:paraId="3DC9F2B1" w14:textId="77777777" w:rsidR="0061416A" w:rsidRDefault="0061416A" w:rsidP="009C282F">
            <w:pPr>
              <w:jc w:val="center"/>
            </w:pPr>
          </w:p>
        </w:tc>
        <w:tc>
          <w:tcPr>
            <w:tcW w:w="2363" w:type="dxa"/>
            <w:vMerge/>
          </w:tcPr>
          <w:p w14:paraId="07704520" w14:textId="77777777" w:rsidR="0061416A" w:rsidRDefault="0061416A" w:rsidP="009C282F">
            <w:pPr>
              <w:jc w:val="center"/>
            </w:pPr>
          </w:p>
        </w:tc>
        <w:tc>
          <w:tcPr>
            <w:tcW w:w="4245" w:type="dxa"/>
          </w:tcPr>
          <w:p w14:paraId="023553EA" w14:textId="77777777" w:rsidR="0061416A" w:rsidRDefault="0061416A" w:rsidP="009C282F">
            <w:pPr>
              <w:jc w:val="center"/>
            </w:pPr>
            <w:r>
              <w:t>β -carotene</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79188169" w14:textId="629ED3EF" w:rsidR="0083118A" w:rsidRDefault="0083118A" w:rsidP="009C282F">
            <w:pPr>
              <w:jc w:val="center"/>
            </w:pPr>
          </w:p>
        </w:tc>
        <w:tc>
          <w:tcPr>
            <w:tcW w:w="1728" w:type="dxa"/>
          </w:tcPr>
          <w:p w14:paraId="3C29A077" w14:textId="77777777" w:rsidR="0061416A" w:rsidRDefault="0061416A" w:rsidP="009C282F">
            <w:pPr>
              <w:jc w:val="center"/>
            </w:pPr>
            <w:r>
              <w:rPr>
                <w:rFonts w:ascii="Segoe UI" w:hAnsi="Segoe UI" w:cs="Segoe UI"/>
                <w:color w:val="212121"/>
                <w:shd w:val="clear" w:color="auto" w:fill="FFFFFF"/>
              </w:rPr>
              <w:t>5280489</w:t>
            </w:r>
          </w:p>
        </w:tc>
      </w:tr>
      <w:tr w:rsidR="0061416A" w14:paraId="2D38266D" w14:textId="77777777" w:rsidTr="00C44C3C">
        <w:trPr>
          <w:trHeight w:val="232"/>
        </w:trPr>
        <w:tc>
          <w:tcPr>
            <w:tcW w:w="1240" w:type="dxa"/>
            <w:vMerge/>
          </w:tcPr>
          <w:p w14:paraId="5B42B41B" w14:textId="77777777" w:rsidR="0061416A" w:rsidRDefault="0061416A" w:rsidP="009C282F">
            <w:pPr>
              <w:jc w:val="center"/>
            </w:pPr>
          </w:p>
        </w:tc>
        <w:tc>
          <w:tcPr>
            <w:tcW w:w="2363" w:type="dxa"/>
            <w:vMerge/>
          </w:tcPr>
          <w:p w14:paraId="29045962" w14:textId="77777777" w:rsidR="0061416A" w:rsidRDefault="0061416A" w:rsidP="009C282F">
            <w:pPr>
              <w:jc w:val="center"/>
            </w:pPr>
          </w:p>
        </w:tc>
        <w:tc>
          <w:tcPr>
            <w:tcW w:w="4245" w:type="dxa"/>
          </w:tcPr>
          <w:p w14:paraId="1B129613" w14:textId="77777777" w:rsidR="0061416A" w:rsidRDefault="0061416A" w:rsidP="009C282F">
            <w:pPr>
              <w:jc w:val="center"/>
            </w:pPr>
            <w:r>
              <w:t>lutein</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26E5DBD2" w14:textId="52E0F48D" w:rsidR="0083118A" w:rsidRDefault="0083118A" w:rsidP="009C282F">
            <w:pPr>
              <w:jc w:val="center"/>
            </w:pPr>
          </w:p>
        </w:tc>
        <w:tc>
          <w:tcPr>
            <w:tcW w:w="1728" w:type="dxa"/>
          </w:tcPr>
          <w:p w14:paraId="5B2ECB3F" w14:textId="77777777" w:rsidR="0061416A" w:rsidRDefault="0061416A" w:rsidP="009C282F">
            <w:pPr>
              <w:jc w:val="center"/>
            </w:pPr>
            <w:r>
              <w:rPr>
                <w:rFonts w:ascii="Segoe UI" w:hAnsi="Segoe UI" w:cs="Segoe UI"/>
                <w:color w:val="212121"/>
                <w:shd w:val="clear" w:color="auto" w:fill="FFFFFF"/>
              </w:rPr>
              <w:t>5281243</w:t>
            </w:r>
          </w:p>
        </w:tc>
      </w:tr>
      <w:tr w:rsidR="0061416A" w14:paraId="08CBA75F" w14:textId="77777777" w:rsidTr="00C44C3C">
        <w:trPr>
          <w:trHeight w:val="232"/>
        </w:trPr>
        <w:tc>
          <w:tcPr>
            <w:tcW w:w="1240" w:type="dxa"/>
            <w:vMerge/>
          </w:tcPr>
          <w:p w14:paraId="5E26E4B5" w14:textId="77777777" w:rsidR="0061416A" w:rsidRDefault="0061416A" w:rsidP="009C282F">
            <w:pPr>
              <w:jc w:val="center"/>
            </w:pPr>
          </w:p>
        </w:tc>
        <w:tc>
          <w:tcPr>
            <w:tcW w:w="2363" w:type="dxa"/>
            <w:vMerge/>
          </w:tcPr>
          <w:p w14:paraId="1520EE0A" w14:textId="77777777" w:rsidR="0061416A" w:rsidRDefault="0061416A" w:rsidP="009C282F">
            <w:pPr>
              <w:jc w:val="center"/>
            </w:pPr>
          </w:p>
        </w:tc>
        <w:tc>
          <w:tcPr>
            <w:tcW w:w="4245" w:type="dxa"/>
          </w:tcPr>
          <w:p w14:paraId="264315DB" w14:textId="77777777" w:rsidR="0061416A" w:rsidRDefault="0061416A" w:rsidP="009C282F">
            <w:pPr>
              <w:jc w:val="center"/>
            </w:pPr>
            <w:r>
              <w:t>β -cryptoxanthin</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2B58B9E5" w14:textId="33142102" w:rsidR="0083118A" w:rsidRDefault="0083118A" w:rsidP="009C282F">
            <w:pPr>
              <w:jc w:val="center"/>
            </w:pPr>
          </w:p>
        </w:tc>
        <w:tc>
          <w:tcPr>
            <w:tcW w:w="1728" w:type="dxa"/>
          </w:tcPr>
          <w:p w14:paraId="05E04BE1" w14:textId="77777777" w:rsidR="0061416A" w:rsidRDefault="0061416A" w:rsidP="009C282F">
            <w:pPr>
              <w:jc w:val="center"/>
            </w:pPr>
            <w:r>
              <w:rPr>
                <w:rFonts w:ascii="Segoe UI" w:hAnsi="Segoe UI" w:cs="Segoe UI"/>
                <w:color w:val="212121"/>
                <w:shd w:val="clear" w:color="auto" w:fill="FFFFFF"/>
              </w:rPr>
              <w:t>5281235</w:t>
            </w:r>
          </w:p>
        </w:tc>
      </w:tr>
      <w:tr w:rsidR="0061416A" w14:paraId="7C1CFF7A" w14:textId="77777777" w:rsidTr="00C44C3C">
        <w:trPr>
          <w:trHeight w:val="232"/>
        </w:trPr>
        <w:tc>
          <w:tcPr>
            <w:tcW w:w="1240" w:type="dxa"/>
            <w:vMerge/>
          </w:tcPr>
          <w:p w14:paraId="07E09692" w14:textId="77777777" w:rsidR="0061416A" w:rsidRDefault="0061416A" w:rsidP="009C282F">
            <w:pPr>
              <w:jc w:val="center"/>
            </w:pPr>
          </w:p>
        </w:tc>
        <w:tc>
          <w:tcPr>
            <w:tcW w:w="2363" w:type="dxa"/>
            <w:vMerge/>
          </w:tcPr>
          <w:p w14:paraId="4DFD1536" w14:textId="77777777" w:rsidR="0061416A" w:rsidRDefault="0061416A" w:rsidP="009C282F">
            <w:pPr>
              <w:jc w:val="center"/>
            </w:pPr>
          </w:p>
        </w:tc>
        <w:tc>
          <w:tcPr>
            <w:tcW w:w="4245" w:type="dxa"/>
          </w:tcPr>
          <w:p w14:paraId="7BA6D4BA" w14:textId="77777777" w:rsidR="0061416A" w:rsidRDefault="0061416A" w:rsidP="009C282F">
            <w:pPr>
              <w:jc w:val="center"/>
            </w:pPr>
            <w:r>
              <w:t>neoxanthin</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01239EF9" w14:textId="76AA3B03" w:rsidR="0083118A" w:rsidRDefault="0083118A" w:rsidP="009C282F">
            <w:pPr>
              <w:jc w:val="center"/>
            </w:pPr>
          </w:p>
        </w:tc>
        <w:tc>
          <w:tcPr>
            <w:tcW w:w="1728" w:type="dxa"/>
          </w:tcPr>
          <w:p w14:paraId="4E966E94" w14:textId="77777777" w:rsidR="0061416A" w:rsidRPr="0061416A" w:rsidRDefault="0061416A" w:rsidP="009C282F">
            <w:pPr>
              <w:jc w:val="center"/>
              <w:rPr>
                <w:b/>
              </w:rPr>
            </w:pPr>
            <w:r>
              <w:rPr>
                <w:rFonts w:ascii="Segoe UI" w:hAnsi="Segoe UI" w:cs="Segoe UI"/>
                <w:color w:val="212121"/>
                <w:shd w:val="clear" w:color="auto" w:fill="FFFFFF"/>
              </w:rPr>
              <w:t>5281247</w:t>
            </w:r>
          </w:p>
        </w:tc>
      </w:tr>
      <w:tr w:rsidR="0061416A" w14:paraId="3F2E3BA9" w14:textId="77777777" w:rsidTr="00C44C3C">
        <w:trPr>
          <w:trHeight w:val="232"/>
        </w:trPr>
        <w:tc>
          <w:tcPr>
            <w:tcW w:w="1240" w:type="dxa"/>
            <w:vMerge/>
          </w:tcPr>
          <w:p w14:paraId="7F81DD35" w14:textId="77777777" w:rsidR="0061416A" w:rsidRDefault="0061416A" w:rsidP="009C282F">
            <w:pPr>
              <w:jc w:val="center"/>
            </w:pPr>
          </w:p>
        </w:tc>
        <w:tc>
          <w:tcPr>
            <w:tcW w:w="2363" w:type="dxa"/>
            <w:vMerge/>
          </w:tcPr>
          <w:p w14:paraId="34103E0E" w14:textId="77777777" w:rsidR="0061416A" w:rsidRDefault="0061416A" w:rsidP="009C282F">
            <w:pPr>
              <w:jc w:val="center"/>
            </w:pPr>
          </w:p>
        </w:tc>
        <w:tc>
          <w:tcPr>
            <w:tcW w:w="4245" w:type="dxa"/>
          </w:tcPr>
          <w:p w14:paraId="761F7A5D" w14:textId="77777777" w:rsidR="0061416A" w:rsidRDefault="0061416A" w:rsidP="009C282F">
            <w:pPr>
              <w:jc w:val="center"/>
            </w:pPr>
            <w:r>
              <w:t>violaxanthin</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6E29660A" w14:textId="4A3BE07A" w:rsidR="0083118A" w:rsidRDefault="0083118A" w:rsidP="009C282F">
            <w:pPr>
              <w:jc w:val="center"/>
            </w:pPr>
          </w:p>
        </w:tc>
        <w:tc>
          <w:tcPr>
            <w:tcW w:w="1728" w:type="dxa"/>
          </w:tcPr>
          <w:p w14:paraId="453C8E5C" w14:textId="77777777" w:rsidR="0061416A" w:rsidRDefault="0061416A" w:rsidP="009C282F">
            <w:pPr>
              <w:jc w:val="center"/>
            </w:pPr>
            <w:r>
              <w:rPr>
                <w:rFonts w:ascii="Segoe UI" w:hAnsi="Segoe UI" w:cs="Segoe UI"/>
                <w:color w:val="212121"/>
                <w:shd w:val="clear" w:color="auto" w:fill="FFFFFF"/>
              </w:rPr>
              <w:t>448438</w:t>
            </w:r>
          </w:p>
        </w:tc>
      </w:tr>
      <w:tr w:rsidR="0061416A" w14:paraId="36CCF2EE" w14:textId="77777777" w:rsidTr="00C44C3C">
        <w:trPr>
          <w:trHeight w:val="232"/>
        </w:trPr>
        <w:tc>
          <w:tcPr>
            <w:tcW w:w="1240" w:type="dxa"/>
            <w:vMerge/>
          </w:tcPr>
          <w:p w14:paraId="6BB38CDF" w14:textId="77777777" w:rsidR="0061416A" w:rsidRDefault="0061416A" w:rsidP="009C282F">
            <w:pPr>
              <w:jc w:val="center"/>
            </w:pPr>
          </w:p>
        </w:tc>
        <w:tc>
          <w:tcPr>
            <w:tcW w:w="2363" w:type="dxa"/>
            <w:vMerge/>
          </w:tcPr>
          <w:p w14:paraId="623035FB" w14:textId="77777777" w:rsidR="0061416A" w:rsidRDefault="0061416A" w:rsidP="009C282F">
            <w:pPr>
              <w:jc w:val="center"/>
            </w:pPr>
          </w:p>
        </w:tc>
        <w:tc>
          <w:tcPr>
            <w:tcW w:w="4245" w:type="dxa"/>
          </w:tcPr>
          <w:p w14:paraId="74A5FF95" w14:textId="77777777" w:rsidR="0061416A" w:rsidRDefault="0061416A" w:rsidP="009C282F">
            <w:pPr>
              <w:jc w:val="center"/>
            </w:pPr>
            <w:r>
              <w:t>luteoxanthin</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6E93B878" w14:textId="30A63E04" w:rsidR="0083118A" w:rsidRDefault="0083118A" w:rsidP="009C282F">
            <w:pPr>
              <w:jc w:val="center"/>
            </w:pPr>
          </w:p>
        </w:tc>
        <w:tc>
          <w:tcPr>
            <w:tcW w:w="1728" w:type="dxa"/>
          </w:tcPr>
          <w:p w14:paraId="3418CF14" w14:textId="77777777" w:rsidR="0061416A" w:rsidRDefault="0061416A" w:rsidP="009C282F">
            <w:pPr>
              <w:jc w:val="center"/>
            </w:pPr>
            <w:r>
              <w:rPr>
                <w:rFonts w:ascii="Segoe UI" w:hAnsi="Segoe UI" w:cs="Segoe UI"/>
                <w:color w:val="212121"/>
                <w:shd w:val="clear" w:color="auto" w:fill="FFFFFF"/>
              </w:rPr>
              <w:t>12112747</w:t>
            </w:r>
          </w:p>
        </w:tc>
      </w:tr>
      <w:tr w:rsidR="0061416A" w14:paraId="2B7C9754" w14:textId="77777777" w:rsidTr="00C44C3C">
        <w:trPr>
          <w:trHeight w:val="262"/>
        </w:trPr>
        <w:tc>
          <w:tcPr>
            <w:tcW w:w="1240" w:type="dxa"/>
            <w:vMerge/>
          </w:tcPr>
          <w:p w14:paraId="6F9064EE" w14:textId="77777777" w:rsidR="0061416A" w:rsidRDefault="0061416A" w:rsidP="009C282F">
            <w:pPr>
              <w:jc w:val="center"/>
            </w:pPr>
          </w:p>
        </w:tc>
        <w:tc>
          <w:tcPr>
            <w:tcW w:w="2363" w:type="dxa"/>
            <w:vMerge/>
          </w:tcPr>
          <w:p w14:paraId="117D01D0" w14:textId="77777777" w:rsidR="0061416A" w:rsidRDefault="0061416A" w:rsidP="009C282F">
            <w:pPr>
              <w:jc w:val="center"/>
            </w:pPr>
          </w:p>
        </w:tc>
        <w:tc>
          <w:tcPr>
            <w:tcW w:w="4245" w:type="dxa"/>
          </w:tcPr>
          <w:p w14:paraId="1A4166BB" w14:textId="77777777" w:rsidR="0061416A" w:rsidRDefault="0062559D" w:rsidP="009C282F">
            <w:pPr>
              <w:jc w:val="center"/>
            </w:pPr>
            <w:r>
              <w:t>9- cis -violaxanthin</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03BB4C14" w14:textId="1F4AF90F" w:rsidR="0083118A" w:rsidRDefault="0083118A" w:rsidP="009C282F">
            <w:pPr>
              <w:jc w:val="center"/>
            </w:pPr>
          </w:p>
        </w:tc>
        <w:tc>
          <w:tcPr>
            <w:tcW w:w="1728" w:type="dxa"/>
          </w:tcPr>
          <w:p w14:paraId="436241A1" w14:textId="77777777" w:rsidR="0061416A" w:rsidRDefault="0062559D" w:rsidP="009C282F">
            <w:pPr>
              <w:jc w:val="center"/>
            </w:pPr>
            <w:r>
              <w:rPr>
                <w:rFonts w:ascii="Segoe UI" w:hAnsi="Segoe UI" w:cs="Segoe UI"/>
                <w:color w:val="212121"/>
                <w:shd w:val="clear" w:color="auto" w:fill="FFFFFF"/>
              </w:rPr>
              <w:t>5282218</w:t>
            </w:r>
          </w:p>
        </w:tc>
      </w:tr>
      <w:tr w:rsidR="0061416A" w14:paraId="4DEDD4C6" w14:textId="77777777" w:rsidTr="00C44C3C">
        <w:trPr>
          <w:trHeight w:val="262"/>
        </w:trPr>
        <w:tc>
          <w:tcPr>
            <w:tcW w:w="1240" w:type="dxa"/>
            <w:vMerge/>
          </w:tcPr>
          <w:p w14:paraId="65C6432F" w14:textId="77777777" w:rsidR="0061416A" w:rsidRDefault="0061416A" w:rsidP="009C282F">
            <w:pPr>
              <w:jc w:val="center"/>
            </w:pPr>
          </w:p>
        </w:tc>
        <w:tc>
          <w:tcPr>
            <w:tcW w:w="2363" w:type="dxa"/>
            <w:vMerge/>
          </w:tcPr>
          <w:p w14:paraId="020C61D5" w14:textId="77777777" w:rsidR="0061416A" w:rsidRDefault="0061416A" w:rsidP="009C282F">
            <w:pPr>
              <w:jc w:val="center"/>
            </w:pPr>
          </w:p>
        </w:tc>
        <w:tc>
          <w:tcPr>
            <w:tcW w:w="4245" w:type="dxa"/>
          </w:tcPr>
          <w:p w14:paraId="035580B6" w14:textId="77777777" w:rsidR="0061416A" w:rsidRDefault="0062559D" w:rsidP="009C282F">
            <w:pPr>
              <w:jc w:val="center"/>
            </w:pPr>
            <w:r>
              <w:t>phytoene</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3011D03E" w14:textId="5A0EC2D6" w:rsidR="0083118A" w:rsidRDefault="0083118A" w:rsidP="009C282F">
            <w:pPr>
              <w:jc w:val="center"/>
            </w:pPr>
          </w:p>
        </w:tc>
        <w:tc>
          <w:tcPr>
            <w:tcW w:w="1728" w:type="dxa"/>
          </w:tcPr>
          <w:p w14:paraId="366EA647" w14:textId="77777777" w:rsidR="0061416A" w:rsidRDefault="0062559D" w:rsidP="009C282F">
            <w:pPr>
              <w:jc w:val="center"/>
            </w:pPr>
            <w:r>
              <w:rPr>
                <w:rFonts w:ascii="Segoe UI" w:hAnsi="Segoe UI" w:cs="Segoe UI"/>
                <w:color w:val="212121"/>
                <w:shd w:val="clear" w:color="auto" w:fill="FFFFFF"/>
              </w:rPr>
              <w:t>5280784</w:t>
            </w:r>
          </w:p>
        </w:tc>
      </w:tr>
      <w:tr w:rsidR="0061416A" w14:paraId="2EE45491" w14:textId="77777777" w:rsidTr="00C44C3C">
        <w:trPr>
          <w:trHeight w:val="262"/>
        </w:trPr>
        <w:tc>
          <w:tcPr>
            <w:tcW w:w="1240" w:type="dxa"/>
            <w:vMerge/>
          </w:tcPr>
          <w:p w14:paraId="380887BF" w14:textId="77777777" w:rsidR="0061416A" w:rsidRDefault="0061416A" w:rsidP="009C282F">
            <w:pPr>
              <w:jc w:val="center"/>
            </w:pPr>
          </w:p>
        </w:tc>
        <w:tc>
          <w:tcPr>
            <w:tcW w:w="2363" w:type="dxa"/>
            <w:vMerge/>
          </w:tcPr>
          <w:p w14:paraId="3A4C7FBB" w14:textId="77777777" w:rsidR="0061416A" w:rsidRDefault="0061416A" w:rsidP="009C282F">
            <w:pPr>
              <w:jc w:val="center"/>
            </w:pPr>
          </w:p>
        </w:tc>
        <w:tc>
          <w:tcPr>
            <w:tcW w:w="4245" w:type="dxa"/>
          </w:tcPr>
          <w:p w14:paraId="229D0C49" w14:textId="77777777" w:rsidR="0061416A" w:rsidRDefault="0062559D" w:rsidP="009C282F">
            <w:pPr>
              <w:jc w:val="center"/>
            </w:pPr>
            <w:r>
              <w:t>phytofl uene</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23CCFE81" w14:textId="023767FD" w:rsidR="0083118A" w:rsidRDefault="0083118A" w:rsidP="009C282F">
            <w:pPr>
              <w:jc w:val="center"/>
            </w:pPr>
          </w:p>
        </w:tc>
        <w:tc>
          <w:tcPr>
            <w:tcW w:w="1728" w:type="dxa"/>
          </w:tcPr>
          <w:p w14:paraId="0A4C5EFA" w14:textId="77777777" w:rsidR="0061416A" w:rsidRDefault="0062559D" w:rsidP="009C282F">
            <w:pPr>
              <w:jc w:val="center"/>
            </w:pPr>
            <w:r>
              <w:rPr>
                <w:rFonts w:ascii="Segoe UI" w:hAnsi="Segoe UI" w:cs="Segoe UI"/>
                <w:color w:val="212121"/>
                <w:shd w:val="clear" w:color="auto" w:fill="FFFFFF"/>
              </w:rPr>
              <w:t>6436722</w:t>
            </w:r>
          </w:p>
        </w:tc>
      </w:tr>
      <w:tr w:rsidR="0061416A" w14:paraId="701F0107" w14:textId="77777777" w:rsidTr="00C44C3C">
        <w:trPr>
          <w:trHeight w:val="262"/>
        </w:trPr>
        <w:tc>
          <w:tcPr>
            <w:tcW w:w="1240" w:type="dxa"/>
            <w:vMerge/>
          </w:tcPr>
          <w:p w14:paraId="088D1DEA" w14:textId="77777777" w:rsidR="0061416A" w:rsidRDefault="0061416A" w:rsidP="009C282F">
            <w:pPr>
              <w:jc w:val="center"/>
            </w:pPr>
          </w:p>
        </w:tc>
        <w:tc>
          <w:tcPr>
            <w:tcW w:w="2363" w:type="dxa"/>
            <w:vMerge/>
          </w:tcPr>
          <w:p w14:paraId="28C14851" w14:textId="77777777" w:rsidR="0061416A" w:rsidRDefault="0061416A" w:rsidP="009C282F">
            <w:pPr>
              <w:jc w:val="center"/>
            </w:pPr>
          </w:p>
        </w:tc>
        <w:tc>
          <w:tcPr>
            <w:tcW w:w="4245" w:type="dxa"/>
          </w:tcPr>
          <w:p w14:paraId="097BD2ED" w14:textId="77777777" w:rsidR="0061416A" w:rsidRDefault="0062559D" w:rsidP="009C282F">
            <w:pPr>
              <w:jc w:val="center"/>
            </w:pPr>
            <w:r>
              <w:t>Sucrose</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1A0008A5" w14:textId="7DED08E9" w:rsidR="0083118A" w:rsidRDefault="0083118A" w:rsidP="009C282F">
            <w:pPr>
              <w:jc w:val="center"/>
            </w:pPr>
          </w:p>
        </w:tc>
        <w:tc>
          <w:tcPr>
            <w:tcW w:w="1728" w:type="dxa"/>
          </w:tcPr>
          <w:p w14:paraId="0E5864C8" w14:textId="77777777" w:rsidR="0061416A" w:rsidRDefault="0062559D" w:rsidP="009C282F">
            <w:pPr>
              <w:jc w:val="center"/>
            </w:pPr>
            <w:r>
              <w:rPr>
                <w:rFonts w:ascii="Segoe UI" w:hAnsi="Segoe UI" w:cs="Segoe UI"/>
                <w:color w:val="212121"/>
                <w:shd w:val="clear" w:color="auto" w:fill="FFFFFF"/>
              </w:rPr>
              <w:t>5988</w:t>
            </w:r>
          </w:p>
        </w:tc>
      </w:tr>
      <w:tr w:rsidR="0061416A" w14:paraId="00EE39A9" w14:textId="77777777" w:rsidTr="00C44C3C">
        <w:trPr>
          <w:trHeight w:val="262"/>
        </w:trPr>
        <w:tc>
          <w:tcPr>
            <w:tcW w:w="1240" w:type="dxa"/>
            <w:vMerge/>
          </w:tcPr>
          <w:p w14:paraId="70776878" w14:textId="77777777" w:rsidR="0061416A" w:rsidRDefault="0061416A" w:rsidP="009C282F">
            <w:pPr>
              <w:jc w:val="center"/>
            </w:pPr>
          </w:p>
        </w:tc>
        <w:tc>
          <w:tcPr>
            <w:tcW w:w="2363" w:type="dxa"/>
            <w:vMerge/>
          </w:tcPr>
          <w:p w14:paraId="2FEFB869" w14:textId="77777777" w:rsidR="0061416A" w:rsidRDefault="0061416A" w:rsidP="009C282F">
            <w:pPr>
              <w:jc w:val="center"/>
            </w:pPr>
          </w:p>
        </w:tc>
        <w:tc>
          <w:tcPr>
            <w:tcW w:w="4245" w:type="dxa"/>
          </w:tcPr>
          <w:p w14:paraId="2DE4B825" w14:textId="77777777" w:rsidR="0061416A" w:rsidRDefault="0062559D" w:rsidP="009C282F">
            <w:pPr>
              <w:jc w:val="center"/>
            </w:pPr>
            <w:r>
              <w:t>spermidine</w:t>
            </w:r>
            <w:r w:rsidR="00637231">
              <w:fldChar w:fldCharType="begin" w:fldLock="1"/>
            </w:r>
            <w:r w:rsidR="00637231">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1A824E84" w14:textId="6E57805F" w:rsidR="0083118A" w:rsidRDefault="0083118A" w:rsidP="009C282F">
            <w:pPr>
              <w:jc w:val="center"/>
            </w:pPr>
          </w:p>
        </w:tc>
        <w:tc>
          <w:tcPr>
            <w:tcW w:w="1728" w:type="dxa"/>
          </w:tcPr>
          <w:p w14:paraId="140AE48A" w14:textId="77777777" w:rsidR="0061416A" w:rsidRDefault="0062559D" w:rsidP="009C282F">
            <w:pPr>
              <w:jc w:val="center"/>
            </w:pPr>
            <w:r>
              <w:rPr>
                <w:rFonts w:ascii="Segoe UI" w:hAnsi="Segoe UI" w:cs="Segoe UI"/>
                <w:color w:val="212121"/>
                <w:shd w:val="clear" w:color="auto" w:fill="FFFFFF"/>
              </w:rPr>
              <w:t>1102</w:t>
            </w:r>
          </w:p>
        </w:tc>
      </w:tr>
      <w:tr w:rsidR="0061416A" w14:paraId="62F18CA5" w14:textId="77777777" w:rsidTr="00C44C3C">
        <w:trPr>
          <w:trHeight w:val="262"/>
        </w:trPr>
        <w:tc>
          <w:tcPr>
            <w:tcW w:w="1240" w:type="dxa"/>
            <w:vMerge/>
          </w:tcPr>
          <w:p w14:paraId="4E26AC5C" w14:textId="77777777" w:rsidR="0061416A" w:rsidRDefault="0061416A" w:rsidP="009C282F">
            <w:pPr>
              <w:jc w:val="center"/>
            </w:pPr>
          </w:p>
        </w:tc>
        <w:tc>
          <w:tcPr>
            <w:tcW w:w="2363" w:type="dxa"/>
            <w:vMerge/>
          </w:tcPr>
          <w:p w14:paraId="3CAF2675" w14:textId="77777777" w:rsidR="0061416A" w:rsidRDefault="0061416A" w:rsidP="009C282F">
            <w:pPr>
              <w:jc w:val="center"/>
            </w:pPr>
          </w:p>
        </w:tc>
        <w:tc>
          <w:tcPr>
            <w:tcW w:w="4245" w:type="dxa"/>
          </w:tcPr>
          <w:p w14:paraId="568757F8" w14:textId="77777777" w:rsidR="0061416A" w:rsidRDefault="0062559D" w:rsidP="009C282F">
            <w:pPr>
              <w:jc w:val="center"/>
            </w:pPr>
            <w:r>
              <w:t>putrescine</w:t>
            </w:r>
            <w:r w:rsidR="00637231">
              <w:fldChar w:fldCharType="begin" w:fldLock="1"/>
            </w:r>
            <w:r w:rsidR="00F84270">
              <w:instrText>ADDIN CSL_CITATION {"citationItems":[{"id":"ITEM-1","itemData":{"DOI":"10.1016/B978-1-84569-735-8.50017-6","author":[{"dropping-particle":"","family":"Tian","given":"S","non-dropping-particle":"","parse-names":false,"suffix":""},{"dropping-particle":"","family":"Qin","given":"G","non-dropping-particle":"","parse-names":false,"suffix":""},{"dropping-particle":"","family":"Li","given":"B","non-dropping-particle":"","parse-names":false,"suffix":""}],"container-title":"Postharvest Biology and Technology of Tropical and Subtropical Fruits","id":"ITEM-1","issued":{"date-parts":[["2011"]]},"page":"444","title":"17 Loquat (","type":"article-journal"},"uris":["http://www.mendeley.com/documents/?uuid=aa826959-065a-4816-bd01-5e317bf0761f"]}],"mendeley":{"formattedCitation":"&lt;sup&gt;12&lt;/sup&gt;","plainTextFormattedCitation":"12","previouslyFormattedCitation":"&lt;sup&gt;12&lt;/sup&gt;"},"properties":{"noteIndex":0},"schema":"https://github.com/citation-style-language/schema/raw/master/csl-citation.json"}</w:instrText>
            </w:r>
            <w:r w:rsidR="00637231">
              <w:fldChar w:fldCharType="separate"/>
            </w:r>
            <w:r w:rsidR="00637231" w:rsidRPr="00637231">
              <w:rPr>
                <w:noProof/>
                <w:vertAlign w:val="superscript"/>
              </w:rPr>
              <w:t>12</w:t>
            </w:r>
            <w:r w:rsidR="00637231">
              <w:fldChar w:fldCharType="end"/>
            </w:r>
          </w:p>
          <w:p w14:paraId="26631E10" w14:textId="3A793231" w:rsidR="0083118A" w:rsidRDefault="0083118A" w:rsidP="009C282F">
            <w:pPr>
              <w:jc w:val="center"/>
            </w:pPr>
          </w:p>
        </w:tc>
        <w:tc>
          <w:tcPr>
            <w:tcW w:w="1728" w:type="dxa"/>
          </w:tcPr>
          <w:p w14:paraId="43851132" w14:textId="77777777" w:rsidR="0061416A" w:rsidRDefault="0062559D" w:rsidP="009C282F">
            <w:pPr>
              <w:jc w:val="center"/>
            </w:pPr>
            <w:r>
              <w:rPr>
                <w:rFonts w:ascii="Segoe UI" w:hAnsi="Segoe UI" w:cs="Segoe UI"/>
                <w:color w:val="212121"/>
                <w:shd w:val="clear" w:color="auto" w:fill="FFFFFF"/>
              </w:rPr>
              <w:t>1045</w:t>
            </w:r>
          </w:p>
        </w:tc>
      </w:tr>
      <w:tr w:rsidR="0061416A" w14:paraId="550D7B76" w14:textId="77777777" w:rsidTr="00C44C3C">
        <w:trPr>
          <w:trHeight w:val="262"/>
        </w:trPr>
        <w:tc>
          <w:tcPr>
            <w:tcW w:w="1240" w:type="dxa"/>
            <w:vMerge/>
          </w:tcPr>
          <w:p w14:paraId="67AD7BD7" w14:textId="77777777" w:rsidR="0061416A" w:rsidRDefault="0061416A" w:rsidP="009C282F">
            <w:pPr>
              <w:jc w:val="center"/>
            </w:pPr>
          </w:p>
        </w:tc>
        <w:tc>
          <w:tcPr>
            <w:tcW w:w="2363" w:type="dxa"/>
            <w:vMerge/>
          </w:tcPr>
          <w:p w14:paraId="0574E883" w14:textId="77777777" w:rsidR="0061416A" w:rsidRDefault="0061416A" w:rsidP="009C282F">
            <w:pPr>
              <w:jc w:val="center"/>
            </w:pPr>
          </w:p>
        </w:tc>
        <w:tc>
          <w:tcPr>
            <w:tcW w:w="4245" w:type="dxa"/>
          </w:tcPr>
          <w:p w14:paraId="2CA55000" w14:textId="77777777" w:rsidR="0061416A" w:rsidRDefault="00422816" w:rsidP="009C282F">
            <w:pPr>
              <w:jc w:val="center"/>
            </w:pPr>
            <w:r>
              <w:t>asiatic acid</w:t>
            </w:r>
            <w:r w:rsidR="00F84270">
              <w:fldChar w:fldCharType="begin" w:fldLock="1"/>
            </w:r>
            <w:r w:rsidR="00F84270">
              <w:instrText>ADDIN CSL_CITATION {"citationItems":[{"id":"ITEM-1","itemData":{"DOI":"10.4172/2472-0992.1000134","ISBN":"8195620574","author":[{"dropping-particle":"","family":"Uto","given":"Takuhiro","non-dropping-particle":"","parse-names":false,"suffix":""},{"dropping-particle":"","family":"Tung","given":"Nguyen Huu","non-dropping-particle":"","parse-names":false,"suffix":""},{"dropping-particle":"","family":"Nakajima","given":"Kensuke","non-dropping-particle":"","parse-names":false,"suffix":""},{"dropping-particle":"","family":"Ohta","given":"Tomoe","non-dropping-particle":"","parse-names":false,"suffix":""},{"dropping-particle":"","family":"Oiso","given":"Shigeru","non-dropping-particle":"","parse-names":false,"suffix":""},{"dropping-particle":"","family":"Kariyazono","given":"Hiroko","non-dropping-particle":"","parse-names":false,"suffix":""},{"dropping-particle":"","family":"Shoyama","given":"Yukihiro","non-dropping-particle":"","parse-names":false,"suffix":""}],"id":"ITEM-1","issue":"1","issued":{"date-parts":[["2017"]]},"page":"1-9","title":"Pharmacognosy &amp; Natural Products Bioactivities of Eriobotrya japonica ( Thunb .) Lindl . Leaf and Its","type":"article-journal","volume":"3"},"uris":["http://www.mendeley.com/documents/?uuid=c52856c3-8e5a-4fce-b7c2-843aba59e468"]}],"mendeley":{"formattedCitation":"&lt;sup&gt;13&lt;/sup&gt;","plainTextFormattedCitation":"13","previouslyFormattedCitation":"&lt;sup&gt;13&lt;/sup&gt;"},"properties":{"noteIndex":0},"schema":"https://github.com/citation-style-language/schema/raw/master/csl-citation.json"}</w:instrText>
            </w:r>
            <w:r w:rsidR="00F84270">
              <w:fldChar w:fldCharType="separate"/>
            </w:r>
            <w:r w:rsidR="00F84270" w:rsidRPr="00F84270">
              <w:rPr>
                <w:noProof/>
                <w:vertAlign w:val="superscript"/>
              </w:rPr>
              <w:t>13</w:t>
            </w:r>
            <w:r w:rsidR="00F84270">
              <w:fldChar w:fldCharType="end"/>
            </w:r>
          </w:p>
          <w:p w14:paraId="7108914D" w14:textId="21469A97" w:rsidR="0083118A" w:rsidRDefault="0083118A" w:rsidP="009C282F">
            <w:pPr>
              <w:jc w:val="center"/>
            </w:pPr>
          </w:p>
        </w:tc>
        <w:tc>
          <w:tcPr>
            <w:tcW w:w="1728" w:type="dxa"/>
          </w:tcPr>
          <w:p w14:paraId="70BB1B26" w14:textId="77777777" w:rsidR="0061416A" w:rsidRDefault="00422816" w:rsidP="009C282F">
            <w:pPr>
              <w:jc w:val="center"/>
            </w:pPr>
            <w:r>
              <w:rPr>
                <w:rFonts w:ascii="Segoe UI" w:hAnsi="Segoe UI" w:cs="Segoe UI"/>
                <w:color w:val="212121"/>
                <w:shd w:val="clear" w:color="auto" w:fill="FFFFFF"/>
              </w:rPr>
              <w:t>119034</w:t>
            </w:r>
          </w:p>
        </w:tc>
      </w:tr>
      <w:tr w:rsidR="0061416A" w14:paraId="51C4E82D" w14:textId="77777777" w:rsidTr="00C44C3C">
        <w:trPr>
          <w:trHeight w:val="262"/>
        </w:trPr>
        <w:tc>
          <w:tcPr>
            <w:tcW w:w="1240" w:type="dxa"/>
            <w:vMerge/>
          </w:tcPr>
          <w:p w14:paraId="0146450C" w14:textId="77777777" w:rsidR="0061416A" w:rsidRDefault="0061416A" w:rsidP="009C282F">
            <w:pPr>
              <w:jc w:val="center"/>
            </w:pPr>
          </w:p>
        </w:tc>
        <w:tc>
          <w:tcPr>
            <w:tcW w:w="2363" w:type="dxa"/>
            <w:vMerge/>
          </w:tcPr>
          <w:p w14:paraId="7FD39567" w14:textId="77777777" w:rsidR="0061416A" w:rsidRDefault="0061416A" w:rsidP="009C282F">
            <w:pPr>
              <w:jc w:val="center"/>
            </w:pPr>
          </w:p>
        </w:tc>
        <w:tc>
          <w:tcPr>
            <w:tcW w:w="4245" w:type="dxa"/>
          </w:tcPr>
          <w:p w14:paraId="1C6BE283" w14:textId="77777777" w:rsidR="0061416A" w:rsidRDefault="00AB45B7" w:rsidP="009C282F">
            <w:pPr>
              <w:jc w:val="center"/>
            </w:pPr>
            <w:r>
              <w:t>glycyrrhetinic acid</w:t>
            </w:r>
            <w:r w:rsidR="00F84270">
              <w:fldChar w:fldCharType="begin" w:fldLock="1"/>
            </w:r>
            <w:r w:rsidR="00A55E14">
              <w:instrText>ADDIN CSL_CITATION {"citationItems":[{"id":"ITEM-1","itemData":{"DOI":"10.4172/2472-0992.1000134","ISBN":"8195620574","author":[{"dropping-particle":"","family":"Uto","given":"Takuhiro","non-dropping-particle":"","parse-names":false,"suffix":""},{"dropping-particle":"","family":"Tung","given":"Nguyen Huu","non-dropping-particle":"","parse-names":false,"suffix":""},{"dropping-particle":"","family":"Nakajima","given":"Kensuke","non-dropping-particle":"","parse-names":false,"suffix":""},{"dropping-particle":"","family":"Ohta","given":"Tomoe","non-dropping-particle":"","parse-names":false,"suffix":""},{"dropping-particle":"","family":"Oiso","given":"Shigeru","non-dropping-particle":"","parse-names":false,"suffix":""},{"dropping-particle":"","family":"Kariyazono","given":"Hiroko","non-dropping-particle":"","parse-names":false,"suffix":""},{"dropping-particle":"","family":"Shoyama","given":"Yukihiro","non-dropping-particle":"","parse-names":false,"suffix":""}],"id":"ITEM-1","issue":"1","issued":{"date-parts":[["2017"]]},"page":"1-9","title":"Pharmacognosy &amp; Natural Products Bioactivities of Eriobotrya japonica ( Thunb .) Lindl . Leaf and Its","type":"article-journal","volume":"3"},"uris":["http://www.mendeley.com/documents/?uuid=c52856c3-8e5a-4fce-b7c2-843aba59e468"]}],"mendeley":{"formattedCitation":"&lt;sup&gt;13&lt;/sup&gt;","plainTextFormattedCitation":"13","previouslyFormattedCitation":"&lt;sup&gt;13&lt;/sup&gt;"},"properties":{"noteIndex":0},"schema":"https://github.com/citation-style-language/schema/raw/master/csl-citation.json"}</w:instrText>
            </w:r>
            <w:r w:rsidR="00F84270">
              <w:fldChar w:fldCharType="separate"/>
            </w:r>
            <w:r w:rsidR="00F84270" w:rsidRPr="00F84270">
              <w:rPr>
                <w:noProof/>
                <w:vertAlign w:val="superscript"/>
              </w:rPr>
              <w:t>13</w:t>
            </w:r>
            <w:r w:rsidR="00F84270">
              <w:fldChar w:fldCharType="end"/>
            </w:r>
          </w:p>
          <w:p w14:paraId="73178B86" w14:textId="5CFACBDE" w:rsidR="0083118A" w:rsidRDefault="0083118A" w:rsidP="009C282F">
            <w:pPr>
              <w:jc w:val="center"/>
            </w:pPr>
          </w:p>
        </w:tc>
        <w:tc>
          <w:tcPr>
            <w:tcW w:w="1728" w:type="dxa"/>
          </w:tcPr>
          <w:p w14:paraId="695089D7" w14:textId="77777777" w:rsidR="0061416A" w:rsidRDefault="00AB45B7" w:rsidP="009C282F">
            <w:pPr>
              <w:jc w:val="center"/>
            </w:pPr>
            <w:r>
              <w:rPr>
                <w:rFonts w:ascii="Segoe UI" w:hAnsi="Segoe UI" w:cs="Segoe UI"/>
                <w:color w:val="212121"/>
                <w:shd w:val="clear" w:color="auto" w:fill="FFFFFF"/>
              </w:rPr>
              <w:t>10114</w:t>
            </w:r>
          </w:p>
        </w:tc>
      </w:tr>
      <w:tr w:rsidR="008210C9" w14:paraId="34CCC787" w14:textId="77777777" w:rsidTr="00C44C3C">
        <w:trPr>
          <w:trHeight w:val="132"/>
        </w:trPr>
        <w:tc>
          <w:tcPr>
            <w:tcW w:w="1240" w:type="dxa"/>
            <w:vMerge w:val="restart"/>
          </w:tcPr>
          <w:p w14:paraId="0A0BF5D8" w14:textId="5307F035" w:rsidR="008210C9" w:rsidRDefault="00DB1A88" w:rsidP="009C282F">
            <w:pPr>
              <w:jc w:val="center"/>
            </w:pPr>
            <w:r>
              <w:t>7.</w:t>
            </w:r>
          </w:p>
        </w:tc>
        <w:tc>
          <w:tcPr>
            <w:tcW w:w="2363" w:type="dxa"/>
            <w:vMerge w:val="restart"/>
          </w:tcPr>
          <w:p w14:paraId="07E31DBD" w14:textId="56BB73B1" w:rsidR="008210C9" w:rsidRDefault="008210C9" w:rsidP="009C282F">
            <w:pPr>
              <w:jc w:val="center"/>
            </w:pPr>
            <w:r w:rsidRPr="0083118A">
              <w:rPr>
                <w:i/>
                <w:iCs/>
              </w:rPr>
              <w:t>Eucommia ulmoides</w:t>
            </w:r>
            <w:r>
              <w:t xml:space="preserve"> Oliv.</w:t>
            </w:r>
          </w:p>
        </w:tc>
        <w:tc>
          <w:tcPr>
            <w:tcW w:w="4245" w:type="dxa"/>
          </w:tcPr>
          <w:p w14:paraId="1CB9CA79" w14:textId="77777777" w:rsidR="008210C9" w:rsidRDefault="00844A57" w:rsidP="009C282F">
            <w:pPr>
              <w:jc w:val="center"/>
            </w:pPr>
            <w:r>
              <w:t>(+)-Epipinoresinol</w:t>
            </w:r>
            <w:r w:rsidR="00A55E14">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A55E14">
              <w:fldChar w:fldCharType="separate"/>
            </w:r>
            <w:r w:rsidR="00A55E14" w:rsidRPr="00A55E14">
              <w:rPr>
                <w:noProof/>
                <w:vertAlign w:val="superscript"/>
              </w:rPr>
              <w:t>14</w:t>
            </w:r>
            <w:r w:rsidR="00A55E14">
              <w:fldChar w:fldCharType="end"/>
            </w:r>
          </w:p>
          <w:p w14:paraId="2EF88CF7" w14:textId="705234A0" w:rsidR="0083118A" w:rsidRDefault="0083118A" w:rsidP="009C282F">
            <w:pPr>
              <w:jc w:val="center"/>
            </w:pPr>
          </w:p>
        </w:tc>
        <w:tc>
          <w:tcPr>
            <w:tcW w:w="1728" w:type="dxa"/>
          </w:tcPr>
          <w:p w14:paraId="1044A724" w14:textId="77777777" w:rsidR="008210C9" w:rsidRDefault="00844A57" w:rsidP="009C282F">
            <w:pPr>
              <w:jc w:val="center"/>
            </w:pPr>
            <w:r>
              <w:rPr>
                <w:rFonts w:ascii="Segoe UI" w:hAnsi="Segoe UI" w:cs="Segoe UI"/>
                <w:color w:val="212121"/>
                <w:shd w:val="clear" w:color="auto" w:fill="FFFFFF"/>
              </w:rPr>
              <w:t>637584</w:t>
            </w:r>
          </w:p>
        </w:tc>
      </w:tr>
      <w:tr w:rsidR="008210C9" w14:paraId="143C0161" w14:textId="77777777" w:rsidTr="00C44C3C">
        <w:trPr>
          <w:trHeight w:val="37"/>
        </w:trPr>
        <w:tc>
          <w:tcPr>
            <w:tcW w:w="1240" w:type="dxa"/>
            <w:vMerge/>
          </w:tcPr>
          <w:p w14:paraId="2F0F4968" w14:textId="77777777" w:rsidR="008210C9" w:rsidRDefault="008210C9" w:rsidP="009C282F">
            <w:pPr>
              <w:jc w:val="center"/>
            </w:pPr>
          </w:p>
        </w:tc>
        <w:tc>
          <w:tcPr>
            <w:tcW w:w="2363" w:type="dxa"/>
            <w:vMerge/>
          </w:tcPr>
          <w:p w14:paraId="787FD991" w14:textId="77777777" w:rsidR="008210C9" w:rsidRDefault="008210C9" w:rsidP="009C282F">
            <w:pPr>
              <w:jc w:val="center"/>
            </w:pPr>
          </w:p>
        </w:tc>
        <w:tc>
          <w:tcPr>
            <w:tcW w:w="4245" w:type="dxa"/>
          </w:tcPr>
          <w:p w14:paraId="7AB6438A" w14:textId="77777777" w:rsidR="008210C9" w:rsidRDefault="008C6B45" w:rsidP="009C282F">
            <w:pPr>
              <w:jc w:val="center"/>
            </w:pPr>
            <w:r>
              <w:t>(+)-l-Hydroxypinoresinol</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5BCA981E" w14:textId="1E99509C" w:rsidR="0083118A" w:rsidRDefault="0083118A" w:rsidP="009C282F">
            <w:pPr>
              <w:jc w:val="center"/>
            </w:pPr>
          </w:p>
        </w:tc>
        <w:tc>
          <w:tcPr>
            <w:tcW w:w="1728" w:type="dxa"/>
          </w:tcPr>
          <w:p w14:paraId="063AAE43" w14:textId="77777777" w:rsidR="008210C9" w:rsidRDefault="008C6B45" w:rsidP="009C282F">
            <w:pPr>
              <w:jc w:val="center"/>
            </w:pPr>
            <w:r>
              <w:rPr>
                <w:rFonts w:ascii="Segoe UI" w:hAnsi="Segoe UI" w:cs="Segoe UI"/>
                <w:color w:val="212121"/>
                <w:shd w:val="clear" w:color="auto" w:fill="FFFFFF"/>
              </w:rPr>
              <w:t>13824420</w:t>
            </w:r>
          </w:p>
        </w:tc>
      </w:tr>
      <w:tr w:rsidR="008210C9" w14:paraId="1948576F" w14:textId="77777777" w:rsidTr="00C44C3C">
        <w:trPr>
          <w:trHeight w:val="37"/>
        </w:trPr>
        <w:tc>
          <w:tcPr>
            <w:tcW w:w="1240" w:type="dxa"/>
            <w:vMerge/>
          </w:tcPr>
          <w:p w14:paraId="5D0DB330" w14:textId="77777777" w:rsidR="008210C9" w:rsidRDefault="008210C9" w:rsidP="009C282F">
            <w:pPr>
              <w:jc w:val="center"/>
            </w:pPr>
          </w:p>
        </w:tc>
        <w:tc>
          <w:tcPr>
            <w:tcW w:w="2363" w:type="dxa"/>
            <w:vMerge/>
          </w:tcPr>
          <w:p w14:paraId="71A0272E" w14:textId="77777777" w:rsidR="008210C9" w:rsidRDefault="008210C9" w:rsidP="009C282F">
            <w:pPr>
              <w:jc w:val="center"/>
            </w:pPr>
          </w:p>
        </w:tc>
        <w:tc>
          <w:tcPr>
            <w:tcW w:w="4245" w:type="dxa"/>
          </w:tcPr>
          <w:p w14:paraId="5B204CF9" w14:textId="77777777" w:rsidR="008210C9" w:rsidRDefault="00AE51C2" w:rsidP="009C282F">
            <w:pPr>
              <w:jc w:val="center"/>
            </w:pPr>
            <w:r>
              <w:t>(+)-Medioresinol</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280BFB62" w14:textId="3D4A014A" w:rsidR="0083118A" w:rsidRDefault="0083118A" w:rsidP="009C282F">
            <w:pPr>
              <w:jc w:val="center"/>
            </w:pPr>
          </w:p>
        </w:tc>
        <w:tc>
          <w:tcPr>
            <w:tcW w:w="1728" w:type="dxa"/>
          </w:tcPr>
          <w:p w14:paraId="6EB7B930" w14:textId="77777777" w:rsidR="008210C9" w:rsidRDefault="00AE51C2" w:rsidP="009C282F">
            <w:pPr>
              <w:jc w:val="center"/>
            </w:pPr>
            <w:r>
              <w:rPr>
                <w:rFonts w:ascii="Segoe UI" w:hAnsi="Segoe UI" w:cs="Segoe UI"/>
                <w:color w:val="212121"/>
                <w:shd w:val="clear" w:color="auto" w:fill="FFFFFF"/>
              </w:rPr>
              <w:t>181681</w:t>
            </w:r>
          </w:p>
        </w:tc>
      </w:tr>
      <w:tr w:rsidR="008210C9" w14:paraId="6F273CB2" w14:textId="77777777" w:rsidTr="00C44C3C">
        <w:trPr>
          <w:trHeight w:val="37"/>
        </w:trPr>
        <w:tc>
          <w:tcPr>
            <w:tcW w:w="1240" w:type="dxa"/>
            <w:vMerge/>
          </w:tcPr>
          <w:p w14:paraId="074EED82" w14:textId="77777777" w:rsidR="008210C9" w:rsidRDefault="008210C9" w:rsidP="009C282F">
            <w:pPr>
              <w:jc w:val="center"/>
            </w:pPr>
          </w:p>
        </w:tc>
        <w:tc>
          <w:tcPr>
            <w:tcW w:w="2363" w:type="dxa"/>
            <w:vMerge/>
          </w:tcPr>
          <w:p w14:paraId="79FA3FD5" w14:textId="77777777" w:rsidR="008210C9" w:rsidRDefault="008210C9" w:rsidP="009C282F">
            <w:pPr>
              <w:jc w:val="center"/>
            </w:pPr>
          </w:p>
        </w:tc>
        <w:tc>
          <w:tcPr>
            <w:tcW w:w="4245" w:type="dxa"/>
          </w:tcPr>
          <w:p w14:paraId="06DA053A" w14:textId="77777777" w:rsidR="008210C9" w:rsidRDefault="00F91C2C" w:rsidP="009C282F">
            <w:pPr>
              <w:jc w:val="center"/>
            </w:pPr>
            <w:r>
              <w:t>(+)-Pinoresinol</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106FC3A5" w14:textId="0135C52D" w:rsidR="0083118A" w:rsidRDefault="0083118A" w:rsidP="009C282F">
            <w:pPr>
              <w:jc w:val="center"/>
            </w:pPr>
          </w:p>
        </w:tc>
        <w:tc>
          <w:tcPr>
            <w:tcW w:w="1728" w:type="dxa"/>
          </w:tcPr>
          <w:p w14:paraId="2AB14EC2" w14:textId="77777777" w:rsidR="008210C9" w:rsidRDefault="00F91C2C" w:rsidP="009C282F">
            <w:pPr>
              <w:jc w:val="center"/>
            </w:pPr>
            <w:r>
              <w:rPr>
                <w:rFonts w:ascii="Segoe UI" w:hAnsi="Segoe UI" w:cs="Segoe UI"/>
                <w:color w:val="212121"/>
                <w:shd w:val="clear" w:color="auto" w:fill="FFFFFF"/>
              </w:rPr>
              <w:t>73399</w:t>
            </w:r>
          </w:p>
        </w:tc>
      </w:tr>
      <w:tr w:rsidR="008210C9" w14:paraId="0ACC8C37" w14:textId="77777777" w:rsidTr="00C44C3C">
        <w:trPr>
          <w:trHeight w:val="37"/>
        </w:trPr>
        <w:tc>
          <w:tcPr>
            <w:tcW w:w="1240" w:type="dxa"/>
            <w:vMerge/>
          </w:tcPr>
          <w:p w14:paraId="4F5058CC" w14:textId="77777777" w:rsidR="008210C9" w:rsidRDefault="008210C9" w:rsidP="009C282F">
            <w:pPr>
              <w:jc w:val="center"/>
            </w:pPr>
          </w:p>
        </w:tc>
        <w:tc>
          <w:tcPr>
            <w:tcW w:w="2363" w:type="dxa"/>
            <w:vMerge/>
          </w:tcPr>
          <w:p w14:paraId="586B65BF" w14:textId="77777777" w:rsidR="008210C9" w:rsidRDefault="008210C9" w:rsidP="009C282F">
            <w:pPr>
              <w:jc w:val="center"/>
            </w:pPr>
          </w:p>
        </w:tc>
        <w:tc>
          <w:tcPr>
            <w:tcW w:w="4245" w:type="dxa"/>
          </w:tcPr>
          <w:p w14:paraId="2E50D38C" w14:textId="77777777" w:rsidR="008210C9" w:rsidRDefault="009F240D" w:rsidP="009C282F">
            <w:pPr>
              <w:jc w:val="center"/>
            </w:pPr>
            <w:r>
              <w:t>(+)-Pinoresinol-4</w:t>
            </w:r>
            <w:r w:rsidR="00DC1ACA">
              <w:rPr>
                <w:rFonts w:ascii="Calibri" w:hAnsi="Calibri" w:cs="Calibri"/>
              </w:rPr>
              <w:t>’</w:t>
            </w:r>
            <w:r>
              <w:t xml:space="preserve"> -O-</w:t>
            </w:r>
            <w:r>
              <w:rPr>
                <w:rFonts w:ascii="Cambria Math" w:hAnsi="Cambria Math" w:cs="Cambria Math"/>
              </w:rPr>
              <w:t>𝛽</w:t>
            </w:r>
            <w:r>
              <w:t>-D-glucopyranoside</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2B2B2FD9" w14:textId="7507262F" w:rsidR="0083118A" w:rsidRDefault="0083118A" w:rsidP="009C282F">
            <w:pPr>
              <w:jc w:val="center"/>
            </w:pPr>
          </w:p>
        </w:tc>
        <w:tc>
          <w:tcPr>
            <w:tcW w:w="1728" w:type="dxa"/>
          </w:tcPr>
          <w:p w14:paraId="32D75B0B" w14:textId="77777777" w:rsidR="008210C9" w:rsidRDefault="00DC1ACA" w:rsidP="009C282F">
            <w:pPr>
              <w:jc w:val="center"/>
            </w:pPr>
            <w:r>
              <w:rPr>
                <w:rFonts w:ascii="Segoe UI" w:hAnsi="Segoe UI" w:cs="Segoe UI"/>
                <w:color w:val="212121"/>
                <w:shd w:val="clear" w:color="auto" w:fill="FFFFFF"/>
              </w:rPr>
              <w:t>9832120</w:t>
            </w:r>
          </w:p>
        </w:tc>
      </w:tr>
      <w:tr w:rsidR="008210C9" w14:paraId="1B1A4A67" w14:textId="77777777" w:rsidTr="00C44C3C">
        <w:trPr>
          <w:trHeight w:val="37"/>
        </w:trPr>
        <w:tc>
          <w:tcPr>
            <w:tcW w:w="1240" w:type="dxa"/>
            <w:vMerge/>
          </w:tcPr>
          <w:p w14:paraId="642BDDF0" w14:textId="77777777" w:rsidR="008210C9" w:rsidRDefault="008210C9" w:rsidP="009C282F">
            <w:pPr>
              <w:jc w:val="center"/>
            </w:pPr>
          </w:p>
        </w:tc>
        <w:tc>
          <w:tcPr>
            <w:tcW w:w="2363" w:type="dxa"/>
            <w:vMerge/>
          </w:tcPr>
          <w:p w14:paraId="01EE36BA" w14:textId="77777777" w:rsidR="008210C9" w:rsidRDefault="008210C9" w:rsidP="009C282F">
            <w:pPr>
              <w:jc w:val="center"/>
            </w:pPr>
          </w:p>
        </w:tc>
        <w:tc>
          <w:tcPr>
            <w:tcW w:w="4245" w:type="dxa"/>
          </w:tcPr>
          <w:p w14:paraId="6EAB3BCA" w14:textId="77777777" w:rsidR="008210C9" w:rsidRDefault="00DC1ACA" w:rsidP="009C282F">
            <w:pPr>
              <w:jc w:val="center"/>
            </w:pPr>
            <w:r>
              <w:t>(+)-Pinoresinol-di-O-</w:t>
            </w:r>
            <w:r>
              <w:rPr>
                <w:rFonts w:ascii="Cambria Math" w:hAnsi="Cambria Math" w:cs="Cambria Math"/>
              </w:rPr>
              <w:t>𝛽</w:t>
            </w:r>
            <w:r>
              <w:t>-D-glucopyranoside</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2AB63EAF" w14:textId="6DD06478" w:rsidR="0083118A" w:rsidRDefault="0083118A" w:rsidP="009C282F">
            <w:pPr>
              <w:jc w:val="center"/>
            </w:pPr>
          </w:p>
        </w:tc>
        <w:tc>
          <w:tcPr>
            <w:tcW w:w="1728" w:type="dxa"/>
          </w:tcPr>
          <w:p w14:paraId="2C8F937F" w14:textId="77777777" w:rsidR="008210C9" w:rsidRDefault="00DC1ACA" w:rsidP="009C282F">
            <w:pPr>
              <w:jc w:val="center"/>
            </w:pPr>
            <w:r>
              <w:rPr>
                <w:rFonts w:ascii="Segoe UI" w:hAnsi="Segoe UI" w:cs="Segoe UI"/>
                <w:color w:val="212121"/>
                <w:shd w:val="clear" w:color="auto" w:fill="FFFFFF"/>
              </w:rPr>
              <w:t>12087363</w:t>
            </w:r>
          </w:p>
        </w:tc>
      </w:tr>
      <w:tr w:rsidR="008210C9" w14:paraId="35CC13AC" w14:textId="77777777" w:rsidTr="00C44C3C">
        <w:trPr>
          <w:trHeight w:val="37"/>
        </w:trPr>
        <w:tc>
          <w:tcPr>
            <w:tcW w:w="1240" w:type="dxa"/>
            <w:vMerge/>
          </w:tcPr>
          <w:p w14:paraId="5AA50E09" w14:textId="77777777" w:rsidR="008210C9" w:rsidRDefault="008210C9" w:rsidP="009C282F">
            <w:pPr>
              <w:jc w:val="center"/>
            </w:pPr>
          </w:p>
        </w:tc>
        <w:tc>
          <w:tcPr>
            <w:tcW w:w="2363" w:type="dxa"/>
            <w:vMerge/>
          </w:tcPr>
          <w:p w14:paraId="09184717" w14:textId="77777777" w:rsidR="008210C9" w:rsidRDefault="008210C9" w:rsidP="009C282F">
            <w:pPr>
              <w:jc w:val="center"/>
            </w:pPr>
          </w:p>
        </w:tc>
        <w:tc>
          <w:tcPr>
            <w:tcW w:w="4245" w:type="dxa"/>
          </w:tcPr>
          <w:p w14:paraId="036BEC57" w14:textId="77777777" w:rsidR="008210C9" w:rsidRDefault="00DC1ACA" w:rsidP="009C282F">
            <w:pPr>
              <w:jc w:val="center"/>
            </w:pPr>
            <w:r>
              <w:t>(+)-Syringaresinol</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tc>
        <w:tc>
          <w:tcPr>
            <w:tcW w:w="1728" w:type="dxa"/>
          </w:tcPr>
          <w:p w14:paraId="5E5674CF" w14:textId="77777777" w:rsidR="008210C9" w:rsidRDefault="00DC1ACA" w:rsidP="009C282F">
            <w:pPr>
              <w:jc w:val="center"/>
            </w:pPr>
            <w:r>
              <w:rPr>
                <w:rFonts w:ascii="Segoe UI" w:hAnsi="Segoe UI" w:cs="Segoe UI"/>
                <w:color w:val="212121"/>
                <w:shd w:val="clear" w:color="auto" w:fill="FFFFFF"/>
              </w:rPr>
              <w:t>443023</w:t>
            </w:r>
          </w:p>
        </w:tc>
      </w:tr>
      <w:tr w:rsidR="008210C9" w14:paraId="4F368C62" w14:textId="77777777" w:rsidTr="00C44C3C">
        <w:trPr>
          <w:trHeight w:val="37"/>
        </w:trPr>
        <w:tc>
          <w:tcPr>
            <w:tcW w:w="1240" w:type="dxa"/>
            <w:vMerge/>
          </w:tcPr>
          <w:p w14:paraId="711B8B97" w14:textId="77777777" w:rsidR="008210C9" w:rsidRDefault="008210C9" w:rsidP="009C282F">
            <w:pPr>
              <w:jc w:val="center"/>
            </w:pPr>
          </w:p>
        </w:tc>
        <w:tc>
          <w:tcPr>
            <w:tcW w:w="2363" w:type="dxa"/>
            <w:vMerge/>
          </w:tcPr>
          <w:p w14:paraId="48C72574" w14:textId="77777777" w:rsidR="008210C9" w:rsidRDefault="008210C9" w:rsidP="009C282F">
            <w:pPr>
              <w:jc w:val="center"/>
            </w:pPr>
          </w:p>
        </w:tc>
        <w:tc>
          <w:tcPr>
            <w:tcW w:w="4245" w:type="dxa"/>
          </w:tcPr>
          <w:p w14:paraId="36035F51" w14:textId="77777777" w:rsidR="008210C9" w:rsidRDefault="00DC1ACA" w:rsidP="009C282F">
            <w:pPr>
              <w:jc w:val="center"/>
            </w:pPr>
            <w:r>
              <w:t>Astragalin</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1AF4A7E3" w14:textId="3A219950" w:rsidR="0083118A" w:rsidRDefault="0083118A" w:rsidP="009C282F">
            <w:pPr>
              <w:jc w:val="center"/>
            </w:pPr>
          </w:p>
        </w:tc>
        <w:tc>
          <w:tcPr>
            <w:tcW w:w="1728" w:type="dxa"/>
          </w:tcPr>
          <w:p w14:paraId="36D973A7" w14:textId="77777777" w:rsidR="008210C9" w:rsidRDefault="00DC1ACA" w:rsidP="009C282F">
            <w:pPr>
              <w:jc w:val="center"/>
            </w:pPr>
            <w:r>
              <w:rPr>
                <w:rFonts w:ascii="Segoe UI" w:hAnsi="Segoe UI" w:cs="Segoe UI"/>
                <w:color w:val="212121"/>
                <w:shd w:val="clear" w:color="auto" w:fill="FFFFFF"/>
              </w:rPr>
              <w:t>5282102</w:t>
            </w:r>
          </w:p>
        </w:tc>
      </w:tr>
      <w:tr w:rsidR="008210C9" w14:paraId="40032DFC" w14:textId="77777777" w:rsidTr="00C44C3C">
        <w:trPr>
          <w:trHeight w:val="37"/>
        </w:trPr>
        <w:tc>
          <w:tcPr>
            <w:tcW w:w="1240" w:type="dxa"/>
            <w:vMerge/>
          </w:tcPr>
          <w:p w14:paraId="7AB466B6" w14:textId="77777777" w:rsidR="008210C9" w:rsidRDefault="008210C9" w:rsidP="009C282F">
            <w:pPr>
              <w:jc w:val="center"/>
            </w:pPr>
          </w:p>
        </w:tc>
        <w:tc>
          <w:tcPr>
            <w:tcW w:w="2363" w:type="dxa"/>
            <w:vMerge/>
          </w:tcPr>
          <w:p w14:paraId="75D54F85" w14:textId="77777777" w:rsidR="008210C9" w:rsidRDefault="008210C9" w:rsidP="009C282F">
            <w:pPr>
              <w:jc w:val="center"/>
            </w:pPr>
          </w:p>
        </w:tc>
        <w:tc>
          <w:tcPr>
            <w:tcW w:w="4245" w:type="dxa"/>
          </w:tcPr>
          <w:p w14:paraId="6B51529C" w14:textId="77777777" w:rsidR="008210C9" w:rsidRDefault="00DC1ACA" w:rsidP="009C282F">
            <w:pPr>
              <w:jc w:val="center"/>
            </w:pPr>
            <w:r>
              <w:t>Isoquercetin</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1358A7D1" w14:textId="3A6C6451" w:rsidR="0083118A" w:rsidRDefault="0083118A" w:rsidP="009C282F">
            <w:pPr>
              <w:jc w:val="center"/>
            </w:pPr>
          </w:p>
        </w:tc>
        <w:tc>
          <w:tcPr>
            <w:tcW w:w="1728" w:type="dxa"/>
          </w:tcPr>
          <w:p w14:paraId="4B2AB233" w14:textId="77777777" w:rsidR="008210C9" w:rsidRDefault="00DC1ACA" w:rsidP="009C282F">
            <w:pPr>
              <w:jc w:val="center"/>
            </w:pPr>
            <w:r>
              <w:rPr>
                <w:rFonts w:ascii="Segoe UI" w:hAnsi="Segoe UI" w:cs="Segoe UI"/>
                <w:color w:val="212121"/>
                <w:shd w:val="clear" w:color="auto" w:fill="FFFFFF"/>
              </w:rPr>
              <w:t>5280804</w:t>
            </w:r>
          </w:p>
        </w:tc>
      </w:tr>
      <w:tr w:rsidR="008210C9" w14:paraId="75C6F602" w14:textId="77777777" w:rsidTr="00C44C3C">
        <w:trPr>
          <w:trHeight w:val="37"/>
        </w:trPr>
        <w:tc>
          <w:tcPr>
            <w:tcW w:w="1240" w:type="dxa"/>
            <w:vMerge/>
          </w:tcPr>
          <w:p w14:paraId="5508061F" w14:textId="77777777" w:rsidR="008210C9" w:rsidRDefault="008210C9" w:rsidP="009C282F">
            <w:pPr>
              <w:jc w:val="center"/>
            </w:pPr>
          </w:p>
        </w:tc>
        <w:tc>
          <w:tcPr>
            <w:tcW w:w="2363" w:type="dxa"/>
            <w:vMerge/>
          </w:tcPr>
          <w:p w14:paraId="2FDFAA7B" w14:textId="77777777" w:rsidR="008210C9" w:rsidRDefault="008210C9" w:rsidP="009C282F">
            <w:pPr>
              <w:jc w:val="center"/>
            </w:pPr>
          </w:p>
        </w:tc>
        <w:tc>
          <w:tcPr>
            <w:tcW w:w="4245" w:type="dxa"/>
          </w:tcPr>
          <w:p w14:paraId="585C014C" w14:textId="77777777" w:rsidR="008210C9" w:rsidRDefault="00DC1ACA" w:rsidP="009C282F">
            <w:pPr>
              <w:jc w:val="center"/>
            </w:pPr>
            <w:r>
              <w:t>Quercetin</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329BF4A5" w14:textId="29DB2D0C" w:rsidR="0083118A" w:rsidRDefault="0083118A" w:rsidP="009C282F">
            <w:pPr>
              <w:jc w:val="center"/>
            </w:pPr>
          </w:p>
        </w:tc>
        <w:tc>
          <w:tcPr>
            <w:tcW w:w="1728" w:type="dxa"/>
          </w:tcPr>
          <w:p w14:paraId="24052E1E" w14:textId="77777777" w:rsidR="008210C9" w:rsidRDefault="00DC1ACA" w:rsidP="009C282F">
            <w:pPr>
              <w:jc w:val="center"/>
            </w:pPr>
            <w:r>
              <w:rPr>
                <w:rFonts w:ascii="Segoe UI" w:hAnsi="Segoe UI" w:cs="Segoe UI"/>
                <w:color w:val="212121"/>
                <w:shd w:val="clear" w:color="auto" w:fill="FFFFFF"/>
              </w:rPr>
              <w:t>5280343</w:t>
            </w:r>
          </w:p>
        </w:tc>
      </w:tr>
      <w:tr w:rsidR="008210C9" w14:paraId="316190BE" w14:textId="77777777" w:rsidTr="00C44C3C">
        <w:trPr>
          <w:trHeight w:val="37"/>
        </w:trPr>
        <w:tc>
          <w:tcPr>
            <w:tcW w:w="1240" w:type="dxa"/>
            <w:vMerge/>
          </w:tcPr>
          <w:p w14:paraId="6CD8A502" w14:textId="77777777" w:rsidR="008210C9" w:rsidRDefault="008210C9" w:rsidP="009C282F">
            <w:pPr>
              <w:jc w:val="center"/>
            </w:pPr>
          </w:p>
        </w:tc>
        <w:tc>
          <w:tcPr>
            <w:tcW w:w="2363" w:type="dxa"/>
            <w:vMerge/>
          </w:tcPr>
          <w:p w14:paraId="4E3F2859" w14:textId="77777777" w:rsidR="008210C9" w:rsidRDefault="008210C9" w:rsidP="009C282F">
            <w:pPr>
              <w:jc w:val="center"/>
            </w:pPr>
          </w:p>
        </w:tc>
        <w:tc>
          <w:tcPr>
            <w:tcW w:w="4245" w:type="dxa"/>
          </w:tcPr>
          <w:p w14:paraId="173927DC" w14:textId="77777777" w:rsidR="008210C9" w:rsidRDefault="00CD77D9" w:rsidP="009C282F">
            <w:pPr>
              <w:jc w:val="center"/>
            </w:pPr>
            <w:r>
              <w:t>Que</w:t>
            </w:r>
            <w:r w:rsidR="00D671BA">
              <w:t>rcetin-3-O-galactoside</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67FBCA74" w14:textId="5CAA9594" w:rsidR="0083118A" w:rsidRDefault="0083118A" w:rsidP="009C282F">
            <w:pPr>
              <w:jc w:val="center"/>
            </w:pPr>
          </w:p>
        </w:tc>
        <w:tc>
          <w:tcPr>
            <w:tcW w:w="1728" w:type="dxa"/>
          </w:tcPr>
          <w:p w14:paraId="4192A21A" w14:textId="77777777" w:rsidR="008210C9" w:rsidRDefault="00CD77D9" w:rsidP="009C282F">
            <w:pPr>
              <w:jc w:val="center"/>
            </w:pPr>
            <w:r>
              <w:rPr>
                <w:rFonts w:ascii="Segoe UI" w:hAnsi="Segoe UI" w:cs="Segoe UI"/>
                <w:color w:val="212121"/>
                <w:shd w:val="clear" w:color="auto" w:fill="FFFFFF"/>
              </w:rPr>
              <w:t>5281643</w:t>
            </w:r>
          </w:p>
        </w:tc>
      </w:tr>
      <w:tr w:rsidR="008210C9" w14:paraId="3C5CAE41" w14:textId="77777777" w:rsidTr="00C44C3C">
        <w:trPr>
          <w:trHeight w:val="37"/>
        </w:trPr>
        <w:tc>
          <w:tcPr>
            <w:tcW w:w="1240" w:type="dxa"/>
            <w:vMerge/>
          </w:tcPr>
          <w:p w14:paraId="06FAA5F0" w14:textId="77777777" w:rsidR="008210C9" w:rsidRDefault="008210C9" w:rsidP="009C282F">
            <w:pPr>
              <w:jc w:val="center"/>
            </w:pPr>
          </w:p>
        </w:tc>
        <w:tc>
          <w:tcPr>
            <w:tcW w:w="2363" w:type="dxa"/>
            <w:vMerge/>
          </w:tcPr>
          <w:p w14:paraId="58BCA4A7" w14:textId="77777777" w:rsidR="008210C9" w:rsidRDefault="008210C9" w:rsidP="009C282F">
            <w:pPr>
              <w:jc w:val="center"/>
            </w:pPr>
          </w:p>
        </w:tc>
        <w:tc>
          <w:tcPr>
            <w:tcW w:w="4245" w:type="dxa"/>
          </w:tcPr>
          <w:p w14:paraId="4894BAAB" w14:textId="77777777" w:rsidR="008210C9" w:rsidRDefault="00FE1BCF" w:rsidP="009C282F">
            <w:pPr>
              <w:jc w:val="center"/>
            </w:pPr>
            <w:r>
              <w:t>Caffeic acid</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58058AE9" w14:textId="06BAD547" w:rsidR="0083118A" w:rsidRDefault="0083118A" w:rsidP="009C282F">
            <w:pPr>
              <w:jc w:val="center"/>
            </w:pPr>
          </w:p>
        </w:tc>
        <w:tc>
          <w:tcPr>
            <w:tcW w:w="1728" w:type="dxa"/>
          </w:tcPr>
          <w:p w14:paraId="67AEEA3A" w14:textId="77777777" w:rsidR="008210C9" w:rsidRDefault="00FE1BCF" w:rsidP="009C282F">
            <w:pPr>
              <w:jc w:val="center"/>
            </w:pPr>
            <w:r>
              <w:rPr>
                <w:rFonts w:ascii="Segoe UI" w:hAnsi="Segoe UI" w:cs="Segoe UI"/>
                <w:color w:val="212121"/>
                <w:shd w:val="clear" w:color="auto" w:fill="FFFFFF"/>
              </w:rPr>
              <w:t>689043</w:t>
            </w:r>
          </w:p>
        </w:tc>
      </w:tr>
      <w:tr w:rsidR="008210C9" w14:paraId="7FA8B1F2" w14:textId="77777777" w:rsidTr="00C44C3C">
        <w:trPr>
          <w:trHeight w:val="37"/>
        </w:trPr>
        <w:tc>
          <w:tcPr>
            <w:tcW w:w="1240" w:type="dxa"/>
            <w:vMerge/>
          </w:tcPr>
          <w:p w14:paraId="4A95BEC4" w14:textId="77777777" w:rsidR="008210C9" w:rsidRDefault="008210C9" w:rsidP="009C282F">
            <w:pPr>
              <w:jc w:val="center"/>
            </w:pPr>
          </w:p>
        </w:tc>
        <w:tc>
          <w:tcPr>
            <w:tcW w:w="2363" w:type="dxa"/>
            <w:vMerge/>
          </w:tcPr>
          <w:p w14:paraId="6DC44628" w14:textId="77777777" w:rsidR="008210C9" w:rsidRDefault="008210C9" w:rsidP="009C282F">
            <w:pPr>
              <w:jc w:val="center"/>
            </w:pPr>
          </w:p>
        </w:tc>
        <w:tc>
          <w:tcPr>
            <w:tcW w:w="4245" w:type="dxa"/>
          </w:tcPr>
          <w:p w14:paraId="3BEC688D" w14:textId="77777777" w:rsidR="008210C9" w:rsidRDefault="00FE1BCF" w:rsidP="009C282F">
            <w:pPr>
              <w:jc w:val="center"/>
            </w:pPr>
            <w:r>
              <w:t>Catechin</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1DC46E62" w14:textId="0CC9FC9A" w:rsidR="0083118A" w:rsidRDefault="0083118A" w:rsidP="009C282F">
            <w:pPr>
              <w:jc w:val="center"/>
            </w:pPr>
          </w:p>
        </w:tc>
        <w:tc>
          <w:tcPr>
            <w:tcW w:w="1728" w:type="dxa"/>
          </w:tcPr>
          <w:p w14:paraId="13CB7734" w14:textId="77777777" w:rsidR="008210C9" w:rsidRDefault="00FE1BCF" w:rsidP="009C282F">
            <w:pPr>
              <w:jc w:val="center"/>
            </w:pPr>
            <w:r>
              <w:rPr>
                <w:rFonts w:ascii="Segoe UI" w:hAnsi="Segoe UI" w:cs="Segoe UI"/>
                <w:color w:val="212121"/>
                <w:shd w:val="clear" w:color="auto" w:fill="FFFFFF"/>
              </w:rPr>
              <w:t>9064</w:t>
            </w:r>
          </w:p>
        </w:tc>
      </w:tr>
      <w:tr w:rsidR="008210C9" w14:paraId="5455097E" w14:textId="77777777" w:rsidTr="00C44C3C">
        <w:trPr>
          <w:trHeight w:val="37"/>
        </w:trPr>
        <w:tc>
          <w:tcPr>
            <w:tcW w:w="1240" w:type="dxa"/>
            <w:vMerge/>
          </w:tcPr>
          <w:p w14:paraId="05BF89A1" w14:textId="77777777" w:rsidR="008210C9" w:rsidRDefault="008210C9" w:rsidP="009C282F">
            <w:pPr>
              <w:jc w:val="center"/>
            </w:pPr>
          </w:p>
        </w:tc>
        <w:tc>
          <w:tcPr>
            <w:tcW w:w="2363" w:type="dxa"/>
            <w:vMerge/>
          </w:tcPr>
          <w:p w14:paraId="200F8A94" w14:textId="77777777" w:rsidR="008210C9" w:rsidRDefault="008210C9" w:rsidP="009C282F">
            <w:pPr>
              <w:jc w:val="center"/>
            </w:pPr>
          </w:p>
        </w:tc>
        <w:tc>
          <w:tcPr>
            <w:tcW w:w="4245" w:type="dxa"/>
          </w:tcPr>
          <w:p w14:paraId="2F1D6DD7" w14:textId="77777777" w:rsidR="008210C9" w:rsidRDefault="00FE1BCF" w:rsidP="009C282F">
            <w:pPr>
              <w:jc w:val="center"/>
            </w:pPr>
            <w:r>
              <w:t>Coniferol</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0F44263C" w14:textId="7773C36F" w:rsidR="0083118A" w:rsidRDefault="0083118A" w:rsidP="009C282F">
            <w:pPr>
              <w:jc w:val="center"/>
            </w:pPr>
          </w:p>
        </w:tc>
        <w:tc>
          <w:tcPr>
            <w:tcW w:w="1728" w:type="dxa"/>
          </w:tcPr>
          <w:p w14:paraId="447B96CD" w14:textId="77777777" w:rsidR="008210C9" w:rsidRDefault="00FE1BCF" w:rsidP="009C282F">
            <w:pPr>
              <w:jc w:val="center"/>
            </w:pPr>
            <w:r>
              <w:rPr>
                <w:rFonts w:ascii="Segoe UI" w:hAnsi="Segoe UI" w:cs="Segoe UI"/>
                <w:color w:val="212121"/>
                <w:shd w:val="clear" w:color="auto" w:fill="FFFFFF"/>
              </w:rPr>
              <w:t>1549095</w:t>
            </w:r>
          </w:p>
        </w:tc>
      </w:tr>
      <w:tr w:rsidR="008210C9" w14:paraId="121D0696" w14:textId="77777777" w:rsidTr="00C44C3C">
        <w:trPr>
          <w:trHeight w:val="37"/>
        </w:trPr>
        <w:tc>
          <w:tcPr>
            <w:tcW w:w="1240" w:type="dxa"/>
            <w:vMerge/>
          </w:tcPr>
          <w:p w14:paraId="5D5A0A80" w14:textId="77777777" w:rsidR="008210C9" w:rsidRDefault="008210C9" w:rsidP="009C282F">
            <w:pPr>
              <w:jc w:val="center"/>
            </w:pPr>
          </w:p>
        </w:tc>
        <w:tc>
          <w:tcPr>
            <w:tcW w:w="2363" w:type="dxa"/>
            <w:vMerge/>
          </w:tcPr>
          <w:p w14:paraId="6251C7A2" w14:textId="77777777" w:rsidR="008210C9" w:rsidRDefault="008210C9" w:rsidP="009C282F">
            <w:pPr>
              <w:jc w:val="center"/>
            </w:pPr>
          </w:p>
        </w:tc>
        <w:tc>
          <w:tcPr>
            <w:tcW w:w="4245" w:type="dxa"/>
          </w:tcPr>
          <w:p w14:paraId="3284FBCC" w14:textId="77777777" w:rsidR="008210C9" w:rsidRDefault="00FE1BCF" w:rsidP="009C282F">
            <w:pPr>
              <w:jc w:val="center"/>
            </w:pPr>
            <w:r>
              <w:t>Eucophenoside</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76648AB5" w14:textId="170B95F8" w:rsidR="0083118A" w:rsidRDefault="0083118A" w:rsidP="009C282F">
            <w:pPr>
              <w:jc w:val="center"/>
            </w:pPr>
          </w:p>
        </w:tc>
        <w:tc>
          <w:tcPr>
            <w:tcW w:w="1728" w:type="dxa"/>
          </w:tcPr>
          <w:p w14:paraId="0A2A416F" w14:textId="77777777" w:rsidR="008210C9" w:rsidRDefault="00FE1BCF" w:rsidP="009C282F">
            <w:pPr>
              <w:jc w:val="center"/>
            </w:pPr>
            <w:r>
              <w:rPr>
                <w:rFonts w:ascii="Segoe UI" w:hAnsi="Segoe UI" w:cs="Segoe UI"/>
                <w:color w:val="212121"/>
                <w:shd w:val="clear" w:color="auto" w:fill="FFFFFF"/>
              </w:rPr>
              <w:t>102044905</w:t>
            </w:r>
          </w:p>
        </w:tc>
      </w:tr>
      <w:tr w:rsidR="008210C9" w14:paraId="1088B1FC" w14:textId="77777777" w:rsidTr="00C44C3C">
        <w:trPr>
          <w:trHeight w:val="37"/>
        </w:trPr>
        <w:tc>
          <w:tcPr>
            <w:tcW w:w="1240" w:type="dxa"/>
            <w:vMerge/>
          </w:tcPr>
          <w:p w14:paraId="7E925200" w14:textId="77777777" w:rsidR="008210C9" w:rsidRDefault="008210C9" w:rsidP="009C282F">
            <w:pPr>
              <w:jc w:val="center"/>
            </w:pPr>
          </w:p>
        </w:tc>
        <w:tc>
          <w:tcPr>
            <w:tcW w:w="2363" w:type="dxa"/>
            <w:vMerge/>
          </w:tcPr>
          <w:p w14:paraId="4E60BBF7" w14:textId="77777777" w:rsidR="008210C9" w:rsidRDefault="008210C9" w:rsidP="009C282F">
            <w:pPr>
              <w:jc w:val="center"/>
            </w:pPr>
          </w:p>
        </w:tc>
        <w:tc>
          <w:tcPr>
            <w:tcW w:w="4245" w:type="dxa"/>
          </w:tcPr>
          <w:p w14:paraId="08F2E98E" w14:textId="77777777" w:rsidR="008210C9" w:rsidRDefault="00FE1BCF" w:rsidP="009C282F">
            <w:pPr>
              <w:jc w:val="center"/>
            </w:pPr>
            <w:r>
              <w:t>Methyl chlorogenate</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7017D735" w14:textId="32BC9D7F" w:rsidR="0083118A" w:rsidRDefault="0083118A" w:rsidP="009C282F">
            <w:pPr>
              <w:jc w:val="center"/>
            </w:pPr>
          </w:p>
        </w:tc>
        <w:tc>
          <w:tcPr>
            <w:tcW w:w="1728" w:type="dxa"/>
          </w:tcPr>
          <w:p w14:paraId="5DA7FC58" w14:textId="77777777" w:rsidR="008210C9" w:rsidRDefault="00FE1BCF" w:rsidP="009C282F">
            <w:pPr>
              <w:jc w:val="center"/>
            </w:pPr>
            <w:r>
              <w:rPr>
                <w:rFonts w:ascii="Segoe UI" w:hAnsi="Segoe UI" w:cs="Segoe UI"/>
                <w:color w:val="212121"/>
                <w:shd w:val="clear" w:color="auto" w:fill="FFFFFF"/>
              </w:rPr>
              <w:t>6476139</w:t>
            </w:r>
          </w:p>
        </w:tc>
      </w:tr>
      <w:tr w:rsidR="008210C9" w14:paraId="31B6EE77" w14:textId="77777777" w:rsidTr="00C44C3C">
        <w:trPr>
          <w:trHeight w:val="37"/>
        </w:trPr>
        <w:tc>
          <w:tcPr>
            <w:tcW w:w="1240" w:type="dxa"/>
            <w:vMerge/>
          </w:tcPr>
          <w:p w14:paraId="6720C73E" w14:textId="77777777" w:rsidR="008210C9" w:rsidRDefault="008210C9" w:rsidP="009C282F">
            <w:pPr>
              <w:jc w:val="center"/>
            </w:pPr>
          </w:p>
        </w:tc>
        <w:tc>
          <w:tcPr>
            <w:tcW w:w="2363" w:type="dxa"/>
            <w:vMerge/>
          </w:tcPr>
          <w:p w14:paraId="6F88864A" w14:textId="77777777" w:rsidR="008210C9" w:rsidRDefault="008210C9" w:rsidP="009C282F">
            <w:pPr>
              <w:jc w:val="center"/>
            </w:pPr>
          </w:p>
        </w:tc>
        <w:tc>
          <w:tcPr>
            <w:tcW w:w="4245" w:type="dxa"/>
          </w:tcPr>
          <w:p w14:paraId="3755C13E" w14:textId="77777777" w:rsidR="008210C9" w:rsidRDefault="00DA6595" w:rsidP="009C282F">
            <w:pPr>
              <w:jc w:val="center"/>
            </w:pPr>
            <w:r>
              <w:t>Protocatechuic acid</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6394ACE2" w14:textId="69F6ACF2" w:rsidR="0083118A" w:rsidRDefault="0083118A" w:rsidP="009C282F">
            <w:pPr>
              <w:jc w:val="center"/>
            </w:pPr>
          </w:p>
        </w:tc>
        <w:tc>
          <w:tcPr>
            <w:tcW w:w="1728" w:type="dxa"/>
          </w:tcPr>
          <w:p w14:paraId="59B9386F" w14:textId="77777777" w:rsidR="008210C9" w:rsidRDefault="00DA6595" w:rsidP="009C282F">
            <w:pPr>
              <w:jc w:val="center"/>
            </w:pPr>
            <w:r>
              <w:rPr>
                <w:rFonts w:ascii="Segoe UI" w:hAnsi="Segoe UI" w:cs="Segoe UI"/>
                <w:color w:val="212121"/>
                <w:shd w:val="clear" w:color="auto" w:fill="FFFFFF"/>
              </w:rPr>
              <w:t>72</w:t>
            </w:r>
          </w:p>
        </w:tc>
      </w:tr>
      <w:tr w:rsidR="008210C9" w14:paraId="4A2EF40D" w14:textId="77777777" w:rsidTr="00C44C3C">
        <w:trPr>
          <w:trHeight w:val="37"/>
        </w:trPr>
        <w:tc>
          <w:tcPr>
            <w:tcW w:w="1240" w:type="dxa"/>
            <w:vMerge/>
          </w:tcPr>
          <w:p w14:paraId="51E71389" w14:textId="77777777" w:rsidR="008210C9" w:rsidRDefault="008210C9" w:rsidP="009C282F">
            <w:pPr>
              <w:jc w:val="center"/>
            </w:pPr>
          </w:p>
        </w:tc>
        <w:tc>
          <w:tcPr>
            <w:tcW w:w="2363" w:type="dxa"/>
            <w:vMerge/>
          </w:tcPr>
          <w:p w14:paraId="28E5537A" w14:textId="77777777" w:rsidR="008210C9" w:rsidRDefault="008210C9" w:rsidP="009C282F">
            <w:pPr>
              <w:jc w:val="center"/>
            </w:pPr>
          </w:p>
        </w:tc>
        <w:tc>
          <w:tcPr>
            <w:tcW w:w="4245" w:type="dxa"/>
          </w:tcPr>
          <w:p w14:paraId="7980BEC9" w14:textId="77777777" w:rsidR="008210C9" w:rsidRDefault="00DA6595" w:rsidP="009C282F">
            <w:pPr>
              <w:jc w:val="center"/>
            </w:pPr>
            <w:r>
              <w:t>Vanillic acid</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00C02798" w14:textId="6FE32EA1" w:rsidR="0083118A" w:rsidRDefault="0083118A" w:rsidP="009C282F">
            <w:pPr>
              <w:jc w:val="center"/>
            </w:pPr>
          </w:p>
        </w:tc>
        <w:tc>
          <w:tcPr>
            <w:tcW w:w="1728" w:type="dxa"/>
          </w:tcPr>
          <w:p w14:paraId="66BBB581" w14:textId="77777777" w:rsidR="008210C9" w:rsidRDefault="00DA6595" w:rsidP="009C282F">
            <w:pPr>
              <w:jc w:val="center"/>
            </w:pPr>
            <w:r>
              <w:rPr>
                <w:rFonts w:ascii="Segoe UI" w:hAnsi="Segoe UI" w:cs="Segoe UI"/>
                <w:color w:val="212121"/>
                <w:shd w:val="clear" w:color="auto" w:fill="FFFFFF"/>
              </w:rPr>
              <w:t>8468</w:t>
            </w:r>
          </w:p>
        </w:tc>
      </w:tr>
      <w:tr w:rsidR="008210C9" w14:paraId="007BEEAE" w14:textId="77777777" w:rsidTr="00C44C3C">
        <w:trPr>
          <w:trHeight w:val="37"/>
        </w:trPr>
        <w:tc>
          <w:tcPr>
            <w:tcW w:w="1240" w:type="dxa"/>
            <w:vMerge/>
          </w:tcPr>
          <w:p w14:paraId="06556208" w14:textId="77777777" w:rsidR="008210C9" w:rsidRDefault="008210C9" w:rsidP="009C282F">
            <w:pPr>
              <w:jc w:val="center"/>
            </w:pPr>
          </w:p>
        </w:tc>
        <w:tc>
          <w:tcPr>
            <w:tcW w:w="2363" w:type="dxa"/>
            <w:vMerge/>
          </w:tcPr>
          <w:p w14:paraId="149E6F14" w14:textId="77777777" w:rsidR="008210C9" w:rsidRDefault="008210C9" w:rsidP="009C282F">
            <w:pPr>
              <w:jc w:val="center"/>
            </w:pPr>
          </w:p>
        </w:tc>
        <w:tc>
          <w:tcPr>
            <w:tcW w:w="4245" w:type="dxa"/>
          </w:tcPr>
          <w:p w14:paraId="75924120" w14:textId="77777777" w:rsidR="008210C9" w:rsidRDefault="00DA6595" w:rsidP="009C282F">
            <w:pPr>
              <w:jc w:val="center"/>
            </w:pPr>
            <w:r>
              <w:t>Deoxyeucommiol</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1D17FF26" w14:textId="2079A3EB" w:rsidR="0083118A" w:rsidRDefault="0083118A" w:rsidP="009C282F">
            <w:pPr>
              <w:jc w:val="center"/>
            </w:pPr>
          </w:p>
        </w:tc>
        <w:tc>
          <w:tcPr>
            <w:tcW w:w="1728" w:type="dxa"/>
          </w:tcPr>
          <w:p w14:paraId="3CA42714" w14:textId="77777777" w:rsidR="008210C9" w:rsidRDefault="00DA6595" w:rsidP="009C282F">
            <w:pPr>
              <w:jc w:val="center"/>
            </w:pPr>
            <w:r>
              <w:rPr>
                <w:rFonts w:ascii="Segoe UI" w:hAnsi="Segoe UI" w:cs="Segoe UI"/>
                <w:color w:val="212121"/>
                <w:shd w:val="clear" w:color="auto" w:fill="FFFFFF"/>
              </w:rPr>
              <w:t>5316559</w:t>
            </w:r>
          </w:p>
        </w:tc>
      </w:tr>
      <w:tr w:rsidR="008210C9" w14:paraId="458354FA" w14:textId="77777777" w:rsidTr="00C44C3C">
        <w:trPr>
          <w:trHeight w:val="37"/>
        </w:trPr>
        <w:tc>
          <w:tcPr>
            <w:tcW w:w="1240" w:type="dxa"/>
            <w:vMerge/>
          </w:tcPr>
          <w:p w14:paraId="2D803678" w14:textId="77777777" w:rsidR="008210C9" w:rsidRDefault="008210C9" w:rsidP="009C282F">
            <w:pPr>
              <w:jc w:val="center"/>
            </w:pPr>
          </w:p>
        </w:tc>
        <w:tc>
          <w:tcPr>
            <w:tcW w:w="2363" w:type="dxa"/>
            <w:vMerge/>
          </w:tcPr>
          <w:p w14:paraId="2AB66859" w14:textId="77777777" w:rsidR="008210C9" w:rsidRDefault="008210C9" w:rsidP="009C282F">
            <w:pPr>
              <w:jc w:val="center"/>
            </w:pPr>
          </w:p>
        </w:tc>
        <w:tc>
          <w:tcPr>
            <w:tcW w:w="4245" w:type="dxa"/>
          </w:tcPr>
          <w:p w14:paraId="5E4B06A4" w14:textId="77777777" w:rsidR="008210C9" w:rsidRDefault="0053744E" w:rsidP="009C282F">
            <w:pPr>
              <w:jc w:val="center"/>
            </w:pPr>
            <w:r>
              <w:t>Genipin</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32CDD9A4" w14:textId="06D96D84" w:rsidR="0083118A" w:rsidRDefault="0083118A" w:rsidP="009C282F">
            <w:pPr>
              <w:jc w:val="center"/>
            </w:pPr>
          </w:p>
        </w:tc>
        <w:tc>
          <w:tcPr>
            <w:tcW w:w="1728" w:type="dxa"/>
          </w:tcPr>
          <w:p w14:paraId="1E23265C" w14:textId="77777777" w:rsidR="008210C9" w:rsidRDefault="0053744E" w:rsidP="009C282F">
            <w:pPr>
              <w:jc w:val="center"/>
            </w:pPr>
            <w:r>
              <w:rPr>
                <w:rFonts w:ascii="Segoe UI" w:hAnsi="Segoe UI" w:cs="Segoe UI"/>
                <w:color w:val="212121"/>
                <w:shd w:val="clear" w:color="auto" w:fill="FFFFFF"/>
              </w:rPr>
              <w:t>442424</w:t>
            </w:r>
          </w:p>
        </w:tc>
      </w:tr>
      <w:tr w:rsidR="008210C9" w14:paraId="3C9D82F4" w14:textId="77777777" w:rsidTr="00C44C3C">
        <w:trPr>
          <w:trHeight w:val="37"/>
        </w:trPr>
        <w:tc>
          <w:tcPr>
            <w:tcW w:w="1240" w:type="dxa"/>
            <w:vMerge/>
          </w:tcPr>
          <w:p w14:paraId="5A5FC9D5" w14:textId="77777777" w:rsidR="008210C9" w:rsidRDefault="008210C9" w:rsidP="009C282F">
            <w:pPr>
              <w:jc w:val="center"/>
            </w:pPr>
          </w:p>
        </w:tc>
        <w:tc>
          <w:tcPr>
            <w:tcW w:w="2363" w:type="dxa"/>
            <w:vMerge/>
          </w:tcPr>
          <w:p w14:paraId="27CECBCB" w14:textId="77777777" w:rsidR="008210C9" w:rsidRDefault="008210C9" w:rsidP="009C282F">
            <w:pPr>
              <w:jc w:val="center"/>
            </w:pPr>
          </w:p>
        </w:tc>
        <w:tc>
          <w:tcPr>
            <w:tcW w:w="4245" w:type="dxa"/>
          </w:tcPr>
          <w:p w14:paraId="6E52B15B" w14:textId="77777777" w:rsidR="008210C9" w:rsidRDefault="0053744E" w:rsidP="009C282F">
            <w:pPr>
              <w:jc w:val="center"/>
            </w:pPr>
            <w:r>
              <w:t>Geniposide</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436CF54D" w14:textId="7F4AA96D" w:rsidR="0083118A" w:rsidRDefault="0083118A" w:rsidP="009C282F">
            <w:pPr>
              <w:jc w:val="center"/>
            </w:pPr>
          </w:p>
        </w:tc>
        <w:tc>
          <w:tcPr>
            <w:tcW w:w="1728" w:type="dxa"/>
          </w:tcPr>
          <w:p w14:paraId="460B5A8C" w14:textId="77777777" w:rsidR="008210C9" w:rsidRDefault="0053744E" w:rsidP="009C282F">
            <w:pPr>
              <w:jc w:val="center"/>
            </w:pPr>
            <w:r>
              <w:rPr>
                <w:rFonts w:ascii="Segoe UI" w:hAnsi="Segoe UI" w:cs="Segoe UI"/>
                <w:color w:val="212121"/>
                <w:shd w:val="clear" w:color="auto" w:fill="FFFFFF"/>
              </w:rPr>
              <w:t>107848</w:t>
            </w:r>
          </w:p>
        </w:tc>
      </w:tr>
      <w:tr w:rsidR="008210C9" w14:paraId="0A4083B3" w14:textId="77777777" w:rsidTr="00C44C3C">
        <w:trPr>
          <w:trHeight w:val="37"/>
        </w:trPr>
        <w:tc>
          <w:tcPr>
            <w:tcW w:w="1240" w:type="dxa"/>
            <w:vMerge/>
          </w:tcPr>
          <w:p w14:paraId="01B5992B" w14:textId="77777777" w:rsidR="008210C9" w:rsidRDefault="008210C9" w:rsidP="009C282F">
            <w:pPr>
              <w:jc w:val="center"/>
            </w:pPr>
          </w:p>
        </w:tc>
        <w:tc>
          <w:tcPr>
            <w:tcW w:w="2363" w:type="dxa"/>
            <w:vMerge/>
          </w:tcPr>
          <w:p w14:paraId="2EC1C7E3" w14:textId="77777777" w:rsidR="008210C9" w:rsidRDefault="008210C9" w:rsidP="009C282F">
            <w:pPr>
              <w:jc w:val="center"/>
            </w:pPr>
          </w:p>
        </w:tc>
        <w:tc>
          <w:tcPr>
            <w:tcW w:w="4245" w:type="dxa"/>
          </w:tcPr>
          <w:p w14:paraId="2200528E" w14:textId="77777777" w:rsidR="008210C9" w:rsidRDefault="0053744E" w:rsidP="009C282F">
            <w:pPr>
              <w:jc w:val="center"/>
            </w:pPr>
            <w:r>
              <w:t>Geniposidic acid</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5B1E0AF5" w14:textId="756AEC83" w:rsidR="0083118A" w:rsidRDefault="0083118A" w:rsidP="009C282F">
            <w:pPr>
              <w:jc w:val="center"/>
            </w:pPr>
          </w:p>
        </w:tc>
        <w:tc>
          <w:tcPr>
            <w:tcW w:w="1728" w:type="dxa"/>
          </w:tcPr>
          <w:p w14:paraId="2A975264" w14:textId="77777777" w:rsidR="008210C9" w:rsidRDefault="0053744E" w:rsidP="009C282F">
            <w:pPr>
              <w:jc w:val="center"/>
            </w:pPr>
            <w:r>
              <w:rPr>
                <w:rFonts w:ascii="Segoe UI" w:hAnsi="Segoe UI" w:cs="Segoe UI"/>
                <w:color w:val="212121"/>
                <w:shd w:val="clear" w:color="auto" w:fill="FFFFFF"/>
              </w:rPr>
              <w:t>443354</w:t>
            </w:r>
          </w:p>
        </w:tc>
      </w:tr>
      <w:tr w:rsidR="008210C9" w14:paraId="213E805E" w14:textId="77777777" w:rsidTr="00C44C3C">
        <w:trPr>
          <w:trHeight w:val="37"/>
        </w:trPr>
        <w:tc>
          <w:tcPr>
            <w:tcW w:w="1240" w:type="dxa"/>
            <w:vMerge/>
          </w:tcPr>
          <w:p w14:paraId="6809146F" w14:textId="77777777" w:rsidR="008210C9" w:rsidRDefault="008210C9" w:rsidP="009C282F">
            <w:pPr>
              <w:jc w:val="center"/>
            </w:pPr>
          </w:p>
        </w:tc>
        <w:tc>
          <w:tcPr>
            <w:tcW w:w="2363" w:type="dxa"/>
            <w:vMerge/>
          </w:tcPr>
          <w:p w14:paraId="3F61DF2F" w14:textId="77777777" w:rsidR="008210C9" w:rsidRDefault="008210C9" w:rsidP="009C282F">
            <w:pPr>
              <w:jc w:val="center"/>
            </w:pPr>
          </w:p>
        </w:tc>
        <w:tc>
          <w:tcPr>
            <w:tcW w:w="4245" w:type="dxa"/>
          </w:tcPr>
          <w:p w14:paraId="2192E489" w14:textId="77777777" w:rsidR="008210C9" w:rsidRDefault="0053744E" w:rsidP="009C282F">
            <w:pPr>
              <w:jc w:val="center"/>
            </w:pPr>
            <w:r>
              <w:t>(+)-Cycloolivil</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28BBE764" w14:textId="016BD9E5" w:rsidR="0083118A" w:rsidRDefault="0083118A" w:rsidP="009C282F">
            <w:pPr>
              <w:jc w:val="center"/>
            </w:pPr>
          </w:p>
        </w:tc>
        <w:tc>
          <w:tcPr>
            <w:tcW w:w="1728" w:type="dxa"/>
          </w:tcPr>
          <w:p w14:paraId="4BA8AE96" w14:textId="77777777" w:rsidR="008210C9" w:rsidRDefault="0053744E" w:rsidP="009C282F">
            <w:pPr>
              <w:jc w:val="center"/>
            </w:pPr>
            <w:r>
              <w:rPr>
                <w:rFonts w:ascii="Segoe UI" w:hAnsi="Segoe UI" w:cs="Segoe UI"/>
                <w:color w:val="212121"/>
                <w:shd w:val="clear" w:color="auto" w:fill="FFFFFF"/>
              </w:rPr>
              <w:t>5316262</w:t>
            </w:r>
          </w:p>
        </w:tc>
      </w:tr>
      <w:tr w:rsidR="008210C9" w14:paraId="0F7DAF25" w14:textId="77777777" w:rsidTr="00C44C3C">
        <w:trPr>
          <w:trHeight w:val="37"/>
        </w:trPr>
        <w:tc>
          <w:tcPr>
            <w:tcW w:w="1240" w:type="dxa"/>
            <w:vMerge/>
          </w:tcPr>
          <w:p w14:paraId="75CF61C0" w14:textId="77777777" w:rsidR="008210C9" w:rsidRDefault="008210C9" w:rsidP="009C282F">
            <w:pPr>
              <w:jc w:val="center"/>
            </w:pPr>
          </w:p>
        </w:tc>
        <w:tc>
          <w:tcPr>
            <w:tcW w:w="2363" w:type="dxa"/>
            <w:vMerge/>
          </w:tcPr>
          <w:p w14:paraId="2FE5E728" w14:textId="77777777" w:rsidR="008210C9" w:rsidRDefault="008210C9" w:rsidP="009C282F">
            <w:pPr>
              <w:jc w:val="center"/>
            </w:pPr>
          </w:p>
        </w:tc>
        <w:tc>
          <w:tcPr>
            <w:tcW w:w="4245" w:type="dxa"/>
          </w:tcPr>
          <w:p w14:paraId="504BB8C8" w14:textId="77777777" w:rsidR="008210C9" w:rsidRDefault="0053744E" w:rsidP="009C282F">
            <w:pPr>
              <w:jc w:val="center"/>
            </w:pPr>
            <w:r>
              <w:t>(+)-Olivil</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21E1AC4B" w14:textId="1B56140B" w:rsidR="0083118A" w:rsidRDefault="0083118A" w:rsidP="009C282F">
            <w:pPr>
              <w:jc w:val="center"/>
            </w:pPr>
          </w:p>
        </w:tc>
        <w:tc>
          <w:tcPr>
            <w:tcW w:w="1728" w:type="dxa"/>
          </w:tcPr>
          <w:p w14:paraId="699B8D04" w14:textId="77777777" w:rsidR="008210C9" w:rsidRDefault="0053744E" w:rsidP="009C282F">
            <w:pPr>
              <w:jc w:val="center"/>
            </w:pPr>
            <w:r>
              <w:rPr>
                <w:rFonts w:ascii="Segoe UI" w:hAnsi="Segoe UI" w:cs="Segoe UI"/>
                <w:color w:val="212121"/>
                <w:shd w:val="clear" w:color="auto" w:fill="FFFFFF"/>
              </w:rPr>
              <w:t>5273570</w:t>
            </w:r>
          </w:p>
        </w:tc>
      </w:tr>
      <w:tr w:rsidR="008210C9" w14:paraId="646378E2" w14:textId="77777777" w:rsidTr="00C44C3C">
        <w:trPr>
          <w:trHeight w:val="37"/>
        </w:trPr>
        <w:tc>
          <w:tcPr>
            <w:tcW w:w="1240" w:type="dxa"/>
            <w:vMerge/>
          </w:tcPr>
          <w:p w14:paraId="63B4C600" w14:textId="77777777" w:rsidR="008210C9" w:rsidRDefault="008210C9" w:rsidP="009C282F">
            <w:pPr>
              <w:jc w:val="center"/>
            </w:pPr>
          </w:p>
        </w:tc>
        <w:tc>
          <w:tcPr>
            <w:tcW w:w="2363" w:type="dxa"/>
            <w:vMerge/>
          </w:tcPr>
          <w:p w14:paraId="291CEA9C" w14:textId="77777777" w:rsidR="008210C9" w:rsidRDefault="008210C9" w:rsidP="009C282F">
            <w:pPr>
              <w:jc w:val="center"/>
            </w:pPr>
          </w:p>
        </w:tc>
        <w:tc>
          <w:tcPr>
            <w:tcW w:w="4245" w:type="dxa"/>
          </w:tcPr>
          <w:p w14:paraId="11FE4B11" w14:textId="77777777" w:rsidR="008210C9" w:rsidRDefault="0053744E" w:rsidP="009C282F">
            <w:pPr>
              <w:jc w:val="center"/>
            </w:pPr>
            <w:r>
              <w:t>(+)-Olivil-4</w:t>
            </w:r>
            <w:r w:rsidR="00605FC9">
              <w:rPr>
                <w:rFonts w:ascii="Calibri" w:hAnsi="Calibri" w:cs="Calibri"/>
              </w:rPr>
              <w:t>’</w:t>
            </w:r>
            <w:r>
              <w:t>-O-</w:t>
            </w:r>
            <w:r>
              <w:rPr>
                <w:rFonts w:ascii="Cambria Math" w:hAnsi="Cambria Math" w:cs="Cambria Math"/>
              </w:rPr>
              <w:t>𝛽</w:t>
            </w:r>
            <w:r>
              <w:t>-D-glucopyranoside</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556118C5" w14:textId="03FCBD7E" w:rsidR="0083118A" w:rsidRDefault="0083118A" w:rsidP="009C282F">
            <w:pPr>
              <w:jc w:val="center"/>
            </w:pPr>
          </w:p>
        </w:tc>
        <w:tc>
          <w:tcPr>
            <w:tcW w:w="1728" w:type="dxa"/>
          </w:tcPr>
          <w:p w14:paraId="09001CF4" w14:textId="77777777" w:rsidR="008210C9" w:rsidRDefault="00605FC9" w:rsidP="009C282F">
            <w:pPr>
              <w:jc w:val="center"/>
            </w:pPr>
            <w:r>
              <w:rPr>
                <w:rFonts w:ascii="Segoe UI" w:hAnsi="Segoe UI" w:cs="Segoe UI"/>
                <w:color w:val="212121"/>
                <w:shd w:val="clear" w:color="auto" w:fill="FFFFFF"/>
              </w:rPr>
              <w:t>14033813</w:t>
            </w:r>
          </w:p>
        </w:tc>
      </w:tr>
      <w:tr w:rsidR="008210C9" w14:paraId="3CE15CD5" w14:textId="77777777" w:rsidTr="00C44C3C">
        <w:trPr>
          <w:trHeight w:val="37"/>
        </w:trPr>
        <w:tc>
          <w:tcPr>
            <w:tcW w:w="1240" w:type="dxa"/>
            <w:vMerge/>
          </w:tcPr>
          <w:p w14:paraId="57215170" w14:textId="77777777" w:rsidR="008210C9" w:rsidRDefault="008210C9" w:rsidP="009C282F">
            <w:pPr>
              <w:jc w:val="center"/>
            </w:pPr>
          </w:p>
        </w:tc>
        <w:tc>
          <w:tcPr>
            <w:tcW w:w="2363" w:type="dxa"/>
            <w:vMerge/>
          </w:tcPr>
          <w:p w14:paraId="343E1FA3" w14:textId="77777777" w:rsidR="008210C9" w:rsidRDefault="008210C9" w:rsidP="009C282F">
            <w:pPr>
              <w:jc w:val="center"/>
            </w:pPr>
          </w:p>
        </w:tc>
        <w:tc>
          <w:tcPr>
            <w:tcW w:w="4245" w:type="dxa"/>
          </w:tcPr>
          <w:p w14:paraId="0531686E" w14:textId="77777777" w:rsidR="008210C9" w:rsidRDefault="007C6E0D" w:rsidP="009C282F">
            <w:pPr>
              <w:jc w:val="center"/>
            </w:pPr>
            <w:r>
              <w:t>Citrusin B</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4E5083E9" w14:textId="639278CE" w:rsidR="0083118A" w:rsidRDefault="0083118A" w:rsidP="009C282F">
            <w:pPr>
              <w:jc w:val="center"/>
            </w:pPr>
          </w:p>
        </w:tc>
        <w:tc>
          <w:tcPr>
            <w:tcW w:w="1728" w:type="dxa"/>
          </w:tcPr>
          <w:p w14:paraId="01E1575E" w14:textId="77777777" w:rsidR="008210C9" w:rsidRDefault="007C6E0D" w:rsidP="009C282F">
            <w:pPr>
              <w:jc w:val="center"/>
            </w:pPr>
            <w:r>
              <w:rPr>
                <w:rFonts w:ascii="Segoe UI" w:hAnsi="Segoe UI" w:cs="Segoe UI"/>
                <w:color w:val="212121"/>
                <w:shd w:val="clear" w:color="auto" w:fill="FFFFFF"/>
              </w:rPr>
              <w:t>11972318</w:t>
            </w:r>
          </w:p>
        </w:tc>
      </w:tr>
      <w:tr w:rsidR="008210C9" w14:paraId="4FA77CFB" w14:textId="77777777" w:rsidTr="00C44C3C">
        <w:trPr>
          <w:trHeight w:val="37"/>
        </w:trPr>
        <w:tc>
          <w:tcPr>
            <w:tcW w:w="1240" w:type="dxa"/>
            <w:vMerge/>
          </w:tcPr>
          <w:p w14:paraId="2CB32D40" w14:textId="77777777" w:rsidR="008210C9" w:rsidRDefault="008210C9" w:rsidP="009C282F">
            <w:pPr>
              <w:jc w:val="center"/>
            </w:pPr>
          </w:p>
        </w:tc>
        <w:tc>
          <w:tcPr>
            <w:tcW w:w="2363" w:type="dxa"/>
            <w:vMerge/>
          </w:tcPr>
          <w:p w14:paraId="70DBC0DF" w14:textId="77777777" w:rsidR="008210C9" w:rsidRDefault="008210C9" w:rsidP="009C282F">
            <w:pPr>
              <w:jc w:val="center"/>
            </w:pPr>
          </w:p>
        </w:tc>
        <w:tc>
          <w:tcPr>
            <w:tcW w:w="4245" w:type="dxa"/>
          </w:tcPr>
          <w:p w14:paraId="7160BD0B" w14:textId="77777777" w:rsidR="008210C9" w:rsidRDefault="007A1B52" w:rsidP="009C282F">
            <w:pPr>
              <w:jc w:val="center"/>
            </w:pPr>
            <w:r>
              <w:t>Betulic acid</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398315EF" w14:textId="53800586" w:rsidR="0083118A" w:rsidRDefault="0083118A" w:rsidP="009C282F">
            <w:pPr>
              <w:jc w:val="center"/>
            </w:pPr>
          </w:p>
        </w:tc>
        <w:tc>
          <w:tcPr>
            <w:tcW w:w="1728" w:type="dxa"/>
          </w:tcPr>
          <w:p w14:paraId="74ED5374" w14:textId="77777777" w:rsidR="008210C9" w:rsidRDefault="007A1B52" w:rsidP="009C282F">
            <w:pPr>
              <w:jc w:val="center"/>
            </w:pPr>
            <w:r>
              <w:rPr>
                <w:rFonts w:ascii="Segoe UI" w:hAnsi="Segoe UI" w:cs="Segoe UI"/>
                <w:color w:val="212121"/>
                <w:shd w:val="clear" w:color="auto" w:fill="FFFFFF"/>
              </w:rPr>
              <w:t>64971</w:t>
            </w:r>
          </w:p>
        </w:tc>
      </w:tr>
      <w:tr w:rsidR="008210C9" w14:paraId="397B4AA6" w14:textId="77777777" w:rsidTr="00C44C3C">
        <w:trPr>
          <w:trHeight w:val="37"/>
        </w:trPr>
        <w:tc>
          <w:tcPr>
            <w:tcW w:w="1240" w:type="dxa"/>
            <w:vMerge/>
          </w:tcPr>
          <w:p w14:paraId="67727C21" w14:textId="77777777" w:rsidR="008210C9" w:rsidRDefault="008210C9" w:rsidP="009C282F">
            <w:pPr>
              <w:jc w:val="center"/>
            </w:pPr>
          </w:p>
        </w:tc>
        <w:tc>
          <w:tcPr>
            <w:tcW w:w="2363" w:type="dxa"/>
            <w:vMerge/>
          </w:tcPr>
          <w:p w14:paraId="2E10DAC0" w14:textId="77777777" w:rsidR="008210C9" w:rsidRDefault="008210C9" w:rsidP="009C282F">
            <w:pPr>
              <w:jc w:val="center"/>
            </w:pPr>
          </w:p>
        </w:tc>
        <w:tc>
          <w:tcPr>
            <w:tcW w:w="4245" w:type="dxa"/>
          </w:tcPr>
          <w:p w14:paraId="0E5776FC" w14:textId="77777777" w:rsidR="008210C9" w:rsidRDefault="007A1B52" w:rsidP="009C282F">
            <w:pPr>
              <w:jc w:val="center"/>
            </w:pPr>
            <w:r>
              <w:t>Rehmaglutin C</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57A4CCA5" w14:textId="27414742" w:rsidR="0083118A" w:rsidRDefault="0083118A" w:rsidP="009C282F">
            <w:pPr>
              <w:jc w:val="center"/>
            </w:pPr>
          </w:p>
        </w:tc>
        <w:tc>
          <w:tcPr>
            <w:tcW w:w="1728" w:type="dxa"/>
          </w:tcPr>
          <w:p w14:paraId="684BA810" w14:textId="77777777" w:rsidR="008210C9" w:rsidRDefault="007A1B52" w:rsidP="009C282F">
            <w:pPr>
              <w:jc w:val="center"/>
            </w:pPr>
            <w:r>
              <w:rPr>
                <w:rFonts w:ascii="Segoe UI" w:hAnsi="Segoe UI" w:cs="Segoe UI"/>
                <w:color w:val="212121"/>
                <w:shd w:val="clear" w:color="auto" w:fill="FFFFFF"/>
              </w:rPr>
              <w:t>21637649</w:t>
            </w:r>
          </w:p>
        </w:tc>
      </w:tr>
      <w:tr w:rsidR="008210C9" w14:paraId="079862DF" w14:textId="77777777" w:rsidTr="00C44C3C">
        <w:trPr>
          <w:trHeight w:val="37"/>
        </w:trPr>
        <w:tc>
          <w:tcPr>
            <w:tcW w:w="1240" w:type="dxa"/>
            <w:vMerge/>
          </w:tcPr>
          <w:p w14:paraId="49EB9E2B" w14:textId="77777777" w:rsidR="008210C9" w:rsidRDefault="008210C9" w:rsidP="009C282F">
            <w:pPr>
              <w:jc w:val="center"/>
            </w:pPr>
          </w:p>
        </w:tc>
        <w:tc>
          <w:tcPr>
            <w:tcW w:w="2363" w:type="dxa"/>
            <w:vMerge/>
          </w:tcPr>
          <w:p w14:paraId="6F1FA59E" w14:textId="77777777" w:rsidR="008210C9" w:rsidRDefault="008210C9" w:rsidP="009C282F">
            <w:pPr>
              <w:jc w:val="center"/>
            </w:pPr>
          </w:p>
        </w:tc>
        <w:tc>
          <w:tcPr>
            <w:tcW w:w="4245" w:type="dxa"/>
          </w:tcPr>
          <w:p w14:paraId="5C09D3FE" w14:textId="77777777" w:rsidR="008210C9" w:rsidRDefault="007A1B52" w:rsidP="009C282F">
            <w:pPr>
              <w:jc w:val="center"/>
            </w:pPr>
            <w:r>
              <w:t>4,2</w:t>
            </w:r>
            <w:r w:rsidR="00782616">
              <w:rPr>
                <w:rFonts w:ascii="Calibri" w:hAnsi="Calibri" w:cs="Calibri"/>
              </w:rPr>
              <w:t>’</w:t>
            </w:r>
            <w:r>
              <w:t>,4</w:t>
            </w:r>
            <w:r w:rsidR="00782616">
              <w:rPr>
                <w:rFonts w:ascii="Calibri" w:hAnsi="Calibri" w:cs="Calibri"/>
              </w:rPr>
              <w:t>’</w:t>
            </w:r>
            <w:r>
              <w:t>-Trihydroxychalcone</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2C21A1F9" w14:textId="4C7C6A60" w:rsidR="0083118A" w:rsidRDefault="0083118A" w:rsidP="009C282F">
            <w:pPr>
              <w:jc w:val="center"/>
            </w:pPr>
          </w:p>
        </w:tc>
        <w:tc>
          <w:tcPr>
            <w:tcW w:w="1728" w:type="dxa"/>
          </w:tcPr>
          <w:p w14:paraId="214FA5CD" w14:textId="77777777" w:rsidR="008210C9" w:rsidRDefault="00782616" w:rsidP="009C282F">
            <w:pPr>
              <w:jc w:val="center"/>
            </w:pPr>
            <w:r>
              <w:rPr>
                <w:rFonts w:ascii="Segoe UI" w:hAnsi="Segoe UI" w:cs="Segoe UI"/>
                <w:color w:val="212121"/>
                <w:shd w:val="clear" w:color="auto" w:fill="FFFFFF"/>
              </w:rPr>
              <w:t>77520393</w:t>
            </w:r>
          </w:p>
        </w:tc>
      </w:tr>
      <w:tr w:rsidR="008210C9" w14:paraId="01651B95" w14:textId="77777777" w:rsidTr="00C44C3C">
        <w:trPr>
          <w:trHeight w:val="37"/>
        </w:trPr>
        <w:tc>
          <w:tcPr>
            <w:tcW w:w="1240" w:type="dxa"/>
            <w:vMerge/>
          </w:tcPr>
          <w:p w14:paraId="7C15BDBB" w14:textId="77777777" w:rsidR="008210C9" w:rsidRDefault="008210C9" w:rsidP="009C282F">
            <w:pPr>
              <w:jc w:val="center"/>
            </w:pPr>
          </w:p>
        </w:tc>
        <w:tc>
          <w:tcPr>
            <w:tcW w:w="2363" w:type="dxa"/>
            <w:vMerge/>
          </w:tcPr>
          <w:p w14:paraId="691C9C07" w14:textId="77777777" w:rsidR="008210C9" w:rsidRDefault="008210C9" w:rsidP="009C282F">
            <w:pPr>
              <w:jc w:val="center"/>
            </w:pPr>
          </w:p>
        </w:tc>
        <w:tc>
          <w:tcPr>
            <w:tcW w:w="4245" w:type="dxa"/>
          </w:tcPr>
          <w:p w14:paraId="7EEEDE81" w14:textId="77777777" w:rsidR="008210C9" w:rsidRDefault="00782616" w:rsidP="009C282F">
            <w:pPr>
              <w:jc w:val="center"/>
            </w:pPr>
            <w:r>
              <w:t>Kaempferol-3-O-rutinoside</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099AA45E" w14:textId="00169F6E" w:rsidR="0083118A" w:rsidRDefault="0083118A" w:rsidP="009C282F">
            <w:pPr>
              <w:jc w:val="center"/>
            </w:pPr>
          </w:p>
        </w:tc>
        <w:tc>
          <w:tcPr>
            <w:tcW w:w="1728" w:type="dxa"/>
          </w:tcPr>
          <w:p w14:paraId="0CA06C3D" w14:textId="77777777" w:rsidR="008210C9" w:rsidRDefault="00782616" w:rsidP="009C282F">
            <w:pPr>
              <w:jc w:val="center"/>
            </w:pPr>
            <w:r>
              <w:rPr>
                <w:rFonts w:ascii="Segoe UI" w:hAnsi="Segoe UI" w:cs="Segoe UI"/>
                <w:color w:val="212121"/>
                <w:shd w:val="clear" w:color="auto" w:fill="FFFFFF"/>
              </w:rPr>
              <w:t>5318767</w:t>
            </w:r>
          </w:p>
        </w:tc>
      </w:tr>
      <w:tr w:rsidR="008210C9" w14:paraId="37B50935" w14:textId="77777777" w:rsidTr="00C44C3C">
        <w:trPr>
          <w:trHeight w:val="37"/>
        </w:trPr>
        <w:tc>
          <w:tcPr>
            <w:tcW w:w="1240" w:type="dxa"/>
            <w:vMerge/>
          </w:tcPr>
          <w:p w14:paraId="1EDFD82E" w14:textId="77777777" w:rsidR="008210C9" w:rsidRDefault="008210C9" w:rsidP="009C282F">
            <w:pPr>
              <w:jc w:val="center"/>
            </w:pPr>
          </w:p>
        </w:tc>
        <w:tc>
          <w:tcPr>
            <w:tcW w:w="2363" w:type="dxa"/>
            <w:vMerge/>
          </w:tcPr>
          <w:p w14:paraId="0C752745" w14:textId="77777777" w:rsidR="008210C9" w:rsidRDefault="008210C9" w:rsidP="009C282F">
            <w:pPr>
              <w:jc w:val="center"/>
            </w:pPr>
          </w:p>
        </w:tc>
        <w:tc>
          <w:tcPr>
            <w:tcW w:w="4245" w:type="dxa"/>
          </w:tcPr>
          <w:p w14:paraId="057036C8" w14:textId="77777777" w:rsidR="008210C9" w:rsidRDefault="00782616" w:rsidP="009C282F">
            <w:pPr>
              <w:jc w:val="center"/>
            </w:pPr>
            <w:r>
              <w:t>Asperuloside</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tc>
        <w:tc>
          <w:tcPr>
            <w:tcW w:w="1728" w:type="dxa"/>
          </w:tcPr>
          <w:p w14:paraId="3CF25509" w14:textId="77777777" w:rsidR="008210C9" w:rsidRDefault="00782616" w:rsidP="009C282F">
            <w:pPr>
              <w:jc w:val="center"/>
            </w:pPr>
            <w:r>
              <w:rPr>
                <w:rFonts w:ascii="Segoe UI" w:hAnsi="Segoe UI" w:cs="Segoe UI"/>
                <w:color w:val="212121"/>
                <w:shd w:val="clear" w:color="auto" w:fill="FFFFFF"/>
              </w:rPr>
              <w:t>84298</w:t>
            </w:r>
          </w:p>
        </w:tc>
      </w:tr>
      <w:tr w:rsidR="008210C9" w14:paraId="085CB06F" w14:textId="77777777" w:rsidTr="00C44C3C">
        <w:trPr>
          <w:trHeight w:val="37"/>
        </w:trPr>
        <w:tc>
          <w:tcPr>
            <w:tcW w:w="1240" w:type="dxa"/>
            <w:vMerge/>
          </w:tcPr>
          <w:p w14:paraId="372F0AA0" w14:textId="77777777" w:rsidR="008210C9" w:rsidRDefault="008210C9" w:rsidP="009C282F">
            <w:pPr>
              <w:jc w:val="center"/>
            </w:pPr>
          </w:p>
        </w:tc>
        <w:tc>
          <w:tcPr>
            <w:tcW w:w="2363" w:type="dxa"/>
            <w:vMerge/>
          </w:tcPr>
          <w:p w14:paraId="22B763D5" w14:textId="77777777" w:rsidR="008210C9" w:rsidRDefault="008210C9" w:rsidP="009C282F">
            <w:pPr>
              <w:jc w:val="center"/>
            </w:pPr>
          </w:p>
        </w:tc>
        <w:tc>
          <w:tcPr>
            <w:tcW w:w="4245" w:type="dxa"/>
          </w:tcPr>
          <w:p w14:paraId="64D39DAE" w14:textId="77777777" w:rsidR="008210C9" w:rsidRDefault="00DB6E28" w:rsidP="009C282F">
            <w:pPr>
              <w:jc w:val="center"/>
            </w:pPr>
            <w:r>
              <w:t>Asperulosidic acid</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707DB5B2" w14:textId="2CDAE6C3" w:rsidR="0083118A" w:rsidRDefault="0083118A" w:rsidP="009C282F">
            <w:pPr>
              <w:jc w:val="center"/>
            </w:pPr>
          </w:p>
        </w:tc>
        <w:tc>
          <w:tcPr>
            <w:tcW w:w="1728" w:type="dxa"/>
          </w:tcPr>
          <w:p w14:paraId="21B06D45" w14:textId="77777777" w:rsidR="008210C9" w:rsidRDefault="00DB6E28" w:rsidP="009C282F">
            <w:pPr>
              <w:jc w:val="center"/>
            </w:pPr>
            <w:r>
              <w:rPr>
                <w:rFonts w:ascii="Segoe UI" w:hAnsi="Segoe UI" w:cs="Segoe UI"/>
                <w:color w:val="212121"/>
                <w:shd w:val="clear" w:color="auto" w:fill="FFFFFF"/>
              </w:rPr>
              <w:t>11968867</w:t>
            </w:r>
          </w:p>
        </w:tc>
      </w:tr>
      <w:tr w:rsidR="008210C9" w14:paraId="3B686499" w14:textId="77777777" w:rsidTr="00C44C3C">
        <w:trPr>
          <w:trHeight w:val="37"/>
        </w:trPr>
        <w:tc>
          <w:tcPr>
            <w:tcW w:w="1240" w:type="dxa"/>
            <w:vMerge/>
          </w:tcPr>
          <w:p w14:paraId="66E946EC" w14:textId="77777777" w:rsidR="008210C9" w:rsidRDefault="008210C9" w:rsidP="009C282F">
            <w:pPr>
              <w:jc w:val="center"/>
            </w:pPr>
          </w:p>
        </w:tc>
        <w:tc>
          <w:tcPr>
            <w:tcW w:w="2363" w:type="dxa"/>
            <w:vMerge/>
          </w:tcPr>
          <w:p w14:paraId="1E52B935" w14:textId="77777777" w:rsidR="008210C9" w:rsidRDefault="008210C9" w:rsidP="009C282F">
            <w:pPr>
              <w:jc w:val="center"/>
            </w:pPr>
          </w:p>
        </w:tc>
        <w:tc>
          <w:tcPr>
            <w:tcW w:w="4245" w:type="dxa"/>
          </w:tcPr>
          <w:p w14:paraId="4A6F9FDD" w14:textId="77777777" w:rsidR="008210C9" w:rsidRDefault="00DB6E28" w:rsidP="009C282F">
            <w:pPr>
              <w:jc w:val="center"/>
            </w:pPr>
            <w:r>
              <w:t>Deacetyl asperulosidic acid</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6697E830" w14:textId="25550A0F" w:rsidR="0083118A" w:rsidRDefault="0083118A" w:rsidP="009C282F">
            <w:pPr>
              <w:jc w:val="center"/>
            </w:pPr>
          </w:p>
        </w:tc>
        <w:tc>
          <w:tcPr>
            <w:tcW w:w="1728" w:type="dxa"/>
          </w:tcPr>
          <w:p w14:paraId="6CB373A5" w14:textId="77777777" w:rsidR="008210C9" w:rsidRDefault="00DB6E28" w:rsidP="009C282F">
            <w:pPr>
              <w:jc w:val="center"/>
            </w:pPr>
            <w:r>
              <w:rPr>
                <w:rFonts w:ascii="Segoe UI" w:hAnsi="Segoe UI" w:cs="Segoe UI"/>
                <w:color w:val="212121"/>
                <w:shd w:val="clear" w:color="auto" w:fill="FFFFFF"/>
              </w:rPr>
              <w:t>6325021</w:t>
            </w:r>
          </w:p>
        </w:tc>
      </w:tr>
      <w:tr w:rsidR="008210C9" w14:paraId="1528CBA5" w14:textId="77777777" w:rsidTr="00C44C3C">
        <w:trPr>
          <w:trHeight w:val="37"/>
        </w:trPr>
        <w:tc>
          <w:tcPr>
            <w:tcW w:w="1240" w:type="dxa"/>
            <w:vMerge/>
          </w:tcPr>
          <w:p w14:paraId="2EE80B8A" w14:textId="77777777" w:rsidR="008210C9" w:rsidRDefault="008210C9" w:rsidP="009C282F">
            <w:pPr>
              <w:jc w:val="center"/>
            </w:pPr>
          </w:p>
        </w:tc>
        <w:tc>
          <w:tcPr>
            <w:tcW w:w="2363" w:type="dxa"/>
            <w:vMerge/>
          </w:tcPr>
          <w:p w14:paraId="170F6B53" w14:textId="77777777" w:rsidR="008210C9" w:rsidRDefault="008210C9" w:rsidP="009C282F">
            <w:pPr>
              <w:jc w:val="center"/>
            </w:pPr>
          </w:p>
        </w:tc>
        <w:tc>
          <w:tcPr>
            <w:tcW w:w="4245" w:type="dxa"/>
          </w:tcPr>
          <w:p w14:paraId="4A5ED7FE" w14:textId="77777777" w:rsidR="008210C9" w:rsidRDefault="00DB6E28" w:rsidP="009C282F">
            <w:pPr>
              <w:jc w:val="center"/>
            </w:pPr>
            <w:r>
              <w:t>Eucommiol</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45951FDA" w14:textId="3754C6E4" w:rsidR="0083118A" w:rsidRDefault="0083118A" w:rsidP="009C282F">
            <w:pPr>
              <w:jc w:val="center"/>
            </w:pPr>
          </w:p>
        </w:tc>
        <w:tc>
          <w:tcPr>
            <w:tcW w:w="1728" w:type="dxa"/>
          </w:tcPr>
          <w:p w14:paraId="04F3B9BA" w14:textId="77777777" w:rsidR="008210C9" w:rsidRDefault="00DB6E28" w:rsidP="009C282F">
            <w:pPr>
              <w:jc w:val="center"/>
            </w:pPr>
            <w:r>
              <w:rPr>
                <w:rFonts w:ascii="Segoe UI" w:hAnsi="Segoe UI" w:cs="Segoe UI"/>
                <w:color w:val="212121"/>
                <w:shd w:val="clear" w:color="auto" w:fill="FFFFFF"/>
              </w:rPr>
              <w:t>154373</w:t>
            </w:r>
          </w:p>
        </w:tc>
      </w:tr>
      <w:tr w:rsidR="008210C9" w14:paraId="7E5A839F" w14:textId="77777777" w:rsidTr="00C44C3C">
        <w:trPr>
          <w:trHeight w:val="37"/>
        </w:trPr>
        <w:tc>
          <w:tcPr>
            <w:tcW w:w="1240" w:type="dxa"/>
            <w:vMerge/>
          </w:tcPr>
          <w:p w14:paraId="59193FD3" w14:textId="77777777" w:rsidR="008210C9" w:rsidRDefault="008210C9" w:rsidP="009C282F">
            <w:pPr>
              <w:jc w:val="center"/>
            </w:pPr>
          </w:p>
        </w:tc>
        <w:tc>
          <w:tcPr>
            <w:tcW w:w="2363" w:type="dxa"/>
            <w:vMerge/>
          </w:tcPr>
          <w:p w14:paraId="38B2550C" w14:textId="77777777" w:rsidR="008210C9" w:rsidRDefault="008210C9" w:rsidP="009C282F">
            <w:pPr>
              <w:jc w:val="center"/>
            </w:pPr>
          </w:p>
        </w:tc>
        <w:tc>
          <w:tcPr>
            <w:tcW w:w="4245" w:type="dxa"/>
          </w:tcPr>
          <w:p w14:paraId="5E33130F" w14:textId="77777777" w:rsidR="008210C9" w:rsidRDefault="00DB6E28" w:rsidP="009C282F">
            <w:pPr>
              <w:jc w:val="center"/>
            </w:pPr>
            <w:r>
              <w:t>Eucomoside A</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2C758D92" w14:textId="339109D6" w:rsidR="0083118A" w:rsidRDefault="0083118A" w:rsidP="009C282F">
            <w:pPr>
              <w:jc w:val="center"/>
            </w:pPr>
          </w:p>
        </w:tc>
        <w:tc>
          <w:tcPr>
            <w:tcW w:w="1728" w:type="dxa"/>
          </w:tcPr>
          <w:p w14:paraId="34C4D635" w14:textId="77777777" w:rsidR="008210C9" w:rsidRDefault="00DB6E28" w:rsidP="009C282F">
            <w:pPr>
              <w:jc w:val="center"/>
            </w:pPr>
            <w:r>
              <w:rPr>
                <w:rFonts w:ascii="Segoe UI" w:hAnsi="Segoe UI" w:cs="Segoe UI"/>
                <w:color w:val="212121"/>
                <w:shd w:val="clear" w:color="auto" w:fill="FFFFFF"/>
              </w:rPr>
              <w:t>102382672</w:t>
            </w:r>
          </w:p>
        </w:tc>
      </w:tr>
      <w:tr w:rsidR="008210C9" w14:paraId="66942625" w14:textId="77777777" w:rsidTr="00C44C3C">
        <w:trPr>
          <w:trHeight w:val="37"/>
        </w:trPr>
        <w:tc>
          <w:tcPr>
            <w:tcW w:w="1240" w:type="dxa"/>
            <w:vMerge/>
          </w:tcPr>
          <w:p w14:paraId="717858D4" w14:textId="77777777" w:rsidR="008210C9" w:rsidRDefault="008210C9" w:rsidP="009C282F">
            <w:pPr>
              <w:jc w:val="center"/>
            </w:pPr>
          </w:p>
        </w:tc>
        <w:tc>
          <w:tcPr>
            <w:tcW w:w="2363" w:type="dxa"/>
            <w:vMerge/>
          </w:tcPr>
          <w:p w14:paraId="30F4B6C6" w14:textId="77777777" w:rsidR="008210C9" w:rsidRDefault="008210C9" w:rsidP="009C282F">
            <w:pPr>
              <w:jc w:val="center"/>
            </w:pPr>
          </w:p>
        </w:tc>
        <w:tc>
          <w:tcPr>
            <w:tcW w:w="4245" w:type="dxa"/>
          </w:tcPr>
          <w:p w14:paraId="06AFB9F2" w14:textId="77777777" w:rsidR="008210C9" w:rsidRDefault="007806B9" w:rsidP="009C282F">
            <w:pPr>
              <w:jc w:val="center"/>
            </w:pPr>
            <w:r>
              <w:t>Eucomoside B</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3714AA37" w14:textId="686F08C1" w:rsidR="0083118A" w:rsidRDefault="0083118A" w:rsidP="009C282F">
            <w:pPr>
              <w:jc w:val="center"/>
            </w:pPr>
          </w:p>
        </w:tc>
        <w:tc>
          <w:tcPr>
            <w:tcW w:w="1728" w:type="dxa"/>
          </w:tcPr>
          <w:p w14:paraId="2ED2C31E" w14:textId="77777777" w:rsidR="008210C9" w:rsidRDefault="007806B9" w:rsidP="009C282F">
            <w:pPr>
              <w:jc w:val="center"/>
            </w:pPr>
            <w:r>
              <w:rPr>
                <w:rFonts w:ascii="Segoe UI" w:hAnsi="Segoe UI" w:cs="Segoe UI"/>
                <w:color w:val="212121"/>
                <w:shd w:val="clear" w:color="auto" w:fill="FFFFFF"/>
              </w:rPr>
              <w:t>23624546</w:t>
            </w:r>
          </w:p>
        </w:tc>
      </w:tr>
      <w:tr w:rsidR="008210C9" w14:paraId="63EF7EF3" w14:textId="77777777" w:rsidTr="00C44C3C">
        <w:trPr>
          <w:trHeight w:val="37"/>
        </w:trPr>
        <w:tc>
          <w:tcPr>
            <w:tcW w:w="1240" w:type="dxa"/>
            <w:vMerge/>
          </w:tcPr>
          <w:p w14:paraId="5C8847E2" w14:textId="77777777" w:rsidR="008210C9" w:rsidRDefault="008210C9" w:rsidP="009C282F">
            <w:pPr>
              <w:jc w:val="center"/>
            </w:pPr>
          </w:p>
        </w:tc>
        <w:tc>
          <w:tcPr>
            <w:tcW w:w="2363" w:type="dxa"/>
            <w:vMerge/>
          </w:tcPr>
          <w:p w14:paraId="733A9F43" w14:textId="77777777" w:rsidR="008210C9" w:rsidRDefault="008210C9" w:rsidP="009C282F">
            <w:pPr>
              <w:jc w:val="center"/>
            </w:pPr>
          </w:p>
        </w:tc>
        <w:tc>
          <w:tcPr>
            <w:tcW w:w="4245" w:type="dxa"/>
          </w:tcPr>
          <w:p w14:paraId="423F73F5" w14:textId="77777777" w:rsidR="008210C9" w:rsidRDefault="007806B9" w:rsidP="009C282F">
            <w:pPr>
              <w:jc w:val="center"/>
            </w:pPr>
            <w:r>
              <w:t>Eucomoside C</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2AFCB857" w14:textId="1E7D269F" w:rsidR="0083118A" w:rsidRDefault="0083118A" w:rsidP="009C282F">
            <w:pPr>
              <w:jc w:val="center"/>
            </w:pPr>
          </w:p>
        </w:tc>
        <w:tc>
          <w:tcPr>
            <w:tcW w:w="1728" w:type="dxa"/>
          </w:tcPr>
          <w:p w14:paraId="3C38A3C5" w14:textId="77777777" w:rsidR="008210C9" w:rsidRDefault="007806B9" w:rsidP="009C282F">
            <w:pPr>
              <w:jc w:val="center"/>
            </w:pPr>
            <w:r>
              <w:rPr>
                <w:rFonts w:ascii="Segoe UI" w:hAnsi="Segoe UI" w:cs="Segoe UI"/>
                <w:color w:val="212121"/>
                <w:shd w:val="clear" w:color="auto" w:fill="FFFFFF"/>
              </w:rPr>
              <w:t>23625086</w:t>
            </w:r>
          </w:p>
        </w:tc>
      </w:tr>
      <w:tr w:rsidR="008210C9" w14:paraId="7246C591" w14:textId="77777777" w:rsidTr="00C44C3C">
        <w:trPr>
          <w:trHeight w:val="37"/>
        </w:trPr>
        <w:tc>
          <w:tcPr>
            <w:tcW w:w="1240" w:type="dxa"/>
            <w:vMerge/>
          </w:tcPr>
          <w:p w14:paraId="75E62DEE" w14:textId="77777777" w:rsidR="008210C9" w:rsidRDefault="008210C9" w:rsidP="009C282F">
            <w:pPr>
              <w:jc w:val="center"/>
            </w:pPr>
          </w:p>
        </w:tc>
        <w:tc>
          <w:tcPr>
            <w:tcW w:w="2363" w:type="dxa"/>
            <w:vMerge/>
          </w:tcPr>
          <w:p w14:paraId="1A7CF4C1" w14:textId="77777777" w:rsidR="008210C9" w:rsidRDefault="008210C9" w:rsidP="009C282F">
            <w:pPr>
              <w:jc w:val="center"/>
            </w:pPr>
          </w:p>
        </w:tc>
        <w:tc>
          <w:tcPr>
            <w:tcW w:w="4245" w:type="dxa"/>
          </w:tcPr>
          <w:p w14:paraId="01C519F2" w14:textId="77777777" w:rsidR="008210C9" w:rsidRDefault="00BB319E" w:rsidP="009C282F">
            <w:pPr>
              <w:jc w:val="center"/>
            </w:pPr>
            <w:r>
              <w:t>Reptoside</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46C65C2A" w14:textId="175061D0" w:rsidR="0083118A" w:rsidRDefault="0083118A" w:rsidP="009C282F">
            <w:pPr>
              <w:jc w:val="center"/>
            </w:pPr>
          </w:p>
        </w:tc>
        <w:tc>
          <w:tcPr>
            <w:tcW w:w="1728" w:type="dxa"/>
          </w:tcPr>
          <w:p w14:paraId="42CA9F1C" w14:textId="77777777" w:rsidR="008210C9" w:rsidRDefault="00BB319E" w:rsidP="009C282F">
            <w:pPr>
              <w:jc w:val="center"/>
            </w:pPr>
            <w:r>
              <w:rPr>
                <w:rFonts w:ascii="Segoe UI" w:hAnsi="Segoe UI" w:cs="Segoe UI"/>
                <w:color w:val="212121"/>
                <w:shd w:val="clear" w:color="auto" w:fill="FFFFFF"/>
              </w:rPr>
              <w:t>44584096</w:t>
            </w:r>
          </w:p>
        </w:tc>
      </w:tr>
      <w:tr w:rsidR="008210C9" w14:paraId="7DA4E091" w14:textId="77777777" w:rsidTr="00C44C3C">
        <w:trPr>
          <w:trHeight w:val="37"/>
        </w:trPr>
        <w:tc>
          <w:tcPr>
            <w:tcW w:w="1240" w:type="dxa"/>
            <w:vMerge/>
          </w:tcPr>
          <w:p w14:paraId="2016480F" w14:textId="77777777" w:rsidR="008210C9" w:rsidRDefault="008210C9" w:rsidP="009C282F">
            <w:pPr>
              <w:jc w:val="center"/>
            </w:pPr>
          </w:p>
        </w:tc>
        <w:tc>
          <w:tcPr>
            <w:tcW w:w="2363" w:type="dxa"/>
            <w:vMerge/>
          </w:tcPr>
          <w:p w14:paraId="11D72F02" w14:textId="77777777" w:rsidR="008210C9" w:rsidRDefault="008210C9" w:rsidP="009C282F">
            <w:pPr>
              <w:jc w:val="center"/>
            </w:pPr>
          </w:p>
        </w:tc>
        <w:tc>
          <w:tcPr>
            <w:tcW w:w="4245" w:type="dxa"/>
          </w:tcPr>
          <w:p w14:paraId="4D0D5DCA" w14:textId="77777777" w:rsidR="008210C9" w:rsidRDefault="00BB319E" w:rsidP="009C282F">
            <w:pPr>
              <w:jc w:val="center"/>
            </w:pPr>
            <w:r>
              <w:t>3-(3,4-Dihydroxyphenyl) propionic acid</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0733251D" w14:textId="018100EE" w:rsidR="0083118A" w:rsidRDefault="0083118A" w:rsidP="009C282F">
            <w:pPr>
              <w:jc w:val="center"/>
            </w:pPr>
          </w:p>
        </w:tc>
        <w:tc>
          <w:tcPr>
            <w:tcW w:w="1728" w:type="dxa"/>
          </w:tcPr>
          <w:p w14:paraId="502384A7" w14:textId="77777777" w:rsidR="008210C9" w:rsidRDefault="00BB319E" w:rsidP="009C282F">
            <w:pPr>
              <w:jc w:val="center"/>
            </w:pPr>
            <w:r>
              <w:rPr>
                <w:rFonts w:ascii="Segoe UI" w:hAnsi="Segoe UI" w:cs="Segoe UI"/>
                <w:color w:val="212121"/>
                <w:shd w:val="clear" w:color="auto" w:fill="FFFFFF"/>
              </w:rPr>
              <w:t>348154</w:t>
            </w:r>
          </w:p>
        </w:tc>
      </w:tr>
      <w:tr w:rsidR="008210C9" w14:paraId="38FC8D7F" w14:textId="77777777" w:rsidTr="00C44C3C">
        <w:trPr>
          <w:trHeight w:val="37"/>
        </w:trPr>
        <w:tc>
          <w:tcPr>
            <w:tcW w:w="1240" w:type="dxa"/>
            <w:vMerge/>
          </w:tcPr>
          <w:p w14:paraId="39481C14" w14:textId="77777777" w:rsidR="008210C9" w:rsidRDefault="008210C9" w:rsidP="009C282F">
            <w:pPr>
              <w:jc w:val="center"/>
            </w:pPr>
          </w:p>
        </w:tc>
        <w:tc>
          <w:tcPr>
            <w:tcW w:w="2363" w:type="dxa"/>
            <w:vMerge/>
          </w:tcPr>
          <w:p w14:paraId="1E69F96B" w14:textId="77777777" w:rsidR="008210C9" w:rsidRDefault="008210C9" w:rsidP="009C282F">
            <w:pPr>
              <w:jc w:val="center"/>
            </w:pPr>
          </w:p>
        </w:tc>
        <w:tc>
          <w:tcPr>
            <w:tcW w:w="4245" w:type="dxa"/>
          </w:tcPr>
          <w:p w14:paraId="20A2E95C" w14:textId="77777777" w:rsidR="008210C9" w:rsidRDefault="00BB319E" w:rsidP="009C282F">
            <w:pPr>
              <w:jc w:val="center"/>
            </w:pPr>
            <w:r>
              <w:t>Isochlorogenic acid A</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629242A7" w14:textId="14D3E91E" w:rsidR="0083118A" w:rsidRDefault="0083118A" w:rsidP="009C282F">
            <w:pPr>
              <w:jc w:val="center"/>
            </w:pPr>
          </w:p>
        </w:tc>
        <w:tc>
          <w:tcPr>
            <w:tcW w:w="1728" w:type="dxa"/>
          </w:tcPr>
          <w:p w14:paraId="2013F722" w14:textId="77777777" w:rsidR="008210C9" w:rsidRDefault="00BB319E" w:rsidP="009C282F">
            <w:pPr>
              <w:jc w:val="center"/>
            </w:pPr>
            <w:r>
              <w:rPr>
                <w:rFonts w:ascii="Segoe UI" w:hAnsi="Segoe UI" w:cs="Segoe UI"/>
                <w:color w:val="212121"/>
                <w:shd w:val="clear" w:color="auto" w:fill="FFFFFF"/>
              </w:rPr>
              <w:t>6474310</w:t>
            </w:r>
          </w:p>
        </w:tc>
      </w:tr>
      <w:tr w:rsidR="008210C9" w14:paraId="35CDB9F2" w14:textId="77777777" w:rsidTr="00C44C3C">
        <w:trPr>
          <w:trHeight w:val="37"/>
        </w:trPr>
        <w:tc>
          <w:tcPr>
            <w:tcW w:w="1240" w:type="dxa"/>
            <w:vMerge/>
          </w:tcPr>
          <w:p w14:paraId="4BCD192D" w14:textId="77777777" w:rsidR="008210C9" w:rsidRDefault="008210C9" w:rsidP="009C282F">
            <w:pPr>
              <w:jc w:val="center"/>
            </w:pPr>
          </w:p>
        </w:tc>
        <w:tc>
          <w:tcPr>
            <w:tcW w:w="2363" w:type="dxa"/>
            <w:vMerge/>
          </w:tcPr>
          <w:p w14:paraId="164BBD99" w14:textId="77777777" w:rsidR="008210C9" w:rsidRDefault="008210C9" w:rsidP="009C282F">
            <w:pPr>
              <w:jc w:val="center"/>
            </w:pPr>
          </w:p>
        </w:tc>
        <w:tc>
          <w:tcPr>
            <w:tcW w:w="4245" w:type="dxa"/>
          </w:tcPr>
          <w:p w14:paraId="2154CD03" w14:textId="77777777" w:rsidR="008210C9" w:rsidRDefault="00BB319E" w:rsidP="009C282F">
            <w:pPr>
              <w:jc w:val="center"/>
            </w:pPr>
            <w:r>
              <w:t>Isochlorogenic acid C</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72B55FC9" w14:textId="24DF3083" w:rsidR="0083118A" w:rsidRDefault="0083118A" w:rsidP="009C282F">
            <w:pPr>
              <w:jc w:val="center"/>
            </w:pPr>
          </w:p>
        </w:tc>
        <w:tc>
          <w:tcPr>
            <w:tcW w:w="1728" w:type="dxa"/>
          </w:tcPr>
          <w:p w14:paraId="33288D9E" w14:textId="77777777" w:rsidR="008210C9" w:rsidRDefault="00BB319E" w:rsidP="009C282F">
            <w:pPr>
              <w:jc w:val="center"/>
            </w:pPr>
            <w:r>
              <w:rPr>
                <w:rFonts w:ascii="Segoe UI" w:hAnsi="Segoe UI" w:cs="Segoe UI"/>
                <w:color w:val="212121"/>
                <w:shd w:val="clear" w:color="auto" w:fill="FFFFFF"/>
              </w:rPr>
              <w:t>6474309</w:t>
            </w:r>
          </w:p>
        </w:tc>
      </w:tr>
      <w:tr w:rsidR="008210C9" w14:paraId="2AEBC556" w14:textId="77777777" w:rsidTr="00C44C3C">
        <w:trPr>
          <w:trHeight w:val="37"/>
        </w:trPr>
        <w:tc>
          <w:tcPr>
            <w:tcW w:w="1240" w:type="dxa"/>
            <w:vMerge/>
          </w:tcPr>
          <w:p w14:paraId="306340B2" w14:textId="77777777" w:rsidR="008210C9" w:rsidRDefault="008210C9" w:rsidP="009C282F">
            <w:pPr>
              <w:jc w:val="center"/>
            </w:pPr>
          </w:p>
        </w:tc>
        <w:tc>
          <w:tcPr>
            <w:tcW w:w="2363" w:type="dxa"/>
            <w:vMerge/>
          </w:tcPr>
          <w:p w14:paraId="6AB5C6F3" w14:textId="77777777" w:rsidR="008210C9" w:rsidRDefault="008210C9" w:rsidP="009C282F">
            <w:pPr>
              <w:jc w:val="center"/>
            </w:pPr>
          </w:p>
        </w:tc>
        <w:tc>
          <w:tcPr>
            <w:tcW w:w="4245" w:type="dxa"/>
          </w:tcPr>
          <w:p w14:paraId="1CB7ACA2" w14:textId="77777777" w:rsidR="008210C9" w:rsidRDefault="00BB319E" w:rsidP="009C282F">
            <w:pPr>
              <w:jc w:val="center"/>
            </w:pPr>
            <w:r>
              <w:t>Pyrogallol</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5A9E53C2" w14:textId="4D49A123" w:rsidR="0083118A" w:rsidRDefault="0083118A" w:rsidP="009C282F">
            <w:pPr>
              <w:jc w:val="center"/>
            </w:pPr>
          </w:p>
        </w:tc>
        <w:tc>
          <w:tcPr>
            <w:tcW w:w="1728" w:type="dxa"/>
          </w:tcPr>
          <w:p w14:paraId="07002082" w14:textId="77777777" w:rsidR="008210C9" w:rsidRDefault="00BB319E" w:rsidP="009C282F">
            <w:pPr>
              <w:jc w:val="center"/>
            </w:pPr>
            <w:r>
              <w:rPr>
                <w:rFonts w:ascii="Segoe UI" w:hAnsi="Segoe UI" w:cs="Segoe UI"/>
                <w:color w:val="212121"/>
                <w:shd w:val="clear" w:color="auto" w:fill="FFFFFF"/>
              </w:rPr>
              <w:t>1057</w:t>
            </w:r>
          </w:p>
        </w:tc>
      </w:tr>
      <w:tr w:rsidR="008210C9" w14:paraId="1DDFD658" w14:textId="77777777" w:rsidTr="00C44C3C">
        <w:trPr>
          <w:trHeight w:val="37"/>
        </w:trPr>
        <w:tc>
          <w:tcPr>
            <w:tcW w:w="1240" w:type="dxa"/>
            <w:vMerge/>
          </w:tcPr>
          <w:p w14:paraId="31FE513B" w14:textId="77777777" w:rsidR="008210C9" w:rsidRDefault="008210C9" w:rsidP="009C282F">
            <w:pPr>
              <w:jc w:val="center"/>
            </w:pPr>
          </w:p>
        </w:tc>
        <w:tc>
          <w:tcPr>
            <w:tcW w:w="2363" w:type="dxa"/>
            <w:vMerge/>
          </w:tcPr>
          <w:p w14:paraId="047F07DF" w14:textId="77777777" w:rsidR="008210C9" w:rsidRDefault="008210C9" w:rsidP="009C282F">
            <w:pPr>
              <w:jc w:val="center"/>
            </w:pPr>
          </w:p>
        </w:tc>
        <w:tc>
          <w:tcPr>
            <w:tcW w:w="4245" w:type="dxa"/>
          </w:tcPr>
          <w:p w14:paraId="730C35B0" w14:textId="77777777" w:rsidR="008210C9" w:rsidRDefault="00FD2081" w:rsidP="009C282F">
            <w:pPr>
              <w:jc w:val="center"/>
            </w:pPr>
            <w:r>
              <w:t>Loliolide</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185DBBC6" w14:textId="4D66926D" w:rsidR="0083118A" w:rsidRDefault="0083118A" w:rsidP="009C282F">
            <w:pPr>
              <w:jc w:val="center"/>
            </w:pPr>
          </w:p>
        </w:tc>
        <w:tc>
          <w:tcPr>
            <w:tcW w:w="1728" w:type="dxa"/>
          </w:tcPr>
          <w:p w14:paraId="5EF95286" w14:textId="77777777" w:rsidR="008210C9" w:rsidRDefault="00FD2081" w:rsidP="009C282F">
            <w:pPr>
              <w:jc w:val="center"/>
            </w:pPr>
            <w:r>
              <w:rPr>
                <w:rFonts w:ascii="Segoe UI" w:hAnsi="Segoe UI" w:cs="Segoe UI"/>
                <w:color w:val="212121"/>
                <w:shd w:val="clear" w:color="auto" w:fill="FFFFFF"/>
              </w:rPr>
              <w:t>100332</w:t>
            </w:r>
          </w:p>
        </w:tc>
      </w:tr>
      <w:tr w:rsidR="008210C9" w14:paraId="0F5D78E6" w14:textId="77777777" w:rsidTr="00C44C3C">
        <w:trPr>
          <w:trHeight w:val="37"/>
        </w:trPr>
        <w:tc>
          <w:tcPr>
            <w:tcW w:w="1240" w:type="dxa"/>
            <w:vMerge/>
          </w:tcPr>
          <w:p w14:paraId="2F2EA485" w14:textId="77777777" w:rsidR="008210C9" w:rsidRDefault="008210C9" w:rsidP="009C282F">
            <w:pPr>
              <w:jc w:val="center"/>
            </w:pPr>
          </w:p>
        </w:tc>
        <w:tc>
          <w:tcPr>
            <w:tcW w:w="2363" w:type="dxa"/>
            <w:vMerge/>
          </w:tcPr>
          <w:p w14:paraId="2B6A3EC9" w14:textId="77777777" w:rsidR="008210C9" w:rsidRDefault="008210C9" w:rsidP="009C282F">
            <w:pPr>
              <w:jc w:val="center"/>
            </w:pPr>
          </w:p>
        </w:tc>
        <w:tc>
          <w:tcPr>
            <w:tcW w:w="4245" w:type="dxa"/>
          </w:tcPr>
          <w:p w14:paraId="31A4A748" w14:textId="77777777" w:rsidR="008210C9" w:rsidRDefault="00FD2081" w:rsidP="009C282F">
            <w:pPr>
              <w:jc w:val="center"/>
            </w:pPr>
            <w:r>
              <w:t>Ulmoidol</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25F76EE7" w14:textId="367495D4" w:rsidR="0083118A" w:rsidRDefault="0083118A" w:rsidP="009C282F">
            <w:pPr>
              <w:jc w:val="center"/>
            </w:pPr>
          </w:p>
        </w:tc>
        <w:tc>
          <w:tcPr>
            <w:tcW w:w="1728" w:type="dxa"/>
          </w:tcPr>
          <w:p w14:paraId="20664B24" w14:textId="77777777" w:rsidR="008210C9" w:rsidRDefault="00FD2081" w:rsidP="009C282F">
            <w:pPr>
              <w:jc w:val="center"/>
            </w:pPr>
            <w:r>
              <w:rPr>
                <w:rFonts w:ascii="Segoe UI" w:hAnsi="Segoe UI" w:cs="Segoe UI"/>
                <w:color w:val="212121"/>
                <w:shd w:val="clear" w:color="auto" w:fill="FFFFFF"/>
              </w:rPr>
              <w:t>15819326</w:t>
            </w:r>
          </w:p>
        </w:tc>
      </w:tr>
      <w:tr w:rsidR="008210C9" w14:paraId="0D5898D6" w14:textId="77777777" w:rsidTr="00C44C3C">
        <w:trPr>
          <w:trHeight w:val="37"/>
        </w:trPr>
        <w:tc>
          <w:tcPr>
            <w:tcW w:w="1240" w:type="dxa"/>
            <w:vMerge/>
          </w:tcPr>
          <w:p w14:paraId="0FF3DAB6" w14:textId="77777777" w:rsidR="008210C9" w:rsidRDefault="008210C9" w:rsidP="009C282F">
            <w:pPr>
              <w:jc w:val="center"/>
            </w:pPr>
          </w:p>
        </w:tc>
        <w:tc>
          <w:tcPr>
            <w:tcW w:w="2363" w:type="dxa"/>
            <w:vMerge/>
          </w:tcPr>
          <w:p w14:paraId="191A32B7" w14:textId="77777777" w:rsidR="008210C9" w:rsidRDefault="008210C9" w:rsidP="009C282F">
            <w:pPr>
              <w:jc w:val="center"/>
            </w:pPr>
          </w:p>
        </w:tc>
        <w:tc>
          <w:tcPr>
            <w:tcW w:w="4245" w:type="dxa"/>
          </w:tcPr>
          <w:p w14:paraId="130132B0" w14:textId="77777777" w:rsidR="008210C9" w:rsidRDefault="006B7840" w:rsidP="009C282F">
            <w:pPr>
              <w:jc w:val="center"/>
            </w:pPr>
            <w:r>
              <w:t>Ethyl glucopyranoside</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1D184B9B" w14:textId="14B230A7" w:rsidR="0083118A" w:rsidRDefault="0083118A" w:rsidP="009C282F">
            <w:pPr>
              <w:jc w:val="center"/>
            </w:pPr>
          </w:p>
        </w:tc>
        <w:tc>
          <w:tcPr>
            <w:tcW w:w="1728" w:type="dxa"/>
          </w:tcPr>
          <w:p w14:paraId="48194AD5" w14:textId="77777777" w:rsidR="008210C9" w:rsidRDefault="006B7840" w:rsidP="009C282F">
            <w:pPr>
              <w:jc w:val="center"/>
            </w:pPr>
            <w:r>
              <w:rPr>
                <w:rFonts w:ascii="Segoe UI" w:hAnsi="Segoe UI" w:cs="Segoe UI"/>
                <w:color w:val="212121"/>
                <w:shd w:val="clear" w:color="auto" w:fill="FFFFFF"/>
              </w:rPr>
              <w:t>11127487</w:t>
            </w:r>
          </w:p>
        </w:tc>
      </w:tr>
      <w:tr w:rsidR="008210C9" w14:paraId="6699B5CF" w14:textId="77777777" w:rsidTr="00C44C3C">
        <w:trPr>
          <w:trHeight w:val="37"/>
        </w:trPr>
        <w:tc>
          <w:tcPr>
            <w:tcW w:w="1240" w:type="dxa"/>
            <w:vMerge/>
          </w:tcPr>
          <w:p w14:paraId="1AEBF9D9" w14:textId="77777777" w:rsidR="008210C9" w:rsidRDefault="008210C9" w:rsidP="009C282F">
            <w:pPr>
              <w:jc w:val="center"/>
            </w:pPr>
          </w:p>
        </w:tc>
        <w:tc>
          <w:tcPr>
            <w:tcW w:w="2363" w:type="dxa"/>
            <w:vMerge/>
          </w:tcPr>
          <w:p w14:paraId="69DCC4D5" w14:textId="77777777" w:rsidR="008210C9" w:rsidRDefault="008210C9" w:rsidP="009C282F">
            <w:pPr>
              <w:jc w:val="center"/>
            </w:pPr>
          </w:p>
        </w:tc>
        <w:tc>
          <w:tcPr>
            <w:tcW w:w="4245" w:type="dxa"/>
          </w:tcPr>
          <w:p w14:paraId="63D21C75" w14:textId="77777777" w:rsidR="008210C9" w:rsidRDefault="00A55E14" w:rsidP="009C282F">
            <w:pPr>
              <w:jc w:val="center"/>
            </w:pPr>
            <w:r>
              <w:t>Ulmoidoside A</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557818C3" w14:textId="3002505F" w:rsidR="0083118A" w:rsidRDefault="0083118A" w:rsidP="009C282F">
            <w:pPr>
              <w:jc w:val="center"/>
            </w:pPr>
          </w:p>
        </w:tc>
        <w:tc>
          <w:tcPr>
            <w:tcW w:w="1728" w:type="dxa"/>
          </w:tcPr>
          <w:p w14:paraId="7B5AD491" w14:textId="77777777" w:rsidR="008210C9" w:rsidRDefault="00A55E14" w:rsidP="009C282F">
            <w:pPr>
              <w:jc w:val="center"/>
            </w:pPr>
            <w:r>
              <w:rPr>
                <w:rFonts w:ascii="Segoe UI" w:hAnsi="Segoe UI" w:cs="Segoe UI"/>
                <w:color w:val="212121"/>
                <w:shd w:val="clear" w:color="auto" w:fill="FFFFFF"/>
              </w:rPr>
              <w:t>14540382</w:t>
            </w:r>
          </w:p>
        </w:tc>
      </w:tr>
      <w:tr w:rsidR="008210C9" w14:paraId="74B8F65C" w14:textId="77777777" w:rsidTr="00C44C3C">
        <w:trPr>
          <w:trHeight w:val="37"/>
        </w:trPr>
        <w:tc>
          <w:tcPr>
            <w:tcW w:w="1240" w:type="dxa"/>
            <w:vMerge/>
          </w:tcPr>
          <w:p w14:paraId="31E0BF36" w14:textId="77777777" w:rsidR="008210C9" w:rsidRDefault="008210C9" w:rsidP="009C282F">
            <w:pPr>
              <w:jc w:val="center"/>
            </w:pPr>
          </w:p>
        </w:tc>
        <w:tc>
          <w:tcPr>
            <w:tcW w:w="2363" w:type="dxa"/>
            <w:vMerge/>
          </w:tcPr>
          <w:p w14:paraId="16143B82" w14:textId="77777777" w:rsidR="008210C9" w:rsidRDefault="008210C9" w:rsidP="009C282F">
            <w:pPr>
              <w:jc w:val="center"/>
            </w:pPr>
          </w:p>
        </w:tc>
        <w:tc>
          <w:tcPr>
            <w:tcW w:w="4245" w:type="dxa"/>
          </w:tcPr>
          <w:p w14:paraId="5EFC81F8" w14:textId="77777777" w:rsidR="008210C9" w:rsidRDefault="00A55E14" w:rsidP="009C282F">
            <w:pPr>
              <w:jc w:val="center"/>
            </w:pPr>
            <w:r>
              <w:t>Ulmoidoside B</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213BA93E" w14:textId="0E9AAD71" w:rsidR="0083118A" w:rsidRDefault="0083118A" w:rsidP="009C282F">
            <w:pPr>
              <w:jc w:val="center"/>
            </w:pPr>
          </w:p>
        </w:tc>
        <w:tc>
          <w:tcPr>
            <w:tcW w:w="1728" w:type="dxa"/>
          </w:tcPr>
          <w:p w14:paraId="08D88026" w14:textId="77777777" w:rsidR="008210C9" w:rsidRDefault="00A55E14" w:rsidP="009C282F">
            <w:pPr>
              <w:jc w:val="center"/>
            </w:pPr>
            <w:r>
              <w:rPr>
                <w:rFonts w:ascii="Segoe UI" w:hAnsi="Segoe UI" w:cs="Segoe UI"/>
                <w:color w:val="212121"/>
                <w:shd w:val="clear" w:color="auto" w:fill="FFFFFF"/>
              </w:rPr>
              <w:t>14540384</w:t>
            </w:r>
          </w:p>
        </w:tc>
      </w:tr>
      <w:tr w:rsidR="008210C9" w14:paraId="43CBB9A0" w14:textId="77777777" w:rsidTr="00C44C3C">
        <w:trPr>
          <w:trHeight w:val="37"/>
        </w:trPr>
        <w:tc>
          <w:tcPr>
            <w:tcW w:w="1240" w:type="dxa"/>
            <w:vMerge/>
          </w:tcPr>
          <w:p w14:paraId="76D02F57" w14:textId="77777777" w:rsidR="008210C9" w:rsidRDefault="008210C9" w:rsidP="009C282F">
            <w:pPr>
              <w:jc w:val="center"/>
            </w:pPr>
          </w:p>
        </w:tc>
        <w:tc>
          <w:tcPr>
            <w:tcW w:w="2363" w:type="dxa"/>
            <w:vMerge/>
          </w:tcPr>
          <w:p w14:paraId="2BB509A1" w14:textId="77777777" w:rsidR="008210C9" w:rsidRDefault="008210C9" w:rsidP="009C282F">
            <w:pPr>
              <w:jc w:val="center"/>
            </w:pPr>
          </w:p>
        </w:tc>
        <w:tc>
          <w:tcPr>
            <w:tcW w:w="4245" w:type="dxa"/>
          </w:tcPr>
          <w:p w14:paraId="29A4C778" w14:textId="77777777" w:rsidR="008210C9" w:rsidRDefault="00A55E14" w:rsidP="009C282F">
            <w:pPr>
              <w:jc w:val="center"/>
            </w:pPr>
            <w:r>
              <w:t>Coniferin</w:t>
            </w:r>
            <w:r w:rsidR="00D671BA">
              <w:fldChar w:fldCharType="begin" w:fldLock="1"/>
            </w:r>
            <w:r w:rsidR="00D671BA">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5B3F240D" w14:textId="1812F098" w:rsidR="0083118A" w:rsidRDefault="0083118A" w:rsidP="009C282F">
            <w:pPr>
              <w:jc w:val="center"/>
            </w:pPr>
          </w:p>
        </w:tc>
        <w:tc>
          <w:tcPr>
            <w:tcW w:w="1728" w:type="dxa"/>
          </w:tcPr>
          <w:p w14:paraId="2056FA44" w14:textId="77777777" w:rsidR="008210C9" w:rsidRDefault="00A55E14" w:rsidP="009C282F">
            <w:pPr>
              <w:jc w:val="center"/>
            </w:pPr>
            <w:r>
              <w:rPr>
                <w:rFonts w:ascii="Segoe UI" w:hAnsi="Segoe UI" w:cs="Segoe UI"/>
                <w:color w:val="212121"/>
                <w:shd w:val="clear" w:color="auto" w:fill="FFFFFF"/>
              </w:rPr>
              <w:t>5280372</w:t>
            </w:r>
          </w:p>
        </w:tc>
      </w:tr>
      <w:tr w:rsidR="008210C9" w14:paraId="2CA7D52E" w14:textId="77777777" w:rsidTr="00C44C3C">
        <w:trPr>
          <w:trHeight w:val="37"/>
        </w:trPr>
        <w:tc>
          <w:tcPr>
            <w:tcW w:w="1240" w:type="dxa"/>
            <w:vMerge/>
          </w:tcPr>
          <w:p w14:paraId="799D0E6E" w14:textId="77777777" w:rsidR="008210C9" w:rsidRDefault="008210C9" w:rsidP="009C282F">
            <w:pPr>
              <w:jc w:val="center"/>
            </w:pPr>
          </w:p>
        </w:tc>
        <w:tc>
          <w:tcPr>
            <w:tcW w:w="2363" w:type="dxa"/>
            <w:vMerge/>
          </w:tcPr>
          <w:p w14:paraId="193F93F7" w14:textId="77777777" w:rsidR="008210C9" w:rsidRDefault="008210C9" w:rsidP="009C282F">
            <w:pPr>
              <w:jc w:val="center"/>
            </w:pPr>
          </w:p>
        </w:tc>
        <w:tc>
          <w:tcPr>
            <w:tcW w:w="4245" w:type="dxa"/>
          </w:tcPr>
          <w:p w14:paraId="5890D2A5" w14:textId="77777777" w:rsidR="008210C9" w:rsidRDefault="00A55E14" w:rsidP="009C282F">
            <w:pPr>
              <w:jc w:val="center"/>
            </w:pPr>
            <w:r>
              <w:t>Koaburaside</w:t>
            </w:r>
            <w:r w:rsidR="00D671BA">
              <w:fldChar w:fldCharType="begin" w:fldLock="1"/>
            </w:r>
            <w:r w:rsidR="00074E96">
              <w:instrText>ADDIN CSL_CITATION {"citationItems":[{"id":"ITEM-1","itemData":{"DOI":"10.1155/2016/5202908","ISSN":"17414288","abstract":"Eucommia ulmoides (EU) (also known as \"Du Zhong\" in Chinese language) is a plant containing various kinds of chemical constituents such as lignans, iridoids, phenolics, steroids, flavonoids, and other compounds. These constituents of EU possess various medicinal properties and have been used in Chinese Traditional Medicine (TCM) as a folk drink and functional food for several thousand years. EU has several pharmacological properties such as antioxidant, anti-inflammatory, antiallergic, antimicrobial, anticancer, antiaging, cardioprotective, and neuroprotective properties. Hence, it has been widely used solely or in combination with other compounds to treat cardiovascular and cerebrovascular diseases, sexual dysfunction, cancer, metabolic syndrome, and neurological diseases. This review paper summarizes the various active ingredients contained in EU and their health-promoting properties, thus serving as a reference material for the application of EU.","author":[{"dropping-particle":"","family":"Hussain","given":"Tarique","non-dropping-particle":"","parse-names":false,"suffix":""},{"dropping-particle":"","family":"Tan","given":"Bi'E","non-dropping-particle":"","parse-names":false,"suffix":""},{"dropping-particle":"","family":"Liu","given":"Gang","non-dropping-particle":"","parse-names":false,"suffix":""},{"dropping-particle":"","family":"Oladele","given":"Oso Abimbola","non-dropping-particle":"","parse-names":false,"suffix":""},{"dropping-particle":"","family":"Rahu","given":"Najma","non-dropping-particle":"","parse-names":false,"suffix":""},{"dropping-particle":"","family":"Tossou","given":"M. C.","non-dropping-particle":"","parse-names":false,"suffix":""},{"dropping-particle":"","family":"Yin","given":"Yulong","non-dropping-particle":"","parse-names":false,"suffix":""}],"container-title":"Evidence-based Complementary and Alternative Medicine","id":"ITEM-1","issued":{"date-parts":[["2016"]]},"title":"Health-promoting properties of eucommia ulmoides: A review","type":"article-journal","volume":"2016"},"uris":["http://www.mendeley.com/documents/?uuid=5871d142-7ae5-4a15-affb-7ff46ec7de86"]}],"mendeley":{"formattedCitation":"&lt;sup&gt;14&lt;/sup&gt;","plainTextFormattedCitation":"14","previouslyFormattedCitation":"&lt;sup&gt;14&lt;/sup&gt;"},"properties":{"noteIndex":0},"schema":"https://github.com/citation-style-language/schema/raw/master/csl-citation.json"}</w:instrText>
            </w:r>
            <w:r w:rsidR="00D671BA">
              <w:fldChar w:fldCharType="separate"/>
            </w:r>
            <w:r w:rsidR="00D671BA" w:rsidRPr="00D671BA">
              <w:rPr>
                <w:noProof/>
                <w:vertAlign w:val="superscript"/>
              </w:rPr>
              <w:t>14</w:t>
            </w:r>
            <w:r w:rsidR="00D671BA">
              <w:fldChar w:fldCharType="end"/>
            </w:r>
          </w:p>
          <w:p w14:paraId="371C23E7" w14:textId="31850EAD" w:rsidR="0083118A" w:rsidRDefault="0083118A" w:rsidP="009C282F">
            <w:pPr>
              <w:jc w:val="center"/>
            </w:pPr>
          </w:p>
        </w:tc>
        <w:tc>
          <w:tcPr>
            <w:tcW w:w="1728" w:type="dxa"/>
          </w:tcPr>
          <w:p w14:paraId="4D9A1F19" w14:textId="77777777" w:rsidR="008210C9" w:rsidRDefault="00A55E14" w:rsidP="009C282F">
            <w:pPr>
              <w:jc w:val="center"/>
            </w:pPr>
            <w:r>
              <w:rPr>
                <w:rFonts w:ascii="Segoe UI" w:hAnsi="Segoe UI" w:cs="Segoe UI"/>
                <w:color w:val="212121"/>
                <w:shd w:val="clear" w:color="auto" w:fill="FFFFFF"/>
              </w:rPr>
              <w:t>5318820</w:t>
            </w:r>
          </w:p>
        </w:tc>
      </w:tr>
      <w:tr w:rsidR="008210C9" w14:paraId="6CB858E8" w14:textId="77777777" w:rsidTr="00C44C3C">
        <w:trPr>
          <w:trHeight w:val="37"/>
        </w:trPr>
        <w:tc>
          <w:tcPr>
            <w:tcW w:w="1240" w:type="dxa"/>
            <w:vMerge/>
          </w:tcPr>
          <w:p w14:paraId="3DAA0A0C" w14:textId="77777777" w:rsidR="008210C9" w:rsidRDefault="008210C9" w:rsidP="009C282F">
            <w:pPr>
              <w:jc w:val="center"/>
            </w:pPr>
          </w:p>
        </w:tc>
        <w:tc>
          <w:tcPr>
            <w:tcW w:w="2363" w:type="dxa"/>
            <w:vMerge/>
          </w:tcPr>
          <w:p w14:paraId="3F503B03" w14:textId="77777777" w:rsidR="008210C9" w:rsidRDefault="008210C9" w:rsidP="009C282F">
            <w:pPr>
              <w:jc w:val="center"/>
            </w:pPr>
          </w:p>
        </w:tc>
        <w:tc>
          <w:tcPr>
            <w:tcW w:w="4245" w:type="dxa"/>
          </w:tcPr>
          <w:p w14:paraId="30F455B7" w14:textId="77777777" w:rsidR="008210C9" w:rsidRDefault="007E73DF" w:rsidP="009C282F">
            <w:pPr>
              <w:jc w:val="center"/>
            </w:pPr>
            <w:r>
              <w:t>Aucubin</w:t>
            </w:r>
            <w:r w:rsidR="00074E96">
              <w:fldChar w:fldCharType="begin" w:fldLock="1"/>
            </w:r>
            <w:r w:rsidR="00074E96">
              <w:instrText>ADDIN CSL_CITATION {"citationItems":[{"id":"ITEM-1","itemData":{"DOI":"10.1016/j.fshw.2019.03.013","ISSN":"22134530","abstract":"Eucommia ulmoides Oliver is a native plant and valuable tonic Chinese medicine in China with a long history, great economic value and comprehensive development potential. Traditionally, the comprehensive utilization rate of E. ulmoides Oliv. is still very low, only bark has been used as medicine and other parts of Eucommia ulmoides Oliv. cannot be fully utilized, even the leaves have been well utilized in food products in Japan in the past decades. In order to improve the comprehensive utilization efficiency of E. ulmoides Oliv., in this review, we summarized the varieties and contents of main active compounds, biological functions and pharmacological effects in different parts of E. ulmoides Oliv. The findings suggest that other parts of E. ulmoides Oliv. could replace the bark of E. ulmoides Oliv. to some extent besides of their respective applications. The unique and extensive physiological functions between different parts of E. ulmoides Oliv. indicate that the comprehensive utilization of E. ulmoides Oliv. has a wide space to develop, which is also an effective way to protect E. ulmoides Oliv. resources and improve its the utilization rate.","author":[{"dropping-particle":"","family":"Xing","given":"Yi Fan","non-dropping-particle":"","parse-names":false,"suffix":""},{"dropping-particle":"","family":"He","given":"Dong","non-dropping-particle":"","parse-names":false,"suffix":""},{"dropping-particle":"","family":"Wang","given":"Yi","non-dropping-particle":"","parse-names":false,"suffix":""},{"dropping-particle":"","family":"Zeng","given":"Wen","non-dropping-particle":"","parse-names":false,"suffix":""},{"dropping-particle":"","family":"Zhang","given":"Chong","non-dropping-particle":"","parse-names":false,"suffix":""},{"dropping-particle":"","family":"Lu","given":"Yuan","non-dropping-particle":"","parse-names":false,"suffix":""},{"dropping-particle":"","family":"Su","given":"Nan","non-dropping-particle":"","parse-names":false,"suffix":""},{"dropping-particle":"","family":"Kong","given":"Yan Hua","non-dropping-particle":"","parse-names":false,"suffix":""},{"dropping-particle":"","family":"Xing","given":"Xin Hui","non-dropping-particle":"","parse-names":false,"suffix":""}],"container-title":"Food Science and Human Wellness","id":"ITEM-1","issue":"2","issued":{"date-parts":[["2019"]]},"page":"177-188","publisher":"Beijing Academy of Food Sciences.","title":"Chemical constituents, biological functions and pharmacological effects for comprehensive utilization of Eucommia ulmoides Oliver","type":"article-journal","volume":"8"},"uris":["http://www.mendeley.com/documents/?uuid=7e58bacb-5bb1-4b1f-947b-a8bde3eac234"]}],"mendeley":{"formattedCitation":"&lt;sup&gt;15&lt;/sup&gt;","plainTextFormattedCitation":"15","previouslyFormattedCitation":"&lt;sup&gt;15&lt;/sup&gt;"},"properties":{"noteIndex":0},"schema":"https://github.com/citation-style-language/schema/raw/master/csl-citation.json"}</w:instrText>
            </w:r>
            <w:r w:rsidR="00074E96">
              <w:fldChar w:fldCharType="separate"/>
            </w:r>
            <w:r w:rsidR="00074E96" w:rsidRPr="00074E96">
              <w:rPr>
                <w:noProof/>
                <w:vertAlign w:val="superscript"/>
              </w:rPr>
              <w:t>15</w:t>
            </w:r>
            <w:r w:rsidR="00074E96">
              <w:fldChar w:fldCharType="end"/>
            </w:r>
          </w:p>
          <w:p w14:paraId="03F4B4F7" w14:textId="46EDEEF0" w:rsidR="0083118A" w:rsidRDefault="0083118A" w:rsidP="009C282F">
            <w:pPr>
              <w:jc w:val="center"/>
            </w:pPr>
          </w:p>
        </w:tc>
        <w:tc>
          <w:tcPr>
            <w:tcW w:w="1728" w:type="dxa"/>
          </w:tcPr>
          <w:p w14:paraId="5DCF1729" w14:textId="77777777" w:rsidR="008210C9" w:rsidRDefault="007E73DF" w:rsidP="009C282F">
            <w:pPr>
              <w:jc w:val="center"/>
            </w:pPr>
            <w:r>
              <w:rPr>
                <w:rFonts w:ascii="Segoe UI" w:hAnsi="Segoe UI" w:cs="Segoe UI"/>
                <w:color w:val="212121"/>
                <w:shd w:val="clear" w:color="auto" w:fill="FFFFFF"/>
              </w:rPr>
              <w:t>91458</w:t>
            </w:r>
          </w:p>
        </w:tc>
      </w:tr>
      <w:tr w:rsidR="008210C9" w14:paraId="74E2F22C" w14:textId="77777777" w:rsidTr="00C44C3C">
        <w:trPr>
          <w:trHeight w:val="37"/>
        </w:trPr>
        <w:tc>
          <w:tcPr>
            <w:tcW w:w="1240" w:type="dxa"/>
            <w:vMerge/>
          </w:tcPr>
          <w:p w14:paraId="7737B463" w14:textId="77777777" w:rsidR="008210C9" w:rsidRDefault="008210C9" w:rsidP="009C282F">
            <w:pPr>
              <w:jc w:val="center"/>
            </w:pPr>
          </w:p>
        </w:tc>
        <w:tc>
          <w:tcPr>
            <w:tcW w:w="2363" w:type="dxa"/>
            <w:vMerge/>
          </w:tcPr>
          <w:p w14:paraId="2F1040C3" w14:textId="77777777" w:rsidR="008210C9" w:rsidRDefault="008210C9" w:rsidP="009C282F">
            <w:pPr>
              <w:jc w:val="center"/>
            </w:pPr>
          </w:p>
        </w:tc>
        <w:tc>
          <w:tcPr>
            <w:tcW w:w="4245" w:type="dxa"/>
          </w:tcPr>
          <w:p w14:paraId="2D328EF1" w14:textId="77777777" w:rsidR="008210C9" w:rsidRDefault="007E73DF" w:rsidP="009C282F">
            <w:pPr>
              <w:jc w:val="center"/>
            </w:pPr>
            <w:r>
              <w:t>Catalpol</w:t>
            </w:r>
            <w:r w:rsidR="00074E96">
              <w:fldChar w:fldCharType="begin" w:fldLock="1"/>
            </w:r>
            <w:r w:rsidR="00074E96">
              <w:instrText>ADDIN CSL_CITATION {"citationItems":[{"id":"ITEM-1","itemData":{"DOI":"10.1016/j.fshw.2019.03.013","ISSN":"22134530","abstract":"Eucommia ulmoides Oliver is a native plant and valuable tonic Chinese medicine in China with a long history, great economic value and comprehensive development potential. Traditionally, the comprehensive utilization rate of E. ulmoides Oliv. is still very low, only bark has been used as medicine and other parts of Eucommia ulmoides Oliv. cannot be fully utilized, even the leaves have been well utilized in food products in Japan in the past decades. In order to improve the comprehensive utilization efficiency of E. ulmoides Oliv., in this review, we summarized the varieties and contents of main active compounds, biological functions and pharmacological effects in different parts of E. ulmoides Oliv. The findings suggest that other parts of E. ulmoides Oliv. could replace the bark of E. ulmoides Oliv. to some extent besides of their respective applications. The unique and extensive physiological functions between different parts of E. ulmoides Oliv. indicate that the comprehensive utilization of E. ulmoides Oliv. has a wide space to develop, which is also an effective way to protect E. ulmoides Oliv. resources and improve its the utilization rate.","author":[{"dropping-particle":"","family":"Xing","given":"Yi Fan","non-dropping-particle":"","parse-names":false,"suffix":""},{"dropping-particle":"","family":"He","given":"Dong","non-dropping-particle":"","parse-names":false,"suffix":""},{"dropping-particle":"","family":"Wang","given":"Yi","non-dropping-particle":"","parse-names":false,"suffix":""},{"dropping-particle":"","family":"Zeng","given":"Wen","non-dropping-particle":"","parse-names":false,"suffix":""},{"dropping-particle":"","family":"Zhang","given":"Chong","non-dropping-particle":"","parse-names":false,"suffix":""},{"dropping-particle":"","family":"Lu","given":"Yuan","non-dropping-particle":"","parse-names":false,"suffix":""},{"dropping-particle":"","family":"Su","given":"Nan","non-dropping-particle":"","parse-names":false,"suffix":""},{"dropping-particle":"","family":"Kong","given":"Yan Hua","non-dropping-particle":"","parse-names":false,"suffix":""},{"dropping-particle":"","family":"Xing","given":"Xin Hui","non-dropping-particle":"","parse-names":false,"suffix":""}],"container-title":"Food Science and Human Wellness","id":"ITEM-1","issue":"2","issued":{"date-parts":[["2019"]]},"page":"177-188","publisher":"Beijing Academy of Food Sciences.","title":"Chemical constituents, biological functions and pharmacological effects for comprehensive utilization of Eucommia ulmoides Oliver","type":"article-journal","volume":"8"},"uris":["http://www.mendeley.com/documents/?uuid=7e58bacb-5bb1-4b1f-947b-a8bde3eac234"]}],"mendeley":{"formattedCitation":"&lt;sup&gt;15&lt;/sup&gt;","plainTextFormattedCitation":"15","previouslyFormattedCitation":"&lt;sup&gt;15&lt;/sup&gt;"},"properties":{"noteIndex":0},"schema":"https://github.com/citation-style-language/schema/raw/master/csl-citation.json"}</w:instrText>
            </w:r>
            <w:r w:rsidR="00074E96">
              <w:fldChar w:fldCharType="separate"/>
            </w:r>
            <w:r w:rsidR="00074E96" w:rsidRPr="00074E96">
              <w:rPr>
                <w:noProof/>
                <w:vertAlign w:val="superscript"/>
              </w:rPr>
              <w:t>15</w:t>
            </w:r>
            <w:r w:rsidR="00074E96">
              <w:fldChar w:fldCharType="end"/>
            </w:r>
          </w:p>
          <w:p w14:paraId="1D9149FD" w14:textId="28890FDE" w:rsidR="0083118A" w:rsidRDefault="0083118A" w:rsidP="009C282F">
            <w:pPr>
              <w:jc w:val="center"/>
            </w:pPr>
          </w:p>
        </w:tc>
        <w:tc>
          <w:tcPr>
            <w:tcW w:w="1728" w:type="dxa"/>
          </w:tcPr>
          <w:p w14:paraId="69D03DE2" w14:textId="77777777" w:rsidR="008210C9" w:rsidRDefault="007E73DF" w:rsidP="009C282F">
            <w:pPr>
              <w:jc w:val="center"/>
            </w:pPr>
            <w:r>
              <w:rPr>
                <w:rFonts w:ascii="Segoe UI" w:hAnsi="Segoe UI" w:cs="Segoe UI"/>
                <w:color w:val="212121"/>
                <w:shd w:val="clear" w:color="auto" w:fill="FFFFFF"/>
              </w:rPr>
              <w:t>91520</w:t>
            </w:r>
          </w:p>
        </w:tc>
      </w:tr>
      <w:tr w:rsidR="008210C9" w14:paraId="51454C99" w14:textId="77777777" w:rsidTr="00C44C3C">
        <w:trPr>
          <w:trHeight w:val="37"/>
        </w:trPr>
        <w:tc>
          <w:tcPr>
            <w:tcW w:w="1240" w:type="dxa"/>
            <w:vMerge/>
          </w:tcPr>
          <w:p w14:paraId="4171717A" w14:textId="77777777" w:rsidR="008210C9" w:rsidRDefault="008210C9" w:rsidP="009C282F">
            <w:pPr>
              <w:jc w:val="center"/>
            </w:pPr>
          </w:p>
        </w:tc>
        <w:tc>
          <w:tcPr>
            <w:tcW w:w="2363" w:type="dxa"/>
            <w:vMerge/>
          </w:tcPr>
          <w:p w14:paraId="381B39F3" w14:textId="77777777" w:rsidR="008210C9" w:rsidRDefault="008210C9" w:rsidP="009C282F">
            <w:pPr>
              <w:jc w:val="center"/>
            </w:pPr>
          </w:p>
        </w:tc>
        <w:tc>
          <w:tcPr>
            <w:tcW w:w="4245" w:type="dxa"/>
          </w:tcPr>
          <w:p w14:paraId="7FDB00BB" w14:textId="77777777" w:rsidR="008210C9" w:rsidRDefault="00FD1937" w:rsidP="009C282F">
            <w:pPr>
              <w:jc w:val="center"/>
            </w:pPr>
            <w:r>
              <w:t>Epieucommiol</w:t>
            </w:r>
            <w:r w:rsidR="00074E96">
              <w:fldChar w:fldCharType="begin" w:fldLock="1"/>
            </w:r>
            <w:r w:rsidR="00074E96">
              <w:instrText>ADDIN CSL_CITATION {"citationItems":[{"id":"ITEM-1","itemData":{"DOI":"10.1016/j.fshw.2019.03.013","ISSN":"22134530","abstract":"Eucommia ulmoides Oliver is a native plant and valuable tonic Chinese medicine in China with a long history, great economic value and comprehensive development potential. Traditionally, the comprehensive utilization rate of E. ulmoides Oliv. is still very low, only bark has been used as medicine and other parts of Eucommia ulmoides Oliv. cannot be fully utilized, even the leaves have been well utilized in food products in Japan in the past decades. In order to improve the comprehensive utilization efficiency of E. ulmoides Oliv., in this review, we summarized the varieties and contents of main active compounds, biological functions and pharmacological effects in different parts of E. ulmoides Oliv. The findings suggest that other parts of E. ulmoides Oliv. could replace the bark of E. ulmoides Oliv. to some extent besides of their respective applications. The unique and extensive physiological functions between different parts of E. ulmoides Oliv. indicate that the comprehensive utilization of E. ulmoides Oliv. has a wide space to develop, which is also an effective way to protect E. ulmoides Oliv. resources and improve its the utilization rate.","author":[{"dropping-particle":"","family":"Xing","given":"Yi Fan","non-dropping-particle":"","parse-names":false,"suffix":""},{"dropping-particle":"","family":"He","given":"Dong","non-dropping-particle":"","parse-names":false,"suffix":""},{"dropping-particle":"","family":"Wang","given":"Yi","non-dropping-particle":"","parse-names":false,"suffix":""},{"dropping-particle":"","family":"Zeng","given":"Wen","non-dropping-particle":"","parse-names":false,"suffix":""},{"dropping-particle":"","family":"Zhang","given":"Chong","non-dropping-particle":"","parse-names":false,"suffix":""},{"dropping-particle":"","family":"Lu","given":"Yuan","non-dropping-particle":"","parse-names":false,"suffix":""},{"dropping-particle":"","family":"Su","given":"Nan","non-dropping-particle":"","parse-names":false,"suffix":""},{"dropping-particle":"","family":"Kong","given":"Yan Hua","non-dropping-particle":"","parse-names":false,"suffix":""},{"dropping-particle":"","family":"Xing","given":"Xin Hui","non-dropping-particle":"","parse-names":false,"suffix":""}],"container-title":"Food Science and Human Wellness","id":"ITEM-1","issue":"2","issued":{"date-parts":[["2019"]]},"page":"177-188","publisher":"Beijing Academy of Food Sciences.","title":"Chemical constituents, biological functions and pharmacological effects for comprehensive utilization of Eucommia ulmoides Oliver","type":"article-journal","volume":"8"},"uris":["http://www.mendeley.com/documents/?uuid=7e58bacb-5bb1-4b1f-947b-a8bde3eac234"]}],"mendeley":{"formattedCitation":"&lt;sup&gt;15&lt;/sup&gt;","plainTextFormattedCitation":"15","previouslyFormattedCitation":"&lt;sup&gt;15&lt;/sup&gt;"},"properties":{"noteIndex":0},"schema":"https://github.com/citation-style-language/schema/raw/master/csl-citation.json"}</w:instrText>
            </w:r>
            <w:r w:rsidR="00074E96">
              <w:fldChar w:fldCharType="separate"/>
            </w:r>
            <w:r w:rsidR="00074E96" w:rsidRPr="00074E96">
              <w:rPr>
                <w:noProof/>
                <w:vertAlign w:val="superscript"/>
              </w:rPr>
              <w:t>15</w:t>
            </w:r>
            <w:r w:rsidR="00074E96">
              <w:fldChar w:fldCharType="end"/>
            </w:r>
          </w:p>
          <w:p w14:paraId="078AF6F2" w14:textId="07A27E7C" w:rsidR="0083118A" w:rsidRDefault="0083118A" w:rsidP="009C282F">
            <w:pPr>
              <w:jc w:val="center"/>
            </w:pPr>
          </w:p>
        </w:tc>
        <w:tc>
          <w:tcPr>
            <w:tcW w:w="1728" w:type="dxa"/>
          </w:tcPr>
          <w:p w14:paraId="79306951" w14:textId="77777777" w:rsidR="008210C9" w:rsidRDefault="00FD1937" w:rsidP="009C282F">
            <w:pPr>
              <w:jc w:val="center"/>
            </w:pPr>
            <w:r>
              <w:rPr>
                <w:rFonts w:ascii="Segoe UI" w:hAnsi="Segoe UI" w:cs="Segoe UI"/>
                <w:color w:val="212121"/>
                <w:shd w:val="clear" w:color="auto" w:fill="FFFFFF"/>
              </w:rPr>
              <w:t>101714787</w:t>
            </w:r>
          </w:p>
        </w:tc>
      </w:tr>
      <w:tr w:rsidR="008210C9" w14:paraId="377327F8" w14:textId="77777777" w:rsidTr="00C44C3C">
        <w:trPr>
          <w:trHeight w:val="37"/>
        </w:trPr>
        <w:tc>
          <w:tcPr>
            <w:tcW w:w="1240" w:type="dxa"/>
            <w:vMerge/>
          </w:tcPr>
          <w:p w14:paraId="6A98734E" w14:textId="77777777" w:rsidR="008210C9" w:rsidRDefault="008210C9" w:rsidP="009C282F">
            <w:pPr>
              <w:jc w:val="center"/>
            </w:pPr>
          </w:p>
        </w:tc>
        <w:tc>
          <w:tcPr>
            <w:tcW w:w="2363" w:type="dxa"/>
            <w:vMerge/>
          </w:tcPr>
          <w:p w14:paraId="758C5C7C" w14:textId="77777777" w:rsidR="008210C9" w:rsidRDefault="008210C9" w:rsidP="009C282F">
            <w:pPr>
              <w:jc w:val="center"/>
            </w:pPr>
          </w:p>
        </w:tc>
        <w:tc>
          <w:tcPr>
            <w:tcW w:w="4245" w:type="dxa"/>
          </w:tcPr>
          <w:p w14:paraId="23E9C65B" w14:textId="77777777" w:rsidR="008210C9" w:rsidRDefault="00143E3F" w:rsidP="009C282F">
            <w:pPr>
              <w:jc w:val="center"/>
            </w:pPr>
            <w:r>
              <w:t>Catechol</w:t>
            </w:r>
            <w:r w:rsidR="00074E96">
              <w:fldChar w:fldCharType="begin" w:fldLock="1"/>
            </w:r>
            <w:r w:rsidR="00074E96">
              <w:instrText>ADDIN CSL_CITATION {"citationItems":[{"id":"ITEM-1","itemData":{"DOI":"10.1016/j.fshw.2019.03.013","ISSN":"22134530","abstract":"Eucommia ulmoides Oliver is a native plant and valuable tonic Chinese medicine in China with a long history, great economic value and comprehensive development potential. Traditionally, the comprehensive utilization rate of E. ulmoides Oliv. is still very low, only bark has been used as medicine and other parts of Eucommia ulmoides Oliv. cannot be fully utilized, even the leaves have been well utilized in food products in Japan in the past decades. In order to improve the comprehensive utilization efficiency of E. ulmoides Oliv., in this review, we summarized the varieties and contents of main active compounds, biological functions and pharmacological effects in different parts of E. ulmoides Oliv. The findings suggest that other parts of E. ulmoides Oliv. could replace the bark of E. ulmoides Oliv. to some extent besides of their respective applications. The unique and extensive physiological functions between different parts of E. ulmoides Oliv. indicate that the comprehensive utilization of E. ulmoides Oliv. has a wide space to develop, which is also an effective way to protect E. ulmoides Oliv. resources and improve its the utilization rate.","author":[{"dropping-particle":"","family":"Xing","given":"Yi Fan","non-dropping-particle":"","parse-names":false,"suffix":""},{"dropping-particle":"","family":"He","given":"Dong","non-dropping-particle":"","parse-names":false,"suffix":""},{"dropping-particle":"","family":"Wang","given":"Yi","non-dropping-particle":"","parse-names":false,"suffix":""},{"dropping-particle":"","family":"Zeng","given":"Wen","non-dropping-particle":"","parse-names":false,"suffix":""},{"dropping-particle":"","family":"Zhang","given":"Chong","non-dropping-particle":"","parse-names":false,"suffix":""},{"dropping-particle":"","family":"Lu","given":"Yuan","non-dropping-particle":"","parse-names":false,"suffix":""},{"dropping-particle":"","family":"Su","given":"Nan","non-dropping-particle":"","parse-names":false,"suffix":""},{"dropping-particle":"","family":"Kong","given":"Yan Hua","non-dropping-particle":"","parse-names":false,"suffix":""},{"dropping-particle":"","family":"Xing","given":"Xin Hui","non-dropping-particle":"","parse-names":false,"suffix":""}],"container-title":"Food Science and Human Wellness","id":"ITEM-1","issue":"2","issued":{"date-parts":[["2019"]]},"page":"177-188","publisher":"Beijing Academy of Food Sciences.","title":"Chemical constituents, biological functions and pharmacological effects for comprehensive utilization of Eucommia ulmoides Oliver","type":"article-journal","volume":"8"},"uris":["http://www.mendeley.com/documents/?uuid=7e58bacb-5bb1-4b1f-947b-a8bde3eac234"]}],"mendeley":{"formattedCitation":"&lt;sup&gt;15&lt;/sup&gt;","plainTextFormattedCitation":"15","previouslyFormattedCitation":"&lt;sup&gt;15&lt;/sup&gt;"},"properties":{"noteIndex":0},"schema":"https://github.com/citation-style-language/schema/raw/master/csl-citation.json"}</w:instrText>
            </w:r>
            <w:r w:rsidR="00074E96">
              <w:fldChar w:fldCharType="separate"/>
            </w:r>
            <w:r w:rsidR="00074E96" w:rsidRPr="00074E96">
              <w:rPr>
                <w:noProof/>
                <w:vertAlign w:val="superscript"/>
              </w:rPr>
              <w:t>15</w:t>
            </w:r>
            <w:r w:rsidR="00074E96">
              <w:fldChar w:fldCharType="end"/>
            </w:r>
          </w:p>
          <w:p w14:paraId="24C5097E" w14:textId="0FB81427" w:rsidR="0083118A" w:rsidRDefault="0083118A" w:rsidP="009C282F">
            <w:pPr>
              <w:jc w:val="center"/>
            </w:pPr>
          </w:p>
        </w:tc>
        <w:tc>
          <w:tcPr>
            <w:tcW w:w="1728" w:type="dxa"/>
          </w:tcPr>
          <w:p w14:paraId="3609F7C6" w14:textId="77777777" w:rsidR="008210C9" w:rsidRDefault="00143E3F" w:rsidP="009C282F">
            <w:pPr>
              <w:jc w:val="center"/>
            </w:pPr>
            <w:r>
              <w:rPr>
                <w:rFonts w:ascii="Segoe UI" w:hAnsi="Segoe UI" w:cs="Segoe UI"/>
                <w:color w:val="212121"/>
                <w:shd w:val="clear" w:color="auto" w:fill="FFFFFF"/>
              </w:rPr>
              <w:t>289</w:t>
            </w:r>
          </w:p>
        </w:tc>
      </w:tr>
      <w:tr w:rsidR="008210C9" w14:paraId="454D155A" w14:textId="77777777" w:rsidTr="00C44C3C">
        <w:trPr>
          <w:trHeight w:val="37"/>
        </w:trPr>
        <w:tc>
          <w:tcPr>
            <w:tcW w:w="1240" w:type="dxa"/>
            <w:vMerge/>
          </w:tcPr>
          <w:p w14:paraId="57D1220B" w14:textId="77777777" w:rsidR="008210C9" w:rsidRDefault="008210C9" w:rsidP="009C282F">
            <w:pPr>
              <w:jc w:val="center"/>
            </w:pPr>
          </w:p>
        </w:tc>
        <w:tc>
          <w:tcPr>
            <w:tcW w:w="2363" w:type="dxa"/>
            <w:vMerge/>
          </w:tcPr>
          <w:p w14:paraId="0D13EEBE" w14:textId="77777777" w:rsidR="008210C9" w:rsidRDefault="008210C9" w:rsidP="009C282F">
            <w:pPr>
              <w:jc w:val="center"/>
            </w:pPr>
          </w:p>
        </w:tc>
        <w:tc>
          <w:tcPr>
            <w:tcW w:w="4245" w:type="dxa"/>
          </w:tcPr>
          <w:p w14:paraId="61B51BFB" w14:textId="77777777" w:rsidR="008210C9" w:rsidRDefault="00143E3F" w:rsidP="009C282F">
            <w:pPr>
              <w:jc w:val="center"/>
            </w:pPr>
            <w:r>
              <w:t>Epicatechin</w:t>
            </w:r>
            <w:r w:rsidR="00074E96">
              <w:fldChar w:fldCharType="begin" w:fldLock="1"/>
            </w:r>
            <w:r w:rsidR="00074E96">
              <w:instrText>ADDIN CSL_CITATION {"citationItems":[{"id":"ITEM-1","itemData":{"DOI":"10.1016/j.fshw.2019.03.013","ISSN":"22134530","abstract":"Eucommia ulmoides Oliver is a native plant and valuable tonic Chinese medicine in China with a long history, great economic value and comprehensive development potential. Traditionally, the comprehensive utilization rate of E. ulmoides Oliv. is still very low, only bark has been used as medicine and other parts of Eucommia ulmoides Oliv. cannot be fully utilized, even the leaves have been well utilized in food products in Japan in the past decades. In order to improve the comprehensive utilization efficiency of E. ulmoides Oliv., in this review, we summarized the varieties and contents of main active compounds, biological functions and pharmacological effects in different parts of E. ulmoides Oliv. The findings suggest that other parts of E. ulmoides Oliv. could replace the bark of E. ulmoides Oliv. to some extent besides of their respective applications. The unique and extensive physiological functions between different parts of E. ulmoides Oliv. indicate that the comprehensive utilization of E. ulmoides Oliv. has a wide space to develop, which is also an effective way to protect E. ulmoides Oliv. resources and improve its the utilization rate.","author":[{"dropping-particle":"","family":"Xing","given":"Yi Fan","non-dropping-particle":"","parse-names":false,"suffix":""},{"dropping-particle":"","family":"He","given":"Dong","non-dropping-particle":"","parse-names":false,"suffix":""},{"dropping-particle":"","family":"Wang","given":"Yi","non-dropping-particle":"","parse-names":false,"suffix":""},{"dropping-particle":"","family":"Zeng","given":"Wen","non-dropping-particle":"","parse-names":false,"suffix":""},{"dropping-particle":"","family":"Zhang","given":"Chong","non-dropping-particle":"","parse-names":false,"suffix":""},{"dropping-particle":"","family":"Lu","given":"Yuan","non-dropping-particle":"","parse-names":false,"suffix":""},{"dropping-particle":"","family":"Su","given":"Nan","non-dropping-particle":"","parse-names":false,"suffix":""},{"dropping-particle":"","family":"Kong","given":"Yan Hua","non-dropping-particle":"","parse-names":false,"suffix":""},{"dropping-particle":"","family":"Xing","given":"Xin Hui","non-dropping-particle":"","parse-names":false,"suffix":""}],"container-title":"Food Science and Human Wellness","id":"ITEM-1","issue":"2","issued":{"date-parts":[["2019"]]},"page":"177-188","publisher":"Beijing Academy of Food Sciences.","title":"Chemical constituents, biological functions and pharmacological effects for comprehensive utilization of Eucommia ulmoides Oliver","type":"article-journal","volume":"8"},"uris":["http://www.mendeley.com/documents/?uuid=7e58bacb-5bb1-4b1f-947b-a8bde3eac234"]}],"mendeley":{"formattedCitation":"&lt;sup&gt;15&lt;/sup&gt;","plainTextFormattedCitation":"15","previouslyFormattedCitation":"&lt;sup&gt;15&lt;/sup&gt;"},"properties":{"noteIndex":0},"schema":"https://github.com/citation-style-language/schema/raw/master/csl-citation.json"}</w:instrText>
            </w:r>
            <w:r w:rsidR="00074E96">
              <w:fldChar w:fldCharType="separate"/>
            </w:r>
            <w:r w:rsidR="00074E96" w:rsidRPr="00074E96">
              <w:rPr>
                <w:noProof/>
                <w:vertAlign w:val="superscript"/>
              </w:rPr>
              <w:t>15</w:t>
            </w:r>
            <w:r w:rsidR="00074E96">
              <w:fldChar w:fldCharType="end"/>
            </w:r>
          </w:p>
          <w:p w14:paraId="50BAB455" w14:textId="5A6B4EA6" w:rsidR="0083118A" w:rsidRDefault="0083118A" w:rsidP="009C282F">
            <w:pPr>
              <w:jc w:val="center"/>
            </w:pPr>
          </w:p>
        </w:tc>
        <w:tc>
          <w:tcPr>
            <w:tcW w:w="1728" w:type="dxa"/>
          </w:tcPr>
          <w:p w14:paraId="25A4FB65" w14:textId="77777777" w:rsidR="008210C9" w:rsidRDefault="00143E3F" w:rsidP="009C282F">
            <w:pPr>
              <w:jc w:val="center"/>
            </w:pPr>
            <w:r>
              <w:rPr>
                <w:rFonts w:ascii="Segoe UI" w:hAnsi="Segoe UI" w:cs="Segoe UI"/>
                <w:color w:val="212121"/>
                <w:shd w:val="clear" w:color="auto" w:fill="FFFFFF"/>
              </w:rPr>
              <w:t>72276</w:t>
            </w:r>
          </w:p>
        </w:tc>
      </w:tr>
      <w:tr w:rsidR="008210C9" w14:paraId="19F7C5AF" w14:textId="77777777" w:rsidTr="00C44C3C">
        <w:trPr>
          <w:trHeight w:val="37"/>
        </w:trPr>
        <w:tc>
          <w:tcPr>
            <w:tcW w:w="1240" w:type="dxa"/>
            <w:vMerge/>
          </w:tcPr>
          <w:p w14:paraId="3938F85C" w14:textId="77777777" w:rsidR="008210C9" w:rsidRDefault="008210C9" w:rsidP="009C282F">
            <w:pPr>
              <w:jc w:val="center"/>
            </w:pPr>
          </w:p>
        </w:tc>
        <w:tc>
          <w:tcPr>
            <w:tcW w:w="2363" w:type="dxa"/>
            <w:vMerge/>
          </w:tcPr>
          <w:p w14:paraId="599CB304" w14:textId="77777777" w:rsidR="008210C9" w:rsidRDefault="008210C9" w:rsidP="009C282F">
            <w:pPr>
              <w:jc w:val="center"/>
            </w:pPr>
          </w:p>
        </w:tc>
        <w:tc>
          <w:tcPr>
            <w:tcW w:w="4245" w:type="dxa"/>
          </w:tcPr>
          <w:p w14:paraId="6B8C993C" w14:textId="77777777" w:rsidR="008210C9" w:rsidRDefault="00143E3F" w:rsidP="009C282F">
            <w:pPr>
              <w:jc w:val="center"/>
            </w:pPr>
            <w:r>
              <w:t>Guaiacylglycerol</w:t>
            </w:r>
            <w:r w:rsidR="00074E96">
              <w:fldChar w:fldCharType="begin" w:fldLock="1"/>
            </w:r>
            <w:r w:rsidR="00074E96">
              <w:instrText>ADDIN CSL_CITATION {"citationItems":[{"id":"ITEM-1","itemData":{"DOI":"10.1016/j.fshw.2019.03.013","ISSN":"22134530","abstract":"Eucommia ulmoides Oliver is a native plant and valuable tonic Chinese medicine in China with a long history, great economic value and comprehensive development potential. Traditionally, the comprehensive utilization rate of E. ulmoides Oliv. is still very low, only bark has been used as medicine and other parts of Eucommia ulmoides Oliv. cannot be fully utilized, even the leaves have been well utilized in food products in Japan in the past decades. In order to improve the comprehensive utilization efficiency of E. ulmoides Oliv., in this review, we summarized the varieties and contents of main active compounds, biological functions and pharmacological effects in different parts of E. ulmoides Oliv. The findings suggest that other parts of E. ulmoides Oliv. could replace the bark of E. ulmoides Oliv. to some extent besides of their respective applications. The unique and extensive physiological functions between different parts of E. ulmoides Oliv. indicate that the comprehensive utilization of E. ulmoides Oliv. has a wide space to develop, which is also an effective way to protect E. ulmoides Oliv. resources and improve its the utilization rate.","author":[{"dropping-particle":"","family":"Xing","given":"Yi Fan","non-dropping-particle":"","parse-names":false,"suffix":""},{"dropping-particle":"","family":"He","given":"Dong","non-dropping-particle":"","parse-names":false,"suffix":""},{"dropping-particle":"","family":"Wang","given":"Yi","non-dropping-particle":"","parse-names":false,"suffix":""},{"dropping-particle":"","family":"Zeng","given":"Wen","non-dropping-particle":"","parse-names":false,"suffix":""},{"dropping-particle":"","family":"Zhang","given":"Chong","non-dropping-particle":"","parse-names":false,"suffix":""},{"dropping-particle":"","family":"Lu","given":"Yuan","non-dropping-particle":"","parse-names":false,"suffix":""},{"dropping-particle":"","family":"Su","given":"Nan","non-dropping-particle":"","parse-names":false,"suffix":""},{"dropping-particle":"","family":"Kong","given":"Yan Hua","non-dropping-particle":"","parse-names":false,"suffix":""},{"dropping-particle":"","family":"Xing","given":"Xin Hui","non-dropping-particle":"","parse-names":false,"suffix":""}],"container-title":"Food Science and Human Wellness","id":"ITEM-1","issue":"2","issued":{"date-parts":[["2019"]]},"page":"177-188","publisher":"Beijing Academy of Food Sciences.","title":"Chemical constituents, biological functions and pharmacological effects for comprehensive utilization of Eucommia ulmoides Oliver","type":"article-journal","volume":"8"},"uris":["http://www.mendeley.com/documents/?uuid=7e58bacb-5bb1-4b1f-947b-a8bde3eac234"]}],"mendeley":{"formattedCitation":"&lt;sup&gt;15&lt;/sup&gt;","plainTextFormattedCitation":"15","previouslyFormattedCitation":"&lt;sup&gt;15&lt;/sup&gt;"},"properties":{"noteIndex":0},"schema":"https://github.com/citation-style-language/schema/raw/master/csl-citation.json"}</w:instrText>
            </w:r>
            <w:r w:rsidR="00074E96">
              <w:fldChar w:fldCharType="separate"/>
            </w:r>
            <w:r w:rsidR="00074E96" w:rsidRPr="00074E96">
              <w:rPr>
                <w:noProof/>
                <w:vertAlign w:val="superscript"/>
              </w:rPr>
              <w:t>15</w:t>
            </w:r>
            <w:r w:rsidR="00074E96">
              <w:fldChar w:fldCharType="end"/>
            </w:r>
          </w:p>
        </w:tc>
        <w:tc>
          <w:tcPr>
            <w:tcW w:w="1728" w:type="dxa"/>
          </w:tcPr>
          <w:p w14:paraId="0BDF8B83" w14:textId="77777777" w:rsidR="008210C9" w:rsidRDefault="00143E3F" w:rsidP="009C282F">
            <w:pPr>
              <w:jc w:val="center"/>
            </w:pPr>
            <w:r>
              <w:rPr>
                <w:rFonts w:ascii="Segoe UI" w:hAnsi="Segoe UI" w:cs="Segoe UI"/>
                <w:color w:val="212121"/>
                <w:shd w:val="clear" w:color="auto" w:fill="FFFFFF"/>
              </w:rPr>
              <w:t>14579</w:t>
            </w:r>
          </w:p>
        </w:tc>
      </w:tr>
      <w:tr w:rsidR="008210C9" w14:paraId="0F6396B6" w14:textId="77777777" w:rsidTr="00C44C3C">
        <w:trPr>
          <w:trHeight w:val="37"/>
        </w:trPr>
        <w:tc>
          <w:tcPr>
            <w:tcW w:w="1240" w:type="dxa"/>
            <w:vMerge/>
          </w:tcPr>
          <w:p w14:paraId="51677AAD" w14:textId="77777777" w:rsidR="008210C9" w:rsidRDefault="008210C9" w:rsidP="009C282F">
            <w:pPr>
              <w:jc w:val="center"/>
            </w:pPr>
          </w:p>
        </w:tc>
        <w:tc>
          <w:tcPr>
            <w:tcW w:w="2363" w:type="dxa"/>
            <w:vMerge/>
          </w:tcPr>
          <w:p w14:paraId="09DA3038" w14:textId="77777777" w:rsidR="008210C9" w:rsidRDefault="008210C9" w:rsidP="009C282F">
            <w:pPr>
              <w:jc w:val="center"/>
            </w:pPr>
          </w:p>
        </w:tc>
        <w:tc>
          <w:tcPr>
            <w:tcW w:w="4245" w:type="dxa"/>
          </w:tcPr>
          <w:p w14:paraId="0DF9E5A7" w14:textId="77777777" w:rsidR="008210C9" w:rsidRDefault="00143E3F" w:rsidP="009C282F">
            <w:pPr>
              <w:jc w:val="center"/>
            </w:pPr>
            <w:r>
              <w:t>3-(3-Hydroxyphenyl) propionic acid</w:t>
            </w:r>
            <w:r w:rsidR="00074E96">
              <w:fldChar w:fldCharType="begin" w:fldLock="1"/>
            </w:r>
            <w:r w:rsidR="00074E96">
              <w:instrText>ADDIN CSL_CITATION {"citationItems":[{"id":"ITEM-1","itemData":{"DOI":"10.1016/j.fshw.2019.03.013","ISSN":"22134530","abstract":"Eucommia ulmoides Oliver is a native plant and valuable tonic Chinese medicine in China with a long history, great economic value and comprehensive development potential. Traditionally, the comprehensive utilization rate of E. ulmoides Oliv. is still very low, only bark has been used as medicine and other parts of Eucommia ulmoides Oliv. cannot be fully utilized, even the leaves have been well utilized in food products in Japan in the past decades. In order to improve the comprehensive utilization efficiency of E. ulmoides Oliv., in this review, we summarized the varieties and contents of main active compounds, biological functions and pharmacological effects in different parts of E. ulmoides Oliv. The findings suggest that other parts of E. ulmoides Oliv. could replace the bark of E. ulmoides Oliv. to some extent besides of their respective applications. The unique and extensive physiological functions between different parts of E. ulmoides Oliv. indicate that the comprehensive utilization of E. ulmoides Oliv. has a wide space to develop, which is also an effective way to protect E. ulmoides Oliv. resources and improve its the utilization rate.","author":[{"dropping-particle":"","family":"Xing","given":"Yi Fan","non-dropping-particle":"","parse-names":false,"suffix":""},{"dropping-particle":"","family":"He","given":"Dong","non-dropping-particle":"","parse-names":false,"suffix":""},{"dropping-particle":"","family":"Wang","given":"Yi","non-dropping-particle":"","parse-names":false,"suffix":""},{"dropping-particle":"","family":"Zeng","given":"Wen","non-dropping-particle":"","parse-names":false,"suffix":""},{"dropping-particle":"","family":"Zhang","given":"Chong","non-dropping-particle":"","parse-names":false,"suffix":""},{"dropping-particle":"","family":"Lu","given":"Yuan","non-dropping-particle":"","parse-names":false,"suffix":""},{"dropping-particle":"","family":"Su","given":"Nan","non-dropping-particle":"","parse-names":false,"suffix":""},{"dropping-particle":"","family":"Kong","given":"Yan Hua","non-dropping-particle":"","parse-names":false,"suffix":""},{"dropping-particle":"","family":"Xing","given":"Xin Hui","non-dropping-particle":"","parse-names":false,"suffix":""}],"container-title":"Food Science and Human Wellness","id":"ITEM-1","issue":"2","issued":{"date-parts":[["2019"]]},"page":"177-188","publisher":"Beijing Academy of Food Sciences.","title":"Chemical constituents, biological functions and pharmacological effects for comprehensive utilization of Eucommia ulmoides Oliver","type":"article-journal","volume":"8"},"uris":["http://www.mendeley.com/documents/?uuid=7e58bacb-5bb1-4b1f-947b-a8bde3eac234"]}],"mendeley":{"formattedCitation":"&lt;sup&gt;15&lt;/sup&gt;","plainTextFormattedCitation":"15","previouslyFormattedCitation":"&lt;sup&gt;15&lt;/sup&gt;"},"properties":{"noteIndex":0},"schema":"https://github.com/citation-style-language/schema/raw/master/csl-citation.json"}</w:instrText>
            </w:r>
            <w:r w:rsidR="00074E96">
              <w:fldChar w:fldCharType="separate"/>
            </w:r>
            <w:r w:rsidR="00074E96" w:rsidRPr="00074E96">
              <w:rPr>
                <w:noProof/>
                <w:vertAlign w:val="superscript"/>
              </w:rPr>
              <w:t>15</w:t>
            </w:r>
            <w:r w:rsidR="00074E96">
              <w:fldChar w:fldCharType="end"/>
            </w:r>
          </w:p>
          <w:p w14:paraId="12788101" w14:textId="7BFF58AD" w:rsidR="0083118A" w:rsidRDefault="0083118A" w:rsidP="009C282F">
            <w:pPr>
              <w:jc w:val="center"/>
            </w:pPr>
          </w:p>
        </w:tc>
        <w:tc>
          <w:tcPr>
            <w:tcW w:w="1728" w:type="dxa"/>
          </w:tcPr>
          <w:p w14:paraId="33F9C0BB" w14:textId="77777777" w:rsidR="008210C9" w:rsidRDefault="00143E3F" w:rsidP="009C282F">
            <w:pPr>
              <w:jc w:val="center"/>
            </w:pPr>
            <w:r>
              <w:rPr>
                <w:rFonts w:ascii="Segoe UI" w:hAnsi="Segoe UI" w:cs="Segoe UI"/>
                <w:color w:val="212121"/>
                <w:shd w:val="clear" w:color="auto" w:fill="FFFFFF"/>
              </w:rPr>
              <w:t>91</w:t>
            </w:r>
          </w:p>
        </w:tc>
      </w:tr>
      <w:tr w:rsidR="008210C9" w14:paraId="6C2D8780" w14:textId="77777777" w:rsidTr="00C44C3C">
        <w:trPr>
          <w:trHeight w:val="37"/>
        </w:trPr>
        <w:tc>
          <w:tcPr>
            <w:tcW w:w="1240" w:type="dxa"/>
            <w:vMerge/>
          </w:tcPr>
          <w:p w14:paraId="7A99703F" w14:textId="77777777" w:rsidR="008210C9" w:rsidRDefault="008210C9" w:rsidP="009C282F">
            <w:pPr>
              <w:jc w:val="center"/>
            </w:pPr>
          </w:p>
        </w:tc>
        <w:tc>
          <w:tcPr>
            <w:tcW w:w="2363" w:type="dxa"/>
            <w:vMerge/>
          </w:tcPr>
          <w:p w14:paraId="6B742090" w14:textId="77777777" w:rsidR="008210C9" w:rsidRDefault="008210C9" w:rsidP="009C282F">
            <w:pPr>
              <w:jc w:val="center"/>
            </w:pPr>
          </w:p>
        </w:tc>
        <w:tc>
          <w:tcPr>
            <w:tcW w:w="4245" w:type="dxa"/>
          </w:tcPr>
          <w:p w14:paraId="650D2C13" w14:textId="77777777" w:rsidR="008210C9" w:rsidRDefault="0059031B" w:rsidP="009C282F">
            <w:pPr>
              <w:jc w:val="center"/>
            </w:pPr>
            <w:r>
              <w:t>Protocatechuic methyl-ester</w:t>
            </w:r>
            <w:r w:rsidR="00074E96">
              <w:fldChar w:fldCharType="begin" w:fldLock="1"/>
            </w:r>
            <w:r w:rsidR="00074E96">
              <w:instrText>ADDIN CSL_CITATION {"citationItems":[{"id":"ITEM-1","itemData":{"DOI":"10.1016/j.fshw.2019.03.013","ISSN":"22134530","abstract":"Eucommia ulmoides Oliver is a native plant and valuable tonic Chinese medicine in China with a long history, great economic value and comprehensive development potential. Traditionally, the comprehensive utilization rate of E. ulmoides Oliv. is still very low, only bark has been used as medicine and other parts of Eucommia ulmoides Oliv. cannot be fully utilized, even the leaves have been well utilized in food products in Japan in the past decades. In order to improve the comprehensive utilization efficiency of E. ulmoides Oliv., in this review, we summarized the varieties and contents of main active compounds, biological functions and pharmacological effects in different parts of E. ulmoides Oliv. The findings suggest that other parts of E. ulmoides Oliv. could replace the bark of E. ulmoides Oliv. to some extent besides of their respective applications. The unique and extensive physiological functions between different parts of E. ulmoides Oliv. indicate that the comprehensive utilization of E. ulmoides Oliv. has a wide space to develop, which is also an effective way to protect E. ulmoides Oliv. resources and improve its the utilization rate.","author":[{"dropping-particle":"","family":"Xing","given":"Yi Fan","non-dropping-particle":"","parse-names":false,"suffix":""},{"dropping-particle":"","family":"He","given":"Dong","non-dropping-particle":"","parse-names":false,"suffix":""},{"dropping-particle":"","family":"Wang","given":"Yi","non-dropping-particle":"","parse-names":false,"suffix":""},{"dropping-particle":"","family":"Zeng","given":"Wen","non-dropping-particle":"","parse-names":false,"suffix":""},{"dropping-particle":"","family":"Zhang","given":"Chong","non-dropping-particle":"","parse-names":false,"suffix":""},{"dropping-particle":"","family":"Lu","given":"Yuan","non-dropping-particle":"","parse-names":false,"suffix":""},{"dropping-particle":"","family":"Su","given":"Nan","non-dropping-particle":"","parse-names":false,"suffix":""},{"dropping-particle":"","family":"Kong","given":"Yan Hua","non-dropping-particle":"","parse-names":false,"suffix":""},{"dropping-particle":"","family":"Xing","given":"Xin Hui","non-dropping-particle":"","parse-names":false,"suffix":""}],"container-title":"Food Science and Human Wellness","id":"ITEM-1","issue":"2","issued":{"date-parts":[["2019"]]},"page":"177-188","publisher":"Beijing Academy of Food Sciences.","title":"Chemical constituents, biological functions and pharmacological effects for comprehensive utilization of Eucommia ulmoides Oliver","type":"article-journal","volume":"8"},"uris":["http://www.mendeley.com/documents/?uuid=7e58bacb-5bb1-4b1f-947b-a8bde3eac234"]}],"mendeley":{"formattedCitation":"&lt;sup&gt;15&lt;/sup&gt;","plainTextFormattedCitation":"15","previouslyFormattedCitation":"&lt;sup&gt;15&lt;/sup&gt;"},"properties":{"noteIndex":0},"schema":"https://github.com/citation-style-language/schema/raw/master/csl-citation.json"}</w:instrText>
            </w:r>
            <w:r w:rsidR="00074E96">
              <w:fldChar w:fldCharType="separate"/>
            </w:r>
            <w:r w:rsidR="00074E96" w:rsidRPr="00074E96">
              <w:rPr>
                <w:noProof/>
                <w:vertAlign w:val="superscript"/>
              </w:rPr>
              <w:t>15</w:t>
            </w:r>
            <w:r w:rsidR="00074E96">
              <w:fldChar w:fldCharType="end"/>
            </w:r>
          </w:p>
          <w:p w14:paraId="611221EE" w14:textId="46EBF46F" w:rsidR="0083118A" w:rsidRDefault="0083118A" w:rsidP="009C282F">
            <w:pPr>
              <w:jc w:val="center"/>
            </w:pPr>
          </w:p>
        </w:tc>
        <w:tc>
          <w:tcPr>
            <w:tcW w:w="1728" w:type="dxa"/>
          </w:tcPr>
          <w:p w14:paraId="0FAC9DC7" w14:textId="77777777" w:rsidR="008210C9" w:rsidRDefault="0059031B" w:rsidP="009C282F">
            <w:pPr>
              <w:jc w:val="center"/>
            </w:pPr>
            <w:r>
              <w:rPr>
                <w:rFonts w:ascii="Segoe UI" w:hAnsi="Segoe UI" w:cs="Segoe UI"/>
                <w:color w:val="212121"/>
                <w:shd w:val="clear" w:color="auto" w:fill="FFFFFF"/>
              </w:rPr>
              <w:t>287064</w:t>
            </w:r>
          </w:p>
        </w:tc>
      </w:tr>
      <w:tr w:rsidR="008210C9" w14:paraId="1BD4C3AA" w14:textId="77777777" w:rsidTr="00C44C3C">
        <w:trPr>
          <w:trHeight w:val="37"/>
        </w:trPr>
        <w:tc>
          <w:tcPr>
            <w:tcW w:w="1240" w:type="dxa"/>
            <w:vMerge/>
          </w:tcPr>
          <w:p w14:paraId="29B419C9" w14:textId="77777777" w:rsidR="008210C9" w:rsidRDefault="008210C9" w:rsidP="009C282F">
            <w:pPr>
              <w:jc w:val="center"/>
            </w:pPr>
          </w:p>
        </w:tc>
        <w:tc>
          <w:tcPr>
            <w:tcW w:w="2363" w:type="dxa"/>
            <w:vMerge/>
          </w:tcPr>
          <w:p w14:paraId="7D4DF73A" w14:textId="77777777" w:rsidR="008210C9" w:rsidRDefault="008210C9" w:rsidP="009C282F">
            <w:pPr>
              <w:jc w:val="center"/>
            </w:pPr>
          </w:p>
        </w:tc>
        <w:tc>
          <w:tcPr>
            <w:tcW w:w="4245" w:type="dxa"/>
          </w:tcPr>
          <w:p w14:paraId="2CF39478" w14:textId="77777777" w:rsidR="008210C9" w:rsidRDefault="0059031B" w:rsidP="009C282F">
            <w:pPr>
              <w:jc w:val="center"/>
            </w:pPr>
            <w:r>
              <w:t>Oroxylin A</w:t>
            </w:r>
            <w:r w:rsidR="00074E96">
              <w:fldChar w:fldCharType="begin" w:fldLock="1"/>
            </w:r>
            <w:r w:rsidR="00A66C26">
              <w:instrText>ADDIN CSL_CITATION {"citationItems":[{"id":"ITEM-1","itemData":{"DOI":"10.1016/j.fshw.2019.03.013","ISSN":"22134530","abstract":"Eucommia ulmoides Oliver is a native plant and valuable tonic Chinese medicine in China with a long history, great economic value and comprehensive development potential. Traditionally, the comprehensive utilization rate of E. ulmoides Oliv. is still very low, only bark has been used as medicine and other parts of Eucommia ulmoides Oliv. cannot be fully utilized, even the leaves have been well utilized in food products in Japan in the past decades. In order to improve the comprehensive utilization efficiency of E. ulmoides Oliv., in this review, we summarized the varieties and contents of main active compounds, biological functions and pharmacological effects in different parts of E. ulmoides Oliv. The findings suggest that other parts of E. ulmoides Oliv. could replace the bark of E. ulmoides Oliv. to some extent besides of their respective applications. The unique and extensive physiological functions between different parts of E. ulmoides Oliv. indicate that the comprehensive utilization of E. ulmoides Oliv. has a wide space to develop, which is also an effective way to protect E. ulmoides Oliv. resources and improve its the utilization rate.","author":[{"dropping-particle":"","family":"Xing","given":"Yi Fan","non-dropping-particle":"","parse-names":false,"suffix":""},{"dropping-particle":"","family":"He","given":"Dong","non-dropping-particle":"","parse-names":false,"suffix":""},{"dropping-particle":"","family":"Wang","given":"Yi","non-dropping-particle":"","parse-names":false,"suffix":""},{"dropping-particle":"","family":"Zeng","given":"Wen","non-dropping-particle":"","parse-names":false,"suffix":""},{"dropping-particle":"","family":"Zhang","given":"Chong","non-dropping-particle":"","parse-names":false,"suffix":""},{"dropping-particle":"","family":"Lu","given":"Yuan","non-dropping-particle":"","parse-names":false,"suffix":""},{"dropping-particle":"","family":"Su","given":"Nan","non-dropping-particle":"","parse-names":false,"suffix":""},{"dropping-particle":"","family":"Kong","given":"Yan Hua","non-dropping-particle":"","parse-names":false,"suffix":""},{"dropping-particle":"","family":"Xing","given":"Xin Hui","non-dropping-particle":"","parse-names":false,"suffix":""}],"container-title":"Food Science and Human Wellness","id":"ITEM-1","issue":"2","issued":{"date-parts":[["2019"]]},"page":"177-188","publisher":"Beijing Academy of Food Sciences.","title":"Chemical constituents, biological functions and pharmacological effects for comprehensive utilization of Eucommia ulmoides Oliver","type":"article-journal","volume":"8"},"uris":["http://www.mendeley.com/documents/?uuid=7e58bacb-5bb1-4b1f-947b-a8bde3eac234"]}],"mendeley":{"formattedCitation":"&lt;sup&gt;15&lt;/sup&gt;","plainTextFormattedCitation":"15","previouslyFormattedCitation":"&lt;sup&gt;15&lt;/sup&gt;"},"properties":{"noteIndex":0},"schema":"https://github.com/citation-style-language/schema/raw/master/csl-citation.json"}</w:instrText>
            </w:r>
            <w:r w:rsidR="00074E96">
              <w:fldChar w:fldCharType="separate"/>
            </w:r>
            <w:r w:rsidR="00074E96" w:rsidRPr="00074E96">
              <w:rPr>
                <w:noProof/>
                <w:vertAlign w:val="superscript"/>
              </w:rPr>
              <w:t>15</w:t>
            </w:r>
            <w:r w:rsidR="00074E96">
              <w:fldChar w:fldCharType="end"/>
            </w:r>
          </w:p>
          <w:p w14:paraId="331269A7" w14:textId="4560C85E" w:rsidR="0083118A" w:rsidRDefault="0083118A" w:rsidP="009C282F">
            <w:pPr>
              <w:jc w:val="center"/>
            </w:pPr>
          </w:p>
        </w:tc>
        <w:tc>
          <w:tcPr>
            <w:tcW w:w="1728" w:type="dxa"/>
          </w:tcPr>
          <w:p w14:paraId="646BEFA0" w14:textId="77777777" w:rsidR="008210C9" w:rsidRDefault="0059031B" w:rsidP="009C282F">
            <w:pPr>
              <w:jc w:val="center"/>
            </w:pPr>
            <w:r>
              <w:rPr>
                <w:rFonts w:ascii="Segoe UI" w:hAnsi="Segoe UI" w:cs="Segoe UI"/>
                <w:color w:val="212121"/>
                <w:shd w:val="clear" w:color="auto" w:fill="FFFFFF"/>
              </w:rPr>
              <w:t>5320315</w:t>
            </w:r>
          </w:p>
        </w:tc>
      </w:tr>
      <w:tr w:rsidR="008210C9" w14:paraId="4FB804D7" w14:textId="77777777" w:rsidTr="00C44C3C">
        <w:trPr>
          <w:trHeight w:val="37"/>
        </w:trPr>
        <w:tc>
          <w:tcPr>
            <w:tcW w:w="1240" w:type="dxa"/>
            <w:vMerge/>
          </w:tcPr>
          <w:p w14:paraId="4C6311DF" w14:textId="77777777" w:rsidR="008210C9" w:rsidRDefault="008210C9" w:rsidP="009C282F">
            <w:pPr>
              <w:jc w:val="center"/>
            </w:pPr>
          </w:p>
        </w:tc>
        <w:tc>
          <w:tcPr>
            <w:tcW w:w="2363" w:type="dxa"/>
            <w:vMerge/>
          </w:tcPr>
          <w:p w14:paraId="0FB16BEF" w14:textId="77777777" w:rsidR="008210C9" w:rsidRDefault="008210C9" w:rsidP="009C282F">
            <w:pPr>
              <w:jc w:val="center"/>
            </w:pPr>
          </w:p>
        </w:tc>
        <w:tc>
          <w:tcPr>
            <w:tcW w:w="4245" w:type="dxa"/>
          </w:tcPr>
          <w:p w14:paraId="10223AA9" w14:textId="77777777" w:rsidR="008210C9" w:rsidRDefault="00074E96" w:rsidP="009C282F">
            <w:pPr>
              <w:jc w:val="center"/>
            </w:pPr>
            <w:r>
              <w:t>harpagide</w:t>
            </w:r>
            <w:r w:rsidR="00A66C26">
              <w:fldChar w:fldCharType="begin" w:fldLock="1"/>
            </w:r>
            <w:r w:rsidR="00A66C26">
              <w:instrText>ADDIN CSL_CITATION {"citationItems":[{"id":"ITEM-1","itemData":{"DOI":"10.3390/molecules23030643","author":[{"dropping-particle":"","family":"Combined","given":"Uflc-qtrap-ms M S","non-dropping-particle":"","parse-names":false,"suffix":""}],"id":"ITEM-1","issued":{"date-parts":[["2018"]]},"title":"Comparison of Multiple Bioactive Constituents in Different Parts of Eucommia ulmoides Based on","type":"article-journal"},"uris":["http://www.mendeley.com/documents/?uuid=8059ae8d-aa37-4bf3-bf93-1ee8ffe766da"]}],"mendeley":{"formattedCitation":"&lt;sup&gt;16&lt;/sup&gt;","plainTextFormattedCitation":"16","previouslyFormattedCitation":"&lt;sup&gt;16&lt;/sup&gt;"},"properties":{"noteIndex":0},"schema":"https://github.com/citation-style-language/schema/raw/master/csl-citation.json"}</w:instrText>
            </w:r>
            <w:r w:rsidR="00A66C26">
              <w:fldChar w:fldCharType="separate"/>
            </w:r>
            <w:r w:rsidR="00A66C26" w:rsidRPr="00A66C26">
              <w:rPr>
                <w:noProof/>
                <w:vertAlign w:val="superscript"/>
              </w:rPr>
              <w:t>16</w:t>
            </w:r>
            <w:r w:rsidR="00A66C26">
              <w:fldChar w:fldCharType="end"/>
            </w:r>
          </w:p>
          <w:p w14:paraId="24867416" w14:textId="17937CAA" w:rsidR="0083118A" w:rsidRDefault="0083118A" w:rsidP="009C282F">
            <w:pPr>
              <w:jc w:val="center"/>
            </w:pPr>
          </w:p>
        </w:tc>
        <w:tc>
          <w:tcPr>
            <w:tcW w:w="1728" w:type="dxa"/>
          </w:tcPr>
          <w:p w14:paraId="552035AD" w14:textId="77777777" w:rsidR="008210C9" w:rsidRDefault="00074E96" w:rsidP="009C282F">
            <w:pPr>
              <w:jc w:val="center"/>
            </w:pPr>
            <w:r>
              <w:rPr>
                <w:rFonts w:ascii="Segoe UI" w:hAnsi="Segoe UI" w:cs="Segoe UI"/>
                <w:color w:val="212121"/>
                <w:shd w:val="clear" w:color="auto" w:fill="FFFFFF"/>
              </w:rPr>
              <w:t>10044294</w:t>
            </w:r>
          </w:p>
        </w:tc>
      </w:tr>
      <w:tr w:rsidR="008210C9" w14:paraId="7AD2647E" w14:textId="77777777" w:rsidTr="00C44C3C">
        <w:trPr>
          <w:trHeight w:val="37"/>
        </w:trPr>
        <w:tc>
          <w:tcPr>
            <w:tcW w:w="1240" w:type="dxa"/>
            <w:vMerge/>
          </w:tcPr>
          <w:p w14:paraId="619E8186" w14:textId="77777777" w:rsidR="008210C9" w:rsidRDefault="008210C9" w:rsidP="009C282F">
            <w:pPr>
              <w:jc w:val="center"/>
            </w:pPr>
          </w:p>
        </w:tc>
        <w:tc>
          <w:tcPr>
            <w:tcW w:w="2363" w:type="dxa"/>
            <w:vMerge/>
          </w:tcPr>
          <w:p w14:paraId="18DBCE38" w14:textId="77777777" w:rsidR="008210C9" w:rsidRDefault="008210C9" w:rsidP="009C282F">
            <w:pPr>
              <w:jc w:val="center"/>
            </w:pPr>
          </w:p>
        </w:tc>
        <w:tc>
          <w:tcPr>
            <w:tcW w:w="4245" w:type="dxa"/>
          </w:tcPr>
          <w:p w14:paraId="53F2A4E8" w14:textId="77777777" w:rsidR="008210C9" w:rsidRDefault="00A026D3" w:rsidP="009C282F">
            <w:pPr>
              <w:jc w:val="center"/>
            </w:pPr>
            <w:r>
              <w:t>neochlorogenic acid</w:t>
            </w:r>
            <w:r w:rsidR="00A66C26">
              <w:fldChar w:fldCharType="begin" w:fldLock="1"/>
            </w:r>
            <w:r w:rsidR="00A66C26">
              <w:instrText>ADDIN CSL_CITATION {"citationItems":[{"id":"ITEM-1","itemData":{"DOI":"10.3390/molecules23030643","author":[{"dropping-particle":"","family":"Combined","given":"Uflc-qtrap-ms M S","non-dropping-particle":"","parse-names":false,"suffix":""}],"id":"ITEM-1","issued":{"date-parts":[["2018"]]},"title":"Comparison of Multiple Bioactive Constituents in Different Parts of Eucommia ulmoides Based on","type":"article-journal"},"uris":["http://www.mendeley.com/documents/?uuid=8059ae8d-aa37-4bf3-bf93-1ee8ffe766da"]}],"mendeley":{"formattedCitation":"&lt;sup&gt;16&lt;/sup&gt;","plainTextFormattedCitation":"16","previouslyFormattedCitation":"&lt;sup&gt;16&lt;/sup&gt;"},"properties":{"noteIndex":0},"schema":"https://github.com/citation-style-language/schema/raw/master/csl-citation.json"}</w:instrText>
            </w:r>
            <w:r w:rsidR="00A66C26">
              <w:fldChar w:fldCharType="separate"/>
            </w:r>
            <w:r w:rsidR="00A66C26" w:rsidRPr="00A66C26">
              <w:rPr>
                <w:noProof/>
                <w:vertAlign w:val="superscript"/>
              </w:rPr>
              <w:t>16</w:t>
            </w:r>
            <w:r w:rsidR="00A66C26">
              <w:fldChar w:fldCharType="end"/>
            </w:r>
          </w:p>
          <w:p w14:paraId="4382FA55" w14:textId="0C312204" w:rsidR="0083118A" w:rsidRDefault="0083118A" w:rsidP="009C282F">
            <w:pPr>
              <w:jc w:val="center"/>
            </w:pPr>
          </w:p>
        </w:tc>
        <w:tc>
          <w:tcPr>
            <w:tcW w:w="1728" w:type="dxa"/>
          </w:tcPr>
          <w:p w14:paraId="12CA6D5E" w14:textId="77777777" w:rsidR="008210C9" w:rsidRDefault="00A026D3" w:rsidP="009C282F">
            <w:pPr>
              <w:jc w:val="center"/>
            </w:pPr>
            <w:r>
              <w:rPr>
                <w:rFonts w:ascii="Segoe UI" w:hAnsi="Segoe UI" w:cs="Segoe UI"/>
                <w:color w:val="212121"/>
                <w:shd w:val="clear" w:color="auto" w:fill="FFFFFF"/>
              </w:rPr>
              <w:t>5280633</w:t>
            </w:r>
          </w:p>
        </w:tc>
      </w:tr>
      <w:tr w:rsidR="008210C9" w14:paraId="3EDE05E2" w14:textId="77777777" w:rsidTr="00C44C3C">
        <w:trPr>
          <w:trHeight w:val="37"/>
        </w:trPr>
        <w:tc>
          <w:tcPr>
            <w:tcW w:w="1240" w:type="dxa"/>
            <w:vMerge/>
          </w:tcPr>
          <w:p w14:paraId="74664290" w14:textId="77777777" w:rsidR="008210C9" w:rsidRDefault="008210C9" w:rsidP="009C282F">
            <w:pPr>
              <w:jc w:val="center"/>
            </w:pPr>
          </w:p>
        </w:tc>
        <w:tc>
          <w:tcPr>
            <w:tcW w:w="2363" w:type="dxa"/>
            <w:vMerge/>
          </w:tcPr>
          <w:p w14:paraId="121473D8" w14:textId="77777777" w:rsidR="008210C9" w:rsidRDefault="008210C9" w:rsidP="009C282F">
            <w:pPr>
              <w:jc w:val="center"/>
            </w:pPr>
          </w:p>
        </w:tc>
        <w:tc>
          <w:tcPr>
            <w:tcW w:w="4245" w:type="dxa"/>
          </w:tcPr>
          <w:p w14:paraId="74BC28B1" w14:textId="77777777" w:rsidR="008210C9" w:rsidRDefault="00A026D3" w:rsidP="009C282F">
            <w:pPr>
              <w:jc w:val="center"/>
            </w:pPr>
            <w:r>
              <w:t>cryptochlorogenic acid</w:t>
            </w:r>
            <w:r w:rsidR="00A66C26">
              <w:fldChar w:fldCharType="begin" w:fldLock="1"/>
            </w:r>
            <w:r w:rsidR="00A66C26">
              <w:instrText>ADDIN CSL_CITATION {"citationItems":[{"id":"ITEM-1","itemData":{"DOI":"10.3390/molecules23030643","author":[{"dropping-particle":"","family":"Combined","given":"Uflc-qtrap-ms M S","non-dropping-particle":"","parse-names":false,"suffix":""}],"id":"ITEM-1","issued":{"date-parts":[["2018"]]},"title":"Comparison of Multiple Bioactive Constituents in Different Parts of Eucommia ulmoides Based on","type":"article-journal"},"uris":["http://www.mendeley.com/documents/?uuid=8059ae8d-aa37-4bf3-bf93-1ee8ffe766da"]}],"mendeley":{"formattedCitation":"&lt;sup&gt;16&lt;/sup&gt;","plainTextFormattedCitation":"16","previouslyFormattedCitation":"&lt;sup&gt;16&lt;/sup&gt;"},"properties":{"noteIndex":0},"schema":"https://github.com/citation-style-language/schema/raw/master/csl-citation.json"}</w:instrText>
            </w:r>
            <w:r w:rsidR="00A66C26">
              <w:fldChar w:fldCharType="separate"/>
            </w:r>
            <w:r w:rsidR="00A66C26" w:rsidRPr="00A66C26">
              <w:rPr>
                <w:noProof/>
                <w:vertAlign w:val="superscript"/>
              </w:rPr>
              <w:t>16</w:t>
            </w:r>
            <w:r w:rsidR="00A66C26">
              <w:fldChar w:fldCharType="end"/>
            </w:r>
          </w:p>
          <w:p w14:paraId="35ACDDBE" w14:textId="1EAD2DA0" w:rsidR="0083118A" w:rsidRDefault="0083118A" w:rsidP="009C282F">
            <w:pPr>
              <w:jc w:val="center"/>
            </w:pPr>
          </w:p>
        </w:tc>
        <w:tc>
          <w:tcPr>
            <w:tcW w:w="1728" w:type="dxa"/>
          </w:tcPr>
          <w:p w14:paraId="43C3854F" w14:textId="77777777" w:rsidR="008210C9" w:rsidRDefault="00A026D3" w:rsidP="009C282F">
            <w:pPr>
              <w:jc w:val="center"/>
            </w:pPr>
            <w:r>
              <w:rPr>
                <w:rFonts w:ascii="Segoe UI" w:hAnsi="Segoe UI" w:cs="Segoe UI"/>
                <w:color w:val="212121"/>
                <w:shd w:val="clear" w:color="auto" w:fill="FFFFFF"/>
              </w:rPr>
              <w:t>9798666</w:t>
            </w:r>
          </w:p>
        </w:tc>
      </w:tr>
      <w:tr w:rsidR="008210C9" w14:paraId="1701A228" w14:textId="77777777" w:rsidTr="00C44C3C">
        <w:trPr>
          <w:trHeight w:val="37"/>
        </w:trPr>
        <w:tc>
          <w:tcPr>
            <w:tcW w:w="1240" w:type="dxa"/>
            <w:vMerge/>
          </w:tcPr>
          <w:p w14:paraId="6694954D" w14:textId="77777777" w:rsidR="008210C9" w:rsidRDefault="008210C9" w:rsidP="009C282F">
            <w:pPr>
              <w:jc w:val="center"/>
            </w:pPr>
          </w:p>
        </w:tc>
        <w:tc>
          <w:tcPr>
            <w:tcW w:w="2363" w:type="dxa"/>
            <w:vMerge/>
          </w:tcPr>
          <w:p w14:paraId="6D30A1E2" w14:textId="77777777" w:rsidR="008210C9" w:rsidRDefault="008210C9" w:rsidP="009C282F">
            <w:pPr>
              <w:jc w:val="center"/>
            </w:pPr>
          </w:p>
        </w:tc>
        <w:tc>
          <w:tcPr>
            <w:tcW w:w="4245" w:type="dxa"/>
          </w:tcPr>
          <w:p w14:paraId="3C61A21D" w14:textId="77777777" w:rsidR="008210C9" w:rsidRDefault="005A18C7" w:rsidP="009C282F">
            <w:pPr>
              <w:jc w:val="center"/>
            </w:pPr>
            <w:r>
              <w:t>baicalein</w:t>
            </w:r>
            <w:r w:rsidR="00A66C26">
              <w:fldChar w:fldCharType="begin" w:fldLock="1"/>
            </w:r>
            <w:r w:rsidR="00C96235">
              <w:instrText>ADDIN CSL_CITATION {"citationItems":[{"id":"ITEM-1","itemData":{"DOI":"10.3390/molecules23030643","author":[{"dropping-particle":"","family":"Combined","given":"Uflc-qtrap-ms M S","non-dropping-particle":"","parse-names":false,"suffix":""}],"id":"ITEM-1","issued":{"date-parts":[["2018"]]},"title":"Comparison of Multiple Bioactive Constituents in Different Parts of Eucommia ulmoides Based on","type":"article-journal"},"uris":["http://www.mendeley.com/documents/?uuid=8059ae8d-aa37-4bf3-bf93-1ee8ffe766da"]}],"mendeley":{"formattedCitation":"&lt;sup&gt;16&lt;/sup&gt;","plainTextFormattedCitation":"16","previouslyFormattedCitation":"&lt;sup&gt;16&lt;/sup&gt;"},"properties":{"noteIndex":0},"schema":"https://github.com/citation-style-language/schema/raw/master/csl-citation.json"}</w:instrText>
            </w:r>
            <w:r w:rsidR="00A66C26">
              <w:fldChar w:fldCharType="separate"/>
            </w:r>
            <w:r w:rsidR="00A66C26" w:rsidRPr="00A66C26">
              <w:rPr>
                <w:noProof/>
                <w:vertAlign w:val="superscript"/>
              </w:rPr>
              <w:t>16</w:t>
            </w:r>
            <w:r w:rsidR="00A66C26">
              <w:fldChar w:fldCharType="end"/>
            </w:r>
          </w:p>
          <w:p w14:paraId="7DBF3F0D" w14:textId="7171F8C5" w:rsidR="0083118A" w:rsidRDefault="0083118A" w:rsidP="009C282F">
            <w:pPr>
              <w:jc w:val="center"/>
            </w:pPr>
          </w:p>
        </w:tc>
        <w:tc>
          <w:tcPr>
            <w:tcW w:w="1728" w:type="dxa"/>
          </w:tcPr>
          <w:p w14:paraId="2CE2E1EA" w14:textId="77777777" w:rsidR="008210C9" w:rsidRDefault="005A18C7" w:rsidP="009C282F">
            <w:pPr>
              <w:jc w:val="center"/>
            </w:pPr>
            <w:r>
              <w:rPr>
                <w:rFonts w:ascii="Segoe UI" w:hAnsi="Segoe UI" w:cs="Segoe UI"/>
                <w:color w:val="212121"/>
                <w:shd w:val="clear" w:color="auto" w:fill="FFFFFF"/>
              </w:rPr>
              <w:t>5281605</w:t>
            </w:r>
          </w:p>
        </w:tc>
      </w:tr>
      <w:tr w:rsidR="00C96235" w14:paraId="1149D803" w14:textId="77777777" w:rsidTr="00C44C3C">
        <w:trPr>
          <w:trHeight w:val="272"/>
        </w:trPr>
        <w:tc>
          <w:tcPr>
            <w:tcW w:w="1240" w:type="dxa"/>
            <w:vMerge w:val="restart"/>
          </w:tcPr>
          <w:p w14:paraId="34B68B55" w14:textId="300A32CF" w:rsidR="00C96235" w:rsidRDefault="00DB1A88" w:rsidP="009C282F">
            <w:pPr>
              <w:jc w:val="center"/>
            </w:pPr>
            <w:r>
              <w:t>8.</w:t>
            </w:r>
          </w:p>
        </w:tc>
        <w:tc>
          <w:tcPr>
            <w:tcW w:w="2363" w:type="dxa"/>
            <w:vMerge w:val="restart"/>
          </w:tcPr>
          <w:p w14:paraId="5A0C1B90" w14:textId="046B0E46" w:rsidR="00C96235" w:rsidRDefault="00C96235" w:rsidP="009C282F">
            <w:pPr>
              <w:jc w:val="center"/>
            </w:pPr>
            <w:r w:rsidRPr="00254683">
              <w:rPr>
                <w:i/>
                <w:iCs/>
              </w:rPr>
              <w:t>Euphorbia sessiliflora</w:t>
            </w:r>
            <w:r>
              <w:t xml:space="preserve"> Roxb.</w:t>
            </w:r>
          </w:p>
        </w:tc>
        <w:tc>
          <w:tcPr>
            <w:tcW w:w="4245" w:type="dxa"/>
          </w:tcPr>
          <w:p w14:paraId="11DB258B" w14:textId="77777777" w:rsidR="00C96235" w:rsidRDefault="00C96235" w:rsidP="009C282F">
            <w:pPr>
              <w:jc w:val="center"/>
            </w:pPr>
            <w:r>
              <w:t>jolkinolide A</w:t>
            </w:r>
            <w:r>
              <w:fldChar w:fldCharType="begin" w:fldLock="1"/>
            </w:r>
            <w:r>
              <w:instrText>ADDIN CSL_CITATION {"citationItems":[{"id":"ITEM-1","itemData":{"author":[{"dropping-particle":"","family":"Sutthivaiyakit","given":"Somyote","non-dropping-particle":"","parse-names":false,"suffix":""},{"dropping-particle":"","family":"Thapsut","given":"Monnapa","non-dropping-particle":"","parse-names":false,"suffix":""},{"dropping-particle":"","family":"Prachayasittikul","given":"Virapong","non-dropping-particle":"","parse-names":false,"suffix":""}],"id":"ITEM-1","issued":{"date-parts":[["2000"]]},"page":"947-950","title":"Constituents and bioactivity of the tubers of Euphorbia","type":"article-journal","volume":"53"},"uris":["http://www.mendeley.com/documents/?uuid=fba9ed06-dcd3-4f09-be06-6882da7e8dfa"]}],"mendeley":{"formattedCitation":"&lt;sup&gt;17&lt;/sup&gt;","plainTextFormattedCitation":"17","previouslyFormattedCitation":"&lt;sup&gt;17&lt;/sup&gt;"},"properties":{"noteIndex":0},"schema":"https://github.com/citation-style-language/schema/raw/master/csl-citation.json"}</w:instrText>
            </w:r>
            <w:r>
              <w:fldChar w:fldCharType="separate"/>
            </w:r>
            <w:r w:rsidRPr="00C96235">
              <w:rPr>
                <w:noProof/>
                <w:vertAlign w:val="superscript"/>
              </w:rPr>
              <w:t>17</w:t>
            </w:r>
            <w:r>
              <w:fldChar w:fldCharType="end"/>
            </w:r>
          </w:p>
          <w:p w14:paraId="1D8A3B6E" w14:textId="19A9602C" w:rsidR="00FB08E3" w:rsidRDefault="00FB08E3" w:rsidP="009C282F">
            <w:pPr>
              <w:jc w:val="center"/>
            </w:pPr>
          </w:p>
        </w:tc>
        <w:tc>
          <w:tcPr>
            <w:tcW w:w="1728" w:type="dxa"/>
          </w:tcPr>
          <w:p w14:paraId="5B16B5D0" w14:textId="77777777" w:rsidR="00C96235" w:rsidRDefault="00C96235" w:rsidP="009C282F">
            <w:pPr>
              <w:jc w:val="center"/>
            </w:pPr>
            <w:r>
              <w:rPr>
                <w:rFonts w:ascii="Segoe UI" w:hAnsi="Segoe UI" w:cs="Segoe UI"/>
                <w:color w:val="212121"/>
                <w:shd w:val="clear" w:color="auto" w:fill="FFFFFF"/>
              </w:rPr>
              <w:t>161953</w:t>
            </w:r>
          </w:p>
        </w:tc>
      </w:tr>
      <w:tr w:rsidR="00C96235" w14:paraId="033DB161" w14:textId="77777777" w:rsidTr="00C44C3C">
        <w:trPr>
          <w:trHeight w:val="272"/>
        </w:trPr>
        <w:tc>
          <w:tcPr>
            <w:tcW w:w="1240" w:type="dxa"/>
            <w:vMerge/>
          </w:tcPr>
          <w:p w14:paraId="58F0B0B2" w14:textId="77777777" w:rsidR="00C96235" w:rsidRDefault="00C96235" w:rsidP="009C282F">
            <w:pPr>
              <w:jc w:val="center"/>
            </w:pPr>
          </w:p>
        </w:tc>
        <w:tc>
          <w:tcPr>
            <w:tcW w:w="2363" w:type="dxa"/>
            <w:vMerge/>
          </w:tcPr>
          <w:p w14:paraId="24B7930E" w14:textId="77777777" w:rsidR="00C96235" w:rsidRDefault="00C96235" w:rsidP="009C282F">
            <w:pPr>
              <w:jc w:val="center"/>
            </w:pPr>
          </w:p>
        </w:tc>
        <w:tc>
          <w:tcPr>
            <w:tcW w:w="4245" w:type="dxa"/>
          </w:tcPr>
          <w:p w14:paraId="5D4F1D29" w14:textId="77777777" w:rsidR="00C96235" w:rsidRDefault="00C96235" w:rsidP="009C282F">
            <w:pPr>
              <w:jc w:val="center"/>
            </w:pPr>
            <w:r>
              <w:t>jolkinolide B</w:t>
            </w:r>
            <w:r>
              <w:fldChar w:fldCharType="begin" w:fldLock="1"/>
            </w:r>
            <w:r>
              <w:instrText>ADDIN CSL_CITATION {"citationItems":[{"id":"ITEM-1","itemData":{"author":[{"dropping-particle":"","family":"Sutthivaiyakit","given":"Somyote","non-dropping-particle":"","parse-names":false,"suffix":""},{"dropping-particle":"","family":"Thapsut","given":"Monnapa","non-dropping-particle":"","parse-names":false,"suffix":""},{"dropping-particle":"","family":"Prachayasittikul","given":"Virapong","non-dropping-particle":"","parse-names":false,"suffix":""}],"id":"ITEM-1","issued":{"date-parts":[["2000"]]},"page":"947-950","title":"Constituents and bioactivity of the tubers of Euphorbia","type":"article-journal","volume":"53"},"uris":["http://www.mendeley.com/documents/?uuid=fba9ed06-dcd3-4f09-be06-6882da7e8dfa"]}],"mendeley":{"formattedCitation":"&lt;sup&gt;17&lt;/sup&gt;","plainTextFormattedCitation":"17","previouslyFormattedCitation":"&lt;sup&gt;17&lt;/sup&gt;"},"properties":{"noteIndex":0},"schema":"https://github.com/citation-style-language/schema/raw/master/csl-citation.json"}</w:instrText>
            </w:r>
            <w:r>
              <w:fldChar w:fldCharType="separate"/>
            </w:r>
            <w:r w:rsidRPr="00C96235">
              <w:rPr>
                <w:noProof/>
                <w:vertAlign w:val="superscript"/>
              </w:rPr>
              <w:t>17</w:t>
            </w:r>
            <w:r>
              <w:fldChar w:fldCharType="end"/>
            </w:r>
          </w:p>
          <w:p w14:paraId="31913343" w14:textId="1F3C09C2" w:rsidR="00FB08E3" w:rsidRDefault="00FB08E3" w:rsidP="009C282F">
            <w:pPr>
              <w:jc w:val="center"/>
            </w:pPr>
          </w:p>
        </w:tc>
        <w:tc>
          <w:tcPr>
            <w:tcW w:w="1728" w:type="dxa"/>
          </w:tcPr>
          <w:p w14:paraId="2A686D81" w14:textId="77777777" w:rsidR="00C96235" w:rsidRDefault="00C96235" w:rsidP="009C282F">
            <w:pPr>
              <w:jc w:val="center"/>
            </w:pPr>
            <w:r>
              <w:rPr>
                <w:rFonts w:ascii="Segoe UI" w:hAnsi="Segoe UI" w:cs="Segoe UI"/>
                <w:color w:val="212121"/>
                <w:shd w:val="clear" w:color="auto" w:fill="FFFFFF"/>
              </w:rPr>
              <w:t>161954</w:t>
            </w:r>
          </w:p>
        </w:tc>
      </w:tr>
      <w:tr w:rsidR="00C96235" w14:paraId="23F520F6" w14:textId="77777777" w:rsidTr="00C44C3C">
        <w:trPr>
          <w:trHeight w:val="272"/>
        </w:trPr>
        <w:tc>
          <w:tcPr>
            <w:tcW w:w="1240" w:type="dxa"/>
            <w:vMerge/>
          </w:tcPr>
          <w:p w14:paraId="70CA7C99" w14:textId="77777777" w:rsidR="00C96235" w:rsidRDefault="00C96235" w:rsidP="009C282F">
            <w:pPr>
              <w:jc w:val="center"/>
            </w:pPr>
          </w:p>
        </w:tc>
        <w:tc>
          <w:tcPr>
            <w:tcW w:w="2363" w:type="dxa"/>
            <w:vMerge/>
          </w:tcPr>
          <w:p w14:paraId="231AF9CA" w14:textId="77777777" w:rsidR="00C96235" w:rsidRDefault="00C96235" w:rsidP="009C282F">
            <w:pPr>
              <w:jc w:val="center"/>
            </w:pPr>
          </w:p>
        </w:tc>
        <w:tc>
          <w:tcPr>
            <w:tcW w:w="4245" w:type="dxa"/>
          </w:tcPr>
          <w:p w14:paraId="10DCCDE3" w14:textId="77777777" w:rsidR="00C96235" w:rsidRDefault="00C96235" w:rsidP="009C282F">
            <w:pPr>
              <w:jc w:val="center"/>
            </w:pPr>
            <w:r>
              <w:t>caudicifolin</w:t>
            </w:r>
            <w:r>
              <w:fldChar w:fldCharType="begin" w:fldLock="1"/>
            </w:r>
            <w:r w:rsidR="005E6D77">
              <w:instrText>ADDIN CSL_CITATION {"citationItems":[{"id":"ITEM-1","itemData":{"author":[{"dropping-particle":"","family":"Sutthivaiyakit","given":"Somyote","non-dropping-particle":"","parse-names":false,"suffix":""},{"dropping-particle":"","family":"Thapsut","given":"Monnapa","non-dropping-particle":"","parse-names":false,"suffix":""},{"dropping-particle":"","family":"Prachayasittikul","given":"Virapong","non-dropping-particle":"","parse-names":false,"suffix":""}],"id":"ITEM-1","issued":{"date-parts":[["2000"]]},"page":"947-950","title":"Constituents and bioactivity of the tubers of Euphorbia","type":"article-journal","volume":"53"},"uris":["http://www.mendeley.com/documents/?uuid=fba9ed06-dcd3-4f09-be06-6882da7e8dfa"]}],"mendeley":{"formattedCitation":"&lt;sup&gt;17&lt;/sup&gt;","plainTextFormattedCitation":"17","previouslyFormattedCitation":"&lt;sup&gt;17&lt;/sup&gt;"},"properties":{"noteIndex":0},"schema":"https://github.com/citation-style-language/schema/raw/master/csl-citation.json"}</w:instrText>
            </w:r>
            <w:r>
              <w:fldChar w:fldCharType="separate"/>
            </w:r>
            <w:r w:rsidRPr="00C96235">
              <w:rPr>
                <w:noProof/>
                <w:vertAlign w:val="superscript"/>
              </w:rPr>
              <w:t>17</w:t>
            </w:r>
            <w:r>
              <w:fldChar w:fldCharType="end"/>
            </w:r>
          </w:p>
          <w:p w14:paraId="5CED7CB1" w14:textId="3F1E84E3" w:rsidR="00FB08E3" w:rsidRDefault="00FB08E3" w:rsidP="009C282F">
            <w:pPr>
              <w:jc w:val="center"/>
            </w:pPr>
          </w:p>
        </w:tc>
        <w:tc>
          <w:tcPr>
            <w:tcW w:w="1728" w:type="dxa"/>
          </w:tcPr>
          <w:p w14:paraId="1DD588FD" w14:textId="77777777" w:rsidR="00C96235" w:rsidRDefault="00C96235" w:rsidP="009C282F">
            <w:pPr>
              <w:jc w:val="center"/>
            </w:pPr>
            <w:r>
              <w:rPr>
                <w:rFonts w:ascii="Segoe UI" w:hAnsi="Segoe UI" w:cs="Segoe UI"/>
                <w:color w:val="212121"/>
                <w:shd w:val="clear" w:color="auto" w:fill="FFFFFF"/>
              </w:rPr>
              <w:t>6712606</w:t>
            </w:r>
          </w:p>
        </w:tc>
      </w:tr>
      <w:tr w:rsidR="00BF627B" w14:paraId="7670D339" w14:textId="77777777" w:rsidTr="00C44C3C">
        <w:trPr>
          <w:trHeight w:val="303"/>
        </w:trPr>
        <w:tc>
          <w:tcPr>
            <w:tcW w:w="1240" w:type="dxa"/>
            <w:vMerge w:val="restart"/>
          </w:tcPr>
          <w:p w14:paraId="0DFE490C" w14:textId="264827C7" w:rsidR="00BF627B" w:rsidRDefault="00DB1A88" w:rsidP="009C282F">
            <w:pPr>
              <w:jc w:val="center"/>
            </w:pPr>
            <w:r>
              <w:t>9.</w:t>
            </w:r>
          </w:p>
        </w:tc>
        <w:tc>
          <w:tcPr>
            <w:tcW w:w="2363" w:type="dxa"/>
            <w:vMerge w:val="restart"/>
          </w:tcPr>
          <w:p w14:paraId="6F45165E" w14:textId="1E70DA92" w:rsidR="00BF627B" w:rsidRDefault="00BF627B" w:rsidP="009C282F">
            <w:pPr>
              <w:jc w:val="center"/>
            </w:pPr>
            <w:r w:rsidRPr="00FB08E3">
              <w:rPr>
                <w:i/>
                <w:iCs/>
              </w:rPr>
              <w:t>Evodia lepta</w:t>
            </w:r>
            <w:r>
              <w:t xml:space="preserve"> (Spreng.) Merr.</w:t>
            </w:r>
          </w:p>
        </w:tc>
        <w:tc>
          <w:tcPr>
            <w:tcW w:w="4245" w:type="dxa"/>
          </w:tcPr>
          <w:p w14:paraId="76E7D69B" w14:textId="77777777" w:rsidR="00BF627B" w:rsidRDefault="00BF627B" w:rsidP="009C282F">
            <w:pPr>
              <w:jc w:val="center"/>
            </w:pPr>
            <w:r>
              <w:t>7-O-isopentenyl-</w:t>
            </w:r>
            <w:r>
              <w:sym w:font="Symbol" w:char="F067"/>
            </w:r>
            <w:r>
              <w:t>-fagarine</w:t>
            </w:r>
            <w:r>
              <w:fldChar w:fldCharType="begin" w:fldLock="1"/>
            </w:r>
            <w:r>
              <w:instrText>ADDIN CSL_CITATION {"citationItems":[{"id":"ITEM-1","itemData":{"DOI":"10.1177/1934578x1501000811","ISSN":"15559475","PMID":"26434116","abstract":"Nine furoquinoline alkaloids (1-9) were isolated from the leaves of Evodia lepta based on bioassay-guided fractionation and chromatographic techniques. All isolates were evaluated for their cholinesterase (ChEs) inhibitory activities, in which kokusaginine (7) and melineurine (5) exhibited the highest activity toward AChE and BChE, respectively. Lineweaver-Burk plots indicated that 5 and 7 were mixed mode inhibitors of both ChE enzymes. Molecular docking studies on the binding sites of AChE and BChE were performed in order to afford a molecular insight into the mode of action of these active compounds. From this study these compounds have emerged as promising molecules for Alzheimer's disease therapy.","author":[{"dropping-particle":"","family":"Sichaem","given":"Jirapast","non-dropping-particle":"","parse-names":false,"suffix":""},{"dropping-particle":"","family":"Rojpitikul","given":"Thanawan","non-dropping-particle":"","parse-names":false,"suffix":""},{"dropping-particle":"","family":"Sawasdee","given":"Pattara","non-dropping-particle":"","parse-names":false,"suffix":""},{"dropping-particle":"","family":"Lugsanangarm","given":"Kiattisak","non-dropping-particle":"","parse-names":false,"suffix":""},{"dropping-particle":"","family":"Tip-Pyang","given":"Santi","non-dropping-particle":"","parse-names":false,"suffix":""}],"container-title":"Natural Product Communications","id":"ITEM-1","issue":"8","issued":{"date-parts":[["2015"]]},"page":"1359-1362","title":"Furoquinoline alkaloids from the leaves of evodia lepta as potential cholinesterase inhibitors and their molecular docking","type":"article-journal","volume":"10"},"uris":["http://www.mendeley.com/documents/?uuid=5185870a-b667-4c2f-9dba-65a63c857019"]}],"mendeley":{"formattedCitation":"&lt;sup&gt;18&lt;/sup&gt;","plainTextFormattedCitation":"18","previouslyFormattedCitation":"&lt;sup&gt;18&lt;/sup&gt;"},"properties":{"noteIndex":0},"schema":"https://github.com/citation-style-language/schema/raw/master/csl-citation.json"}</w:instrText>
            </w:r>
            <w:r>
              <w:fldChar w:fldCharType="separate"/>
            </w:r>
            <w:r w:rsidRPr="005E6D77">
              <w:rPr>
                <w:noProof/>
                <w:vertAlign w:val="superscript"/>
              </w:rPr>
              <w:t>18</w:t>
            </w:r>
            <w:r>
              <w:fldChar w:fldCharType="end"/>
            </w:r>
          </w:p>
          <w:p w14:paraId="4877F927" w14:textId="6A7DCB29" w:rsidR="00FB08E3" w:rsidRDefault="00FB08E3" w:rsidP="009C282F">
            <w:pPr>
              <w:jc w:val="center"/>
            </w:pPr>
          </w:p>
        </w:tc>
        <w:tc>
          <w:tcPr>
            <w:tcW w:w="1728" w:type="dxa"/>
          </w:tcPr>
          <w:p w14:paraId="3D9E2150" w14:textId="77777777" w:rsidR="00BF627B" w:rsidRDefault="00BF627B" w:rsidP="009C282F">
            <w:pPr>
              <w:jc w:val="center"/>
            </w:pPr>
            <w:r>
              <w:rPr>
                <w:rFonts w:ascii="Segoe UI" w:hAnsi="Segoe UI" w:cs="Segoe UI"/>
                <w:color w:val="212121"/>
                <w:shd w:val="clear" w:color="auto" w:fill="FFFFFF"/>
              </w:rPr>
              <w:t>12110169</w:t>
            </w:r>
          </w:p>
        </w:tc>
      </w:tr>
      <w:tr w:rsidR="00BF627B" w14:paraId="0523BBE9" w14:textId="77777777" w:rsidTr="00C44C3C">
        <w:trPr>
          <w:trHeight w:val="298"/>
        </w:trPr>
        <w:tc>
          <w:tcPr>
            <w:tcW w:w="1240" w:type="dxa"/>
            <w:vMerge/>
          </w:tcPr>
          <w:p w14:paraId="616437C1" w14:textId="77777777" w:rsidR="00BF627B" w:rsidRDefault="00BF627B" w:rsidP="009C282F">
            <w:pPr>
              <w:jc w:val="center"/>
            </w:pPr>
          </w:p>
        </w:tc>
        <w:tc>
          <w:tcPr>
            <w:tcW w:w="2363" w:type="dxa"/>
            <w:vMerge/>
          </w:tcPr>
          <w:p w14:paraId="5CBBBF4D" w14:textId="77777777" w:rsidR="00BF627B" w:rsidRDefault="00BF627B" w:rsidP="009C282F">
            <w:pPr>
              <w:jc w:val="center"/>
            </w:pPr>
          </w:p>
        </w:tc>
        <w:tc>
          <w:tcPr>
            <w:tcW w:w="4245" w:type="dxa"/>
          </w:tcPr>
          <w:p w14:paraId="0771A556" w14:textId="77777777" w:rsidR="00BF627B" w:rsidRDefault="00BF627B" w:rsidP="009C282F">
            <w:pPr>
              <w:jc w:val="center"/>
            </w:pPr>
            <w:r>
              <w:t>melineurine</w:t>
            </w:r>
            <w:r>
              <w:fldChar w:fldCharType="begin" w:fldLock="1"/>
            </w:r>
            <w:r>
              <w:instrText>ADDIN CSL_CITATION {"citationItems":[{"id":"ITEM-1","itemData":{"DOI":"10.1177/1934578x1501000811","ISSN":"15559475","PMID":"26434116","abstract":"Nine furoquinoline alkaloids (1-9) were isolated from the leaves of Evodia lepta based on bioassay-guided fractionation and chromatographic techniques. All isolates were evaluated for their cholinesterase (ChEs) inhibitory activities, in which kokusaginine (7) and melineurine (5) exhibited the highest activity toward AChE and BChE, respectively. Lineweaver-Burk plots indicated that 5 and 7 were mixed mode inhibitors of both ChE enzymes. Molecular docking studies on the binding sites of AChE and BChE were performed in order to afford a molecular insight into the mode of action of these active compounds. From this study these compounds have emerged as promising molecules for Alzheimer's disease therapy.","author":[{"dropping-particle":"","family":"Sichaem","given":"Jirapast","non-dropping-particle":"","parse-names":false,"suffix":""},{"dropping-particle":"","family":"Rojpitikul","given":"Thanawan","non-dropping-particle":"","parse-names":false,"suffix":""},{"dropping-particle":"","family":"Sawasdee","given":"Pattara","non-dropping-particle":"","parse-names":false,"suffix":""},{"dropping-particle":"","family":"Lugsanangarm","given":"Kiattisak","non-dropping-particle":"","parse-names":false,"suffix":""},{"dropping-particle":"","family":"Tip-Pyang","given":"Santi","non-dropping-particle":"","parse-names":false,"suffix":""}],"container-title":"Natural Product Communications","id":"ITEM-1","issue":"8","issued":{"date-parts":[["2015"]]},"page":"1359-1362","title":"Furoquinoline alkaloids from the leaves of evodia lepta as potential cholinesterase inhibitors and their molecular docking","type":"article-journal","volume":"10"},"uris":["http://www.mendeley.com/documents/?uuid=5185870a-b667-4c2f-9dba-65a63c857019"]}],"mendeley":{"formattedCitation":"&lt;sup&gt;18&lt;/sup&gt;","plainTextFormattedCitation":"18","previouslyFormattedCitation":"&lt;sup&gt;18&lt;/sup&gt;"},"properties":{"noteIndex":0},"schema":"https://github.com/citation-style-language/schema/raw/master/csl-citation.json"}</w:instrText>
            </w:r>
            <w:r>
              <w:fldChar w:fldCharType="separate"/>
            </w:r>
            <w:r w:rsidRPr="005E6D77">
              <w:rPr>
                <w:noProof/>
                <w:vertAlign w:val="superscript"/>
              </w:rPr>
              <w:t>18</w:t>
            </w:r>
            <w:r>
              <w:fldChar w:fldCharType="end"/>
            </w:r>
          </w:p>
          <w:p w14:paraId="29A6E529" w14:textId="3720FC09" w:rsidR="00FB08E3" w:rsidRDefault="00FB08E3" w:rsidP="009C282F">
            <w:pPr>
              <w:jc w:val="center"/>
            </w:pPr>
          </w:p>
        </w:tc>
        <w:tc>
          <w:tcPr>
            <w:tcW w:w="1728" w:type="dxa"/>
          </w:tcPr>
          <w:p w14:paraId="02B216DD" w14:textId="77777777" w:rsidR="00BF627B" w:rsidRDefault="00BF627B" w:rsidP="009C282F">
            <w:pPr>
              <w:jc w:val="center"/>
            </w:pPr>
            <w:r>
              <w:rPr>
                <w:rFonts w:ascii="Segoe UI" w:hAnsi="Segoe UI" w:cs="Segoe UI"/>
                <w:color w:val="212121"/>
                <w:shd w:val="clear" w:color="auto" w:fill="FFFFFF"/>
              </w:rPr>
              <w:t>339814</w:t>
            </w:r>
          </w:p>
        </w:tc>
      </w:tr>
      <w:tr w:rsidR="00BF627B" w14:paraId="2E8B3A95" w14:textId="77777777" w:rsidTr="00C44C3C">
        <w:trPr>
          <w:trHeight w:val="298"/>
        </w:trPr>
        <w:tc>
          <w:tcPr>
            <w:tcW w:w="1240" w:type="dxa"/>
            <w:vMerge/>
          </w:tcPr>
          <w:p w14:paraId="46EC7FC9" w14:textId="77777777" w:rsidR="00BF627B" w:rsidRDefault="00BF627B" w:rsidP="009C282F">
            <w:pPr>
              <w:jc w:val="center"/>
            </w:pPr>
          </w:p>
        </w:tc>
        <w:tc>
          <w:tcPr>
            <w:tcW w:w="2363" w:type="dxa"/>
            <w:vMerge/>
          </w:tcPr>
          <w:p w14:paraId="79EF1DF2" w14:textId="77777777" w:rsidR="00BF627B" w:rsidRDefault="00BF627B" w:rsidP="009C282F">
            <w:pPr>
              <w:jc w:val="center"/>
            </w:pPr>
          </w:p>
        </w:tc>
        <w:tc>
          <w:tcPr>
            <w:tcW w:w="4245" w:type="dxa"/>
          </w:tcPr>
          <w:p w14:paraId="1B80FB79" w14:textId="77777777" w:rsidR="00BF627B" w:rsidRDefault="00BF627B" w:rsidP="009C282F">
            <w:pPr>
              <w:jc w:val="center"/>
            </w:pPr>
            <w:r>
              <w:t>skimmianine</w:t>
            </w:r>
            <w:r>
              <w:fldChar w:fldCharType="begin" w:fldLock="1"/>
            </w:r>
            <w:r>
              <w:instrText>ADDIN CSL_CITATION {"citationItems":[{"id":"ITEM-1","itemData":{"DOI":"10.1177/1934578x1501000811","ISSN":"15559475","PMID":"26434116","abstract":"Nine furoquinoline alkaloids (1-9) were isolated from the leaves of Evodia lepta based on bioassay-guided fractionation and chromatographic techniques. All isolates were evaluated for their cholinesterase (ChEs) inhibitory activities, in which kokusaginine (7) and melineurine (5) exhibited the highest activity toward AChE and BChE, respectively. Lineweaver-Burk plots indicated that 5 and 7 were mixed mode inhibitors of both ChE enzymes. Molecular docking studies on the binding sites of AChE and BChE were performed in order to afford a molecular insight into the mode of action of these active compounds. From this study these compounds have emerged as promising molecules for Alzheimer's disease therapy.","author":[{"dropping-particle":"","family":"Sichaem","given":"Jirapast","non-dropping-particle":"","parse-names":false,"suffix":""},{"dropping-particle":"","family":"Rojpitikul","given":"Thanawan","non-dropping-particle":"","parse-names":false,"suffix":""},{"dropping-particle":"","family":"Sawasdee","given":"Pattara","non-dropping-particle":"","parse-names":false,"suffix":""},{"dropping-particle":"","family":"Lugsanangarm","given":"Kiattisak","non-dropping-particle":"","parse-names":false,"suffix":""},{"dropping-particle":"","family":"Tip-Pyang","given":"Santi","non-dropping-particle":"","parse-names":false,"suffix":""}],"container-title":"Natural Product Communications","id":"ITEM-1","issue":"8","issued":{"date-parts":[["2015"]]},"page":"1359-1362","title":"Furoquinoline alkaloids from the leaves of evodia lepta as potential cholinesterase inhibitors and their molecular docking","type":"article-journal","volume":"10"},"uris":["http://www.mendeley.com/documents/?uuid=5185870a-b667-4c2f-9dba-65a63c857019"]}],"mendeley":{"formattedCitation":"&lt;sup&gt;18&lt;/sup&gt;","plainTextFormattedCitation":"18","previouslyFormattedCitation":"&lt;sup&gt;18&lt;/sup&gt;"},"properties":{"noteIndex":0},"schema":"https://github.com/citation-style-language/schema/raw/master/csl-citation.json"}</w:instrText>
            </w:r>
            <w:r>
              <w:fldChar w:fldCharType="separate"/>
            </w:r>
            <w:r w:rsidRPr="005E6D77">
              <w:rPr>
                <w:noProof/>
                <w:vertAlign w:val="superscript"/>
              </w:rPr>
              <w:t>18</w:t>
            </w:r>
            <w:r>
              <w:fldChar w:fldCharType="end"/>
            </w:r>
          </w:p>
          <w:p w14:paraId="655CB8F5" w14:textId="2DE09355" w:rsidR="00FB08E3" w:rsidRDefault="00FB08E3" w:rsidP="009C282F">
            <w:pPr>
              <w:jc w:val="center"/>
            </w:pPr>
          </w:p>
        </w:tc>
        <w:tc>
          <w:tcPr>
            <w:tcW w:w="1728" w:type="dxa"/>
          </w:tcPr>
          <w:p w14:paraId="31308C83" w14:textId="77777777" w:rsidR="00BF627B" w:rsidRDefault="00BF627B" w:rsidP="009C282F">
            <w:pPr>
              <w:jc w:val="center"/>
            </w:pPr>
            <w:r>
              <w:rPr>
                <w:rFonts w:ascii="Segoe UI" w:hAnsi="Segoe UI" w:cs="Segoe UI"/>
                <w:color w:val="212121"/>
                <w:shd w:val="clear" w:color="auto" w:fill="FFFFFF"/>
              </w:rPr>
              <w:t>6760</w:t>
            </w:r>
          </w:p>
        </w:tc>
      </w:tr>
      <w:tr w:rsidR="00BF627B" w14:paraId="418A0EDC" w14:textId="77777777" w:rsidTr="00C44C3C">
        <w:trPr>
          <w:trHeight w:val="298"/>
        </w:trPr>
        <w:tc>
          <w:tcPr>
            <w:tcW w:w="1240" w:type="dxa"/>
            <w:vMerge/>
          </w:tcPr>
          <w:p w14:paraId="2E533A6D" w14:textId="77777777" w:rsidR="00BF627B" w:rsidRDefault="00BF627B" w:rsidP="009C282F">
            <w:pPr>
              <w:jc w:val="center"/>
            </w:pPr>
          </w:p>
        </w:tc>
        <w:tc>
          <w:tcPr>
            <w:tcW w:w="2363" w:type="dxa"/>
            <w:vMerge/>
          </w:tcPr>
          <w:p w14:paraId="49F52856" w14:textId="77777777" w:rsidR="00BF627B" w:rsidRDefault="00BF627B" w:rsidP="009C282F">
            <w:pPr>
              <w:jc w:val="center"/>
            </w:pPr>
          </w:p>
        </w:tc>
        <w:tc>
          <w:tcPr>
            <w:tcW w:w="4245" w:type="dxa"/>
          </w:tcPr>
          <w:p w14:paraId="217431A0" w14:textId="77777777" w:rsidR="00BF627B" w:rsidRDefault="00BF627B" w:rsidP="009C282F">
            <w:pPr>
              <w:jc w:val="center"/>
            </w:pPr>
            <w:r>
              <w:t>kokusaginine</w:t>
            </w:r>
            <w:r>
              <w:fldChar w:fldCharType="begin" w:fldLock="1"/>
            </w:r>
            <w:r>
              <w:instrText>ADDIN CSL_CITATION {"citationItems":[{"id":"ITEM-1","itemData":{"DOI":"10.1177/1934578x1501000811","ISSN":"15559475","PMID":"26434116","abstract":"Nine furoquinoline alkaloids (1-9) were isolated from the leaves of Evodia lepta based on bioassay-guided fractionation and chromatographic techniques. All isolates were evaluated for their cholinesterase (ChEs) inhibitory activities, in which kokusaginine (7) and melineurine (5) exhibited the highest activity toward AChE and BChE, respectively. Lineweaver-Burk plots indicated that 5 and 7 were mixed mode inhibitors of both ChE enzymes. Molecular docking studies on the binding sites of AChE and BChE were performed in order to afford a molecular insight into the mode of action of these active compounds. From this study these compounds have emerged as promising molecules for Alzheimer's disease therapy.","author":[{"dropping-particle":"","family":"Sichaem","given":"Jirapast","non-dropping-particle":"","parse-names":false,"suffix":""},{"dropping-particle":"","family":"Rojpitikul","given":"Thanawan","non-dropping-particle":"","parse-names":false,"suffix":""},{"dropping-particle":"","family":"Sawasdee","given":"Pattara","non-dropping-particle":"","parse-names":false,"suffix":""},{"dropping-particle":"","family":"Lugsanangarm","given":"Kiattisak","non-dropping-particle":"","parse-names":false,"suffix":""},{"dropping-particle":"","family":"Tip-Pyang","given":"Santi","non-dropping-particle":"","parse-names":false,"suffix":""}],"container-title":"Natural Product Communications","id":"ITEM-1","issue":"8","issued":{"date-parts":[["2015"]]},"page":"1359-1362","title":"Furoquinoline alkaloids from the leaves of evodia lepta as potential cholinesterase inhibitors and their molecular docking","type":"article-journal","volume":"10"},"uris":["http://www.mendeley.com/documents/?uuid=5185870a-b667-4c2f-9dba-65a63c857019"]}],"mendeley":{"formattedCitation":"&lt;sup&gt;18&lt;/sup&gt;","plainTextFormattedCitation":"18","previouslyFormattedCitation":"&lt;sup&gt;18&lt;/sup&gt;"},"properties":{"noteIndex":0},"schema":"https://github.com/citation-style-language/schema/raw/master/csl-citation.json"}</w:instrText>
            </w:r>
            <w:r>
              <w:fldChar w:fldCharType="separate"/>
            </w:r>
            <w:r w:rsidRPr="005E6D77">
              <w:rPr>
                <w:noProof/>
                <w:vertAlign w:val="superscript"/>
              </w:rPr>
              <w:t>18</w:t>
            </w:r>
            <w:r>
              <w:fldChar w:fldCharType="end"/>
            </w:r>
          </w:p>
          <w:p w14:paraId="5D1942AF" w14:textId="3E3C1165" w:rsidR="00FB08E3" w:rsidRDefault="00FB08E3" w:rsidP="009C282F">
            <w:pPr>
              <w:jc w:val="center"/>
            </w:pPr>
          </w:p>
        </w:tc>
        <w:tc>
          <w:tcPr>
            <w:tcW w:w="1728" w:type="dxa"/>
          </w:tcPr>
          <w:p w14:paraId="2D200C71" w14:textId="77777777" w:rsidR="00BF627B" w:rsidRDefault="00BF627B" w:rsidP="009C282F">
            <w:pPr>
              <w:jc w:val="center"/>
            </w:pPr>
            <w:r>
              <w:rPr>
                <w:rFonts w:ascii="Segoe UI" w:hAnsi="Segoe UI" w:cs="Segoe UI"/>
                <w:color w:val="212121"/>
                <w:shd w:val="clear" w:color="auto" w:fill="FFFFFF"/>
              </w:rPr>
              <w:t>10227</w:t>
            </w:r>
          </w:p>
        </w:tc>
      </w:tr>
      <w:tr w:rsidR="00BF627B" w14:paraId="4EDEB597" w14:textId="77777777" w:rsidTr="00C44C3C">
        <w:trPr>
          <w:trHeight w:val="298"/>
        </w:trPr>
        <w:tc>
          <w:tcPr>
            <w:tcW w:w="1240" w:type="dxa"/>
            <w:vMerge/>
          </w:tcPr>
          <w:p w14:paraId="6868F685" w14:textId="77777777" w:rsidR="00BF627B" w:rsidRDefault="00BF627B" w:rsidP="009C282F">
            <w:pPr>
              <w:jc w:val="center"/>
            </w:pPr>
          </w:p>
        </w:tc>
        <w:tc>
          <w:tcPr>
            <w:tcW w:w="2363" w:type="dxa"/>
            <w:vMerge/>
          </w:tcPr>
          <w:p w14:paraId="1DC63C09" w14:textId="77777777" w:rsidR="00BF627B" w:rsidRDefault="00BF627B" w:rsidP="009C282F">
            <w:pPr>
              <w:jc w:val="center"/>
            </w:pPr>
          </w:p>
        </w:tc>
        <w:tc>
          <w:tcPr>
            <w:tcW w:w="4245" w:type="dxa"/>
          </w:tcPr>
          <w:p w14:paraId="06DF3CDA" w14:textId="77777777" w:rsidR="00BF627B" w:rsidRDefault="00BF627B" w:rsidP="009C282F">
            <w:pPr>
              <w:jc w:val="center"/>
            </w:pPr>
            <w:r>
              <w:t>heliparvifoline</w:t>
            </w:r>
            <w:r>
              <w:fldChar w:fldCharType="begin" w:fldLock="1"/>
            </w:r>
            <w:r>
              <w:instrText>ADDIN CSL_CITATION {"citationItems":[{"id":"ITEM-1","itemData":{"DOI":"10.1177/1934578x1501000811","ISSN":"15559475","PMID":"26434116","abstract":"Nine furoquinoline alkaloids (1-9) were isolated from the leaves of Evodia lepta based on bioassay-guided fractionation and chromatographic techniques. All isolates were evaluated for their cholinesterase (ChEs) inhibitory activities, in which kokusaginine (7) and melineurine (5) exhibited the highest activity toward AChE and BChE, respectively. Lineweaver-Burk plots indicated that 5 and 7 were mixed mode inhibitors of both ChE enzymes. Molecular docking studies on the binding sites of AChE and BChE were performed in order to afford a molecular insight into the mode of action of these active compounds. From this study these compounds have emerged as promising molecules for Alzheimer's disease therapy.","author":[{"dropping-particle":"","family":"Sichaem","given":"Jirapast","non-dropping-particle":"","parse-names":false,"suffix":""},{"dropping-particle":"","family":"Rojpitikul","given":"Thanawan","non-dropping-particle":"","parse-names":false,"suffix":""},{"dropping-particle":"","family":"Sawasdee","given":"Pattara","non-dropping-particle":"","parse-names":false,"suffix":""},{"dropping-particle":"","family":"Lugsanangarm","given":"Kiattisak","non-dropping-particle":"","parse-names":false,"suffix":""},{"dropping-particle":"","family":"Tip-Pyang","given":"Santi","non-dropping-particle":"","parse-names":false,"suffix":""}],"container-title":"Natural Product Communications","id":"ITEM-1","issue":"8","issued":{"date-parts":[["2015"]]},"page":"1359-1362","title":"Furoquinoline alkaloids from the leaves of evodia lepta as potential cholinesterase inhibitors and their molecular docking","type":"article-journal","volume":"10"},"uris":["http://www.mendeley.com/documents/?uuid=5185870a-b667-4c2f-9dba-65a63c857019"]}],"mendeley":{"formattedCitation":"&lt;sup&gt;18&lt;/sup&gt;","plainTextFormattedCitation":"18","previouslyFormattedCitation":"&lt;sup&gt;18&lt;/sup&gt;"},"properties":{"noteIndex":0},"schema":"https://github.com/citation-style-language/schema/raw/master/csl-citation.json"}</w:instrText>
            </w:r>
            <w:r>
              <w:fldChar w:fldCharType="separate"/>
            </w:r>
            <w:r w:rsidRPr="005E6D77">
              <w:rPr>
                <w:noProof/>
                <w:vertAlign w:val="superscript"/>
              </w:rPr>
              <w:t>18</w:t>
            </w:r>
            <w:r>
              <w:fldChar w:fldCharType="end"/>
            </w:r>
          </w:p>
          <w:p w14:paraId="58F9F870" w14:textId="01A08A1D" w:rsidR="00FB08E3" w:rsidRDefault="00FB08E3" w:rsidP="009C282F">
            <w:pPr>
              <w:jc w:val="center"/>
            </w:pPr>
          </w:p>
        </w:tc>
        <w:tc>
          <w:tcPr>
            <w:tcW w:w="1728" w:type="dxa"/>
          </w:tcPr>
          <w:p w14:paraId="08BCD25B" w14:textId="77777777" w:rsidR="00BF627B" w:rsidRDefault="00BF627B" w:rsidP="009C282F">
            <w:pPr>
              <w:jc w:val="center"/>
            </w:pPr>
            <w:r>
              <w:rPr>
                <w:rFonts w:ascii="Segoe UI" w:hAnsi="Segoe UI" w:cs="Segoe UI"/>
                <w:color w:val="212121"/>
                <w:shd w:val="clear" w:color="auto" w:fill="FFFFFF"/>
              </w:rPr>
              <w:t>5281846</w:t>
            </w:r>
          </w:p>
        </w:tc>
      </w:tr>
      <w:tr w:rsidR="00BF627B" w14:paraId="3DB8A08C" w14:textId="77777777" w:rsidTr="00C44C3C">
        <w:trPr>
          <w:trHeight w:val="298"/>
        </w:trPr>
        <w:tc>
          <w:tcPr>
            <w:tcW w:w="1240" w:type="dxa"/>
            <w:vMerge/>
          </w:tcPr>
          <w:p w14:paraId="50E9351A" w14:textId="77777777" w:rsidR="00BF627B" w:rsidRDefault="00BF627B" w:rsidP="009C282F">
            <w:pPr>
              <w:jc w:val="center"/>
            </w:pPr>
          </w:p>
        </w:tc>
        <w:tc>
          <w:tcPr>
            <w:tcW w:w="2363" w:type="dxa"/>
            <w:vMerge/>
          </w:tcPr>
          <w:p w14:paraId="1DA6F8B8" w14:textId="77777777" w:rsidR="00BF627B" w:rsidRDefault="00BF627B" w:rsidP="009C282F">
            <w:pPr>
              <w:jc w:val="center"/>
            </w:pPr>
          </w:p>
        </w:tc>
        <w:tc>
          <w:tcPr>
            <w:tcW w:w="4245" w:type="dxa"/>
          </w:tcPr>
          <w:p w14:paraId="2DBAD615" w14:textId="77777777" w:rsidR="00BF627B" w:rsidRDefault="00BF627B" w:rsidP="009C282F">
            <w:pPr>
              <w:jc w:val="center"/>
            </w:pPr>
            <w:r>
              <w:t>7-hydroxydictamnine</w:t>
            </w:r>
            <w:r>
              <w:fldChar w:fldCharType="begin" w:fldLock="1"/>
            </w:r>
            <w:r>
              <w:instrText>ADDIN CSL_CITATION {"citationItems":[{"id":"ITEM-1","itemData":{"DOI":"10.1177/1934578x1501000811","ISSN":"15559475","PMID":"26434116","abstract":"Nine furoquinoline alkaloids (1-9) were isolated from the leaves of Evodia lepta based on bioassay-guided fractionation and chromatographic techniques. All isolates were evaluated for their cholinesterase (ChEs) inhibitory activities, in which kokusaginine (7) and melineurine (5) exhibited the highest activity toward AChE and BChE, respectively. Lineweaver-Burk plots indicated that 5 and 7 were mixed mode inhibitors of both ChE enzymes. Molecular docking studies on the binding sites of AChE and BChE were performed in order to afford a molecular insight into the mode of action of these active compounds. From this study these compounds have emerged as promising molecules for Alzheimer's disease therapy.","author":[{"dropping-particle":"","family":"Sichaem","given":"Jirapast","non-dropping-particle":"","parse-names":false,"suffix":""},{"dropping-particle":"","family":"Rojpitikul","given":"Thanawan","non-dropping-particle":"","parse-names":false,"suffix":""},{"dropping-particle":"","family":"Sawasdee","given":"Pattara","non-dropping-particle":"","parse-names":false,"suffix":""},{"dropping-particle":"","family":"Lugsanangarm","given":"Kiattisak","non-dropping-particle":"","parse-names":false,"suffix":""},{"dropping-particle":"","family":"Tip-Pyang","given":"Santi","non-dropping-particle":"","parse-names":false,"suffix":""}],"container-title":"Natural Product Communications","id":"ITEM-1","issue":"8","issued":{"date-parts":[["2015"]]},"page":"1359-1362","title":"Furoquinoline alkaloids from the leaves of evodia lepta as potential cholinesterase inhibitors and their molecular docking","type":"article-journal","volume":"10"},"uris":["http://www.mendeley.com/documents/?uuid=5185870a-b667-4c2f-9dba-65a63c857019"]}],"mendeley":{"formattedCitation":"&lt;sup&gt;18&lt;/sup&gt;","plainTextFormattedCitation":"18","previouslyFormattedCitation":"&lt;sup&gt;18&lt;/sup&gt;"},"properties":{"noteIndex":0},"schema":"https://github.com/citation-style-language/schema/raw/master/csl-citation.json"}</w:instrText>
            </w:r>
            <w:r>
              <w:fldChar w:fldCharType="separate"/>
            </w:r>
            <w:r w:rsidRPr="005E6D77">
              <w:rPr>
                <w:noProof/>
                <w:vertAlign w:val="superscript"/>
              </w:rPr>
              <w:t>18</w:t>
            </w:r>
            <w:r>
              <w:fldChar w:fldCharType="end"/>
            </w:r>
          </w:p>
          <w:p w14:paraId="29A06F41" w14:textId="3D2E2128" w:rsidR="00FB08E3" w:rsidRDefault="00FB08E3" w:rsidP="009C282F">
            <w:pPr>
              <w:jc w:val="center"/>
            </w:pPr>
          </w:p>
        </w:tc>
        <w:tc>
          <w:tcPr>
            <w:tcW w:w="1728" w:type="dxa"/>
          </w:tcPr>
          <w:p w14:paraId="0AD8E43D" w14:textId="77777777" w:rsidR="00BF627B" w:rsidRDefault="00BF627B" w:rsidP="009C282F">
            <w:pPr>
              <w:jc w:val="center"/>
            </w:pPr>
            <w:r>
              <w:rPr>
                <w:rFonts w:ascii="Segoe UI" w:hAnsi="Segoe UI" w:cs="Segoe UI"/>
                <w:color w:val="212121"/>
                <w:shd w:val="clear" w:color="auto" w:fill="FFFFFF"/>
              </w:rPr>
              <w:t>135438120</w:t>
            </w:r>
          </w:p>
        </w:tc>
      </w:tr>
      <w:tr w:rsidR="00BF627B" w14:paraId="3E504AA5" w14:textId="77777777" w:rsidTr="00C44C3C">
        <w:trPr>
          <w:trHeight w:val="298"/>
        </w:trPr>
        <w:tc>
          <w:tcPr>
            <w:tcW w:w="1240" w:type="dxa"/>
            <w:vMerge/>
          </w:tcPr>
          <w:p w14:paraId="6EF3F106" w14:textId="77777777" w:rsidR="00BF627B" w:rsidRDefault="00BF627B" w:rsidP="009C282F">
            <w:pPr>
              <w:jc w:val="center"/>
            </w:pPr>
          </w:p>
        </w:tc>
        <w:tc>
          <w:tcPr>
            <w:tcW w:w="2363" w:type="dxa"/>
            <w:vMerge/>
          </w:tcPr>
          <w:p w14:paraId="1F726F0A" w14:textId="77777777" w:rsidR="00BF627B" w:rsidRDefault="00BF627B" w:rsidP="009C282F">
            <w:pPr>
              <w:jc w:val="center"/>
            </w:pPr>
          </w:p>
        </w:tc>
        <w:tc>
          <w:tcPr>
            <w:tcW w:w="4245" w:type="dxa"/>
          </w:tcPr>
          <w:p w14:paraId="518C955C" w14:textId="77777777" w:rsidR="00BF627B" w:rsidRDefault="00BF627B" w:rsidP="009C282F">
            <w:pPr>
              <w:jc w:val="center"/>
            </w:pPr>
            <w:r>
              <w:t>Eserine</w:t>
            </w:r>
            <w:r>
              <w:fldChar w:fldCharType="begin" w:fldLock="1"/>
            </w:r>
            <w:r>
              <w:instrText>ADDIN CSL_CITATION {"citationItems":[{"id":"ITEM-1","itemData":{"DOI":"10.1177/1934578x1501000811","ISSN":"15559475","PMID":"26434116","abstract":"Nine furoquinoline alkaloids (1-9) were isolated from the leaves of Evodia lepta based on bioassay-guided fractionation and chromatographic techniques. All isolates were evaluated for their cholinesterase (ChEs) inhibitory activities, in which kokusaginine (7) and melineurine (5) exhibited the highest activity toward AChE and BChE, respectively. Lineweaver-Burk plots indicated that 5 and 7 were mixed mode inhibitors of both ChE enzymes. Molecular docking studies on the binding sites of AChE and BChE were performed in order to afford a molecular insight into the mode of action of these active compounds. From this study these compounds have emerged as promising molecules for Alzheimer's disease therapy.","author":[{"dropping-particle":"","family":"Sichaem","given":"Jirapast","non-dropping-particle":"","parse-names":false,"suffix":""},{"dropping-particle":"","family":"Rojpitikul","given":"Thanawan","non-dropping-particle":"","parse-names":false,"suffix":""},{"dropping-particle":"","family":"Sawasdee","given":"Pattara","non-dropping-particle":"","parse-names":false,"suffix":""},{"dropping-particle":"","family":"Lugsanangarm","given":"Kiattisak","non-dropping-particle":"","parse-names":false,"suffix":""},{"dropping-particle":"","family":"Tip-Pyang","given":"Santi","non-dropping-particle":"","parse-names":false,"suffix":""}],"container-title":"Natural Product Communications","id":"ITEM-1","issue":"8","issued":{"date-parts":[["2015"]]},"page":"1359-1362","title":"Furoquinoline alkaloids from the leaves of evodia lepta as potential cholinesterase inhibitors and their molecular docking","type":"article-journal","volume":"10"},"uris":["http://www.mendeley.com/documents/?uuid=5185870a-b667-4c2f-9dba-65a63c857019"]}],"mendeley":{"formattedCitation":"&lt;sup&gt;18&lt;/sup&gt;","plainTextFormattedCitation":"18","previouslyFormattedCitation":"&lt;sup&gt;18&lt;/sup&gt;"},"properties":{"noteIndex":0},"schema":"https://github.com/citation-style-language/schema/raw/master/csl-citation.json"}</w:instrText>
            </w:r>
            <w:r>
              <w:fldChar w:fldCharType="separate"/>
            </w:r>
            <w:r w:rsidRPr="005E6D77">
              <w:rPr>
                <w:noProof/>
                <w:vertAlign w:val="superscript"/>
              </w:rPr>
              <w:t>18</w:t>
            </w:r>
            <w:r>
              <w:fldChar w:fldCharType="end"/>
            </w:r>
          </w:p>
          <w:p w14:paraId="041A8FDA" w14:textId="73B3BDFD" w:rsidR="00FB08E3" w:rsidRDefault="00FB08E3" w:rsidP="009C282F">
            <w:pPr>
              <w:jc w:val="center"/>
            </w:pPr>
          </w:p>
        </w:tc>
        <w:tc>
          <w:tcPr>
            <w:tcW w:w="1728" w:type="dxa"/>
          </w:tcPr>
          <w:p w14:paraId="0A0D6109" w14:textId="77777777" w:rsidR="00BF627B" w:rsidRDefault="00BF627B" w:rsidP="009C282F">
            <w:pPr>
              <w:jc w:val="center"/>
            </w:pPr>
            <w:r>
              <w:rPr>
                <w:rFonts w:ascii="Segoe UI" w:hAnsi="Segoe UI" w:cs="Segoe UI"/>
                <w:color w:val="212121"/>
                <w:shd w:val="clear" w:color="auto" w:fill="FFFFFF"/>
              </w:rPr>
              <w:t>5983</w:t>
            </w:r>
          </w:p>
        </w:tc>
      </w:tr>
      <w:tr w:rsidR="00BF627B" w14:paraId="0775A1B6" w14:textId="77777777" w:rsidTr="00C44C3C">
        <w:trPr>
          <w:trHeight w:val="298"/>
        </w:trPr>
        <w:tc>
          <w:tcPr>
            <w:tcW w:w="1240" w:type="dxa"/>
            <w:vMerge/>
          </w:tcPr>
          <w:p w14:paraId="294C7482" w14:textId="77777777" w:rsidR="00BF627B" w:rsidRDefault="00BF627B" w:rsidP="009C282F">
            <w:pPr>
              <w:jc w:val="center"/>
            </w:pPr>
          </w:p>
        </w:tc>
        <w:tc>
          <w:tcPr>
            <w:tcW w:w="2363" w:type="dxa"/>
            <w:vMerge/>
          </w:tcPr>
          <w:p w14:paraId="751E6D86" w14:textId="77777777" w:rsidR="00BF627B" w:rsidRDefault="00BF627B" w:rsidP="009C282F">
            <w:pPr>
              <w:jc w:val="center"/>
            </w:pPr>
          </w:p>
        </w:tc>
        <w:tc>
          <w:tcPr>
            <w:tcW w:w="4245" w:type="dxa"/>
          </w:tcPr>
          <w:p w14:paraId="65B6C03B" w14:textId="77777777" w:rsidR="00BF627B" w:rsidRDefault="00BF627B" w:rsidP="009C282F">
            <w:pPr>
              <w:jc w:val="center"/>
            </w:pPr>
            <w:r>
              <w:t>α-Thuj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2B5CA6C4" w14:textId="194ACD68" w:rsidR="00FB08E3" w:rsidRDefault="00FB08E3" w:rsidP="009C282F">
            <w:pPr>
              <w:jc w:val="center"/>
            </w:pPr>
          </w:p>
        </w:tc>
        <w:tc>
          <w:tcPr>
            <w:tcW w:w="1728" w:type="dxa"/>
          </w:tcPr>
          <w:p w14:paraId="1C767510" w14:textId="77777777" w:rsidR="00BF627B" w:rsidRDefault="00BF627B" w:rsidP="009C282F">
            <w:pPr>
              <w:jc w:val="center"/>
            </w:pPr>
            <w:r>
              <w:rPr>
                <w:rFonts w:ascii="Segoe UI" w:hAnsi="Segoe UI" w:cs="Segoe UI"/>
                <w:color w:val="212121"/>
                <w:shd w:val="clear" w:color="auto" w:fill="FFFFFF"/>
              </w:rPr>
              <w:t>17868</w:t>
            </w:r>
          </w:p>
        </w:tc>
      </w:tr>
      <w:tr w:rsidR="00BF627B" w14:paraId="4A620340" w14:textId="77777777" w:rsidTr="00C44C3C">
        <w:trPr>
          <w:trHeight w:val="298"/>
        </w:trPr>
        <w:tc>
          <w:tcPr>
            <w:tcW w:w="1240" w:type="dxa"/>
            <w:vMerge/>
          </w:tcPr>
          <w:p w14:paraId="46C96DC0" w14:textId="77777777" w:rsidR="00BF627B" w:rsidRDefault="00BF627B" w:rsidP="009C282F">
            <w:pPr>
              <w:jc w:val="center"/>
            </w:pPr>
          </w:p>
        </w:tc>
        <w:tc>
          <w:tcPr>
            <w:tcW w:w="2363" w:type="dxa"/>
            <w:vMerge/>
          </w:tcPr>
          <w:p w14:paraId="38844627" w14:textId="77777777" w:rsidR="00BF627B" w:rsidRDefault="00BF627B" w:rsidP="009C282F">
            <w:pPr>
              <w:jc w:val="center"/>
            </w:pPr>
          </w:p>
        </w:tc>
        <w:tc>
          <w:tcPr>
            <w:tcW w:w="4245" w:type="dxa"/>
          </w:tcPr>
          <w:p w14:paraId="378EA1A6" w14:textId="77777777" w:rsidR="00BF627B" w:rsidRDefault="00BF627B" w:rsidP="009C282F">
            <w:pPr>
              <w:jc w:val="center"/>
            </w:pPr>
            <w:r>
              <w:t>α-Pin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4584131F" w14:textId="2EF99324" w:rsidR="00FB08E3" w:rsidRDefault="00FB08E3" w:rsidP="009C282F">
            <w:pPr>
              <w:jc w:val="center"/>
            </w:pPr>
          </w:p>
        </w:tc>
        <w:tc>
          <w:tcPr>
            <w:tcW w:w="1728" w:type="dxa"/>
          </w:tcPr>
          <w:p w14:paraId="76DE54A4" w14:textId="77777777" w:rsidR="00BF627B" w:rsidRDefault="00BF627B" w:rsidP="009C282F">
            <w:pPr>
              <w:jc w:val="center"/>
            </w:pPr>
            <w:r>
              <w:rPr>
                <w:rFonts w:ascii="Segoe UI" w:hAnsi="Segoe UI" w:cs="Segoe UI"/>
                <w:color w:val="212121"/>
                <w:shd w:val="clear" w:color="auto" w:fill="FFFFFF"/>
              </w:rPr>
              <w:t>6654</w:t>
            </w:r>
          </w:p>
        </w:tc>
      </w:tr>
      <w:tr w:rsidR="00BF627B" w14:paraId="3EC0142A" w14:textId="77777777" w:rsidTr="00C44C3C">
        <w:trPr>
          <w:trHeight w:val="194"/>
        </w:trPr>
        <w:tc>
          <w:tcPr>
            <w:tcW w:w="1240" w:type="dxa"/>
            <w:vMerge/>
          </w:tcPr>
          <w:p w14:paraId="2D2388D7" w14:textId="77777777" w:rsidR="00BF627B" w:rsidRDefault="00BF627B" w:rsidP="009C282F">
            <w:pPr>
              <w:jc w:val="center"/>
            </w:pPr>
          </w:p>
        </w:tc>
        <w:tc>
          <w:tcPr>
            <w:tcW w:w="2363" w:type="dxa"/>
            <w:vMerge/>
          </w:tcPr>
          <w:p w14:paraId="47456ABC" w14:textId="77777777" w:rsidR="00BF627B" w:rsidRDefault="00BF627B" w:rsidP="009C282F">
            <w:pPr>
              <w:jc w:val="center"/>
            </w:pPr>
          </w:p>
        </w:tc>
        <w:tc>
          <w:tcPr>
            <w:tcW w:w="4245" w:type="dxa"/>
          </w:tcPr>
          <w:p w14:paraId="18FABD9F" w14:textId="77777777" w:rsidR="00BF627B" w:rsidRDefault="00BF627B" w:rsidP="009C282F">
            <w:pPr>
              <w:jc w:val="center"/>
            </w:pPr>
            <w:r>
              <w:t>Camph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4D1C84D7" w14:textId="75DC2169" w:rsidR="00FB08E3" w:rsidRDefault="00FB08E3" w:rsidP="009C282F">
            <w:pPr>
              <w:jc w:val="center"/>
            </w:pPr>
          </w:p>
        </w:tc>
        <w:tc>
          <w:tcPr>
            <w:tcW w:w="1728" w:type="dxa"/>
          </w:tcPr>
          <w:p w14:paraId="5A20FE13" w14:textId="77777777" w:rsidR="00BF627B" w:rsidRDefault="00BF627B" w:rsidP="009C282F">
            <w:pPr>
              <w:jc w:val="center"/>
            </w:pPr>
            <w:r>
              <w:rPr>
                <w:rFonts w:ascii="Segoe UI" w:hAnsi="Segoe UI" w:cs="Segoe UI"/>
                <w:color w:val="212121"/>
                <w:shd w:val="clear" w:color="auto" w:fill="FFFFFF"/>
              </w:rPr>
              <w:t>6616</w:t>
            </w:r>
          </w:p>
        </w:tc>
      </w:tr>
      <w:tr w:rsidR="00BF627B" w14:paraId="41186CA9" w14:textId="77777777" w:rsidTr="00C44C3C">
        <w:trPr>
          <w:trHeight w:val="194"/>
        </w:trPr>
        <w:tc>
          <w:tcPr>
            <w:tcW w:w="1240" w:type="dxa"/>
            <w:vMerge/>
          </w:tcPr>
          <w:p w14:paraId="69D2735C" w14:textId="77777777" w:rsidR="00BF627B" w:rsidRDefault="00BF627B" w:rsidP="009C282F">
            <w:pPr>
              <w:jc w:val="center"/>
            </w:pPr>
          </w:p>
        </w:tc>
        <w:tc>
          <w:tcPr>
            <w:tcW w:w="2363" w:type="dxa"/>
            <w:vMerge/>
          </w:tcPr>
          <w:p w14:paraId="49A08409" w14:textId="77777777" w:rsidR="00BF627B" w:rsidRDefault="00BF627B" w:rsidP="009C282F">
            <w:pPr>
              <w:jc w:val="center"/>
            </w:pPr>
          </w:p>
        </w:tc>
        <w:tc>
          <w:tcPr>
            <w:tcW w:w="4245" w:type="dxa"/>
          </w:tcPr>
          <w:p w14:paraId="219B5C86" w14:textId="77777777" w:rsidR="00BF627B" w:rsidRDefault="00BF627B" w:rsidP="009C282F">
            <w:pPr>
              <w:jc w:val="center"/>
            </w:pPr>
            <w:r>
              <w:t>cis-Cara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2DF63186" w14:textId="664935A1" w:rsidR="00FB08E3" w:rsidRDefault="00FB08E3" w:rsidP="009C282F">
            <w:pPr>
              <w:jc w:val="center"/>
            </w:pPr>
          </w:p>
        </w:tc>
        <w:tc>
          <w:tcPr>
            <w:tcW w:w="1728" w:type="dxa"/>
          </w:tcPr>
          <w:p w14:paraId="58D6BCDE" w14:textId="77777777" w:rsidR="00BF627B" w:rsidRDefault="00BF627B" w:rsidP="009C282F">
            <w:pPr>
              <w:jc w:val="center"/>
            </w:pPr>
            <w:r>
              <w:rPr>
                <w:rFonts w:ascii="Segoe UI" w:hAnsi="Segoe UI" w:cs="Segoe UI"/>
                <w:color w:val="212121"/>
                <w:shd w:val="clear" w:color="auto" w:fill="FFFFFF"/>
              </w:rPr>
              <w:t>79043</w:t>
            </w:r>
          </w:p>
        </w:tc>
      </w:tr>
      <w:tr w:rsidR="00BF627B" w14:paraId="60B5EB03" w14:textId="77777777" w:rsidTr="00C44C3C">
        <w:trPr>
          <w:trHeight w:val="194"/>
        </w:trPr>
        <w:tc>
          <w:tcPr>
            <w:tcW w:w="1240" w:type="dxa"/>
            <w:vMerge/>
          </w:tcPr>
          <w:p w14:paraId="610D6B54" w14:textId="77777777" w:rsidR="00BF627B" w:rsidRDefault="00BF627B" w:rsidP="009C282F">
            <w:pPr>
              <w:jc w:val="center"/>
            </w:pPr>
          </w:p>
        </w:tc>
        <w:tc>
          <w:tcPr>
            <w:tcW w:w="2363" w:type="dxa"/>
            <w:vMerge/>
          </w:tcPr>
          <w:p w14:paraId="5ADB70D9" w14:textId="77777777" w:rsidR="00BF627B" w:rsidRDefault="00BF627B" w:rsidP="009C282F">
            <w:pPr>
              <w:jc w:val="center"/>
            </w:pPr>
          </w:p>
        </w:tc>
        <w:tc>
          <w:tcPr>
            <w:tcW w:w="4245" w:type="dxa"/>
          </w:tcPr>
          <w:p w14:paraId="53BC97F2" w14:textId="77777777" w:rsidR="00BF627B" w:rsidRDefault="00BF627B" w:rsidP="009C282F">
            <w:pPr>
              <w:jc w:val="center"/>
            </w:pPr>
            <w:r>
              <w:t>Sabin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2F850DEC" w14:textId="69B15952" w:rsidR="00FB08E3" w:rsidRDefault="00FB08E3" w:rsidP="009C282F">
            <w:pPr>
              <w:jc w:val="center"/>
            </w:pPr>
          </w:p>
        </w:tc>
        <w:tc>
          <w:tcPr>
            <w:tcW w:w="1728" w:type="dxa"/>
          </w:tcPr>
          <w:p w14:paraId="1E73EF74" w14:textId="77777777" w:rsidR="00BF627B" w:rsidRDefault="00BF627B" w:rsidP="009C282F">
            <w:pPr>
              <w:jc w:val="center"/>
            </w:pPr>
            <w:r>
              <w:rPr>
                <w:rFonts w:ascii="Segoe UI" w:hAnsi="Segoe UI" w:cs="Segoe UI"/>
                <w:color w:val="212121"/>
                <w:shd w:val="clear" w:color="auto" w:fill="FFFFFF"/>
              </w:rPr>
              <w:t>18818</w:t>
            </w:r>
          </w:p>
        </w:tc>
      </w:tr>
      <w:tr w:rsidR="00BF627B" w14:paraId="42C4B449" w14:textId="77777777" w:rsidTr="00C44C3C">
        <w:trPr>
          <w:trHeight w:val="194"/>
        </w:trPr>
        <w:tc>
          <w:tcPr>
            <w:tcW w:w="1240" w:type="dxa"/>
            <w:vMerge/>
          </w:tcPr>
          <w:p w14:paraId="3E05C2EF" w14:textId="77777777" w:rsidR="00BF627B" w:rsidRDefault="00BF627B" w:rsidP="009C282F">
            <w:pPr>
              <w:jc w:val="center"/>
            </w:pPr>
          </w:p>
        </w:tc>
        <w:tc>
          <w:tcPr>
            <w:tcW w:w="2363" w:type="dxa"/>
            <w:vMerge/>
          </w:tcPr>
          <w:p w14:paraId="7E14136D" w14:textId="77777777" w:rsidR="00BF627B" w:rsidRDefault="00BF627B" w:rsidP="009C282F">
            <w:pPr>
              <w:jc w:val="center"/>
            </w:pPr>
          </w:p>
        </w:tc>
        <w:tc>
          <w:tcPr>
            <w:tcW w:w="4245" w:type="dxa"/>
          </w:tcPr>
          <w:p w14:paraId="6DF60694" w14:textId="77777777" w:rsidR="00BF627B" w:rsidRDefault="00BF627B" w:rsidP="009C282F">
            <w:pPr>
              <w:jc w:val="center"/>
            </w:pPr>
            <w:r>
              <w:t>β-Pin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633A3D2C" w14:textId="051E141B" w:rsidR="00FB08E3" w:rsidRDefault="00FB08E3" w:rsidP="009C282F">
            <w:pPr>
              <w:jc w:val="center"/>
            </w:pPr>
          </w:p>
        </w:tc>
        <w:tc>
          <w:tcPr>
            <w:tcW w:w="1728" w:type="dxa"/>
          </w:tcPr>
          <w:p w14:paraId="4C49B57F" w14:textId="77777777" w:rsidR="00BF627B" w:rsidRDefault="00BF627B" w:rsidP="009C282F">
            <w:pPr>
              <w:jc w:val="center"/>
            </w:pPr>
            <w:r>
              <w:rPr>
                <w:rFonts w:ascii="Segoe UI" w:hAnsi="Segoe UI" w:cs="Segoe UI"/>
                <w:color w:val="212121"/>
                <w:shd w:val="clear" w:color="auto" w:fill="FFFFFF"/>
              </w:rPr>
              <w:t>440967</w:t>
            </w:r>
          </w:p>
        </w:tc>
      </w:tr>
      <w:tr w:rsidR="00BF627B" w14:paraId="2948CDD7" w14:textId="77777777" w:rsidTr="00C44C3C">
        <w:trPr>
          <w:trHeight w:val="194"/>
        </w:trPr>
        <w:tc>
          <w:tcPr>
            <w:tcW w:w="1240" w:type="dxa"/>
            <w:vMerge/>
          </w:tcPr>
          <w:p w14:paraId="0F45249F" w14:textId="77777777" w:rsidR="00BF627B" w:rsidRDefault="00BF627B" w:rsidP="009C282F">
            <w:pPr>
              <w:jc w:val="center"/>
            </w:pPr>
          </w:p>
        </w:tc>
        <w:tc>
          <w:tcPr>
            <w:tcW w:w="2363" w:type="dxa"/>
            <w:vMerge/>
          </w:tcPr>
          <w:p w14:paraId="6A9AA1E7" w14:textId="77777777" w:rsidR="00BF627B" w:rsidRDefault="00BF627B" w:rsidP="009C282F">
            <w:pPr>
              <w:jc w:val="center"/>
            </w:pPr>
          </w:p>
        </w:tc>
        <w:tc>
          <w:tcPr>
            <w:tcW w:w="4245" w:type="dxa"/>
          </w:tcPr>
          <w:p w14:paraId="49421952" w14:textId="77777777" w:rsidR="00BF627B" w:rsidRDefault="00BF627B" w:rsidP="009C282F">
            <w:pPr>
              <w:jc w:val="center"/>
            </w:pPr>
            <w:r>
              <w:t>β-Myrc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tc>
        <w:tc>
          <w:tcPr>
            <w:tcW w:w="1728" w:type="dxa"/>
          </w:tcPr>
          <w:p w14:paraId="07D2490B" w14:textId="77777777" w:rsidR="00BF627B" w:rsidRDefault="00BF627B" w:rsidP="009C282F">
            <w:pPr>
              <w:jc w:val="center"/>
            </w:pPr>
            <w:r>
              <w:rPr>
                <w:rFonts w:ascii="Segoe UI" w:hAnsi="Segoe UI" w:cs="Segoe UI"/>
                <w:color w:val="212121"/>
                <w:shd w:val="clear" w:color="auto" w:fill="FFFFFF"/>
              </w:rPr>
              <w:t>31253</w:t>
            </w:r>
          </w:p>
        </w:tc>
      </w:tr>
      <w:tr w:rsidR="00BF627B" w14:paraId="3FC2C1CB" w14:textId="77777777" w:rsidTr="00C44C3C">
        <w:trPr>
          <w:trHeight w:val="194"/>
        </w:trPr>
        <w:tc>
          <w:tcPr>
            <w:tcW w:w="1240" w:type="dxa"/>
            <w:vMerge/>
          </w:tcPr>
          <w:p w14:paraId="690D7656" w14:textId="77777777" w:rsidR="00BF627B" w:rsidRDefault="00BF627B" w:rsidP="009C282F">
            <w:pPr>
              <w:jc w:val="center"/>
            </w:pPr>
          </w:p>
        </w:tc>
        <w:tc>
          <w:tcPr>
            <w:tcW w:w="2363" w:type="dxa"/>
            <w:vMerge/>
          </w:tcPr>
          <w:p w14:paraId="4481BB27" w14:textId="77777777" w:rsidR="00BF627B" w:rsidRDefault="00BF627B" w:rsidP="009C282F">
            <w:pPr>
              <w:jc w:val="center"/>
            </w:pPr>
          </w:p>
        </w:tc>
        <w:tc>
          <w:tcPr>
            <w:tcW w:w="4245" w:type="dxa"/>
          </w:tcPr>
          <w:p w14:paraId="20FB3988" w14:textId="77777777" w:rsidR="00BF627B" w:rsidRDefault="00BF627B" w:rsidP="009C282F">
            <w:pPr>
              <w:jc w:val="center"/>
            </w:pPr>
            <w:r>
              <w:t>α-Phellandr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3FF58EF3" w14:textId="12675381" w:rsidR="00FB08E3" w:rsidRDefault="00FB08E3" w:rsidP="009C282F">
            <w:pPr>
              <w:jc w:val="center"/>
            </w:pPr>
          </w:p>
        </w:tc>
        <w:tc>
          <w:tcPr>
            <w:tcW w:w="1728" w:type="dxa"/>
          </w:tcPr>
          <w:p w14:paraId="4A79DA91" w14:textId="77777777" w:rsidR="00BF627B" w:rsidRDefault="00BF627B" w:rsidP="009C282F">
            <w:pPr>
              <w:jc w:val="center"/>
            </w:pPr>
            <w:r>
              <w:rPr>
                <w:rFonts w:ascii="Segoe UI" w:hAnsi="Segoe UI" w:cs="Segoe UI"/>
                <w:color w:val="212121"/>
                <w:shd w:val="clear" w:color="auto" w:fill="FFFFFF"/>
              </w:rPr>
              <w:t>7460</w:t>
            </w:r>
          </w:p>
        </w:tc>
      </w:tr>
      <w:tr w:rsidR="00BF627B" w14:paraId="0F04361B" w14:textId="77777777" w:rsidTr="00C44C3C">
        <w:trPr>
          <w:trHeight w:val="194"/>
        </w:trPr>
        <w:tc>
          <w:tcPr>
            <w:tcW w:w="1240" w:type="dxa"/>
            <w:vMerge/>
          </w:tcPr>
          <w:p w14:paraId="2D916FC6" w14:textId="77777777" w:rsidR="00BF627B" w:rsidRDefault="00BF627B" w:rsidP="009C282F">
            <w:pPr>
              <w:jc w:val="center"/>
            </w:pPr>
          </w:p>
        </w:tc>
        <w:tc>
          <w:tcPr>
            <w:tcW w:w="2363" w:type="dxa"/>
            <w:vMerge/>
          </w:tcPr>
          <w:p w14:paraId="3F79CF67" w14:textId="77777777" w:rsidR="00BF627B" w:rsidRDefault="00BF627B" w:rsidP="009C282F">
            <w:pPr>
              <w:jc w:val="center"/>
            </w:pPr>
          </w:p>
        </w:tc>
        <w:tc>
          <w:tcPr>
            <w:tcW w:w="4245" w:type="dxa"/>
          </w:tcPr>
          <w:p w14:paraId="47513450" w14:textId="77777777" w:rsidR="00BF627B" w:rsidRDefault="00BF627B" w:rsidP="009C282F">
            <w:pPr>
              <w:jc w:val="center"/>
            </w:pPr>
            <w:r>
              <w:sym w:font="Symbol" w:char="F064"/>
            </w:r>
            <w:r>
              <w:t>-3-Car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3F167F68" w14:textId="60DADCB0" w:rsidR="00FB08E3" w:rsidRDefault="00FB08E3" w:rsidP="009C282F">
            <w:pPr>
              <w:jc w:val="center"/>
            </w:pPr>
          </w:p>
        </w:tc>
        <w:tc>
          <w:tcPr>
            <w:tcW w:w="1728" w:type="dxa"/>
          </w:tcPr>
          <w:p w14:paraId="5D227C37" w14:textId="77777777" w:rsidR="00BF627B" w:rsidRDefault="00BF627B" w:rsidP="009C282F">
            <w:pPr>
              <w:jc w:val="center"/>
            </w:pPr>
            <w:r>
              <w:rPr>
                <w:rFonts w:ascii="Segoe UI" w:hAnsi="Segoe UI" w:cs="Segoe UI"/>
                <w:color w:val="212121"/>
                <w:shd w:val="clear" w:color="auto" w:fill="FFFFFF"/>
              </w:rPr>
              <w:t>26049</w:t>
            </w:r>
          </w:p>
        </w:tc>
      </w:tr>
      <w:tr w:rsidR="00BF627B" w14:paraId="7AB31B96" w14:textId="77777777" w:rsidTr="00C44C3C">
        <w:trPr>
          <w:trHeight w:val="194"/>
        </w:trPr>
        <w:tc>
          <w:tcPr>
            <w:tcW w:w="1240" w:type="dxa"/>
            <w:vMerge/>
          </w:tcPr>
          <w:p w14:paraId="2F9C6168" w14:textId="77777777" w:rsidR="00BF627B" w:rsidRDefault="00BF627B" w:rsidP="009C282F">
            <w:pPr>
              <w:jc w:val="center"/>
            </w:pPr>
          </w:p>
        </w:tc>
        <w:tc>
          <w:tcPr>
            <w:tcW w:w="2363" w:type="dxa"/>
            <w:vMerge/>
          </w:tcPr>
          <w:p w14:paraId="1D51A415" w14:textId="77777777" w:rsidR="00BF627B" w:rsidRDefault="00BF627B" w:rsidP="009C282F">
            <w:pPr>
              <w:jc w:val="center"/>
            </w:pPr>
          </w:p>
        </w:tc>
        <w:tc>
          <w:tcPr>
            <w:tcW w:w="4245" w:type="dxa"/>
          </w:tcPr>
          <w:p w14:paraId="61445FE8" w14:textId="77777777" w:rsidR="00BF627B" w:rsidRDefault="00BF627B" w:rsidP="009C282F">
            <w:pPr>
              <w:jc w:val="center"/>
            </w:pPr>
            <w:r>
              <w:t>α-Terpin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6010702D" w14:textId="1150BBE1" w:rsidR="00FB08E3" w:rsidRDefault="00FB08E3" w:rsidP="009C282F">
            <w:pPr>
              <w:jc w:val="center"/>
            </w:pPr>
          </w:p>
        </w:tc>
        <w:tc>
          <w:tcPr>
            <w:tcW w:w="1728" w:type="dxa"/>
          </w:tcPr>
          <w:p w14:paraId="71AC512D" w14:textId="77777777" w:rsidR="00BF627B" w:rsidRDefault="00BF627B" w:rsidP="009C282F">
            <w:pPr>
              <w:jc w:val="center"/>
            </w:pPr>
            <w:r>
              <w:rPr>
                <w:rFonts w:ascii="Segoe UI" w:hAnsi="Segoe UI" w:cs="Segoe UI"/>
                <w:color w:val="212121"/>
                <w:shd w:val="clear" w:color="auto" w:fill="FFFFFF"/>
              </w:rPr>
              <w:t>7462</w:t>
            </w:r>
          </w:p>
        </w:tc>
      </w:tr>
      <w:tr w:rsidR="00BF627B" w14:paraId="438AE626" w14:textId="77777777" w:rsidTr="00C44C3C">
        <w:trPr>
          <w:trHeight w:val="194"/>
        </w:trPr>
        <w:tc>
          <w:tcPr>
            <w:tcW w:w="1240" w:type="dxa"/>
            <w:vMerge/>
          </w:tcPr>
          <w:p w14:paraId="44364D97" w14:textId="77777777" w:rsidR="00BF627B" w:rsidRDefault="00BF627B" w:rsidP="009C282F">
            <w:pPr>
              <w:jc w:val="center"/>
            </w:pPr>
          </w:p>
        </w:tc>
        <w:tc>
          <w:tcPr>
            <w:tcW w:w="2363" w:type="dxa"/>
            <w:vMerge/>
          </w:tcPr>
          <w:p w14:paraId="724B7CAF" w14:textId="77777777" w:rsidR="00BF627B" w:rsidRDefault="00BF627B" w:rsidP="009C282F">
            <w:pPr>
              <w:jc w:val="center"/>
            </w:pPr>
          </w:p>
        </w:tc>
        <w:tc>
          <w:tcPr>
            <w:tcW w:w="4245" w:type="dxa"/>
          </w:tcPr>
          <w:p w14:paraId="4A0A6CBF" w14:textId="77777777" w:rsidR="00BF627B" w:rsidRDefault="00BF627B" w:rsidP="009C282F">
            <w:pPr>
              <w:jc w:val="center"/>
            </w:pPr>
            <w:r>
              <w:t>p-Cym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54FB35D1" w14:textId="172037D4" w:rsidR="00FB08E3" w:rsidRDefault="00FB08E3" w:rsidP="009C282F">
            <w:pPr>
              <w:jc w:val="center"/>
            </w:pPr>
          </w:p>
        </w:tc>
        <w:tc>
          <w:tcPr>
            <w:tcW w:w="1728" w:type="dxa"/>
          </w:tcPr>
          <w:p w14:paraId="444C70A9" w14:textId="77777777" w:rsidR="00BF627B" w:rsidRDefault="00BF627B" w:rsidP="009C282F">
            <w:pPr>
              <w:jc w:val="center"/>
            </w:pPr>
            <w:r>
              <w:rPr>
                <w:rFonts w:ascii="Segoe UI" w:hAnsi="Segoe UI" w:cs="Segoe UI"/>
                <w:color w:val="212121"/>
                <w:shd w:val="clear" w:color="auto" w:fill="FFFFFF"/>
              </w:rPr>
              <w:t>7463</w:t>
            </w:r>
          </w:p>
        </w:tc>
      </w:tr>
      <w:tr w:rsidR="00BF627B" w14:paraId="21B3EF6C" w14:textId="77777777" w:rsidTr="00C44C3C">
        <w:trPr>
          <w:trHeight w:val="194"/>
        </w:trPr>
        <w:tc>
          <w:tcPr>
            <w:tcW w:w="1240" w:type="dxa"/>
            <w:vMerge/>
          </w:tcPr>
          <w:p w14:paraId="42AC2914" w14:textId="77777777" w:rsidR="00BF627B" w:rsidRDefault="00BF627B" w:rsidP="009C282F">
            <w:pPr>
              <w:jc w:val="center"/>
            </w:pPr>
          </w:p>
        </w:tc>
        <w:tc>
          <w:tcPr>
            <w:tcW w:w="2363" w:type="dxa"/>
            <w:vMerge/>
          </w:tcPr>
          <w:p w14:paraId="61B0C5F8" w14:textId="77777777" w:rsidR="00BF627B" w:rsidRDefault="00BF627B" w:rsidP="009C282F">
            <w:pPr>
              <w:jc w:val="center"/>
            </w:pPr>
          </w:p>
        </w:tc>
        <w:tc>
          <w:tcPr>
            <w:tcW w:w="4245" w:type="dxa"/>
          </w:tcPr>
          <w:p w14:paraId="0B8E06A6" w14:textId="77777777" w:rsidR="00BF627B" w:rsidRDefault="00BF627B" w:rsidP="009C282F">
            <w:pPr>
              <w:jc w:val="center"/>
            </w:pPr>
            <w:r>
              <w:t>Limon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55A7B5E6" w14:textId="0CFAC617" w:rsidR="00FB08E3" w:rsidRDefault="00FB08E3" w:rsidP="009C282F">
            <w:pPr>
              <w:jc w:val="center"/>
            </w:pPr>
          </w:p>
        </w:tc>
        <w:tc>
          <w:tcPr>
            <w:tcW w:w="1728" w:type="dxa"/>
          </w:tcPr>
          <w:p w14:paraId="1DFA2D98" w14:textId="77777777" w:rsidR="00BF627B" w:rsidRDefault="00BF627B" w:rsidP="009C282F">
            <w:pPr>
              <w:jc w:val="center"/>
            </w:pPr>
            <w:r>
              <w:rPr>
                <w:rFonts w:ascii="Segoe UI" w:hAnsi="Segoe UI" w:cs="Segoe UI"/>
                <w:color w:val="212121"/>
                <w:shd w:val="clear" w:color="auto" w:fill="FFFFFF"/>
              </w:rPr>
              <w:t>22311</w:t>
            </w:r>
          </w:p>
        </w:tc>
      </w:tr>
      <w:tr w:rsidR="00BF627B" w14:paraId="59165C2D" w14:textId="77777777" w:rsidTr="00C44C3C">
        <w:trPr>
          <w:trHeight w:val="194"/>
        </w:trPr>
        <w:tc>
          <w:tcPr>
            <w:tcW w:w="1240" w:type="dxa"/>
            <w:vMerge/>
          </w:tcPr>
          <w:p w14:paraId="0EF4B57D" w14:textId="77777777" w:rsidR="00BF627B" w:rsidRDefault="00BF627B" w:rsidP="009C282F">
            <w:pPr>
              <w:jc w:val="center"/>
            </w:pPr>
          </w:p>
        </w:tc>
        <w:tc>
          <w:tcPr>
            <w:tcW w:w="2363" w:type="dxa"/>
            <w:vMerge/>
          </w:tcPr>
          <w:p w14:paraId="5CE3392D" w14:textId="77777777" w:rsidR="00BF627B" w:rsidRDefault="00BF627B" w:rsidP="009C282F">
            <w:pPr>
              <w:jc w:val="center"/>
            </w:pPr>
          </w:p>
        </w:tc>
        <w:tc>
          <w:tcPr>
            <w:tcW w:w="4245" w:type="dxa"/>
          </w:tcPr>
          <w:p w14:paraId="7188935A" w14:textId="77777777" w:rsidR="00BF627B" w:rsidRDefault="00BF627B" w:rsidP="009C282F">
            <w:pPr>
              <w:jc w:val="center"/>
            </w:pPr>
            <w:r>
              <w:t>(Z)-β-Ocim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1415591A" w14:textId="62A1BACF" w:rsidR="00FB08E3" w:rsidRDefault="00FB08E3" w:rsidP="009C282F">
            <w:pPr>
              <w:jc w:val="center"/>
            </w:pPr>
          </w:p>
        </w:tc>
        <w:tc>
          <w:tcPr>
            <w:tcW w:w="1728" w:type="dxa"/>
          </w:tcPr>
          <w:p w14:paraId="1208078D" w14:textId="77777777" w:rsidR="00BF627B" w:rsidRDefault="00BF627B" w:rsidP="009C282F">
            <w:pPr>
              <w:jc w:val="center"/>
            </w:pPr>
            <w:r>
              <w:rPr>
                <w:rFonts w:ascii="Segoe UI" w:hAnsi="Segoe UI" w:cs="Segoe UI"/>
                <w:color w:val="212121"/>
                <w:shd w:val="clear" w:color="auto" w:fill="FFFFFF"/>
              </w:rPr>
              <w:t>5320250</w:t>
            </w:r>
          </w:p>
        </w:tc>
      </w:tr>
      <w:tr w:rsidR="00BF627B" w14:paraId="794098FC" w14:textId="77777777" w:rsidTr="00C44C3C">
        <w:trPr>
          <w:trHeight w:val="194"/>
        </w:trPr>
        <w:tc>
          <w:tcPr>
            <w:tcW w:w="1240" w:type="dxa"/>
            <w:vMerge/>
          </w:tcPr>
          <w:p w14:paraId="49DB0DC7" w14:textId="77777777" w:rsidR="00BF627B" w:rsidRDefault="00BF627B" w:rsidP="009C282F">
            <w:pPr>
              <w:jc w:val="center"/>
            </w:pPr>
          </w:p>
        </w:tc>
        <w:tc>
          <w:tcPr>
            <w:tcW w:w="2363" w:type="dxa"/>
            <w:vMerge/>
          </w:tcPr>
          <w:p w14:paraId="73AC668E" w14:textId="77777777" w:rsidR="00BF627B" w:rsidRDefault="00BF627B" w:rsidP="009C282F">
            <w:pPr>
              <w:jc w:val="center"/>
            </w:pPr>
          </w:p>
        </w:tc>
        <w:tc>
          <w:tcPr>
            <w:tcW w:w="4245" w:type="dxa"/>
          </w:tcPr>
          <w:p w14:paraId="07D921A7" w14:textId="77777777" w:rsidR="00BF627B" w:rsidRDefault="00BF627B" w:rsidP="009C282F">
            <w:pPr>
              <w:jc w:val="center"/>
            </w:pPr>
            <w:r>
              <w:t>(E)-β-Ocim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37E73891" w14:textId="1F89E313" w:rsidR="00FB08E3" w:rsidRDefault="00FB08E3" w:rsidP="009C282F">
            <w:pPr>
              <w:jc w:val="center"/>
            </w:pPr>
          </w:p>
        </w:tc>
        <w:tc>
          <w:tcPr>
            <w:tcW w:w="1728" w:type="dxa"/>
          </w:tcPr>
          <w:p w14:paraId="3C71EA91" w14:textId="77777777" w:rsidR="00BF627B" w:rsidRDefault="00BF627B" w:rsidP="009C282F">
            <w:pPr>
              <w:jc w:val="center"/>
            </w:pPr>
            <w:r>
              <w:rPr>
                <w:rFonts w:ascii="Segoe UI" w:hAnsi="Segoe UI" w:cs="Segoe UI"/>
                <w:color w:val="212121"/>
                <w:shd w:val="clear" w:color="auto" w:fill="FFFFFF"/>
              </w:rPr>
              <w:t>5281553</w:t>
            </w:r>
          </w:p>
        </w:tc>
      </w:tr>
      <w:tr w:rsidR="00BF627B" w14:paraId="36E32D53" w14:textId="77777777" w:rsidTr="00C44C3C">
        <w:trPr>
          <w:trHeight w:val="194"/>
        </w:trPr>
        <w:tc>
          <w:tcPr>
            <w:tcW w:w="1240" w:type="dxa"/>
            <w:vMerge/>
          </w:tcPr>
          <w:p w14:paraId="3E39F35C" w14:textId="77777777" w:rsidR="00BF627B" w:rsidRDefault="00BF627B" w:rsidP="009C282F">
            <w:pPr>
              <w:jc w:val="center"/>
            </w:pPr>
          </w:p>
        </w:tc>
        <w:tc>
          <w:tcPr>
            <w:tcW w:w="2363" w:type="dxa"/>
            <w:vMerge/>
          </w:tcPr>
          <w:p w14:paraId="5039D4FB" w14:textId="77777777" w:rsidR="00BF627B" w:rsidRDefault="00BF627B" w:rsidP="009C282F">
            <w:pPr>
              <w:jc w:val="center"/>
            </w:pPr>
          </w:p>
        </w:tc>
        <w:tc>
          <w:tcPr>
            <w:tcW w:w="4245" w:type="dxa"/>
          </w:tcPr>
          <w:p w14:paraId="2834ECDD" w14:textId="77777777" w:rsidR="00BF627B" w:rsidRDefault="00BF627B" w:rsidP="009C282F">
            <w:pPr>
              <w:jc w:val="center"/>
            </w:pPr>
            <w:r>
              <w:t>γ-Terpin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55AC82BD" w14:textId="2FECBDAA" w:rsidR="00FB08E3" w:rsidRDefault="00FB08E3" w:rsidP="009C282F">
            <w:pPr>
              <w:jc w:val="center"/>
            </w:pPr>
          </w:p>
        </w:tc>
        <w:tc>
          <w:tcPr>
            <w:tcW w:w="1728" w:type="dxa"/>
          </w:tcPr>
          <w:p w14:paraId="56207988" w14:textId="77777777" w:rsidR="00BF627B" w:rsidRDefault="00BF627B" w:rsidP="009C282F">
            <w:pPr>
              <w:jc w:val="center"/>
            </w:pPr>
            <w:r>
              <w:rPr>
                <w:rFonts w:ascii="Segoe UI" w:hAnsi="Segoe UI" w:cs="Segoe UI"/>
                <w:color w:val="212121"/>
                <w:shd w:val="clear" w:color="auto" w:fill="FFFFFF"/>
              </w:rPr>
              <w:t>7461</w:t>
            </w:r>
          </w:p>
        </w:tc>
      </w:tr>
      <w:tr w:rsidR="00BF627B" w14:paraId="475BB1FA" w14:textId="77777777" w:rsidTr="00C44C3C">
        <w:trPr>
          <w:trHeight w:val="194"/>
        </w:trPr>
        <w:tc>
          <w:tcPr>
            <w:tcW w:w="1240" w:type="dxa"/>
            <w:vMerge/>
          </w:tcPr>
          <w:p w14:paraId="444E979A" w14:textId="77777777" w:rsidR="00BF627B" w:rsidRDefault="00BF627B" w:rsidP="009C282F">
            <w:pPr>
              <w:jc w:val="center"/>
            </w:pPr>
          </w:p>
        </w:tc>
        <w:tc>
          <w:tcPr>
            <w:tcW w:w="2363" w:type="dxa"/>
            <w:vMerge/>
          </w:tcPr>
          <w:p w14:paraId="161ACF9B" w14:textId="77777777" w:rsidR="00BF627B" w:rsidRDefault="00BF627B" w:rsidP="009C282F">
            <w:pPr>
              <w:jc w:val="center"/>
            </w:pPr>
          </w:p>
        </w:tc>
        <w:tc>
          <w:tcPr>
            <w:tcW w:w="4245" w:type="dxa"/>
          </w:tcPr>
          <w:p w14:paraId="034FF8F8" w14:textId="77777777" w:rsidR="00BF627B" w:rsidRDefault="00BF627B" w:rsidP="009C282F">
            <w:pPr>
              <w:jc w:val="center"/>
            </w:pPr>
            <w:r>
              <w:t>α-Terpinol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1D9B2CED" w14:textId="116FA66A" w:rsidR="00FB08E3" w:rsidRDefault="00FB08E3" w:rsidP="009C282F">
            <w:pPr>
              <w:jc w:val="center"/>
            </w:pPr>
          </w:p>
        </w:tc>
        <w:tc>
          <w:tcPr>
            <w:tcW w:w="1728" w:type="dxa"/>
          </w:tcPr>
          <w:p w14:paraId="65173BBD" w14:textId="77777777" w:rsidR="00BF627B" w:rsidRDefault="00BF627B" w:rsidP="009C282F">
            <w:pPr>
              <w:jc w:val="center"/>
            </w:pPr>
            <w:r>
              <w:rPr>
                <w:rFonts w:ascii="Segoe UI" w:hAnsi="Segoe UI" w:cs="Segoe UI"/>
                <w:color w:val="212121"/>
                <w:shd w:val="clear" w:color="auto" w:fill="FFFFFF"/>
              </w:rPr>
              <w:t>11463</w:t>
            </w:r>
          </w:p>
        </w:tc>
      </w:tr>
      <w:tr w:rsidR="00BF627B" w14:paraId="3C335270" w14:textId="77777777" w:rsidTr="00C44C3C">
        <w:trPr>
          <w:trHeight w:val="321"/>
        </w:trPr>
        <w:tc>
          <w:tcPr>
            <w:tcW w:w="1240" w:type="dxa"/>
            <w:vMerge/>
          </w:tcPr>
          <w:p w14:paraId="23C7A860" w14:textId="77777777" w:rsidR="00BF627B" w:rsidRDefault="00BF627B" w:rsidP="009C282F">
            <w:pPr>
              <w:jc w:val="center"/>
            </w:pPr>
          </w:p>
        </w:tc>
        <w:tc>
          <w:tcPr>
            <w:tcW w:w="2363" w:type="dxa"/>
            <w:vMerge/>
          </w:tcPr>
          <w:p w14:paraId="3D933B93" w14:textId="77777777" w:rsidR="00BF627B" w:rsidRDefault="00BF627B" w:rsidP="009C282F">
            <w:pPr>
              <w:jc w:val="center"/>
            </w:pPr>
          </w:p>
        </w:tc>
        <w:tc>
          <w:tcPr>
            <w:tcW w:w="4245" w:type="dxa"/>
          </w:tcPr>
          <w:p w14:paraId="0CE76B20" w14:textId="77777777" w:rsidR="00BF627B" w:rsidRDefault="00BF627B" w:rsidP="009C282F">
            <w:pPr>
              <w:jc w:val="center"/>
            </w:pPr>
            <w:r>
              <w:t>Linalool</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546141EE" w14:textId="2E0EE802" w:rsidR="00FB08E3" w:rsidRDefault="00FB08E3" w:rsidP="009C282F">
            <w:pPr>
              <w:jc w:val="center"/>
            </w:pPr>
          </w:p>
        </w:tc>
        <w:tc>
          <w:tcPr>
            <w:tcW w:w="1728" w:type="dxa"/>
          </w:tcPr>
          <w:p w14:paraId="322B24E6" w14:textId="77777777" w:rsidR="00BF627B" w:rsidRDefault="00BF627B" w:rsidP="009C282F">
            <w:pPr>
              <w:jc w:val="center"/>
            </w:pPr>
            <w:r>
              <w:rPr>
                <w:rFonts w:ascii="Segoe UI" w:hAnsi="Segoe UI" w:cs="Segoe UI"/>
                <w:color w:val="212121"/>
                <w:shd w:val="clear" w:color="auto" w:fill="FFFFFF"/>
              </w:rPr>
              <w:t>6549</w:t>
            </w:r>
          </w:p>
        </w:tc>
      </w:tr>
      <w:tr w:rsidR="00BF627B" w14:paraId="59FCE02E" w14:textId="77777777" w:rsidTr="00C44C3C">
        <w:trPr>
          <w:trHeight w:val="321"/>
        </w:trPr>
        <w:tc>
          <w:tcPr>
            <w:tcW w:w="1240" w:type="dxa"/>
            <w:vMerge/>
          </w:tcPr>
          <w:p w14:paraId="17EE6616" w14:textId="77777777" w:rsidR="00BF627B" w:rsidRDefault="00BF627B" w:rsidP="009C282F">
            <w:pPr>
              <w:jc w:val="center"/>
            </w:pPr>
          </w:p>
        </w:tc>
        <w:tc>
          <w:tcPr>
            <w:tcW w:w="2363" w:type="dxa"/>
            <w:vMerge/>
          </w:tcPr>
          <w:p w14:paraId="2FCF13D7" w14:textId="77777777" w:rsidR="00BF627B" w:rsidRDefault="00BF627B" w:rsidP="009C282F">
            <w:pPr>
              <w:jc w:val="center"/>
            </w:pPr>
          </w:p>
        </w:tc>
        <w:tc>
          <w:tcPr>
            <w:tcW w:w="4245" w:type="dxa"/>
          </w:tcPr>
          <w:p w14:paraId="5A25DB0C" w14:textId="77777777" w:rsidR="00BF627B" w:rsidRDefault="00BF627B" w:rsidP="009C282F">
            <w:pPr>
              <w:jc w:val="center"/>
            </w:pPr>
            <w:r>
              <w:t>6-Methyl-3,5-heptadien-2-o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706061">
              <w:rPr>
                <w:noProof/>
                <w:vertAlign w:val="superscript"/>
              </w:rPr>
              <w:t>19</w:t>
            </w:r>
            <w:r>
              <w:fldChar w:fldCharType="end"/>
            </w:r>
          </w:p>
          <w:p w14:paraId="3638DB46" w14:textId="25055F4D" w:rsidR="00FB08E3" w:rsidRDefault="00FB08E3" w:rsidP="009C282F">
            <w:pPr>
              <w:jc w:val="center"/>
            </w:pPr>
          </w:p>
        </w:tc>
        <w:tc>
          <w:tcPr>
            <w:tcW w:w="1728" w:type="dxa"/>
          </w:tcPr>
          <w:p w14:paraId="3E40E0CD" w14:textId="77777777" w:rsidR="00BF627B" w:rsidRDefault="00BF627B" w:rsidP="009C282F">
            <w:pPr>
              <w:jc w:val="center"/>
            </w:pPr>
            <w:r>
              <w:rPr>
                <w:rFonts w:ascii="Segoe UI" w:hAnsi="Segoe UI" w:cs="Segoe UI"/>
                <w:color w:val="212121"/>
                <w:shd w:val="clear" w:color="auto" w:fill="FFFFFF"/>
              </w:rPr>
              <w:t>5370101</w:t>
            </w:r>
          </w:p>
        </w:tc>
      </w:tr>
      <w:tr w:rsidR="00BF627B" w14:paraId="002FC9B6" w14:textId="77777777" w:rsidTr="00C44C3C">
        <w:trPr>
          <w:trHeight w:val="321"/>
        </w:trPr>
        <w:tc>
          <w:tcPr>
            <w:tcW w:w="1240" w:type="dxa"/>
            <w:vMerge/>
          </w:tcPr>
          <w:p w14:paraId="55311808" w14:textId="77777777" w:rsidR="00BF627B" w:rsidRDefault="00BF627B" w:rsidP="009C282F">
            <w:pPr>
              <w:jc w:val="center"/>
            </w:pPr>
          </w:p>
        </w:tc>
        <w:tc>
          <w:tcPr>
            <w:tcW w:w="2363" w:type="dxa"/>
            <w:vMerge/>
          </w:tcPr>
          <w:p w14:paraId="5773C425" w14:textId="77777777" w:rsidR="00BF627B" w:rsidRDefault="00BF627B" w:rsidP="009C282F">
            <w:pPr>
              <w:jc w:val="center"/>
            </w:pPr>
          </w:p>
        </w:tc>
        <w:tc>
          <w:tcPr>
            <w:tcW w:w="4245" w:type="dxa"/>
          </w:tcPr>
          <w:p w14:paraId="3CFF655A" w14:textId="77777777" w:rsidR="00BF627B" w:rsidRDefault="00BF627B" w:rsidP="009C282F">
            <w:pPr>
              <w:jc w:val="center"/>
            </w:pPr>
            <w:r>
              <w:t>(E)-4,8-Dimethyl-1,3,7-nonatri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C12D7B">
              <w:rPr>
                <w:noProof/>
                <w:vertAlign w:val="superscript"/>
              </w:rPr>
              <w:t>19</w:t>
            </w:r>
            <w:r>
              <w:fldChar w:fldCharType="end"/>
            </w:r>
          </w:p>
          <w:p w14:paraId="0F38A619" w14:textId="79513F89" w:rsidR="00FB08E3" w:rsidRDefault="00FB08E3" w:rsidP="009C282F">
            <w:pPr>
              <w:jc w:val="center"/>
            </w:pPr>
          </w:p>
        </w:tc>
        <w:tc>
          <w:tcPr>
            <w:tcW w:w="1728" w:type="dxa"/>
          </w:tcPr>
          <w:p w14:paraId="0B48BAB8" w14:textId="77777777" w:rsidR="00BF627B" w:rsidRDefault="00BF627B" w:rsidP="009C282F">
            <w:pPr>
              <w:jc w:val="center"/>
            </w:pPr>
            <w:r>
              <w:rPr>
                <w:rFonts w:ascii="Segoe UI" w:hAnsi="Segoe UI" w:cs="Segoe UI"/>
                <w:color w:val="212121"/>
                <w:shd w:val="clear" w:color="auto" w:fill="FFFFFF"/>
              </w:rPr>
              <w:t>6427110</w:t>
            </w:r>
          </w:p>
        </w:tc>
      </w:tr>
      <w:tr w:rsidR="00BF627B" w14:paraId="1529E52C" w14:textId="77777777" w:rsidTr="00C44C3C">
        <w:trPr>
          <w:trHeight w:val="321"/>
        </w:trPr>
        <w:tc>
          <w:tcPr>
            <w:tcW w:w="1240" w:type="dxa"/>
            <w:vMerge/>
          </w:tcPr>
          <w:p w14:paraId="445A0CAE" w14:textId="77777777" w:rsidR="00BF627B" w:rsidRDefault="00BF627B" w:rsidP="009C282F">
            <w:pPr>
              <w:jc w:val="center"/>
            </w:pPr>
          </w:p>
        </w:tc>
        <w:tc>
          <w:tcPr>
            <w:tcW w:w="2363" w:type="dxa"/>
            <w:vMerge/>
          </w:tcPr>
          <w:p w14:paraId="4DA54694" w14:textId="77777777" w:rsidR="00BF627B" w:rsidRDefault="00BF627B" w:rsidP="009C282F">
            <w:pPr>
              <w:jc w:val="center"/>
            </w:pPr>
          </w:p>
        </w:tc>
        <w:tc>
          <w:tcPr>
            <w:tcW w:w="4245" w:type="dxa"/>
          </w:tcPr>
          <w:p w14:paraId="2A7F5994" w14:textId="77777777" w:rsidR="00BF627B" w:rsidRDefault="00BF627B" w:rsidP="009C282F">
            <w:pPr>
              <w:jc w:val="center"/>
            </w:pPr>
            <w:r>
              <w:t>allo-Ocime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C12D7B">
              <w:rPr>
                <w:noProof/>
                <w:vertAlign w:val="superscript"/>
              </w:rPr>
              <w:t>19</w:t>
            </w:r>
            <w:r>
              <w:fldChar w:fldCharType="end"/>
            </w:r>
          </w:p>
          <w:p w14:paraId="58917C0C" w14:textId="2CE00DD4" w:rsidR="00FB08E3" w:rsidRDefault="00FB08E3" w:rsidP="009C282F">
            <w:pPr>
              <w:jc w:val="center"/>
            </w:pPr>
          </w:p>
        </w:tc>
        <w:tc>
          <w:tcPr>
            <w:tcW w:w="1728" w:type="dxa"/>
          </w:tcPr>
          <w:p w14:paraId="6050C1DB" w14:textId="77777777" w:rsidR="00BF627B" w:rsidRDefault="00BF627B" w:rsidP="009C282F">
            <w:pPr>
              <w:jc w:val="center"/>
            </w:pPr>
            <w:r>
              <w:rPr>
                <w:rFonts w:ascii="Segoe UI" w:hAnsi="Segoe UI" w:cs="Segoe UI"/>
                <w:color w:val="212121"/>
                <w:shd w:val="clear" w:color="auto" w:fill="FFFFFF"/>
              </w:rPr>
              <w:t>5368821</w:t>
            </w:r>
          </w:p>
        </w:tc>
      </w:tr>
      <w:tr w:rsidR="00BF627B" w14:paraId="5C6037CE" w14:textId="77777777" w:rsidTr="00C44C3C">
        <w:trPr>
          <w:trHeight w:val="321"/>
        </w:trPr>
        <w:tc>
          <w:tcPr>
            <w:tcW w:w="1240" w:type="dxa"/>
            <w:vMerge/>
          </w:tcPr>
          <w:p w14:paraId="03499112" w14:textId="77777777" w:rsidR="00BF627B" w:rsidRDefault="00BF627B" w:rsidP="009C282F">
            <w:pPr>
              <w:jc w:val="center"/>
            </w:pPr>
          </w:p>
        </w:tc>
        <w:tc>
          <w:tcPr>
            <w:tcW w:w="2363" w:type="dxa"/>
            <w:vMerge/>
          </w:tcPr>
          <w:p w14:paraId="384F08FA" w14:textId="77777777" w:rsidR="00BF627B" w:rsidRDefault="00BF627B" w:rsidP="009C282F">
            <w:pPr>
              <w:jc w:val="center"/>
            </w:pPr>
          </w:p>
        </w:tc>
        <w:tc>
          <w:tcPr>
            <w:tcW w:w="4245" w:type="dxa"/>
          </w:tcPr>
          <w:p w14:paraId="7365BA4E" w14:textId="77777777" w:rsidR="00BF627B" w:rsidRDefault="00BF627B" w:rsidP="009C282F">
            <w:pPr>
              <w:jc w:val="center"/>
            </w:pPr>
            <w:r>
              <w:t>Mentho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C12D7B">
              <w:rPr>
                <w:noProof/>
                <w:vertAlign w:val="superscript"/>
              </w:rPr>
              <w:t>19</w:t>
            </w:r>
            <w:r>
              <w:fldChar w:fldCharType="end"/>
            </w:r>
          </w:p>
          <w:p w14:paraId="4B182375" w14:textId="729C5B41" w:rsidR="00FB08E3" w:rsidRDefault="00FB08E3" w:rsidP="009C282F">
            <w:pPr>
              <w:jc w:val="center"/>
            </w:pPr>
          </w:p>
        </w:tc>
        <w:tc>
          <w:tcPr>
            <w:tcW w:w="1728" w:type="dxa"/>
          </w:tcPr>
          <w:p w14:paraId="781518AA" w14:textId="77777777" w:rsidR="00BF627B" w:rsidRDefault="00BF627B" w:rsidP="009C282F">
            <w:pPr>
              <w:jc w:val="center"/>
            </w:pPr>
            <w:r>
              <w:rPr>
                <w:rFonts w:ascii="Segoe UI" w:hAnsi="Segoe UI" w:cs="Segoe UI"/>
                <w:color w:val="212121"/>
                <w:shd w:val="clear" w:color="auto" w:fill="FFFFFF"/>
              </w:rPr>
              <w:t>26447</w:t>
            </w:r>
          </w:p>
        </w:tc>
      </w:tr>
      <w:tr w:rsidR="00BF627B" w14:paraId="081817F9" w14:textId="77777777" w:rsidTr="00C44C3C">
        <w:trPr>
          <w:trHeight w:val="321"/>
        </w:trPr>
        <w:tc>
          <w:tcPr>
            <w:tcW w:w="1240" w:type="dxa"/>
            <w:vMerge/>
          </w:tcPr>
          <w:p w14:paraId="7249B206" w14:textId="77777777" w:rsidR="00BF627B" w:rsidRDefault="00BF627B" w:rsidP="009C282F">
            <w:pPr>
              <w:jc w:val="center"/>
            </w:pPr>
          </w:p>
        </w:tc>
        <w:tc>
          <w:tcPr>
            <w:tcW w:w="2363" w:type="dxa"/>
            <w:vMerge/>
          </w:tcPr>
          <w:p w14:paraId="103F885E" w14:textId="77777777" w:rsidR="00BF627B" w:rsidRDefault="00BF627B" w:rsidP="009C282F">
            <w:pPr>
              <w:jc w:val="center"/>
            </w:pPr>
          </w:p>
        </w:tc>
        <w:tc>
          <w:tcPr>
            <w:tcW w:w="4245" w:type="dxa"/>
          </w:tcPr>
          <w:p w14:paraId="17F77F0E" w14:textId="77777777" w:rsidR="00BF627B" w:rsidRDefault="00BF627B" w:rsidP="009C282F">
            <w:pPr>
              <w:jc w:val="center"/>
            </w:pPr>
            <w:r>
              <w:t>p-Mentha-1,5-diene-8-ol</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C12D7B">
              <w:rPr>
                <w:noProof/>
                <w:vertAlign w:val="superscript"/>
              </w:rPr>
              <w:t>19</w:t>
            </w:r>
            <w:r>
              <w:fldChar w:fldCharType="end"/>
            </w:r>
          </w:p>
          <w:p w14:paraId="705F3F1C" w14:textId="20A93F8B" w:rsidR="00FB08E3" w:rsidRDefault="00FB08E3" w:rsidP="009C282F">
            <w:pPr>
              <w:jc w:val="center"/>
            </w:pPr>
          </w:p>
        </w:tc>
        <w:tc>
          <w:tcPr>
            <w:tcW w:w="1728" w:type="dxa"/>
          </w:tcPr>
          <w:p w14:paraId="11050185" w14:textId="77777777" w:rsidR="00BF627B" w:rsidRDefault="00BF627B" w:rsidP="009C282F">
            <w:pPr>
              <w:jc w:val="center"/>
            </w:pPr>
            <w:r>
              <w:rPr>
                <w:rFonts w:ascii="Segoe UI" w:hAnsi="Segoe UI" w:cs="Segoe UI"/>
                <w:color w:val="212121"/>
                <w:shd w:val="clear" w:color="auto" w:fill="FFFFFF"/>
              </w:rPr>
              <w:t>519323</w:t>
            </w:r>
          </w:p>
        </w:tc>
      </w:tr>
      <w:tr w:rsidR="00BF627B" w14:paraId="39E1BB81" w14:textId="77777777" w:rsidTr="00C44C3C">
        <w:trPr>
          <w:trHeight w:val="321"/>
        </w:trPr>
        <w:tc>
          <w:tcPr>
            <w:tcW w:w="1240" w:type="dxa"/>
            <w:vMerge/>
          </w:tcPr>
          <w:p w14:paraId="1F5C57F7" w14:textId="77777777" w:rsidR="00BF627B" w:rsidRDefault="00BF627B" w:rsidP="009C282F">
            <w:pPr>
              <w:jc w:val="center"/>
            </w:pPr>
          </w:p>
        </w:tc>
        <w:tc>
          <w:tcPr>
            <w:tcW w:w="2363" w:type="dxa"/>
            <w:vMerge/>
          </w:tcPr>
          <w:p w14:paraId="34A77486" w14:textId="77777777" w:rsidR="00BF627B" w:rsidRDefault="00BF627B" w:rsidP="009C282F">
            <w:pPr>
              <w:jc w:val="center"/>
            </w:pPr>
          </w:p>
        </w:tc>
        <w:tc>
          <w:tcPr>
            <w:tcW w:w="4245" w:type="dxa"/>
          </w:tcPr>
          <w:p w14:paraId="6F8F3A13" w14:textId="77777777" w:rsidR="00BF627B" w:rsidRDefault="00BF627B" w:rsidP="009C282F">
            <w:pPr>
              <w:jc w:val="center"/>
            </w:pPr>
            <w:r>
              <w:t>Terpinen-4-ol</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C12D7B">
              <w:rPr>
                <w:noProof/>
                <w:vertAlign w:val="superscript"/>
              </w:rPr>
              <w:t>19</w:t>
            </w:r>
            <w:r>
              <w:fldChar w:fldCharType="end"/>
            </w:r>
          </w:p>
          <w:p w14:paraId="172E11B3" w14:textId="0CD20179" w:rsidR="00FB08E3" w:rsidRDefault="00FB08E3" w:rsidP="009C282F">
            <w:pPr>
              <w:jc w:val="center"/>
            </w:pPr>
          </w:p>
        </w:tc>
        <w:tc>
          <w:tcPr>
            <w:tcW w:w="1728" w:type="dxa"/>
          </w:tcPr>
          <w:p w14:paraId="5D69AB69" w14:textId="77777777" w:rsidR="00BF627B" w:rsidRDefault="00BF627B" w:rsidP="009C282F">
            <w:pPr>
              <w:jc w:val="center"/>
            </w:pPr>
            <w:r>
              <w:rPr>
                <w:rFonts w:ascii="Segoe UI" w:hAnsi="Segoe UI" w:cs="Segoe UI"/>
                <w:color w:val="212121"/>
                <w:shd w:val="clear" w:color="auto" w:fill="FFFFFF"/>
              </w:rPr>
              <w:t>11230</w:t>
            </w:r>
          </w:p>
        </w:tc>
      </w:tr>
      <w:tr w:rsidR="00BF627B" w14:paraId="4E424F29" w14:textId="77777777" w:rsidTr="00C44C3C">
        <w:trPr>
          <w:trHeight w:val="321"/>
        </w:trPr>
        <w:tc>
          <w:tcPr>
            <w:tcW w:w="1240" w:type="dxa"/>
            <w:vMerge/>
          </w:tcPr>
          <w:p w14:paraId="23E30DF8" w14:textId="77777777" w:rsidR="00BF627B" w:rsidRDefault="00BF627B" w:rsidP="009C282F">
            <w:pPr>
              <w:jc w:val="center"/>
            </w:pPr>
          </w:p>
        </w:tc>
        <w:tc>
          <w:tcPr>
            <w:tcW w:w="2363" w:type="dxa"/>
            <w:vMerge/>
          </w:tcPr>
          <w:p w14:paraId="589BAF38" w14:textId="77777777" w:rsidR="00BF627B" w:rsidRDefault="00BF627B" w:rsidP="009C282F">
            <w:pPr>
              <w:jc w:val="center"/>
            </w:pPr>
          </w:p>
        </w:tc>
        <w:tc>
          <w:tcPr>
            <w:tcW w:w="4245" w:type="dxa"/>
          </w:tcPr>
          <w:p w14:paraId="615E49DF" w14:textId="77777777" w:rsidR="00BF627B" w:rsidRDefault="00BF627B" w:rsidP="009C282F">
            <w:pPr>
              <w:jc w:val="center"/>
            </w:pPr>
            <w:r>
              <w:t>α-Terpineol</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C12D7B">
              <w:rPr>
                <w:noProof/>
                <w:vertAlign w:val="superscript"/>
              </w:rPr>
              <w:t>19</w:t>
            </w:r>
            <w:r>
              <w:fldChar w:fldCharType="end"/>
            </w:r>
          </w:p>
          <w:p w14:paraId="679DE629" w14:textId="64B3D0CE" w:rsidR="00FB08E3" w:rsidRDefault="00FB08E3" w:rsidP="009C282F">
            <w:pPr>
              <w:jc w:val="center"/>
            </w:pPr>
          </w:p>
        </w:tc>
        <w:tc>
          <w:tcPr>
            <w:tcW w:w="1728" w:type="dxa"/>
          </w:tcPr>
          <w:p w14:paraId="2F93A589" w14:textId="77777777" w:rsidR="00BF627B" w:rsidRDefault="00BF627B" w:rsidP="009C282F">
            <w:pPr>
              <w:jc w:val="center"/>
            </w:pPr>
            <w:r>
              <w:rPr>
                <w:rFonts w:ascii="Segoe UI" w:hAnsi="Segoe UI" w:cs="Segoe UI"/>
                <w:color w:val="212121"/>
                <w:shd w:val="clear" w:color="auto" w:fill="FFFFFF"/>
              </w:rPr>
              <w:t>17100</w:t>
            </w:r>
          </w:p>
        </w:tc>
      </w:tr>
      <w:tr w:rsidR="00BF627B" w14:paraId="4514F9CE" w14:textId="77777777" w:rsidTr="00C44C3C">
        <w:trPr>
          <w:trHeight w:val="321"/>
        </w:trPr>
        <w:tc>
          <w:tcPr>
            <w:tcW w:w="1240" w:type="dxa"/>
            <w:vMerge/>
          </w:tcPr>
          <w:p w14:paraId="60E3C24B" w14:textId="77777777" w:rsidR="00BF627B" w:rsidRDefault="00BF627B" w:rsidP="009C282F">
            <w:pPr>
              <w:jc w:val="center"/>
            </w:pPr>
          </w:p>
        </w:tc>
        <w:tc>
          <w:tcPr>
            <w:tcW w:w="2363" w:type="dxa"/>
            <w:vMerge/>
          </w:tcPr>
          <w:p w14:paraId="1CA18E64" w14:textId="77777777" w:rsidR="00BF627B" w:rsidRDefault="00BF627B" w:rsidP="009C282F">
            <w:pPr>
              <w:jc w:val="center"/>
            </w:pPr>
          </w:p>
        </w:tc>
        <w:tc>
          <w:tcPr>
            <w:tcW w:w="4245" w:type="dxa"/>
          </w:tcPr>
          <w:p w14:paraId="62FCF3F4" w14:textId="77777777" w:rsidR="00BF627B" w:rsidRDefault="00BF627B" w:rsidP="009C282F">
            <w:pPr>
              <w:jc w:val="center"/>
            </w:pPr>
            <w:r>
              <w:t>Decanal</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C12D7B">
              <w:rPr>
                <w:noProof/>
                <w:vertAlign w:val="superscript"/>
              </w:rPr>
              <w:t>19</w:t>
            </w:r>
            <w:r>
              <w:fldChar w:fldCharType="end"/>
            </w:r>
          </w:p>
          <w:p w14:paraId="7CE04F51" w14:textId="7944E472" w:rsidR="00FB08E3" w:rsidRDefault="00FB08E3" w:rsidP="009C282F">
            <w:pPr>
              <w:jc w:val="center"/>
            </w:pPr>
          </w:p>
        </w:tc>
        <w:tc>
          <w:tcPr>
            <w:tcW w:w="1728" w:type="dxa"/>
          </w:tcPr>
          <w:p w14:paraId="444FD115" w14:textId="77777777" w:rsidR="00BF627B" w:rsidRDefault="00BF627B" w:rsidP="009C282F">
            <w:pPr>
              <w:jc w:val="center"/>
            </w:pPr>
            <w:r>
              <w:rPr>
                <w:rFonts w:ascii="Segoe UI" w:hAnsi="Segoe UI" w:cs="Segoe UI"/>
                <w:color w:val="212121"/>
                <w:shd w:val="clear" w:color="auto" w:fill="FFFFFF"/>
              </w:rPr>
              <w:t>8175</w:t>
            </w:r>
          </w:p>
        </w:tc>
      </w:tr>
      <w:tr w:rsidR="00BF627B" w14:paraId="38134530" w14:textId="77777777" w:rsidTr="00C44C3C">
        <w:trPr>
          <w:trHeight w:val="395"/>
        </w:trPr>
        <w:tc>
          <w:tcPr>
            <w:tcW w:w="1240" w:type="dxa"/>
            <w:vMerge/>
          </w:tcPr>
          <w:p w14:paraId="50C0323F" w14:textId="77777777" w:rsidR="00BF627B" w:rsidRDefault="00BF627B" w:rsidP="009C282F">
            <w:pPr>
              <w:jc w:val="center"/>
            </w:pPr>
          </w:p>
        </w:tc>
        <w:tc>
          <w:tcPr>
            <w:tcW w:w="2363" w:type="dxa"/>
            <w:vMerge/>
          </w:tcPr>
          <w:p w14:paraId="78546FA1" w14:textId="77777777" w:rsidR="00BF627B" w:rsidRDefault="00BF627B" w:rsidP="009C282F">
            <w:pPr>
              <w:jc w:val="center"/>
            </w:pPr>
          </w:p>
        </w:tc>
        <w:tc>
          <w:tcPr>
            <w:tcW w:w="4245" w:type="dxa"/>
          </w:tcPr>
          <w:p w14:paraId="1BBB94B7" w14:textId="77777777" w:rsidR="00BF627B" w:rsidRDefault="00BF627B" w:rsidP="009C282F">
            <w:pPr>
              <w:jc w:val="center"/>
            </w:pPr>
            <w:r>
              <w:t>Verbenone</w:t>
            </w:r>
            <w:r>
              <w:fldChar w:fldCharType="begin" w:fldLock="1"/>
            </w:r>
            <w:r>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C12D7B">
              <w:rPr>
                <w:noProof/>
                <w:vertAlign w:val="superscript"/>
              </w:rPr>
              <w:t>19</w:t>
            </w:r>
            <w:r>
              <w:fldChar w:fldCharType="end"/>
            </w:r>
          </w:p>
          <w:p w14:paraId="5A4B5E09" w14:textId="1D27D24D" w:rsidR="00FB08E3" w:rsidRDefault="00FB08E3" w:rsidP="009C282F">
            <w:pPr>
              <w:jc w:val="center"/>
            </w:pPr>
          </w:p>
        </w:tc>
        <w:tc>
          <w:tcPr>
            <w:tcW w:w="1728" w:type="dxa"/>
          </w:tcPr>
          <w:p w14:paraId="18636480" w14:textId="77777777" w:rsidR="00BF627B" w:rsidRDefault="00BF627B" w:rsidP="009C282F">
            <w:pPr>
              <w:jc w:val="center"/>
            </w:pPr>
            <w:r>
              <w:rPr>
                <w:rFonts w:ascii="Segoe UI" w:hAnsi="Segoe UI" w:cs="Segoe UI"/>
                <w:color w:val="212121"/>
                <w:shd w:val="clear" w:color="auto" w:fill="FFFFFF"/>
              </w:rPr>
              <w:t>29025</w:t>
            </w:r>
          </w:p>
        </w:tc>
      </w:tr>
      <w:tr w:rsidR="00BF627B" w14:paraId="75CB9374" w14:textId="77777777" w:rsidTr="00C44C3C">
        <w:trPr>
          <w:trHeight w:val="326"/>
        </w:trPr>
        <w:tc>
          <w:tcPr>
            <w:tcW w:w="1240" w:type="dxa"/>
            <w:vMerge/>
          </w:tcPr>
          <w:p w14:paraId="56520F3D" w14:textId="77777777" w:rsidR="00BF627B" w:rsidRDefault="00BF627B" w:rsidP="009C282F">
            <w:pPr>
              <w:jc w:val="center"/>
            </w:pPr>
          </w:p>
        </w:tc>
        <w:tc>
          <w:tcPr>
            <w:tcW w:w="2363" w:type="dxa"/>
            <w:vMerge/>
          </w:tcPr>
          <w:p w14:paraId="251F77F8" w14:textId="77777777" w:rsidR="00BF627B" w:rsidRDefault="00BF627B" w:rsidP="009C282F">
            <w:pPr>
              <w:jc w:val="center"/>
            </w:pPr>
          </w:p>
        </w:tc>
        <w:tc>
          <w:tcPr>
            <w:tcW w:w="4245" w:type="dxa"/>
          </w:tcPr>
          <w:p w14:paraId="1B8E03D1" w14:textId="77777777" w:rsidR="00BF627B" w:rsidRDefault="00BF627B" w:rsidP="009C282F">
            <w:pPr>
              <w:jc w:val="center"/>
            </w:pPr>
            <w:r>
              <w:t>trans-Carveol</w:t>
            </w:r>
            <w:r>
              <w:fldChar w:fldCharType="begin" w:fldLock="1"/>
            </w:r>
            <w:r w:rsidR="00D63F0E">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fldChar w:fldCharType="separate"/>
            </w:r>
            <w:r w:rsidRPr="00C12D7B">
              <w:rPr>
                <w:noProof/>
                <w:vertAlign w:val="superscript"/>
              </w:rPr>
              <w:t>19</w:t>
            </w:r>
            <w:r>
              <w:fldChar w:fldCharType="end"/>
            </w:r>
          </w:p>
          <w:p w14:paraId="434A32A5" w14:textId="0644E190" w:rsidR="00FB08E3" w:rsidRDefault="00FB08E3" w:rsidP="009C282F">
            <w:pPr>
              <w:jc w:val="center"/>
            </w:pPr>
          </w:p>
        </w:tc>
        <w:tc>
          <w:tcPr>
            <w:tcW w:w="1728" w:type="dxa"/>
          </w:tcPr>
          <w:p w14:paraId="1085BDB5" w14:textId="77777777" w:rsidR="00BF627B" w:rsidRDefault="00BF627B" w:rsidP="009C282F">
            <w:pPr>
              <w:jc w:val="center"/>
            </w:pPr>
            <w:r>
              <w:rPr>
                <w:rFonts w:ascii="Segoe UI" w:hAnsi="Segoe UI" w:cs="Segoe UI"/>
                <w:color w:val="212121"/>
                <w:shd w:val="clear" w:color="auto" w:fill="FFFFFF"/>
              </w:rPr>
              <w:t>94221</w:t>
            </w:r>
          </w:p>
        </w:tc>
      </w:tr>
      <w:tr w:rsidR="00BF627B" w14:paraId="70EE105C" w14:textId="77777777" w:rsidTr="00C44C3C">
        <w:trPr>
          <w:trHeight w:val="326"/>
        </w:trPr>
        <w:tc>
          <w:tcPr>
            <w:tcW w:w="1240" w:type="dxa"/>
            <w:vMerge/>
          </w:tcPr>
          <w:p w14:paraId="1DE4CD04" w14:textId="77777777" w:rsidR="00BF627B" w:rsidRDefault="00BF627B" w:rsidP="009C282F">
            <w:pPr>
              <w:jc w:val="center"/>
            </w:pPr>
          </w:p>
        </w:tc>
        <w:tc>
          <w:tcPr>
            <w:tcW w:w="2363" w:type="dxa"/>
            <w:vMerge/>
          </w:tcPr>
          <w:p w14:paraId="6D99E04D" w14:textId="77777777" w:rsidR="00BF627B" w:rsidRDefault="00BF627B" w:rsidP="009C282F">
            <w:pPr>
              <w:jc w:val="center"/>
            </w:pPr>
          </w:p>
        </w:tc>
        <w:tc>
          <w:tcPr>
            <w:tcW w:w="4245" w:type="dxa"/>
          </w:tcPr>
          <w:p w14:paraId="3D0210E6" w14:textId="77777777" w:rsidR="00BF627B" w:rsidRDefault="00BF627B" w:rsidP="009C282F">
            <w:pPr>
              <w:jc w:val="center"/>
            </w:pPr>
            <w:r>
              <w:t>Piperitone</w:t>
            </w:r>
            <w:r w:rsidR="00D63F0E">
              <w:fldChar w:fldCharType="begin" w:fldLock="1"/>
            </w:r>
            <w:r w:rsidR="00D63F0E">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D63F0E">
              <w:fldChar w:fldCharType="separate"/>
            </w:r>
            <w:r w:rsidR="00D63F0E" w:rsidRPr="00D63F0E">
              <w:rPr>
                <w:noProof/>
                <w:vertAlign w:val="superscript"/>
              </w:rPr>
              <w:t>19</w:t>
            </w:r>
            <w:r w:rsidR="00D63F0E">
              <w:fldChar w:fldCharType="end"/>
            </w:r>
          </w:p>
          <w:p w14:paraId="433EDF9C" w14:textId="32352CBD" w:rsidR="00FB08E3" w:rsidRDefault="00FB08E3" w:rsidP="009C282F">
            <w:pPr>
              <w:jc w:val="center"/>
            </w:pPr>
          </w:p>
        </w:tc>
        <w:tc>
          <w:tcPr>
            <w:tcW w:w="1728" w:type="dxa"/>
          </w:tcPr>
          <w:p w14:paraId="5E154467" w14:textId="77777777" w:rsidR="00BF627B" w:rsidRDefault="00BF627B" w:rsidP="009C282F">
            <w:pPr>
              <w:jc w:val="center"/>
            </w:pPr>
            <w:r>
              <w:rPr>
                <w:rFonts w:ascii="Segoe UI" w:hAnsi="Segoe UI" w:cs="Segoe UI"/>
                <w:color w:val="212121"/>
                <w:shd w:val="clear" w:color="auto" w:fill="FFFFFF"/>
              </w:rPr>
              <w:t>6987</w:t>
            </w:r>
          </w:p>
        </w:tc>
      </w:tr>
      <w:tr w:rsidR="00BF627B" w14:paraId="23F74258" w14:textId="77777777" w:rsidTr="00C44C3C">
        <w:trPr>
          <w:trHeight w:val="326"/>
        </w:trPr>
        <w:tc>
          <w:tcPr>
            <w:tcW w:w="1240" w:type="dxa"/>
            <w:vMerge/>
          </w:tcPr>
          <w:p w14:paraId="77F69DAB" w14:textId="77777777" w:rsidR="00BF627B" w:rsidRDefault="00BF627B" w:rsidP="009C282F">
            <w:pPr>
              <w:jc w:val="center"/>
            </w:pPr>
          </w:p>
        </w:tc>
        <w:tc>
          <w:tcPr>
            <w:tcW w:w="2363" w:type="dxa"/>
            <w:vMerge/>
          </w:tcPr>
          <w:p w14:paraId="4B0B99E3" w14:textId="77777777" w:rsidR="00BF627B" w:rsidRDefault="00BF627B" w:rsidP="009C282F">
            <w:pPr>
              <w:jc w:val="center"/>
            </w:pPr>
          </w:p>
        </w:tc>
        <w:tc>
          <w:tcPr>
            <w:tcW w:w="4245" w:type="dxa"/>
          </w:tcPr>
          <w:p w14:paraId="5B488DD0" w14:textId="77777777" w:rsidR="00BF627B" w:rsidRDefault="00BF627B" w:rsidP="009C282F">
            <w:pPr>
              <w:jc w:val="center"/>
            </w:pPr>
            <w:r>
              <w:t>p-Cymen-7-ol</w:t>
            </w:r>
            <w:r w:rsidR="00D63F0E">
              <w:fldChar w:fldCharType="begin" w:fldLock="1"/>
            </w:r>
            <w:r w:rsidR="00D63F0E">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D63F0E">
              <w:fldChar w:fldCharType="separate"/>
            </w:r>
            <w:r w:rsidR="00D63F0E" w:rsidRPr="00D63F0E">
              <w:rPr>
                <w:noProof/>
                <w:vertAlign w:val="superscript"/>
              </w:rPr>
              <w:t>19</w:t>
            </w:r>
            <w:r w:rsidR="00D63F0E">
              <w:fldChar w:fldCharType="end"/>
            </w:r>
          </w:p>
          <w:p w14:paraId="171B818B" w14:textId="134F10EA" w:rsidR="00FB08E3" w:rsidRDefault="00FB08E3" w:rsidP="009C282F">
            <w:pPr>
              <w:jc w:val="center"/>
            </w:pPr>
          </w:p>
        </w:tc>
        <w:tc>
          <w:tcPr>
            <w:tcW w:w="1728" w:type="dxa"/>
          </w:tcPr>
          <w:p w14:paraId="15457070" w14:textId="77777777" w:rsidR="00BF627B" w:rsidRDefault="00BF627B" w:rsidP="009C282F">
            <w:pPr>
              <w:jc w:val="center"/>
            </w:pPr>
            <w:r>
              <w:rPr>
                <w:rFonts w:ascii="Segoe UI" w:hAnsi="Segoe UI" w:cs="Segoe UI"/>
                <w:color w:val="212121"/>
                <w:shd w:val="clear" w:color="auto" w:fill="FFFFFF"/>
              </w:rPr>
              <w:t>325</w:t>
            </w:r>
          </w:p>
        </w:tc>
      </w:tr>
      <w:tr w:rsidR="00BF627B" w14:paraId="12680C32" w14:textId="77777777" w:rsidTr="00C44C3C">
        <w:trPr>
          <w:trHeight w:val="326"/>
        </w:trPr>
        <w:tc>
          <w:tcPr>
            <w:tcW w:w="1240" w:type="dxa"/>
            <w:vMerge/>
          </w:tcPr>
          <w:p w14:paraId="5FB8F2A6" w14:textId="77777777" w:rsidR="00BF627B" w:rsidRDefault="00BF627B" w:rsidP="009C282F">
            <w:pPr>
              <w:jc w:val="center"/>
            </w:pPr>
          </w:p>
        </w:tc>
        <w:tc>
          <w:tcPr>
            <w:tcW w:w="2363" w:type="dxa"/>
            <w:vMerge/>
          </w:tcPr>
          <w:p w14:paraId="5541AB7C" w14:textId="77777777" w:rsidR="00BF627B" w:rsidRDefault="00BF627B" w:rsidP="009C282F">
            <w:pPr>
              <w:jc w:val="center"/>
            </w:pPr>
          </w:p>
        </w:tc>
        <w:tc>
          <w:tcPr>
            <w:tcW w:w="4245" w:type="dxa"/>
          </w:tcPr>
          <w:p w14:paraId="7579DDF6" w14:textId="77777777" w:rsidR="00BF627B" w:rsidRDefault="00BF627B" w:rsidP="009C282F">
            <w:pPr>
              <w:jc w:val="center"/>
            </w:pPr>
            <w:r>
              <w:t>2-Undecanone</w:t>
            </w:r>
            <w:r w:rsidR="00D63F0E">
              <w:fldChar w:fldCharType="begin" w:fldLock="1"/>
            </w:r>
            <w:r w:rsidR="00D63F0E">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D63F0E">
              <w:fldChar w:fldCharType="separate"/>
            </w:r>
            <w:r w:rsidR="00D63F0E" w:rsidRPr="00D63F0E">
              <w:rPr>
                <w:noProof/>
                <w:vertAlign w:val="superscript"/>
              </w:rPr>
              <w:t>19</w:t>
            </w:r>
            <w:r w:rsidR="00D63F0E">
              <w:fldChar w:fldCharType="end"/>
            </w:r>
          </w:p>
          <w:p w14:paraId="535CA470" w14:textId="0975563B" w:rsidR="00FB08E3" w:rsidRDefault="00FB08E3" w:rsidP="009C282F">
            <w:pPr>
              <w:jc w:val="center"/>
            </w:pPr>
          </w:p>
        </w:tc>
        <w:tc>
          <w:tcPr>
            <w:tcW w:w="1728" w:type="dxa"/>
          </w:tcPr>
          <w:p w14:paraId="241D4836" w14:textId="77777777" w:rsidR="00BF627B" w:rsidRDefault="00BF627B" w:rsidP="009C282F">
            <w:pPr>
              <w:jc w:val="center"/>
            </w:pPr>
            <w:r>
              <w:rPr>
                <w:rFonts w:ascii="Segoe UI" w:hAnsi="Segoe UI" w:cs="Segoe UI"/>
                <w:color w:val="212121"/>
                <w:shd w:val="clear" w:color="auto" w:fill="FFFFFF"/>
              </w:rPr>
              <w:t>8163</w:t>
            </w:r>
          </w:p>
        </w:tc>
      </w:tr>
      <w:tr w:rsidR="00BF627B" w14:paraId="4E3F2FE1" w14:textId="77777777" w:rsidTr="00C44C3C">
        <w:trPr>
          <w:trHeight w:val="326"/>
        </w:trPr>
        <w:tc>
          <w:tcPr>
            <w:tcW w:w="1240" w:type="dxa"/>
            <w:vMerge/>
          </w:tcPr>
          <w:p w14:paraId="3CA8A611" w14:textId="77777777" w:rsidR="00BF627B" w:rsidRDefault="00BF627B" w:rsidP="009C282F">
            <w:pPr>
              <w:jc w:val="center"/>
            </w:pPr>
          </w:p>
        </w:tc>
        <w:tc>
          <w:tcPr>
            <w:tcW w:w="2363" w:type="dxa"/>
            <w:vMerge/>
          </w:tcPr>
          <w:p w14:paraId="2CF7B417" w14:textId="77777777" w:rsidR="00BF627B" w:rsidRDefault="00BF627B" w:rsidP="009C282F">
            <w:pPr>
              <w:jc w:val="center"/>
            </w:pPr>
          </w:p>
        </w:tc>
        <w:tc>
          <w:tcPr>
            <w:tcW w:w="4245" w:type="dxa"/>
          </w:tcPr>
          <w:p w14:paraId="35C4AEFF" w14:textId="77777777" w:rsidR="00BF627B" w:rsidRDefault="00BF627B" w:rsidP="009C282F">
            <w:pPr>
              <w:jc w:val="center"/>
            </w:pPr>
            <w:r>
              <w:t>Menthyl acetate</w:t>
            </w:r>
            <w:r w:rsidR="00D63F0E">
              <w:fldChar w:fldCharType="begin" w:fldLock="1"/>
            </w:r>
            <w:r w:rsidR="00D63F0E">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D63F0E">
              <w:fldChar w:fldCharType="separate"/>
            </w:r>
            <w:r w:rsidR="00D63F0E" w:rsidRPr="00D63F0E">
              <w:rPr>
                <w:noProof/>
                <w:vertAlign w:val="superscript"/>
              </w:rPr>
              <w:t>19</w:t>
            </w:r>
            <w:r w:rsidR="00D63F0E">
              <w:fldChar w:fldCharType="end"/>
            </w:r>
          </w:p>
        </w:tc>
        <w:tc>
          <w:tcPr>
            <w:tcW w:w="1728" w:type="dxa"/>
          </w:tcPr>
          <w:p w14:paraId="557A41E7" w14:textId="77777777" w:rsidR="00BF627B" w:rsidRDefault="00BF627B" w:rsidP="009C282F">
            <w:pPr>
              <w:jc w:val="center"/>
            </w:pPr>
            <w:r>
              <w:rPr>
                <w:rFonts w:ascii="Segoe UI" w:hAnsi="Segoe UI" w:cs="Segoe UI"/>
                <w:color w:val="212121"/>
                <w:shd w:val="clear" w:color="auto" w:fill="FFFFFF"/>
              </w:rPr>
              <w:t>27867</w:t>
            </w:r>
          </w:p>
        </w:tc>
      </w:tr>
      <w:tr w:rsidR="00BF627B" w14:paraId="5F7740BC" w14:textId="77777777" w:rsidTr="00C44C3C">
        <w:trPr>
          <w:trHeight w:val="326"/>
        </w:trPr>
        <w:tc>
          <w:tcPr>
            <w:tcW w:w="1240" w:type="dxa"/>
            <w:vMerge/>
          </w:tcPr>
          <w:p w14:paraId="691CB955" w14:textId="77777777" w:rsidR="00BF627B" w:rsidRDefault="00BF627B" w:rsidP="009C282F">
            <w:pPr>
              <w:jc w:val="center"/>
            </w:pPr>
          </w:p>
        </w:tc>
        <w:tc>
          <w:tcPr>
            <w:tcW w:w="2363" w:type="dxa"/>
            <w:vMerge/>
          </w:tcPr>
          <w:p w14:paraId="0DFECF9E" w14:textId="77777777" w:rsidR="00BF627B" w:rsidRDefault="00BF627B" w:rsidP="009C282F">
            <w:pPr>
              <w:jc w:val="center"/>
            </w:pPr>
          </w:p>
        </w:tc>
        <w:tc>
          <w:tcPr>
            <w:tcW w:w="4245" w:type="dxa"/>
          </w:tcPr>
          <w:p w14:paraId="79E88C2A" w14:textId="77777777" w:rsidR="00BF627B" w:rsidRDefault="00BF627B" w:rsidP="009C282F">
            <w:pPr>
              <w:jc w:val="center"/>
            </w:pPr>
            <w:r>
              <w:t>Carvacrol</w:t>
            </w:r>
            <w:r w:rsidR="00D63F0E">
              <w:fldChar w:fldCharType="begin" w:fldLock="1"/>
            </w:r>
            <w:r w:rsidR="00D63F0E">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D63F0E">
              <w:fldChar w:fldCharType="separate"/>
            </w:r>
            <w:r w:rsidR="00D63F0E" w:rsidRPr="00D63F0E">
              <w:rPr>
                <w:noProof/>
                <w:vertAlign w:val="superscript"/>
              </w:rPr>
              <w:t>19</w:t>
            </w:r>
            <w:r w:rsidR="00D63F0E">
              <w:fldChar w:fldCharType="end"/>
            </w:r>
          </w:p>
          <w:p w14:paraId="036F9CCB" w14:textId="5F451FF9" w:rsidR="00FB08E3" w:rsidRDefault="00FB08E3" w:rsidP="009C282F">
            <w:pPr>
              <w:jc w:val="center"/>
            </w:pPr>
          </w:p>
        </w:tc>
        <w:tc>
          <w:tcPr>
            <w:tcW w:w="1728" w:type="dxa"/>
          </w:tcPr>
          <w:p w14:paraId="6BDEDAA8" w14:textId="77777777" w:rsidR="00BF627B" w:rsidRDefault="00BF627B" w:rsidP="009C282F">
            <w:pPr>
              <w:jc w:val="center"/>
            </w:pPr>
            <w:r>
              <w:rPr>
                <w:rFonts w:ascii="Segoe UI" w:hAnsi="Segoe UI" w:cs="Segoe UI"/>
                <w:color w:val="212121"/>
                <w:shd w:val="clear" w:color="auto" w:fill="FFFFFF"/>
              </w:rPr>
              <w:t>10364</w:t>
            </w:r>
          </w:p>
        </w:tc>
      </w:tr>
      <w:tr w:rsidR="00BF627B" w14:paraId="218FA46A" w14:textId="77777777" w:rsidTr="00C44C3C">
        <w:trPr>
          <w:trHeight w:val="326"/>
        </w:trPr>
        <w:tc>
          <w:tcPr>
            <w:tcW w:w="1240" w:type="dxa"/>
            <w:vMerge/>
          </w:tcPr>
          <w:p w14:paraId="7CFB671A" w14:textId="77777777" w:rsidR="00BF627B" w:rsidRDefault="00BF627B" w:rsidP="009C282F">
            <w:pPr>
              <w:jc w:val="center"/>
            </w:pPr>
          </w:p>
        </w:tc>
        <w:tc>
          <w:tcPr>
            <w:tcW w:w="2363" w:type="dxa"/>
            <w:vMerge/>
          </w:tcPr>
          <w:p w14:paraId="53AF457C" w14:textId="77777777" w:rsidR="00BF627B" w:rsidRDefault="00BF627B" w:rsidP="009C282F">
            <w:pPr>
              <w:jc w:val="center"/>
            </w:pPr>
          </w:p>
        </w:tc>
        <w:tc>
          <w:tcPr>
            <w:tcW w:w="4245" w:type="dxa"/>
          </w:tcPr>
          <w:p w14:paraId="2709E4A7" w14:textId="77777777" w:rsidR="00BF627B" w:rsidRDefault="00BF627B" w:rsidP="009C282F">
            <w:pPr>
              <w:jc w:val="center"/>
            </w:pPr>
            <w:r>
              <w:t>Anethole</w:t>
            </w:r>
            <w:r w:rsidR="00D63F0E">
              <w:fldChar w:fldCharType="begin" w:fldLock="1"/>
            </w:r>
            <w:r w:rsidR="00D63F0E">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D63F0E">
              <w:fldChar w:fldCharType="separate"/>
            </w:r>
            <w:r w:rsidR="00D63F0E" w:rsidRPr="00D63F0E">
              <w:rPr>
                <w:noProof/>
                <w:vertAlign w:val="superscript"/>
              </w:rPr>
              <w:t>19</w:t>
            </w:r>
            <w:r w:rsidR="00D63F0E">
              <w:fldChar w:fldCharType="end"/>
            </w:r>
          </w:p>
          <w:p w14:paraId="06097566" w14:textId="695618FF" w:rsidR="00FB08E3" w:rsidRDefault="00FB08E3" w:rsidP="009C282F">
            <w:pPr>
              <w:jc w:val="center"/>
            </w:pPr>
          </w:p>
        </w:tc>
        <w:tc>
          <w:tcPr>
            <w:tcW w:w="1728" w:type="dxa"/>
          </w:tcPr>
          <w:p w14:paraId="33E98B3E" w14:textId="77777777" w:rsidR="00BF627B" w:rsidRDefault="00BF627B" w:rsidP="009C282F">
            <w:pPr>
              <w:jc w:val="center"/>
            </w:pPr>
            <w:r>
              <w:rPr>
                <w:rFonts w:ascii="Segoe UI" w:hAnsi="Segoe UI" w:cs="Segoe UI"/>
                <w:color w:val="212121"/>
                <w:shd w:val="clear" w:color="auto" w:fill="FFFFFF"/>
              </w:rPr>
              <w:t>637563</w:t>
            </w:r>
          </w:p>
        </w:tc>
      </w:tr>
      <w:tr w:rsidR="00BF627B" w14:paraId="0721E68A" w14:textId="77777777" w:rsidTr="00C44C3C">
        <w:trPr>
          <w:trHeight w:val="326"/>
        </w:trPr>
        <w:tc>
          <w:tcPr>
            <w:tcW w:w="1240" w:type="dxa"/>
            <w:vMerge/>
          </w:tcPr>
          <w:p w14:paraId="1EA336A6" w14:textId="77777777" w:rsidR="00BF627B" w:rsidRDefault="00BF627B" w:rsidP="009C282F">
            <w:pPr>
              <w:jc w:val="center"/>
            </w:pPr>
          </w:p>
        </w:tc>
        <w:tc>
          <w:tcPr>
            <w:tcW w:w="2363" w:type="dxa"/>
            <w:vMerge/>
          </w:tcPr>
          <w:p w14:paraId="7674445C" w14:textId="77777777" w:rsidR="00BF627B" w:rsidRDefault="00BF627B" w:rsidP="009C282F">
            <w:pPr>
              <w:jc w:val="center"/>
            </w:pPr>
          </w:p>
        </w:tc>
        <w:tc>
          <w:tcPr>
            <w:tcW w:w="4245" w:type="dxa"/>
          </w:tcPr>
          <w:p w14:paraId="21F68D8E" w14:textId="77777777" w:rsidR="00BF627B" w:rsidRDefault="00BF627B" w:rsidP="009C282F">
            <w:pPr>
              <w:jc w:val="center"/>
            </w:pPr>
            <w:r>
              <w:t>Dihydrocarveyl acetate</w:t>
            </w:r>
            <w:r w:rsidR="00D63F0E">
              <w:fldChar w:fldCharType="begin" w:fldLock="1"/>
            </w:r>
            <w:r w:rsidR="00D63F0E">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D63F0E">
              <w:fldChar w:fldCharType="separate"/>
            </w:r>
            <w:r w:rsidR="00D63F0E" w:rsidRPr="00D63F0E">
              <w:rPr>
                <w:noProof/>
                <w:vertAlign w:val="superscript"/>
              </w:rPr>
              <w:t>19</w:t>
            </w:r>
            <w:r w:rsidR="00D63F0E">
              <w:fldChar w:fldCharType="end"/>
            </w:r>
          </w:p>
          <w:p w14:paraId="656F7741" w14:textId="4195915E" w:rsidR="00FB08E3" w:rsidRDefault="00FB08E3" w:rsidP="009C282F">
            <w:pPr>
              <w:jc w:val="center"/>
            </w:pPr>
          </w:p>
        </w:tc>
        <w:tc>
          <w:tcPr>
            <w:tcW w:w="1728" w:type="dxa"/>
          </w:tcPr>
          <w:p w14:paraId="003EDFF2" w14:textId="77777777" w:rsidR="00BF627B" w:rsidRDefault="00BF627B" w:rsidP="009C282F">
            <w:pPr>
              <w:jc w:val="center"/>
            </w:pPr>
            <w:r>
              <w:rPr>
                <w:rFonts w:ascii="Segoe UI" w:hAnsi="Segoe UI" w:cs="Segoe UI"/>
                <w:color w:val="212121"/>
                <w:shd w:val="clear" w:color="auto" w:fill="FFFFFF"/>
              </w:rPr>
              <w:t>30248</w:t>
            </w:r>
          </w:p>
        </w:tc>
      </w:tr>
      <w:tr w:rsidR="00BF627B" w14:paraId="0D472694" w14:textId="77777777" w:rsidTr="00C44C3C">
        <w:trPr>
          <w:trHeight w:val="326"/>
        </w:trPr>
        <w:tc>
          <w:tcPr>
            <w:tcW w:w="1240" w:type="dxa"/>
            <w:vMerge/>
          </w:tcPr>
          <w:p w14:paraId="3A95E246" w14:textId="77777777" w:rsidR="00BF627B" w:rsidRDefault="00BF627B" w:rsidP="009C282F">
            <w:pPr>
              <w:jc w:val="center"/>
            </w:pPr>
          </w:p>
        </w:tc>
        <w:tc>
          <w:tcPr>
            <w:tcW w:w="2363" w:type="dxa"/>
            <w:vMerge/>
          </w:tcPr>
          <w:p w14:paraId="23166ABE" w14:textId="77777777" w:rsidR="00BF627B" w:rsidRDefault="00BF627B" w:rsidP="009C282F">
            <w:pPr>
              <w:jc w:val="center"/>
            </w:pPr>
          </w:p>
        </w:tc>
        <w:tc>
          <w:tcPr>
            <w:tcW w:w="4245" w:type="dxa"/>
          </w:tcPr>
          <w:p w14:paraId="6776630A" w14:textId="77777777" w:rsidR="00BF627B" w:rsidRDefault="00BF627B" w:rsidP="009C282F">
            <w:pPr>
              <w:jc w:val="center"/>
            </w:pPr>
            <w:r>
              <w:sym w:font="Symbol" w:char="F061"/>
            </w:r>
            <w:r>
              <w:t>-Longipinene</w:t>
            </w:r>
            <w:r w:rsidR="00D63F0E">
              <w:fldChar w:fldCharType="begin" w:fldLock="1"/>
            </w:r>
            <w:r w:rsidR="00D63F0E">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D63F0E">
              <w:fldChar w:fldCharType="separate"/>
            </w:r>
            <w:r w:rsidR="00D63F0E" w:rsidRPr="00D63F0E">
              <w:rPr>
                <w:noProof/>
                <w:vertAlign w:val="superscript"/>
              </w:rPr>
              <w:t>19</w:t>
            </w:r>
            <w:r w:rsidR="00D63F0E">
              <w:fldChar w:fldCharType="end"/>
            </w:r>
          </w:p>
          <w:p w14:paraId="2E09C4FB" w14:textId="0AA1423A" w:rsidR="00FB08E3" w:rsidRDefault="00FB08E3" w:rsidP="009C282F">
            <w:pPr>
              <w:jc w:val="center"/>
            </w:pPr>
          </w:p>
        </w:tc>
        <w:tc>
          <w:tcPr>
            <w:tcW w:w="1728" w:type="dxa"/>
          </w:tcPr>
          <w:p w14:paraId="47D68F60" w14:textId="77777777" w:rsidR="00BF627B" w:rsidRDefault="00BF627B" w:rsidP="009C282F">
            <w:pPr>
              <w:jc w:val="center"/>
            </w:pPr>
            <w:r>
              <w:rPr>
                <w:rFonts w:ascii="Segoe UI" w:hAnsi="Segoe UI" w:cs="Segoe UI"/>
                <w:color w:val="212121"/>
                <w:shd w:val="clear" w:color="auto" w:fill="FFFFFF"/>
              </w:rPr>
              <w:t>520957</w:t>
            </w:r>
          </w:p>
        </w:tc>
      </w:tr>
      <w:tr w:rsidR="00BF627B" w14:paraId="423CEC99" w14:textId="77777777" w:rsidTr="00C44C3C">
        <w:trPr>
          <w:trHeight w:val="326"/>
        </w:trPr>
        <w:tc>
          <w:tcPr>
            <w:tcW w:w="1240" w:type="dxa"/>
            <w:vMerge/>
          </w:tcPr>
          <w:p w14:paraId="7D9FA0ED" w14:textId="77777777" w:rsidR="00BF627B" w:rsidRDefault="00BF627B" w:rsidP="009C282F">
            <w:pPr>
              <w:jc w:val="center"/>
            </w:pPr>
          </w:p>
        </w:tc>
        <w:tc>
          <w:tcPr>
            <w:tcW w:w="2363" w:type="dxa"/>
            <w:vMerge/>
          </w:tcPr>
          <w:p w14:paraId="6FEDA7E5" w14:textId="77777777" w:rsidR="00BF627B" w:rsidRDefault="00BF627B" w:rsidP="009C282F">
            <w:pPr>
              <w:jc w:val="center"/>
            </w:pPr>
          </w:p>
        </w:tc>
        <w:tc>
          <w:tcPr>
            <w:tcW w:w="4245" w:type="dxa"/>
          </w:tcPr>
          <w:p w14:paraId="1486F63D" w14:textId="77777777" w:rsidR="00BF627B" w:rsidRDefault="00BF627B" w:rsidP="009C282F">
            <w:pPr>
              <w:jc w:val="center"/>
            </w:pPr>
            <w:r>
              <w:sym w:font="Symbol" w:char="F064"/>
            </w:r>
            <w:r>
              <w:t>-Elemene</w:t>
            </w:r>
            <w:r w:rsidR="00D63F0E">
              <w:fldChar w:fldCharType="begin" w:fldLock="1"/>
            </w:r>
            <w:r w:rsidR="00D63F0E">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D63F0E">
              <w:fldChar w:fldCharType="separate"/>
            </w:r>
            <w:r w:rsidR="00D63F0E" w:rsidRPr="00D63F0E">
              <w:rPr>
                <w:noProof/>
                <w:vertAlign w:val="superscript"/>
              </w:rPr>
              <w:t>19</w:t>
            </w:r>
            <w:r w:rsidR="00D63F0E">
              <w:fldChar w:fldCharType="end"/>
            </w:r>
          </w:p>
          <w:p w14:paraId="0B4EE984" w14:textId="43C26AC6" w:rsidR="00FB08E3" w:rsidRDefault="00FB08E3" w:rsidP="009C282F">
            <w:pPr>
              <w:jc w:val="center"/>
            </w:pPr>
          </w:p>
        </w:tc>
        <w:tc>
          <w:tcPr>
            <w:tcW w:w="1728" w:type="dxa"/>
          </w:tcPr>
          <w:p w14:paraId="6D612107" w14:textId="77777777" w:rsidR="00BF627B" w:rsidRDefault="00BF627B" w:rsidP="009C282F">
            <w:pPr>
              <w:jc w:val="center"/>
            </w:pPr>
            <w:r>
              <w:rPr>
                <w:rFonts w:ascii="Segoe UI" w:hAnsi="Segoe UI" w:cs="Segoe UI"/>
                <w:color w:val="212121"/>
                <w:shd w:val="clear" w:color="auto" w:fill="FFFFFF"/>
              </w:rPr>
              <w:t>12309449</w:t>
            </w:r>
          </w:p>
        </w:tc>
      </w:tr>
      <w:tr w:rsidR="00BF627B" w14:paraId="2BB642F7" w14:textId="77777777" w:rsidTr="00C44C3C">
        <w:trPr>
          <w:trHeight w:val="326"/>
        </w:trPr>
        <w:tc>
          <w:tcPr>
            <w:tcW w:w="1240" w:type="dxa"/>
            <w:vMerge/>
          </w:tcPr>
          <w:p w14:paraId="364D8884" w14:textId="77777777" w:rsidR="00BF627B" w:rsidRDefault="00BF627B" w:rsidP="009C282F">
            <w:pPr>
              <w:jc w:val="center"/>
            </w:pPr>
          </w:p>
        </w:tc>
        <w:tc>
          <w:tcPr>
            <w:tcW w:w="2363" w:type="dxa"/>
            <w:vMerge/>
          </w:tcPr>
          <w:p w14:paraId="577B0F1C" w14:textId="77777777" w:rsidR="00BF627B" w:rsidRDefault="00BF627B" w:rsidP="009C282F">
            <w:pPr>
              <w:jc w:val="center"/>
            </w:pPr>
          </w:p>
        </w:tc>
        <w:tc>
          <w:tcPr>
            <w:tcW w:w="4245" w:type="dxa"/>
          </w:tcPr>
          <w:p w14:paraId="7D344D22" w14:textId="77777777" w:rsidR="00BF627B" w:rsidRDefault="00BF627B" w:rsidP="009C282F">
            <w:pPr>
              <w:jc w:val="center"/>
            </w:pPr>
            <w:r>
              <w:sym w:font="Symbol" w:char="F061"/>
            </w:r>
            <w:r>
              <w:t>-Cubebene</w:t>
            </w:r>
            <w:r w:rsidR="00D63F0E">
              <w:fldChar w:fldCharType="begin" w:fldLock="1"/>
            </w:r>
            <w:r w:rsidR="00D63F0E">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D63F0E">
              <w:fldChar w:fldCharType="separate"/>
            </w:r>
            <w:r w:rsidR="00D63F0E" w:rsidRPr="00D63F0E">
              <w:rPr>
                <w:noProof/>
                <w:vertAlign w:val="superscript"/>
              </w:rPr>
              <w:t>19</w:t>
            </w:r>
            <w:r w:rsidR="00D63F0E">
              <w:fldChar w:fldCharType="end"/>
            </w:r>
          </w:p>
          <w:p w14:paraId="26FF993D" w14:textId="18A14081" w:rsidR="00FB08E3" w:rsidRDefault="00FB08E3" w:rsidP="009C282F">
            <w:pPr>
              <w:jc w:val="center"/>
            </w:pPr>
          </w:p>
        </w:tc>
        <w:tc>
          <w:tcPr>
            <w:tcW w:w="1728" w:type="dxa"/>
          </w:tcPr>
          <w:p w14:paraId="36A67A80" w14:textId="77777777" w:rsidR="00BF627B" w:rsidRDefault="00BF627B" w:rsidP="009C282F">
            <w:pPr>
              <w:jc w:val="center"/>
            </w:pPr>
            <w:r>
              <w:rPr>
                <w:rFonts w:ascii="Segoe UI" w:hAnsi="Segoe UI" w:cs="Segoe UI"/>
                <w:color w:val="212121"/>
                <w:shd w:val="clear" w:color="auto" w:fill="FFFFFF"/>
              </w:rPr>
              <w:t>442359</w:t>
            </w:r>
          </w:p>
        </w:tc>
      </w:tr>
      <w:tr w:rsidR="00BF627B" w14:paraId="0105F0BE" w14:textId="77777777" w:rsidTr="00C44C3C">
        <w:trPr>
          <w:trHeight w:val="326"/>
        </w:trPr>
        <w:tc>
          <w:tcPr>
            <w:tcW w:w="1240" w:type="dxa"/>
            <w:vMerge/>
          </w:tcPr>
          <w:p w14:paraId="0A33B5A1" w14:textId="77777777" w:rsidR="00BF627B" w:rsidRDefault="00BF627B" w:rsidP="009C282F">
            <w:pPr>
              <w:jc w:val="center"/>
            </w:pPr>
          </w:p>
        </w:tc>
        <w:tc>
          <w:tcPr>
            <w:tcW w:w="2363" w:type="dxa"/>
            <w:vMerge/>
          </w:tcPr>
          <w:p w14:paraId="7CCBA84B" w14:textId="77777777" w:rsidR="00BF627B" w:rsidRDefault="00BF627B" w:rsidP="009C282F">
            <w:pPr>
              <w:jc w:val="center"/>
            </w:pPr>
          </w:p>
        </w:tc>
        <w:tc>
          <w:tcPr>
            <w:tcW w:w="4245" w:type="dxa"/>
          </w:tcPr>
          <w:p w14:paraId="7ACD0D55" w14:textId="77777777" w:rsidR="00BF627B" w:rsidRDefault="00BF627B" w:rsidP="009C282F">
            <w:pPr>
              <w:jc w:val="center"/>
            </w:pPr>
            <w:r>
              <w:t>(E)-Cyclododecene</w:t>
            </w:r>
            <w:r w:rsidR="00D63F0E">
              <w:fldChar w:fldCharType="begin" w:fldLock="1"/>
            </w:r>
            <w:r w:rsidR="00D63F0E">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D63F0E">
              <w:fldChar w:fldCharType="separate"/>
            </w:r>
            <w:r w:rsidR="00D63F0E" w:rsidRPr="00D63F0E">
              <w:rPr>
                <w:noProof/>
                <w:vertAlign w:val="superscript"/>
              </w:rPr>
              <w:t>19</w:t>
            </w:r>
            <w:r w:rsidR="00D63F0E">
              <w:fldChar w:fldCharType="end"/>
            </w:r>
          </w:p>
          <w:p w14:paraId="2C04380A" w14:textId="5A7FFB00" w:rsidR="00FB08E3" w:rsidRDefault="00FB08E3" w:rsidP="009C282F">
            <w:pPr>
              <w:jc w:val="center"/>
            </w:pPr>
          </w:p>
        </w:tc>
        <w:tc>
          <w:tcPr>
            <w:tcW w:w="1728" w:type="dxa"/>
          </w:tcPr>
          <w:p w14:paraId="38E69599" w14:textId="77777777" w:rsidR="00BF627B" w:rsidRDefault="00BF627B" w:rsidP="009C282F">
            <w:pPr>
              <w:jc w:val="center"/>
            </w:pPr>
            <w:r>
              <w:rPr>
                <w:rFonts w:ascii="Segoe UI" w:hAnsi="Segoe UI" w:cs="Segoe UI"/>
                <w:color w:val="212121"/>
                <w:shd w:val="clear" w:color="auto" w:fill="FFFFFF"/>
              </w:rPr>
              <w:t>5365627</w:t>
            </w:r>
          </w:p>
        </w:tc>
      </w:tr>
      <w:tr w:rsidR="00BF627B" w14:paraId="5857BCE0" w14:textId="77777777" w:rsidTr="00C44C3C">
        <w:trPr>
          <w:trHeight w:val="326"/>
        </w:trPr>
        <w:tc>
          <w:tcPr>
            <w:tcW w:w="1240" w:type="dxa"/>
            <w:vMerge/>
          </w:tcPr>
          <w:p w14:paraId="5BF15A8D" w14:textId="77777777" w:rsidR="00BF627B" w:rsidRDefault="00BF627B" w:rsidP="009C282F">
            <w:pPr>
              <w:jc w:val="center"/>
            </w:pPr>
          </w:p>
        </w:tc>
        <w:tc>
          <w:tcPr>
            <w:tcW w:w="2363" w:type="dxa"/>
            <w:vMerge/>
          </w:tcPr>
          <w:p w14:paraId="552BAF89" w14:textId="77777777" w:rsidR="00BF627B" w:rsidRDefault="00BF627B" w:rsidP="009C282F">
            <w:pPr>
              <w:jc w:val="center"/>
            </w:pPr>
          </w:p>
        </w:tc>
        <w:tc>
          <w:tcPr>
            <w:tcW w:w="4245" w:type="dxa"/>
          </w:tcPr>
          <w:p w14:paraId="44410A46" w14:textId="77777777" w:rsidR="00BF627B" w:rsidRDefault="00BF627B" w:rsidP="009C282F">
            <w:pPr>
              <w:jc w:val="center"/>
            </w:pPr>
            <w:r>
              <w:t>α-Ylangene</w:t>
            </w:r>
            <w:r w:rsidR="00D63F0E">
              <w:fldChar w:fldCharType="begin" w:fldLock="1"/>
            </w:r>
            <w:r w:rsidR="00D63F0E">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D63F0E">
              <w:fldChar w:fldCharType="separate"/>
            </w:r>
            <w:r w:rsidR="00D63F0E" w:rsidRPr="00D63F0E">
              <w:rPr>
                <w:noProof/>
                <w:vertAlign w:val="superscript"/>
              </w:rPr>
              <w:t>19</w:t>
            </w:r>
            <w:r w:rsidR="00D63F0E">
              <w:fldChar w:fldCharType="end"/>
            </w:r>
          </w:p>
          <w:p w14:paraId="07F9F7AF" w14:textId="27856A05" w:rsidR="00FB08E3" w:rsidRDefault="00FB08E3" w:rsidP="009C282F">
            <w:pPr>
              <w:jc w:val="center"/>
            </w:pPr>
          </w:p>
        </w:tc>
        <w:tc>
          <w:tcPr>
            <w:tcW w:w="1728" w:type="dxa"/>
          </w:tcPr>
          <w:p w14:paraId="1B9FB10B" w14:textId="77777777" w:rsidR="00BF627B" w:rsidRDefault="00BF627B" w:rsidP="009C282F">
            <w:pPr>
              <w:jc w:val="center"/>
            </w:pPr>
            <w:r>
              <w:rPr>
                <w:rFonts w:ascii="Segoe UI" w:hAnsi="Segoe UI" w:cs="Segoe UI"/>
                <w:color w:val="212121"/>
                <w:shd w:val="clear" w:color="auto" w:fill="FFFFFF"/>
              </w:rPr>
              <w:t>101607926</w:t>
            </w:r>
          </w:p>
        </w:tc>
      </w:tr>
      <w:tr w:rsidR="00BF627B" w14:paraId="7370140C" w14:textId="77777777" w:rsidTr="00C44C3C">
        <w:trPr>
          <w:trHeight w:val="326"/>
        </w:trPr>
        <w:tc>
          <w:tcPr>
            <w:tcW w:w="1240" w:type="dxa"/>
            <w:vMerge/>
          </w:tcPr>
          <w:p w14:paraId="38F5BAF6" w14:textId="77777777" w:rsidR="00BF627B" w:rsidRDefault="00BF627B" w:rsidP="009C282F">
            <w:pPr>
              <w:jc w:val="center"/>
            </w:pPr>
          </w:p>
        </w:tc>
        <w:tc>
          <w:tcPr>
            <w:tcW w:w="2363" w:type="dxa"/>
            <w:vMerge/>
          </w:tcPr>
          <w:p w14:paraId="46124430" w14:textId="77777777" w:rsidR="00BF627B" w:rsidRDefault="00BF627B" w:rsidP="009C282F">
            <w:pPr>
              <w:jc w:val="center"/>
            </w:pPr>
          </w:p>
        </w:tc>
        <w:tc>
          <w:tcPr>
            <w:tcW w:w="4245" w:type="dxa"/>
          </w:tcPr>
          <w:p w14:paraId="78E65525" w14:textId="77777777" w:rsidR="00BF627B" w:rsidRDefault="00BF627B" w:rsidP="009C282F">
            <w:pPr>
              <w:jc w:val="center"/>
            </w:pPr>
            <w:r>
              <w:t>α-Copaene</w:t>
            </w:r>
            <w:r w:rsidR="00D63F0E">
              <w:fldChar w:fldCharType="begin" w:fldLock="1"/>
            </w:r>
            <w:r w:rsidR="00D63F0E">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D63F0E">
              <w:fldChar w:fldCharType="separate"/>
            </w:r>
            <w:r w:rsidR="00D63F0E" w:rsidRPr="00D63F0E">
              <w:rPr>
                <w:noProof/>
                <w:vertAlign w:val="superscript"/>
              </w:rPr>
              <w:t>19</w:t>
            </w:r>
            <w:r w:rsidR="00D63F0E">
              <w:fldChar w:fldCharType="end"/>
            </w:r>
          </w:p>
          <w:p w14:paraId="45CEB097" w14:textId="0E33EBB6" w:rsidR="00FB08E3" w:rsidRDefault="00FB08E3" w:rsidP="009C282F">
            <w:pPr>
              <w:jc w:val="center"/>
            </w:pPr>
          </w:p>
        </w:tc>
        <w:tc>
          <w:tcPr>
            <w:tcW w:w="1728" w:type="dxa"/>
          </w:tcPr>
          <w:p w14:paraId="255971D1" w14:textId="77777777" w:rsidR="00BF627B" w:rsidRDefault="00BF627B" w:rsidP="009C282F">
            <w:pPr>
              <w:jc w:val="center"/>
            </w:pPr>
            <w:r>
              <w:rPr>
                <w:rFonts w:ascii="Segoe UI" w:hAnsi="Segoe UI" w:cs="Segoe UI"/>
                <w:color w:val="212121"/>
                <w:shd w:val="clear" w:color="auto" w:fill="FFFFFF"/>
              </w:rPr>
              <w:t>19725</w:t>
            </w:r>
          </w:p>
        </w:tc>
      </w:tr>
      <w:tr w:rsidR="00BF627B" w14:paraId="6B72221E" w14:textId="77777777" w:rsidTr="00C44C3C">
        <w:trPr>
          <w:trHeight w:val="326"/>
        </w:trPr>
        <w:tc>
          <w:tcPr>
            <w:tcW w:w="1240" w:type="dxa"/>
            <w:vMerge/>
          </w:tcPr>
          <w:p w14:paraId="2DBE083F" w14:textId="77777777" w:rsidR="00BF627B" w:rsidRDefault="00BF627B" w:rsidP="009C282F">
            <w:pPr>
              <w:jc w:val="center"/>
            </w:pPr>
          </w:p>
        </w:tc>
        <w:tc>
          <w:tcPr>
            <w:tcW w:w="2363" w:type="dxa"/>
            <w:vMerge/>
          </w:tcPr>
          <w:p w14:paraId="6E4F2456" w14:textId="77777777" w:rsidR="00BF627B" w:rsidRDefault="00BF627B" w:rsidP="009C282F">
            <w:pPr>
              <w:jc w:val="center"/>
            </w:pPr>
          </w:p>
        </w:tc>
        <w:tc>
          <w:tcPr>
            <w:tcW w:w="4245" w:type="dxa"/>
          </w:tcPr>
          <w:p w14:paraId="12D94D40" w14:textId="77777777" w:rsidR="00BF627B" w:rsidRDefault="00BF627B" w:rsidP="009C282F">
            <w:pPr>
              <w:jc w:val="center"/>
            </w:pPr>
            <w:r>
              <w:t>β-Bourbonene</w:t>
            </w:r>
            <w:r w:rsidR="00D63F0E">
              <w:fldChar w:fldCharType="begin" w:fldLock="1"/>
            </w:r>
            <w:r w:rsidR="00D63F0E">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D63F0E">
              <w:fldChar w:fldCharType="separate"/>
            </w:r>
            <w:r w:rsidR="00D63F0E" w:rsidRPr="00D63F0E">
              <w:rPr>
                <w:noProof/>
                <w:vertAlign w:val="superscript"/>
              </w:rPr>
              <w:t>19</w:t>
            </w:r>
            <w:r w:rsidR="00D63F0E">
              <w:fldChar w:fldCharType="end"/>
            </w:r>
          </w:p>
          <w:p w14:paraId="6D31F412" w14:textId="375D56D7" w:rsidR="00FB08E3" w:rsidRDefault="00FB08E3" w:rsidP="009C282F">
            <w:pPr>
              <w:jc w:val="center"/>
            </w:pPr>
          </w:p>
        </w:tc>
        <w:tc>
          <w:tcPr>
            <w:tcW w:w="1728" w:type="dxa"/>
          </w:tcPr>
          <w:p w14:paraId="306D480F" w14:textId="77777777" w:rsidR="00BF627B" w:rsidRDefault="00BF627B" w:rsidP="009C282F">
            <w:pPr>
              <w:jc w:val="center"/>
            </w:pPr>
            <w:r>
              <w:rPr>
                <w:rFonts w:ascii="Segoe UI" w:hAnsi="Segoe UI" w:cs="Segoe UI"/>
                <w:color w:val="212121"/>
                <w:shd w:val="clear" w:color="auto" w:fill="FFFFFF"/>
              </w:rPr>
              <w:t>62566</w:t>
            </w:r>
          </w:p>
        </w:tc>
      </w:tr>
      <w:tr w:rsidR="00BF627B" w14:paraId="48CCBCD7" w14:textId="77777777" w:rsidTr="00C44C3C">
        <w:trPr>
          <w:trHeight w:val="326"/>
        </w:trPr>
        <w:tc>
          <w:tcPr>
            <w:tcW w:w="1240" w:type="dxa"/>
            <w:vMerge/>
          </w:tcPr>
          <w:p w14:paraId="1493BB5B" w14:textId="77777777" w:rsidR="00BF627B" w:rsidRDefault="00BF627B" w:rsidP="009C282F">
            <w:pPr>
              <w:jc w:val="center"/>
            </w:pPr>
          </w:p>
        </w:tc>
        <w:tc>
          <w:tcPr>
            <w:tcW w:w="2363" w:type="dxa"/>
            <w:vMerge/>
          </w:tcPr>
          <w:p w14:paraId="02875F9D" w14:textId="77777777" w:rsidR="00BF627B" w:rsidRDefault="00BF627B" w:rsidP="009C282F">
            <w:pPr>
              <w:jc w:val="center"/>
            </w:pPr>
          </w:p>
        </w:tc>
        <w:tc>
          <w:tcPr>
            <w:tcW w:w="4245" w:type="dxa"/>
          </w:tcPr>
          <w:p w14:paraId="702117D1" w14:textId="77777777" w:rsidR="00BF627B" w:rsidRDefault="00BF627B" w:rsidP="009C282F">
            <w:pPr>
              <w:jc w:val="center"/>
            </w:pPr>
            <w:r>
              <w:t>β-Cubebene</w:t>
            </w:r>
            <w:r w:rsidR="00D63F0E">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D63F0E">
              <w:fldChar w:fldCharType="separate"/>
            </w:r>
            <w:r w:rsidR="00D63F0E" w:rsidRPr="00D63F0E">
              <w:rPr>
                <w:noProof/>
                <w:vertAlign w:val="superscript"/>
              </w:rPr>
              <w:t>19</w:t>
            </w:r>
            <w:r w:rsidR="00D63F0E">
              <w:fldChar w:fldCharType="end"/>
            </w:r>
          </w:p>
          <w:p w14:paraId="1E6BBD70" w14:textId="35754D3E" w:rsidR="00FB08E3" w:rsidRPr="00502A78" w:rsidRDefault="00FB08E3" w:rsidP="009C282F">
            <w:pPr>
              <w:jc w:val="center"/>
              <w:rPr>
                <w:b/>
              </w:rPr>
            </w:pPr>
          </w:p>
        </w:tc>
        <w:tc>
          <w:tcPr>
            <w:tcW w:w="1728" w:type="dxa"/>
          </w:tcPr>
          <w:p w14:paraId="264F3C65" w14:textId="77777777" w:rsidR="00BF627B" w:rsidRDefault="00BF627B" w:rsidP="009C282F">
            <w:pPr>
              <w:jc w:val="center"/>
            </w:pPr>
            <w:r>
              <w:rPr>
                <w:rFonts w:ascii="Segoe UI" w:hAnsi="Segoe UI" w:cs="Segoe UI"/>
                <w:color w:val="212121"/>
                <w:shd w:val="clear" w:color="auto" w:fill="FFFFFF"/>
              </w:rPr>
              <w:t>93081</w:t>
            </w:r>
          </w:p>
        </w:tc>
      </w:tr>
      <w:tr w:rsidR="00BF627B" w14:paraId="4A9B1F65" w14:textId="77777777" w:rsidTr="00C44C3C">
        <w:trPr>
          <w:trHeight w:val="326"/>
        </w:trPr>
        <w:tc>
          <w:tcPr>
            <w:tcW w:w="1240" w:type="dxa"/>
            <w:vMerge/>
          </w:tcPr>
          <w:p w14:paraId="71756F40" w14:textId="77777777" w:rsidR="00BF627B" w:rsidRDefault="00BF627B" w:rsidP="009C282F">
            <w:pPr>
              <w:jc w:val="center"/>
            </w:pPr>
          </w:p>
        </w:tc>
        <w:tc>
          <w:tcPr>
            <w:tcW w:w="2363" w:type="dxa"/>
            <w:vMerge/>
          </w:tcPr>
          <w:p w14:paraId="4139E0B6" w14:textId="77777777" w:rsidR="00BF627B" w:rsidRDefault="00BF627B" w:rsidP="009C282F">
            <w:pPr>
              <w:jc w:val="center"/>
            </w:pPr>
          </w:p>
        </w:tc>
        <w:tc>
          <w:tcPr>
            <w:tcW w:w="4245" w:type="dxa"/>
          </w:tcPr>
          <w:p w14:paraId="2B8AA7FC" w14:textId="77777777" w:rsidR="00BF627B" w:rsidRDefault="00BF627B" w:rsidP="009C282F">
            <w:pPr>
              <w:jc w:val="center"/>
            </w:pPr>
            <w:r>
              <w:t>β-Elem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646E86B3" w14:textId="409B9407" w:rsidR="00FB08E3" w:rsidRPr="00502A78" w:rsidRDefault="00FB08E3" w:rsidP="009C282F">
            <w:pPr>
              <w:jc w:val="center"/>
              <w:rPr>
                <w:b/>
              </w:rPr>
            </w:pPr>
          </w:p>
        </w:tc>
        <w:tc>
          <w:tcPr>
            <w:tcW w:w="1728" w:type="dxa"/>
          </w:tcPr>
          <w:p w14:paraId="7F326008" w14:textId="77777777" w:rsidR="00BF627B" w:rsidRDefault="00BF627B" w:rsidP="009C282F">
            <w:pPr>
              <w:jc w:val="center"/>
            </w:pPr>
            <w:r>
              <w:rPr>
                <w:rFonts w:ascii="Segoe UI" w:hAnsi="Segoe UI" w:cs="Segoe UI"/>
                <w:color w:val="212121"/>
                <w:shd w:val="clear" w:color="auto" w:fill="FFFFFF"/>
              </w:rPr>
              <w:t>6918391</w:t>
            </w:r>
          </w:p>
        </w:tc>
      </w:tr>
      <w:tr w:rsidR="00BF627B" w14:paraId="5220E9F3" w14:textId="77777777" w:rsidTr="00C44C3C">
        <w:trPr>
          <w:trHeight w:val="326"/>
        </w:trPr>
        <w:tc>
          <w:tcPr>
            <w:tcW w:w="1240" w:type="dxa"/>
            <w:vMerge/>
          </w:tcPr>
          <w:p w14:paraId="3C1055B6" w14:textId="77777777" w:rsidR="00BF627B" w:rsidRDefault="00BF627B" w:rsidP="009C282F">
            <w:pPr>
              <w:jc w:val="center"/>
            </w:pPr>
          </w:p>
        </w:tc>
        <w:tc>
          <w:tcPr>
            <w:tcW w:w="2363" w:type="dxa"/>
            <w:vMerge/>
          </w:tcPr>
          <w:p w14:paraId="59B4EFCC" w14:textId="77777777" w:rsidR="00BF627B" w:rsidRDefault="00BF627B" w:rsidP="009C282F">
            <w:pPr>
              <w:jc w:val="center"/>
            </w:pPr>
          </w:p>
        </w:tc>
        <w:tc>
          <w:tcPr>
            <w:tcW w:w="4245" w:type="dxa"/>
          </w:tcPr>
          <w:p w14:paraId="25CF7152" w14:textId="77777777" w:rsidR="00BF627B" w:rsidRDefault="00BF627B" w:rsidP="009C282F">
            <w:pPr>
              <w:jc w:val="center"/>
            </w:pPr>
            <w:r>
              <w:t>α-Gurjun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0D60464B" w14:textId="015B476A" w:rsidR="00FB08E3" w:rsidRDefault="00FB08E3" w:rsidP="009C282F">
            <w:pPr>
              <w:jc w:val="center"/>
            </w:pPr>
          </w:p>
        </w:tc>
        <w:tc>
          <w:tcPr>
            <w:tcW w:w="1728" w:type="dxa"/>
          </w:tcPr>
          <w:p w14:paraId="41757547" w14:textId="77777777" w:rsidR="00BF627B" w:rsidRDefault="00BF627B" w:rsidP="009C282F">
            <w:pPr>
              <w:jc w:val="center"/>
            </w:pPr>
            <w:r>
              <w:rPr>
                <w:rFonts w:ascii="Segoe UI" w:hAnsi="Segoe UI" w:cs="Segoe UI"/>
                <w:color w:val="212121"/>
                <w:shd w:val="clear" w:color="auto" w:fill="FFFFFF"/>
              </w:rPr>
              <w:t>15560276</w:t>
            </w:r>
          </w:p>
        </w:tc>
      </w:tr>
      <w:tr w:rsidR="00BF627B" w14:paraId="46C286CE" w14:textId="77777777" w:rsidTr="00C44C3C">
        <w:trPr>
          <w:trHeight w:val="326"/>
        </w:trPr>
        <w:tc>
          <w:tcPr>
            <w:tcW w:w="1240" w:type="dxa"/>
            <w:vMerge/>
          </w:tcPr>
          <w:p w14:paraId="53BC0237" w14:textId="77777777" w:rsidR="00BF627B" w:rsidRDefault="00BF627B" w:rsidP="009C282F">
            <w:pPr>
              <w:jc w:val="center"/>
            </w:pPr>
          </w:p>
        </w:tc>
        <w:tc>
          <w:tcPr>
            <w:tcW w:w="2363" w:type="dxa"/>
            <w:vMerge/>
          </w:tcPr>
          <w:p w14:paraId="6EADEA3E" w14:textId="77777777" w:rsidR="00BF627B" w:rsidRDefault="00BF627B" w:rsidP="009C282F">
            <w:pPr>
              <w:jc w:val="center"/>
            </w:pPr>
          </w:p>
        </w:tc>
        <w:tc>
          <w:tcPr>
            <w:tcW w:w="4245" w:type="dxa"/>
          </w:tcPr>
          <w:p w14:paraId="503BF666" w14:textId="77777777" w:rsidR="00BF627B" w:rsidRDefault="00BF627B" w:rsidP="009C282F">
            <w:pPr>
              <w:jc w:val="center"/>
            </w:pPr>
            <w:r>
              <w:t>β-Caryophyll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21004CCE" w14:textId="223B1907" w:rsidR="00FB08E3" w:rsidRDefault="00FB08E3" w:rsidP="009C282F">
            <w:pPr>
              <w:jc w:val="center"/>
            </w:pPr>
          </w:p>
        </w:tc>
        <w:tc>
          <w:tcPr>
            <w:tcW w:w="1728" w:type="dxa"/>
          </w:tcPr>
          <w:p w14:paraId="238F2D1D" w14:textId="77777777" w:rsidR="00BF627B" w:rsidRDefault="00BF627B" w:rsidP="009C282F">
            <w:pPr>
              <w:jc w:val="center"/>
            </w:pPr>
            <w:r>
              <w:rPr>
                <w:rFonts w:ascii="Segoe UI" w:hAnsi="Segoe UI" w:cs="Segoe UI"/>
                <w:color w:val="212121"/>
                <w:shd w:val="clear" w:color="auto" w:fill="FFFFFF"/>
              </w:rPr>
              <w:t>5281515</w:t>
            </w:r>
          </w:p>
        </w:tc>
      </w:tr>
      <w:tr w:rsidR="00BF627B" w14:paraId="18B38B97" w14:textId="77777777" w:rsidTr="00C44C3C">
        <w:trPr>
          <w:trHeight w:val="326"/>
        </w:trPr>
        <w:tc>
          <w:tcPr>
            <w:tcW w:w="1240" w:type="dxa"/>
            <w:vMerge/>
          </w:tcPr>
          <w:p w14:paraId="2FBA5B70" w14:textId="77777777" w:rsidR="00BF627B" w:rsidRDefault="00BF627B" w:rsidP="009C282F">
            <w:pPr>
              <w:jc w:val="center"/>
            </w:pPr>
          </w:p>
        </w:tc>
        <w:tc>
          <w:tcPr>
            <w:tcW w:w="2363" w:type="dxa"/>
            <w:vMerge/>
          </w:tcPr>
          <w:p w14:paraId="1B529FEC" w14:textId="77777777" w:rsidR="00BF627B" w:rsidRDefault="00BF627B" w:rsidP="009C282F">
            <w:pPr>
              <w:jc w:val="center"/>
            </w:pPr>
          </w:p>
        </w:tc>
        <w:tc>
          <w:tcPr>
            <w:tcW w:w="4245" w:type="dxa"/>
          </w:tcPr>
          <w:p w14:paraId="7057C50D" w14:textId="77777777" w:rsidR="00BF627B" w:rsidRDefault="00BF627B" w:rsidP="009C282F">
            <w:pPr>
              <w:jc w:val="center"/>
            </w:pPr>
            <w:r>
              <w:t>trans-α-Bergamot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4BCDD81B" w14:textId="276888E0" w:rsidR="00FB08E3" w:rsidRDefault="00FB08E3" w:rsidP="009C282F">
            <w:pPr>
              <w:jc w:val="center"/>
            </w:pPr>
          </w:p>
        </w:tc>
        <w:tc>
          <w:tcPr>
            <w:tcW w:w="1728" w:type="dxa"/>
          </w:tcPr>
          <w:p w14:paraId="32E86691" w14:textId="77777777" w:rsidR="00BF627B" w:rsidRDefault="00BF627B" w:rsidP="009C282F">
            <w:pPr>
              <w:jc w:val="center"/>
            </w:pPr>
            <w:r>
              <w:rPr>
                <w:rFonts w:ascii="Segoe UI" w:hAnsi="Segoe UI" w:cs="Segoe UI"/>
                <w:color w:val="212121"/>
                <w:shd w:val="clear" w:color="auto" w:fill="FFFFFF"/>
              </w:rPr>
              <w:t>6429302</w:t>
            </w:r>
          </w:p>
        </w:tc>
      </w:tr>
      <w:tr w:rsidR="00BF627B" w14:paraId="167E5FD7" w14:textId="77777777" w:rsidTr="00C44C3C">
        <w:trPr>
          <w:trHeight w:val="326"/>
        </w:trPr>
        <w:tc>
          <w:tcPr>
            <w:tcW w:w="1240" w:type="dxa"/>
            <w:vMerge/>
          </w:tcPr>
          <w:p w14:paraId="3AFEDB33" w14:textId="77777777" w:rsidR="00BF627B" w:rsidRDefault="00BF627B" w:rsidP="009C282F">
            <w:pPr>
              <w:jc w:val="center"/>
            </w:pPr>
          </w:p>
        </w:tc>
        <w:tc>
          <w:tcPr>
            <w:tcW w:w="2363" w:type="dxa"/>
            <w:vMerge/>
          </w:tcPr>
          <w:p w14:paraId="5E2C07F8" w14:textId="77777777" w:rsidR="00BF627B" w:rsidRDefault="00BF627B" w:rsidP="009C282F">
            <w:pPr>
              <w:jc w:val="center"/>
            </w:pPr>
          </w:p>
        </w:tc>
        <w:tc>
          <w:tcPr>
            <w:tcW w:w="4245" w:type="dxa"/>
          </w:tcPr>
          <w:p w14:paraId="20C5D0CD" w14:textId="77777777" w:rsidR="00BF627B" w:rsidRDefault="00BF627B" w:rsidP="009C282F">
            <w:pPr>
              <w:jc w:val="center"/>
            </w:pPr>
            <w:r>
              <w:t>γ-Elem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5A3AAA21" w14:textId="722F6F18" w:rsidR="00FB08E3" w:rsidRDefault="00FB08E3" w:rsidP="009C282F">
            <w:pPr>
              <w:jc w:val="center"/>
            </w:pPr>
          </w:p>
        </w:tc>
        <w:tc>
          <w:tcPr>
            <w:tcW w:w="1728" w:type="dxa"/>
          </w:tcPr>
          <w:p w14:paraId="179DA98E" w14:textId="77777777" w:rsidR="00BF627B" w:rsidRDefault="00BF627B" w:rsidP="009C282F">
            <w:pPr>
              <w:jc w:val="center"/>
            </w:pPr>
            <w:r>
              <w:rPr>
                <w:rFonts w:ascii="Segoe UI" w:hAnsi="Segoe UI" w:cs="Segoe UI"/>
                <w:color w:val="212121"/>
                <w:shd w:val="clear" w:color="auto" w:fill="FFFFFF"/>
              </w:rPr>
              <w:t>6432312</w:t>
            </w:r>
          </w:p>
        </w:tc>
      </w:tr>
      <w:tr w:rsidR="00BF627B" w14:paraId="0096BAF9" w14:textId="77777777" w:rsidTr="00C44C3C">
        <w:trPr>
          <w:trHeight w:val="326"/>
        </w:trPr>
        <w:tc>
          <w:tcPr>
            <w:tcW w:w="1240" w:type="dxa"/>
            <w:vMerge/>
          </w:tcPr>
          <w:p w14:paraId="092F77E0" w14:textId="77777777" w:rsidR="00BF627B" w:rsidRDefault="00BF627B" w:rsidP="009C282F">
            <w:pPr>
              <w:jc w:val="center"/>
            </w:pPr>
          </w:p>
        </w:tc>
        <w:tc>
          <w:tcPr>
            <w:tcW w:w="2363" w:type="dxa"/>
            <w:vMerge/>
          </w:tcPr>
          <w:p w14:paraId="7D168BC3" w14:textId="77777777" w:rsidR="00BF627B" w:rsidRDefault="00BF627B" w:rsidP="009C282F">
            <w:pPr>
              <w:jc w:val="center"/>
            </w:pPr>
          </w:p>
        </w:tc>
        <w:tc>
          <w:tcPr>
            <w:tcW w:w="4245" w:type="dxa"/>
          </w:tcPr>
          <w:p w14:paraId="61ED289F" w14:textId="77777777" w:rsidR="00BF627B" w:rsidRDefault="00BF627B" w:rsidP="009C282F">
            <w:pPr>
              <w:jc w:val="center"/>
            </w:pPr>
            <w:r>
              <w:t>Aromadendr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64FCAB4D" w14:textId="5FE7FD4C" w:rsidR="00FB08E3" w:rsidRDefault="00FB08E3" w:rsidP="009C282F">
            <w:pPr>
              <w:jc w:val="center"/>
            </w:pPr>
          </w:p>
        </w:tc>
        <w:tc>
          <w:tcPr>
            <w:tcW w:w="1728" w:type="dxa"/>
          </w:tcPr>
          <w:p w14:paraId="4C44A5BA" w14:textId="77777777" w:rsidR="00BF627B" w:rsidRDefault="00BF627B" w:rsidP="009C282F">
            <w:pPr>
              <w:jc w:val="center"/>
            </w:pPr>
            <w:r>
              <w:rPr>
                <w:rFonts w:ascii="Segoe UI" w:hAnsi="Segoe UI" w:cs="Segoe UI"/>
                <w:color w:val="212121"/>
                <w:shd w:val="clear" w:color="auto" w:fill="FFFFFF"/>
              </w:rPr>
              <w:t>91354</w:t>
            </w:r>
          </w:p>
        </w:tc>
      </w:tr>
      <w:tr w:rsidR="00BF627B" w14:paraId="29DF648F" w14:textId="77777777" w:rsidTr="00C44C3C">
        <w:trPr>
          <w:trHeight w:val="326"/>
        </w:trPr>
        <w:tc>
          <w:tcPr>
            <w:tcW w:w="1240" w:type="dxa"/>
            <w:vMerge/>
          </w:tcPr>
          <w:p w14:paraId="318F933D" w14:textId="77777777" w:rsidR="00BF627B" w:rsidRDefault="00BF627B" w:rsidP="009C282F">
            <w:pPr>
              <w:jc w:val="center"/>
            </w:pPr>
          </w:p>
        </w:tc>
        <w:tc>
          <w:tcPr>
            <w:tcW w:w="2363" w:type="dxa"/>
            <w:vMerge/>
          </w:tcPr>
          <w:p w14:paraId="6C104827" w14:textId="77777777" w:rsidR="00BF627B" w:rsidRDefault="00BF627B" w:rsidP="009C282F">
            <w:pPr>
              <w:jc w:val="center"/>
            </w:pPr>
          </w:p>
        </w:tc>
        <w:tc>
          <w:tcPr>
            <w:tcW w:w="4245" w:type="dxa"/>
          </w:tcPr>
          <w:p w14:paraId="3B31A2FF" w14:textId="77777777" w:rsidR="00BF627B" w:rsidRDefault="00BF627B" w:rsidP="009C282F">
            <w:pPr>
              <w:jc w:val="center"/>
            </w:pPr>
            <w:r>
              <w:t>α-Humul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47ACDFF7" w14:textId="623C37B2" w:rsidR="00FB08E3" w:rsidRDefault="00FB08E3" w:rsidP="009C282F">
            <w:pPr>
              <w:jc w:val="center"/>
            </w:pPr>
          </w:p>
        </w:tc>
        <w:tc>
          <w:tcPr>
            <w:tcW w:w="1728" w:type="dxa"/>
          </w:tcPr>
          <w:p w14:paraId="4E18D63B" w14:textId="77777777" w:rsidR="00BF627B" w:rsidRDefault="00BF627B" w:rsidP="009C282F">
            <w:pPr>
              <w:jc w:val="center"/>
            </w:pPr>
            <w:r>
              <w:rPr>
                <w:rFonts w:ascii="Segoe UI" w:hAnsi="Segoe UI" w:cs="Segoe UI"/>
                <w:color w:val="212121"/>
                <w:shd w:val="clear" w:color="auto" w:fill="FFFFFF"/>
              </w:rPr>
              <w:t>5281520</w:t>
            </w:r>
          </w:p>
        </w:tc>
      </w:tr>
      <w:tr w:rsidR="00BF627B" w14:paraId="09F1B4D8" w14:textId="77777777" w:rsidTr="00C44C3C">
        <w:trPr>
          <w:trHeight w:val="326"/>
        </w:trPr>
        <w:tc>
          <w:tcPr>
            <w:tcW w:w="1240" w:type="dxa"/>
            <w:vMerge/>
          </w:tcPr>
          <w:p w14:paraId="7A219498" w14:textId="77777777" w:rsidR="00BF627B" w:rsidRDefault="00BF627B" w:rsidP="009C282F">
            <w:pPr>
              <w:jc w:val="center"/>
            </w:pPr>
          </w:p>
        </w:tc>
        <w:tc>
          <w:tcPr>
            <w:tcW w:w="2363" w:type="dxa"/>
            <w:vMerge/>
          </w:tcPr>
          <w:p w14:paraId="754E7278" w14:textId="77777777" w:rsidR="00BF627B" w:rsidRDefault="00BF627B" w:rsidP="009C282F">
            <w:pPr>
              <w:jc w:val="center"/>
            </w:pPr>
          </w:p>
        </w:tc>
        <w:tc>
          <w:tcPr>
            <w:tcW w:w="4245" w:type="dxa"/>
          </w:tcPr>
          <w:p w14:paraId="0D815D4A" w14:textId="77777777" w:rsidR="00BF627B" w:rsidRDefault="00BF627B" w:rsidP="009C282F">
            <w:pPr>
              <w:jc w:val="center"/>
            </w:pPr>
            <w:r>
              <w:t>γ-Gurjun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5D8A4B1F" w14:textId="7A46E9B9" w:rsidR="00FB08E3" w:rsidRDefault="00FB08E3" w:rsidP="009C282F">
            <w:pPr>
              <w:jc w:val="center"/>
            </w:pPr>
          </w:p>
        </w:tc>
        <w:tc>
          <w:tcPr>
            <w:tcW w:w="1728" w:type="dxa"/>
          </w:tcPr>
          <w:p w14:paraId="1D70C2E6" w14:textId="77777777" w:rsidR="00BF627B" w:rsidRDefault="00BF627B" w:rsidP="009C282F">
            <w:pPr>
              <w:jc w:val="center"/>
            </w:pPr>
            <w:r>
              <w:rPr>
                <w:rFonts w:ascii="Segoe UI" w:hAnsi="Segoe UI" w:cs="Segoe UI"/>
                <w:color w:val="212121"/>
                <w:shd w:val="clear" w:color="auto" w:fill="FFFFFF"/>
              </w:rPr>
              <w:t>90805</w:t>
            </w:r>
          </w:p>
        </w:tc>
      </w:tr>
      <w:tr w:rsidR="00BF627B" w14:paraId="66FCC2D1" w14:textId="77777777" w:rsidTr="00C44C3C">
        <w:trPr>
          <w:trHeight w:val="326"/>
        </w:trPr>
        <w:tc>
          <w:tcPr>
            <w:tcW w:w="1240" w:type="dxa"/>
            <w:vMerge/>
          </w:tcPr>
          <w:p w14:paraId="18B37A4B" w14:textId="77777777" w:rsidR="00BF627B" w:rsidRDefault="00BF627B" w:rsidP="009C282F">
            <w:pPr>
              <w:jc w:val="center"/>
            </w:pPr>
          </w:p>
        </w:tc>
        <w:tc>
          <w:tcPr>
            <w:tcW w:w="2363" w:type="dxa"/>
            <w:vMerge/>
          </w:tcPr>
          <w:p w14:paraId="38674F16" w14:textId="77777777" w:rsidR="00BF627B" w:rsidRDefault="00BF627B" w:rsidP="009C282F">
            <w:pPr>
              <w:jc w:val="center"/>
            </w:pPr>
          </w:p>
        </w:tc>
        <w:tc>
          <w:tcPr>
            <w:tcW w:w="4245" w:type="dxa"/>
          </w:tcPr>
          <w:p w14:paraId="7A51FDF4" w14:textId="77777777" w:rsidR="00BF627B" w:rsidRDefault="00BF627B" w:rsidP="009C282F">
            <w:pPr>
              <w:jc w:val="center"/>
            </w:pPr>
            <w:r>
              <w:t>Germacrene D</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6E51CF8A" w14:textId="36E495C2" w:rsidR="00FB08E3" w:rsidRDefault="00FB08E3" w:rsidP="009C282F">
            <w:pPr>
              <w:jc w:val="center"/>
            </w:pPr>
          </w:p>
        </w:tc>
        <w:tc>
          <w:tcPr>
            <w:tcW w:w="1728" w:type="dxa"/>
          </w:tcPr>
          <w:p w14:paraId="5393C516" w14:textId="77777777" w:rsidR="00BF627B" w:rsidRDefault="00BF627B" w:rsidP="009C282F">
            <w:pPr>
              <w:jc w:val="center"/>
            </w:pPr>
            <w:r>
              <w:rPr>
                <w:rFonts w:ascii="Segoe UI" w:hAnsi="Segoe UI" w:cs="Segoe UI"/>
                <w:color w:val="212121"/>
                <w:shd w:val="clear" w:color="auto" w:fill="FFFFFF"/>
              </w:rPr>
              <w:t>5317570</w:t>
            </w:r>
          </w:p>
        </w:tc>
      </w:tr>
      <w:tr w:rsidR="00BF627B" w14:paraId="65457539" w14:textId="77777777" w:rsidTr="00C44C3C">
        <w:trPr>
          <w:trHeight w:val="326"/>
        </w:trPr>
        <w:tc>
          <w:tcPr>
            <w:tcW w:w="1240" w:type="dxa"/>
            <w:vMerge/>
          </w:tcPr>
          <w:p w14:paraId="09CAC65D" w14:textId="77777777" w:rsidR="00BF627B" w:rsidRDefault="00BF627B" w:rsidP="009C282F">
            <w:pPr>
              <w:jc w:val="center"/>
            </w:pPr>
          </w:p>
        </w:tc>
        <w:tc>
          <w:tcPr>
            <w:tcW w:w="2363" w:type="dxa"/>
            <w:vMerge/>
          </w:tcPr>
          <w:p w14:paraId="4328899E" w14:textId="77777777" w:rsidR="00BF627B" w:rsidRDefault="00BF627B" w:rsidP="009C282F">
            <w:pPr>
              <w:jc w:val="center"/>
            </w:pPr>
          </w:p>
        </w:tc>
        <w:tc>
          <w:tcPr>
            <w:tcW w:w="4245" w:type="dxa"/>
          </w:tcPr>
          <w:p w14:paraId="2A2202F6" w14:textId="77777777" w:rsidR="00BF627B" w:rsidRDefault="00BF627B" w:rsidP="009C282F">
            <w:pPr>
              <w:jc w:val="center"/>
            </w:pPr>
            <w:r>
              <w:t>α-Amorph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05345635" w14:textId="3688689C" w:rsidR="00FB08E3" w:rsidRDefault="00FB08E3" w:rsidP="009C282F">
            <w:pPr>
              <w:jc w:val="center"/>
            </w:pPr>
          </w:p>
        </w:tc>
        <w:tc>
          <w:tcPr>
            <w:tcW w:w="1728" w:type="dxa"/>
          </w:tcPr>
          <w:p w14:paraId="43DBE0A2" w14:textId="77777777" w:rsidR="00BF627B" w:rsidRDefault="00BF627B" w:rsidP="009C282F">
            <w:pPr>
              <w:jc w:val="center"/>
            </w:pPr>
            <w:r>
              <w:rPr>
                <w:rFonts w:ascii="Segoe UI" w:hAnsi="Segoe UI" w:cs="Segoe UI"/>
                <w:color w:val="212121"/>
                <w:shd w:val="clear" w:color="auto" w:fill="FFFFFF"/>
              </w:rPr>
              <w:t>12306052</w:t>
            </w:r>
          </w:p>
        </w:tc>
      </w:tr>
      <w:tr w:rsidR="00BF627B" w14:paraId="4D66182F" w14:textId="77777777" w:rsidTr="00C44C3C">
        <w:trPr>
          <w:trHeight w:val="326"/>
        </w:trPr>
        <w:tc>
          <w:tcPr>
            <w:tcW w:w="1240" w:type="dxa"/>
            <w:vMerge/>
          </w:tcPr>
          <w:p w14:paraId="34AF0BC3" w14:textId="77777777" w:rsidR="00BF627B" w:rsidRDefault="00BF627B" w:rsidP="009C282F">
            <w:pPr>
              <w:jc w:val="center"/>
            </w:pPr>
          </w:p>
        </w:tc>
        <w:tc>
          <w:tcPr>
            <w:tcW w:w="2363" w:type="dxa"/>
            <w:vMerge/>
          </w:tcPr>
          <w:p w14:paraId="3A62FB93" w14:textId="77777777" w:rsidR="00BF627B" w:rsidRDefault="00BF627B" w:rsidP="009C282F">
            <w:pPr>
              <w:jc w:val="center"/>
            </w:pPr>
          </w:p>
        </w:tc>
        <w:tc>
          <w:tcPr>
            <w:tcW w:w="4245" w:type="dxa"/>
          </w:tcPr>
          <w:p w14:paraId="0AC6B814" w14:textId="77777777" w:rsidR="00BF627B" w:rsidRDefault="00BF627B" w:rsidP="009C282F">
            <w:pPr>
              <w:jc w:val="center"/>
            </w:pPr>
            <w:r>
              <w:t>β-Selin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025A180A" w14:textId="75D86C7C" w:rsidR="00FB08E3" w:rsidRDefault="00FB08E3" w:rsidP="009C282F">
            <w:pPr>
              <w:jc w:val="center"/>
            </w:pPr>
          </w:p>
        </w:tc>
        <w:tc>
          <w:tcPr>
            <w:tcW w:w="1728" w:type="dxa"/>
          </w:tcPr>
          <w:p w14:paraId="5558DEBF" w14:textId="77777777" w:rsidR="00BF627B" w:rsidRDefault="00BF627B" w:rsidP="009C282F">
            <w:pPr>
              <w:jc w:val="center"/>
            </w:pPr>
            <w:r>
              <w:rPr>
                <w:rFonts w:ascii="Segoe UI" w:hAnsi="Segoe UI" w:cs="Segoe UI"/>
                <w:color w:val="212121"/>
                <w:shd w:val="clear" w:color="auto" w:fill="FFFFFF"/>
              </w:rPr>
              <w:t>442393</w:t>
            </w:r>
          </w:p>
        </w:tc>
      </w:tr>
      <w:tr w:rsidR="00BF627B" w14:paraId="549A0AA5" w14:textId="77777777" w:rsidTr="00C44C3C">
        <w:trPr>
          <w:trHeight w:val="326"/>
        </w:trPr>
        <w:tc>
          <w:tcPr>
            <w:tcW w:w="1240" w:type="dxa"/>
            <w:vMerge/>
          </w:tcPr>
          <w:p w14:paraId="60BAA8E6" w14:textId="77777777" w:rsidR="00BF627B" w:rsidRDefault="00BF627B" w:rsidP="009C282F">
            <w:pPr>
              <w:jc w:val="center"/>
            </w:pPr>
          </w:p>
        </w:tc>
        <w:tc>
          <w:tcPr>
            <w:tcW w:w="2363" w:type="dxa"/>
            <w:vMerge/>
          </w:tcPr>
          <w:p w14:paraId="73EE79FC" w14:textId="77777777" w:rsidR="00BF627B" w:rsidRDefault="00BF627B" w:rsidP="009C282F">
            <w:pPr>
              <w:jc w:val="center"/>
            </w:pPr>
          </w:p>
        </w:tc>
        <w:tc>
          <w:tcPr>
            <w:tcW w:w="4245" w:type="dxa"/>
          </w:tcPr>
          <w:p w14:paraId="36C2FCBC" w14:textId="77777777" w:rsidR="00BF627B" w:rsidRDefault="00BF627B" w:rsidP="009C282F">
            <w:pPr>
              <w:jc w:val="center"/>
            </w:pPr>
            <w:r>
              <w:t>Eudesma-4,11-di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1ECAB11C" w14:textId="04908174" w:rsidR="00FB08E3" w:rsidRDefault="00FB08E3" w:rsidP="009C282F">
            <w:pPr>
              <w:jc w:val="center"/>
            </w:pPr>
          </w:p>
        </w:tc>
        <w:tc>
          <w:tcPr>
            <w:tcW w:w="1728" w:type="dxa"/>
          </w:tcPr>
          <w:p w14:paraId="60F93CB0" w14:textId="77777777" w:rsidR="00BF627B" w:rsidRDefault="00BF627B" w:rsidP="009C282F">
            <w:pPr>
              <w:jc w:val="center"/>
            </w:pPr>
            <w:r>
              <w:rPr>
                <w:rFonts w:ascii="Segoe UI" w:hAnsi="Segoe UI" w:cs="Segoe UI"/>
                <w:color w:val="212121"/>
                <w:shd w:val="clear" w:color="auto" w:fill="FFFFFF"/>
              </w:rPr>
              <w:t>90657506</w:t>
            </w:r>
          </w:p>
        </w:tc>
      </w:tr>
      <w:tr w:rsidR="00BF627B" w14:paraId="226A6F28" w14:textId="77777777" w:rsidTr="00C44C3C">
        <w:trPr>
          <w:trHeight w:val="326"/>
        </w:trPr>
        <w:tc>
          <w:tcPr>
            <w:tcW w:w="1240" w:type="dxa"/>
            <w:vMerge/>
          </w:tcPr>
          <w:p w14:paraId="34974C8F" w14:textId="77777777" w:rsidR="00BF627B" w:rsidRDefault="00BF627B" w:rsidP="009C282F">
            <w:pPr>
              <w:jc w:val="center"/>
            </w:pPr>
          </w:p>
        </w:tc>
        <w:tc>
          <w:tcPr>
            <w:tcW w:w="2363" w:type="dxa"/>
            <w:vMerge/>
          </w:tcPr>
          <w:p w14:paraId="2B60E404" w14:textId="77777777" w:rsidR="00BF627B" w:rsidRDefault="00BF627B" w:rsidP="009C282F">
            <w:pPr>
              <w:jc w:val="center"/>
            </w:pPr>
          </w:p>
        </w:tc>
        <w:tc>
          <w:tcPr>
            <w:tcW w:w="4245" w:type="dxa"/>
          </w:tcPr>
          <w:p w14:paraId="0307882C" w14:textId="77777777" w:rsidR="00BF627B" w:rsidRDefault="00BF627B" w:rsidP="009C282F">
            <w:pPr>
              <w:jc w:val="center"/>
            </w:pPr>
            <w:r>
              <w:t>o-Menth-8-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3F182DAB" w14:textId="7166779C" w:rsidR="00FB08E3" w:rsidRDefault="00FB08E3" w:rsidP="009C282F">
            <w:pPr>
              <w:jc w:val="center"/>
            </w:pPr>
          </w:p>
        </w:tc>
        <w:tc>
          <w:tcPr>
            <w:tcW w:w="1728" w:type="dxa"/>
          </w:tcPr>
          <w:p w14:paraId="1D9CC626" w14:textId="77777777" w:rsidR="00BF627B" w:rsidRDefault="00BF627B" w:rsidP="009C282F">
            <w:pPr>
              <w:jc w:val="center"/>
            </w:pPr>
            <w:r>
              <w:rPr>
                <w:rFonts w:ascii="Segoe UI" w:hAnsi="Segoe UI" w:cs="Segoe UI"/>
                <w:color w:val="212121"/>
                <w:shd w:val="clear" w:color="auto" w:fill="FFFFFF"/>
              </w:rPr>
              <w:t>519074</w:t>
            </w:r>
          </w:p>
        </w:tc>
      </w:tr>
      <w:tr w:rsidR="00BF627B" w14:paraId="667D27DB" w14:textId="77777777" w:rsidTr="00C44C3C">
        <w:trPr>
          <w:trHeight w:val="76"/>
        </w:trPr>
        <w:tc>
          <w:tcPr>
            <w:tcW w:w="1240" w:type="dxa"/>
            <w:vMerge/>
          </w:tcPr>
          <w:p w14:paraId="683712B7" w14:textId="77777777" w:rsidR="00BF627B" w:rsidRDefault="00BF627B" w:rsidP="009C282F">
            <w:pPr>
              <w:jc w:val="center"/>
            </w:pPr>
          </w:p>
        </w:tc>
        <w:tc>
          <w:tcPr>
            <w:tcW w:w="2363" w:type="dxa"/>
            <w:vMerge/>
          </w:tcPr>
          <w:p w14:paraId="23D5F7BC" w14:textId="77777777" w:rsidR="00BF627B" w:rsidRDefault="00BF627B" w:rsidP="009C282F">
            <w:pPr>
              <w:jc w:val="center"/>
            </w:pPr>
          </w:p>
        </w:tc>
        <w:tc>
          <w:tcPr>
            <w:tcW w:w="4245" w:type="dxa"/>
          </w:tcPr>
          <w:p w14:paraId="36AB8682" w14:textId="77777777" w:rsidR="00BF627B" w:rsidRDefault="00BF627B" w:rsidP="009C282F">
            <w:pPr>
              <w:jc w:val="center"/>
            </w:pPr>
            <w:r>
              <w:t>cis-Cadina-1,4-di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628DA76F" w14:textId="52FFB40F" w:rsidR="00FB08E3" w:rsidRDefault="00FB08E3" w:rsidP="009C282F">
            <w:pPr>
              <w:jc w:val="center"/>
            </w:pPr>
          </w:p>
        </w:tc>
        <w:tc>
          <w:tcPr>
            <w:tcW w:w="1728" w:type="dxa"/>
          </w:tcPr>
          <w:p w14:paraId="6F5D39BE" w14:textId="77777777" w:rsidR="00BF627B" w:rsidRDefault="00BF627B" w:rsidP="009C282F">
            <w:pPr>
              <w:jc w:val="center"/>
            </w:pPr>
            <w:r>
              <w:rPr>
                <w:rFonts w:ascii="Segoe UI" w:hAnsi="Segoe UI" w:cs="Segoe UI"/>
                <w:color w:val="212121"/>
                <w:shd w:val="clear" w:color="auto" w:fill="FFFFFF"/>
              </w:rPr>
              <w:t>6431126</w:t>
            </w:r>
          </w:p>
        </w:tc>
      </w:tr>
      <w:tr w:rsidR="00BF627B" w14:paraId="55EBD064" w14:textId="77777777" w:rsidTr="00C44C3C">
        <w:trPr>
          <w:trHeight w:val="76"/>
        </w:trPr>
        <w:tc>
          <w:tcPr>
            <w:tcW w:w="1240" w:type="dxa"/>
            <w:vMerge/>
          </w:tcPr>
          <w:p w14:paraId="6A6EE3E2" w14:textId="77777777" w:rsidR="00BF627B" w:rsidRDefault="00BF627B" w:rsidP="009C282F">
            <w:pPr>
              <w:jc w:val="center"/>
            </w:pPr>
          </w:p>
        </w:tc>
        <w:tc>
          <w:tcPr>
            <w:tcW w:w="2363" w:type="dxa"/>
            <w:vMerge/>
          </w:tcPr>
          <w:p w14:paraId="3B294173" w14:textId="77777777" w:rsidR="00BF627B" w:rsidRDefault="00BF627B" w:rsidP="009C282F">
            <w:pPr>
              <w:jc w:val="center"/>
            </w:pPr>
          </w:p>
        </w:tc>
        <w:tc>
          <w:tcPr>
            <w:tcW w:w="4245" w:type="dxa"/>
          </w:tcPr>
          <w:p w14:paraId="4976E6D3" w14:textId="77777777" w:rsidR="00BF627B" w:rsidRDefault="00BF627B" w:rsidP="009C282F">
            <w:pPr>
              <w:jc w:val="center"/>
            </w:pPr>
            <w:r>
              <w:t>Valenc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38C0A548" w14:textId="6D53F8A6" w:rsidR="00FB08E3" w:rsidRDefault="00FB08E3" w:rsidP="009C282F">
            <w:pPr>
              <w:jc w:val="center"/>
            </w:pPr>
          </w:p>
        </w:tc>
        <w:tc>
          <w:tcPr>
            <w:tcW w:w="1728" w:type="dxa"/>
          </w:tcPr>
          <w:p w14:paraId="51918017" w14:textId="77777777" w:rsidR="00BF627B" w:rsidRDefault="00BF627B" w:rsidP="009C282F">
            <w:pPr>
              <w:jc w:val="center"/>
            </w:pPr>
            <w:r>
              <w:rPr>
                <w:rFonts w:ascii="Segoe UI" w:hAnsi="Segoe UI" w:cs="Segoe UI"/>
                <w:color w:val="212121"/>
                <w:shd w:val="clear" w:color="auto" w:fill="FFFFFF"/>
              </w:rPr>
              <w:t>9855795</w:t>
            </w:r>
          </w:p>
        </w:tc>
      </w:tr>
      <w:tr w:rsidR="00BF627B" w14:paraId="64F75A0D" w14:textId="77777777" w:rsidTr="00C44C3C">
        <w:trPr>
          <w:trHeight w:val="76"/>
        </w:trPr>
        <w:tc>
          <w:tcPr>
            <w:tcW w:w="1240" w:type="dxa"/>
            <w:vMerge/>
          </w:tcPr>
          <w:p w14:paraId="52A66498" w14:textId="77777777" w:rsidR="00BF627B" w:rsidRDefault="00BF627B" w:rsidP="009C282F">
            <w:pPr>
              <w:jc w:val="center"/>
            </w:pPr>
          </w:p>
        </w:tc>
        <w:tc>
          <w:tcPr>
            <w:tcW w:w="2363" w:type="dxa"/>
            <w:vMerge/>
          </w:tcPr>
          <w:p w14:paraId="546DF402" w14:textId="77777777" w:rsidR="00BF627B" w:rsidRDefault="00BF627B" w:rsidP="009C282F">
            <w:pPr>
              <w:jc w:val="center"/>
            </w:pPr>
          </w:p>
        </w:tc>
        <w:tc>
          <w:tcPr>
            <w:tcW w:w="4245" w:type="dxa"/>
          </w:tcPr>
          <w:p w14:paraId="23CCE69F" w14:textId="77777777" w:rsidR="00BF627B" w:rsidRDefault="00BF627B" w:rsidP="009C282F">
            <w:pPr>
              <w:jc w:val="center"/>
            </w:pPr>
            <w:r>
              <w:sym w:font="Symbol" w:char="F061"/>
            </w:r>
            <w:r>
              <w:t>-Selin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1936D3EF" w14:textId="7182037E" w:rsidR="00FB08E3" w:rsidRDefault="00FB08E3" w:rsidP="009C282F">
            <w:pPr>
              <w:jc w:val="center"/>
            </w:pPr>
          </w:p>
        </w:tc>
        <w:tc>
          <w:tcPr>
            <w:tcW w:w="1728" w:type="dxa"/>
          </w:tcPr>
          <w:p w14:paraId="676D3E2E" w14:textId="77777777" w:rsidR="00BF627B" w:rsidRDefault="00BF627B" w:rsidP="009C282F">
            <w:pPr>
              <w:jc w:val="center"/>
            </w:pPr>
            <w:r>
              <w:rPr>
                <w:rFonts w:ascii="Segoe UI" w:hAnsi="Segoe UI" w:cs="Segoe UI"/>
                <w:color w:val="212121"/>
                <w:shd w:val="clear" w:color="auto" w:fill="FFFFFF"/>
              </w:rPr>
              <w:t>10856614</w:t>
            </w:r>
          </w:p>
        </w:tc>
      </w:tr>
      <w:tr w:rsidR="00BF627B" w14:paraId="7E40E0DB" w14:textId="77777777" w:rsidTr="00C44C3C">
        <w:trPr>
          <w:trHeight w:val="76"/>
        </w:trPr>
        <w:tc>
          <w:tcPr>
            <w:tcW w:w="1240" w:type="dxa"/>
            <w:vMerge/>
          </w:tcPr>
          <w:p w14:paraId="0046A1C8" w14:textId="77777777" w:rsidR="00BF627B" w:rsidRDefault="00BF627B" w:rsidP="009C282F">
            <w:pPr>
              <w:jc w:val="center"/>
            </w:pPr>
          </w:p>
        </w:tc>
        <w:tc>
          <w:tcPr>
            <w:tcW w:w="2363" w:type="dxa"/>
            <w:vMerge/>
          </w:tcPr>
          <w:p w14:paraId="30B92F34" w14:textId="77777777" w:rsidR="00BF627B" w:rsidRDefault="00BF627B" w:rsidP="009C282F">
            <w:pPr>
              <w:jc w:val="center"/>
            </w:pPr>
          </w:p>
        </w:tc>
        <w:tc>
          <w:tcPr>
            <w:tcW w:w="4245" w:type="dxa"/>
          </w:tcPr>
          <w:p w14:paraId="60BD03B1" w14:textId="77777777" w:rsidR="00BF627B" w:rsidRDefault="00BF627B" w:rsidP="009C282F">
            <w:pPr>
              <w:jc w:val="center"/>
            </w:pPr>
            <w:r>
              <w:t>α-Muurol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4B54A48D" w14:textId="06B82055" w:rsidR="00FB08E3" w:rsidRDefault="00FB08E3" w:rsidP="009C282F">
            <w:pPr>
              <w:jc w:val="center"/>
            </w:pPr>
          </w:p>
        </w:tc>
        <w:tc>
          <w:tcPr>
            <w:tcW w:w="1728" w:type="dxa"/>
          </w:tcPr>
          <w:p w14:paraId="0939821A" w14:textId="77777777" w:rsidR="00BF627B" w:rsidRDefault="00BF627B" w:rsidP="009C282F">
            <w:pPr>
              <w:jc w:val="center"/>
            </w:pPr>
            <w:r>
              <w:rPr>
                <w:rFonts w:ascii="Segoe UI" w:hAnsi="Segoe UI" w:cs="Segoe UI"/>
                <w:color w:val="212121"/>
                <w:shd w:val="clear" w:color="auto" w:fill="FFFFFF"/>
              </w:rPr>
              <w:t>12306047</w:t>
            </w:r>
          </w:p>
        </w:tc>
      </w:tr>
      <w:tr w:rsidR="00BF627B" w14:paraId="3CFEE5D4" w14:textId="77777777" w:rsidTr="00C44C3C">
        <w:trPr>
          <w:trHeight w:val="76"/>
        </w:trPr>
        <w:tc>
          <w:tcPr>
            <w:tcW w:w="1240" w:type="dxa"/>
            <w:vMerge/>
          </w:tcPr>
          <w:p w14:paraId="19FF215B" w14:textId="77777777" w:rsidR="00BF627B" w:rsidRDefault="00BF627B" w:rsidP="009C282F">
            <w:pPr>
              <w:jc w:val="center"/>
            </w:pPr>
          </w:p>
        </w:tc>
        <w:tc>
          <w:tcPr>
            <w:tcW w:w="2363" w:type="dxa"/>
            <w:vMerge/>
          </w:tcPr>
          <w:p w14:paraId="6BAF53D5" w14:textId="77777777" w:rsidR="00BF627B" w:rsidRDefault="00BF627B" w:rsidP="009C282F">
            <w:pPr>
              <w:jc w:val="center"/>
            </w:pPr>
          </w:p>
        </w:tc>
        <w:tc>
          <w:tcPr>
            <w:tcW w:w="4245" w:type="dxa"/>
          </w:tcPr>
          <w:p w14:paraId="0DC2ABCE" w14:textId="77777777" w:rsidR="00BF627B" w:rsidRDefault="00BF627B" w:rsidP="009C282F">
            <w:pPr>
              <w:jc w:val="center"/>
            </w:pPr>
            <w:r>
              <w:t>Lepidoz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402FFFED" w14:textId="4E437A96" w:rsidR="00FB08E3" w:rsidRDefault="00FB08E3" w:rsidP="009C282F">
            <w:pPr>
              <w:jc w:val="center"/>
            </w:pPr>
          </w:p>
        </w:tc>
        <w:tc>
          <w:tcPr>
            <w:tcW w:w="1728" w:type="dxa"/>
          </w:tcPr>
          <w:p w14:paraId="0C79F028" w14:textId="77777777" w:rsidR="00BF627B" w:rsidRDefault="00BF627B" w:rsidP="009C282F">
            <w:pPr>
              <w:jc w:val="center"/>
            </w:pPr>
            <w:r>
              <w:rPr>
                <w:rFonts w:ascii="Segoe UI" w:hAnsi="Segoe UI" w:cs="Segoe UI"/>
                <w:color w:val="212121"/>
                <w:shd w:val="clear" w:color="auto" w:fill="FFFFFF"/>
              </w:rPr>
              <w:t>10987384</w:t>
            </w:r>
          </w:p>
        </w:tc>
      </w:tr>
      <w:tr w:rsidR="00BF627B" w14:paraId="0F07FD17" w14:textId="77777777" w:rsidTr="00C44C3C">
        <w:trPr>
          <w:trHeight w:val="76"/>
        </w:trPr>
        <w:tc>
          <w:tcPr>
            <w:tcW w:w="1240" w:type="dxa"/>
            <w:vMerge/>
          </w:tcPr>
          <w:p w14:paraId="19C3D1CE" w14:textId="77777777" w:rsidR="00BF627B" w:rsidRDefault="00BF627B" w:rsidP="009C282F">
            <w:pPr>
              <w:jc w:val="center"/>
            </w:pPr>
          </w:p>
        </w:tc>
        <w:tc>
          <w:tcPr>
            <w:tcW w:w="2363" w:type="dxa"/>
            <w:vMerge/>
          </w:tcPr>
          <w:p w14:paraId="085492DF" w14:textId="77777777" w:rsidR="00BF627B" w:rsidRDefault="00BF627B" w:rsidP="009C282F">
            <w:pPr>
              <w:jc w:val="center"/>
            </w:pPr>
          </w:p>
        </w:tc>
        <w:tc>
          <w:tcPr>
            <w:tcW w:w="4245" w:type="dxa"/>
          </w:tcPr>
          <w:p w14:paraId="0CF518A2" w14:textId="77777777" w:rsidR="00BF627B" w:rsidRDefault="00BF627B" w:rsidP="009C282F">
            <w:pPr>
              <w:jc w:val="center"/>
            </w:pPr>
            <w:r>
              <w:t>β-Bisabol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2F932FFB" w14:textId="0045B31D" w:rsidR="00FB08E3" w:rsidRDefault="00FB08E3" w:rsidP="009C282F">
            <w:pPr>
              <w:jc w:val="center"/>
            </w:pPr>
          </w:p>
        </w:tc>
        <w:tc>
          <w:tcPr>
            <w:tcW w:w="1728" w:type="dxa"/>
          </w:tcPr>
          <w:p w14:paraId="3CA48826" w14:textId="77777777" w:rsidR="00BF627B" w:rsidRDefault="00BF627B" w:rsidP="009C282F">
            <w:pPr>
              <w:jc w:val="center"/>
            </w:pPr>
            <w:r>
              <w:rPr>
                <w:rFonts w:ascii="Segoe UI" w:hAnsi="Segoe UI" w:cs="Segoe UI"/>
                <w:color w:val="212121"/>
                <w:shd w:val="clear" w:color="auto" w:fill="FFFFFF"/>
              </w:rPr>
              <w:t>10104370</w:t>
            </w:r>
          </w:p>
        </w:tc>
      </w:tr>
      <w:tr w:rsidR="00BF627B" w14:paraId="40209EF8" w14:textId="77777777" w:rsidTr="00C44C3C">
        <w:trPr>
          <w:trHeight w:val="76"/>
        </w:trPr>
        <w:tc>
          <w:tcPr>
            <w:tcW w:w="1240" w:type="dxa"/>
            <w:vMerge/>
          </w:tcPr>
          <w:p w14:paraId="40850252" w14:textId="77777777" w:rsidR="00BF627B" w:rsidRDefault="00BF627B" w:rsidP="009C282F">
            <w:pPr>
              <w:jc w:val="center"/>
            </w:pPr>
          </w:p>
        </w:tc>
        <w:tc>
          <w:tcPr>
            <w:tcW w:w="2363" w:type="dxa"/>
            <w:vMerge/>
          </w:tcPr>
          <w:p w14:paraId="49B6C8A6" w14:textId="77777777" w:rsidR="00BF627B" w:rsidRDefault="00BF627B" w:rsidP="009C282F">
            <w:pPr>
              <w:jc w:val="center"/>
            </w:pPr>
          </w:p>
        </w:tc>
        <w:tc>
          <w:tcPr>
            <w:tcW w:w="4245" w:type="dxa"/>
          </w:tcPr>
          <w:p w14:paraId="7E27C567" w14:textId="77777777" w:rsidR="00BF627B" w:rsidRDefault="00BF627B" w:rsidP="009C282F">
            <w:pPr>
              <w:jc w:val="center"/>
            </w:pPr>
            <w:r>
              <w:t>(E,E)-α-Farnes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043C5F60" w14:textId="31BEC211" w:rsidR="00FB08E3" w:rsidRDefault="00FB08E3" w:rsidP="009C282F">
            <w:pPr>
              <w:jc w:val="center"/>
            </w:pPr>
          </w:p>
        </w:tc>
        <w:tc>
          <w:tcPr>
            <w:tcW w:w="1728" w:type="dxa"/>
          </w:tcPr>
          <w:p w14:paraId="1B239BE7" w14:textId="77777777" w:rsidR="00BF627B" w:rsidRDefault="00BF627B" w:rsidP="009C282F">
            <w:pPr>
              <w:jc w:val="center"/>
            </w:pPr>
            <w:r>
              <w:rPr>
                <w:rFonts w:ascii="Segoe UI" w:hAnsi="Segoe UI" w:cs="Segoe UI"/>
                <w:color w:val="212121"/>
                <w:shd w:val="clear" w:color="auto" w:fill="FFFFFF"/>
              </w:rPr>
              <w:t>5281516</w:t>
            </w:r>
          </w:p>
        </w:tc>
      </w:tr>
      <w:tr w:rsidR="00BF627B" w14:paraId="7B69A748" w14:textId="77777777" w:rsidTr="00C44C3C">
        <w:trPr>
          <w:trHeight w:val="76"/>
        </w:trPr>
        <w:tc>
          <w:tcPr>
            <w:tcW w:w="1240" w:type="dxa"/>
            <w:vMerge/>
          </w:tcPr>
          <w:p w14:paraId="3E7F76D2" w14:textId="77777777" w:rsidR="00BF627B" w:rsidRDefault="00BF627B" w:rsidP="009C282F">
            <w:pPr>
              <w:jc w:val="center"/>
            </w:pPr>
          </w:p>
        </w:tc>
        <w:tc>
          <w:tcPr>
            <w:tcW w:w="2363" w:type="dxa"/>
            <w:vMerge/>
          </w:tcPr>
          <w:p w14:paraId="3AFE3141" w14:textId="77777777" w:rsidR="00BF627B" w:rsidRDefault="00BF627B" w:rsidP="009C282F">
            <w:pPr>
              <w:jc w:val="center"/>
            </w:pPr>
          </w:p>
        </w:tc>
        <w:tc>
          <w:tcPr>
            <w:tcW w:w="4245" w:type="dxa"/>
          </w:tcPr>
          <w:p w14:paraId="11151B9E" w14:textId="77777777" w:rsidR="00BF627B" w:rsidRDefault="00BF627B" w:rsidP="009C282F">
            <w:pPr>
              <w:jc w:val="center"/>
            </w:pPr>
            <w:r>
              <w:t>α-Bulnes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44B451B8" w14:textId="56CCFD0F" w:rsidR="00FB08E3" w:rsidRDefault="00FB08E3" w:rsidP="009C282F">
            <w:pPr>
              <w:jc w:val="center"/>
            </w:pPr>
          </w:p>
        </w:tc>
        <w:tc>
          <w:tcPr>
            <w:tcW w:w="1728" w:type="dxa"/>
          </w:tcPr>
          <w:p w14:paraId="54AFE825" w14:textId="77777777" w:rsidR="00BF627B" w:rsidRDefault="00BF627B" w:rsidP="009C282F">
            <w:pPr>
              <w:jc w:val="center"/>
            </w:pPr>
            <w:r>
              <w:rPr>
                <w:rFonts w:ascii="Segoe UI" w:hAnsi="Segoe UI" w:cs="Segoe UI"/>
                <w:color w:val="212121"/>
                <w:shd w:val="clear" w:color="auto" w:fill="FFFFFF"/>
              </w:rPr>
              <w:t>94275</w:t>
            </w:r>
          </w:p>
        </w:tc>
      </w:tr>
      <w:tr w:rsidR="00BF627B" w14:paraId="2F0BB85E" w14:textId="77777777" w:rsidTr="00C44C3C">
        <w:trPr>
          <w:trHeight w:val="76"/>
        </w:trPr>
        <w:tc>
          <w:tcPr>
            <w:tcW w:w="1240" w:type="dxa"/>
            <w:vMerge/>
          </w:tcPr>
          <w:p w14:paraId="1F437F2D" w14:textId="77777777" w:rsidR="00BF627B" w:rsidRDefault="00BF627B" w:rsidP="009C282F">
            <w:pPr>
              <w:jc w:val="center"/>
            </w:pPr>
          </w:p>
        </w:tc>
        <w:tc>
          <w:tcPr>
            <w:tcW w:w="2363" w:type="dxa"/>
            <w:vMerge/>
          </w:tcPr>
          <w:p w14:paraId="7B72AB4C" w14:textId="77777777" w:rsidR="00BF627B" w:rsidRDefault="00BF627B" w:rsidP="009C282F">
            <w:pPr>
              <w:jc w:val="center"/>
            </w:pPr>
          </w:p>
        </w:tc>
        <w:tc>
          <w:tcPr>
            <w:tcW w:w="4245" w:type="dxa"/>
          </w:tcPr>
          <w:p w14:paraId="0231CA06" w14:textId="77777777" w:rsidR="00BF627B" w:rsidRDefault="00BF627B" w:rsidP="009C282F">
            <w:pPr>
              <w:jc w:val="center"/>
            </w:pPr>
            <w:r>
              <w:sym w:font="Symbol" w:char="F067"/>
            </w:r>
            <w:r>
              <w:t>-Cadin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79228D86" w14:textId="71D136D7" w:rsidR="00FB08E3" w:rsidRDefault="00FB08E3" w:rsidP="009C282F">
            <w:pPr>
              <w:jc w:val="center"/>
            </w:pPr>
          </w:p>
        </w:tc>
        <w:tc>
          <w:tcPr>
            <w:tcW w:w="1728" w:type="dxa"/>
          </w:tcPr>
          <w:p w14:paraId="3D9C44E4" w14:textId="77777777" w:rsidR="00BF627B" w:rsidRDefault="00BF627B" w:rsidP="009C282F">
            <w:pPr>
              <w:jc w:val="center"/>
            </w:pPr>
            <w:r>
              <w:rPr>
                <w:rFonts w:ascii="Segoe UI" w:hAnsi="Segoe UI" w:cs="Segoe UI"/>
                <w:color w:val="212121"/>
                <w:shd w:val="clear" w:color="auto" w:fill="FFFFFF"/>
              </w:rPr>
              <w:t>92313</w:t>
            </w:r>
          </w:p>
        </w:tc>
      </w:tr>
      <w:tr w:rsidR="00BF627B" w14:paraId="42BADD94" w14:textId="77777777" w:rsidTr="00C44C3C">
        <w:trPr>
          <w:trHeight w:val="76"/>
        </w:trPr>
        <w:tc>
          <w:tcPr>
            <w:tcW w:w="1240" w:type="dxa"/>
            <w:vMerge/>
          </w:tcPr>
          <w:p w14:paraId="6FACCA4F" w14:textId="77777777" w:rsidR="00BF627B" w:rsidRDefault="00BF627B" w:rsidP="009C282F">
            <w:pPr>
              <w:jc w:val="center"/>
            </w:pPr>
          </w:p>
        </w:tc>
        <w:tc>
          <w:tcPr>
            <w:tcW w:w="2363" w:type="dxa"/>
            <w:vMerge/>
          </w:tcPr>
          <w:p w14:paraId="52DA2292" w14:textId="77777777" w:rsidR="00BF627B" w:rsidRDefault="00BF627B" w:rsidP="009C282F">
            <w:pPr>
              <w:jc w:val="center"/>
            </w:pPr>
          </w:p>
        </w:tc>
        <w:tc>
          <w:tcPr>
            <w:tcW w:w="4245" w:type="dxa"/>
          </w:tcPr>
          <w:p w14:paraId="25062DB5" w14:textId="77777777" w:rsidR="00BF627B" w:rsidRDefault="00BF627B" w:rsidP="009C282F">
            <w:pPr>
              <w:jc w:val="center"/>
            </w:pPr>
            <w:r>
              <w:t>δ-Cadin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156D2E35" w14:textId="4B1FFBA8" w:rsidR="00FB08E3" w:rsidRDefault="00FB08E3" w:rsidP="009C282F">
            <w:pPr>
              <w:jc w:val="center"/>
            </w:pPr>
          </w:p>
        </w:tc>
        <w:tc>
          <w:tcPr>
            <w:tcW w:w="1728" w:type="dxa"/>
          </w:tcPr>
          <w:p w14:paraId="189261B3" w14:textId="77777777" w:rsidR="00BF627B" w:rsidRDefault="00BF627B" w:rsidP="009C282F">
            <w:pPr>
              <w:jc w:val="center"/>
            </w:pPr>
            <w:r>
              <w:rPr>
                <w:rFonts w:ascii="Segoe UI" w:hAnsi="Segoe UI" w:cs="Segoe UI"/>
                <w:color w:val="212121"/>
                <w:shd w:val="clear" w:color="auto" w:fill="FFFFFF"/>
              </w:rPr>
              <w:t>441005</w:t>
            </w:r>
          </w:p>
        </w:tc>
      </w:tr>
      <w:tr w:rsidR="00BF627B" w14:paraId="5986A2DF" w14:textId="77777777" w:rsidTr="00C44C3C">
        <w:trPr>
          <w:trHeight w:val="76"/>
        </w:trPr>
        <w:tc>
          <w:tcPr>
            <w:tcW w:w="1240" w:type="dxa"/>
            <w:vMerge/>
          </w:tcPr>
          <w:p w14:paraId="15D35088" w14:textId="77777777" w:rsidR="00BF627B" w:rsidRDefault="00BF627B" w:rsidP="009C282F">
            <w:pPr>
              <w:jc w:val="center"/>
            </w:pPr>
          </w:p>
        </w:tc>
        <w:tc>
          <w:tcPr>
            <w:tcW w:w="2363" w:type="dxa"/>
            <w:vMerge/>
          </w:tcPr>
          <w:p w14:paraId="66C53C1C" w14:textId="77777777" w:rsidR="00BF627B" w:rsidRDefault="00BF627B" w:rsidP="009C282F">
            <w:pPr>
              <w:jc w:val="center"/>
            </w:pPr>
          </w:p>
        </w:tc>
        <w:tc>
          <w:tcPr>
            <w:tcW w:w="4245" w:type="dxa"/>
          </w:tcPr>
          <w:p w14:paraId="1952DE2E" w14:textId="77777777" w:rsidR="00BF627B" w:rsidRDefault="00BF627B" w:rsidP="009C282F">
            <w:pPr>
              <w:jc w:val="center"/>
            </w:pPr>
            <w:r>
              <w:t>(Z)-</w:t>
            </w:r>
            <w:r>
              <w:sym w:font="Symbol" w:char="F067"/>
            </w:r>
            <w:r>
              <w:t>-Bisabol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379FDBAF" w14:textId="791442C8" w:rsidR="00FB08E3" w:rsidRDefault="00FB08E3" w:rsidP="009C282F">
            <w:pPr>
              <w:jc w:val="center"/>
            </w:pPr>
          </w:p>
        </w:tc>
        <w:tc>
          <w:tcPr>
            <w:tcW w:w="1728" w:type="dxa"/>
          </w:tcPr>
          <w:p w14:paraId="0ABB966E" w14:textId="77777777" w:rsidR="00BF627B" w:rsidRDefault="00BF627B" w:rsidP="009C282F">
            <w:pPr>
              <w:jc w:val="center"/>
            </w:pPr>
            <w:r>
              <w:rPr>
                <w:rFonts w:ascii="Segoe UI" w:hAnsi="Segoe UI" w:cs="Segoe UI"/>
                <w:color w:val="212121"/>
                <w:shd w:val="clear" w:color="auto" w:fill="FFFFFF"/>
              </w:rPr>
              <w:t>3033866</w:t>
            </w:r>
          </w:p>
        </w:tc>
      </w:tr>
      <w:tr w:rsidR="00BF627B" w14:paraId="1835EBE3" w14:textId="77777777" w:rsidTr="00C44C3C">
        <w:trPr>
          <w:trHeight w:val="76"/>
        </w:trPr>
        <w:tc>
          <w:tcPr>
            <w:tcW w:w="1240" w:type="dxa"/>
            <w:vMerge/>
          </w:tcPr>
          <w:p w14:paraId="1D232599" w14:textId="77777777" w:rsidR="00BF627B" w:rsidRDefault="00BF627B" w:rsidP="009C282F">
            <w:pPr>
              <w:jc w:val="center"/>
            </w:pPr>
          </w:p>
        </w:tc>
        <w:tc>
          <w:tcPr>
            <w:tcW w:w="2363" w:type="dxa"/>
            <w:vMerge/>
          </w:tcPr>
          <w:p w14:paraId="6866173A" w14:textId="77777777" w:rsidR="00BF627B" w:rsidRDefault="00BF627B" w:rsidP="009C282F">
            <w:pPr>
              <w:jc w:val="center"/>
            </w:pPr>
          </w:p>
        </w:tc>
        <w:tc>
          <w:tcPr>
            <w:tcW w:w="4245" w:type="dxa"/>
          </w:tcPr>
          <w:p w14:paraId="0F7E5DA9" w14:textId="77777777" w:rsidR="00BF627B" w:rsidRDefault="00BF627B" w:rsidP="009C282F">
            <w:pPr>
              <w:jc w:val="center"/>
            </w:pPr>
            <w:r>
              <w:t>α-Calacorene</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2F95F233" w14:textId="1B22575D" w:rsidR="00FB08E3" w:rsidRDefault="00FB08E3" w:rsidP="009C282F">
            <w:pPr>
              <w:jc w:val="center"/>
            </w:pPr>
          </w:p>
        </w:tc>
        <w:tc>
          <w:tcPr>
            <w:tcW w:w="1728" w:type="dxa"/>
          </w:tcPr>
          <w:p w14:paraId="2679581C" w14:textId="77777777" w:rsidR="00BF627B" w:rsidRDefault="00BF627B" w:rsidP="009C282F">
            <w:pPr>
              <w:jc w:val="center"/>
            </w:pPr>
            <w:r>
              <w:rPr>
                <w:rFonts w:ascii="Segoe UI" w:hAnsi="Segoe UI" w:cs="Segoe UI"/>
                <w:color w:val="212121"/>
                <w:shd w:val="clear" w:color="auto" w:fill="FFFFFF"/>
              </w:rPr>
              <w:t>12302243</w:t>
            </w:r>
          </w:p>
        </w:tc>
      </w:tr>
      <w:tr w:rsidR="00BF627B" w14:paraId="5EB9B7E8" w14:textId="77777777" w:rsidTr="00C44C3C">
        <w:trPr>
          <w:trHeight w:val="76"/>
        </w:trPr>
        <w:tc>
          <w:tcPr>
            <w:tcW w:w="1240" w:type="dxa"/>
            <w:vMerge/>
          </w:tcPr>
          <w:p w14:paraId="67A72267" w14:textId="77777777" w:rsidR="00BF627B" w:rsidRDefault="00BF627B" w:rsidP="009C282F">
            <w:pPr>
              <w:jc w:val="center"/>
            </w:pPr>
          </w:p>
        </w:tc>
        <w:tc>
          <w:tcPr>
            <w:tcW w:w="2363" w:type="dxa"/>
            <w:vMerge/>
          </w:tcPr>
          <w:p w14:paraId="11DFB970" w14:textId="77777777" w:rsidR="00BF627B" w:rsidRDefault="00BF627B" w:rsidP="009C282F">
            <w:pPr>
              <w:jc w:val="center"/>
            </w:pPr>
          </w:p>
        </w:tc>
        <w:tc>
          <w:tcPr>
            <w:tcW w:w="4245" w:type="dxa"/>
          </w:tcPr>
          <w:p w14:paraId="742736AA" w14:textId="77777777" w:rsidR="00BF627B" w:rsidRDefault="00BF627B" w:rsidP="009C282F">
            <w:pPr>
              <w:jc w:val="center"/>
            </w:pPr>
            <w:r>
              <w:t>Elemol</w:t>
            </w:r>
            <w:r w:rsidR="0037627B">
              <w:fldChar w:fldCharType="begin" w:fldLock="1"/>
            </w:r>
            <w:r w:rsidR="0037627B">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4ED9C65E" w14:textId="7DDBCBD2" w:rsidR="00FB08E3" w:rsidRDefault="00FB08E3" w:rsidP="009C282F">
            <w:pPr>
              <w:jc w:val="center"/>
            </w:pPr>
          </w:p>
        </w:tc>
        <w:tc>
          <w:tcPr>
            <w:tcW w:w="1728" w:type="dxa"/>
          </w:tcPr>
          <w:p w14:paraId="139BE555" w14:textId="77777777" w:rsidR="00BF627B" w:rsidRDefault="00BF627B" w:rsidP="009C282F">
            <w:pPr>
              <w:jc w:val="center"/>
            </w:pPr>
            <w:r>
              <w:rPr>
                <w:rFonts w:ascii="Segoe UI" w:hAnsi="Segoe UI" w:cs="Segoe UI"/>
                <w:color w:val="212121"/>
                <w:shd w:val="clear" w:color="auto" w:fill="FFFFFF"/>
              </w:rPr>
              <w:t>92138</w:t>
            </w:r>
          </w:p>
        </w:tc>
      </w:tr>
      <w:tr w:rsidR="00BF627B" w14:paraId="48CBD517" w14:textId="77777777" w:rsidTr="00C44C3C">
        <w:trPr>
          <w:trHeight w:val="76"/>
        </w:trPr>
        <w:tc>
          <w:tcPr>
            <w:tcW w:w="1240" w:type="dxa"/>
            <w:vMerge/>
          </w:tcPr>
          <w:p w14:paraId="15D12ACE" w14:textId="77777777" w:rsidR="00BF627B" w:rsidRDefault="00BF627B" w:rsidP="009C282F">
            <w:pPr>
              <w:jc w:val="center"/>
            </w:pPr>
          </w:p>
        </w:tc>
        <w:tc>
          <w:tcPr>
            <w:tcW w:w="2363" w:type="dxa"/>
            <w:vMerge/>
          </w:tcPr>
          <w:p w14:paraId="1463ED6A" w14:textId="77777777" w:rsidR="00BF627B" w:rsidRDefault="00BF627B" w:rsidP="009C282F">
            <w:pPr>
              <w:jc w:val="center"/>
            </w:pPr>
          </w:p>
        </w:tc>
        <w:tc>
          <w:tcPr>
            <w:tcW w:w="4245" w:type="dxa"/>
          </w:tcPr>
          <w:p w14:paraId="1C929815" w14:textId="77777777" w:rsidR="00BF627B" w:rsidRDefault="00BF627B" w:rsidP="009C282F">
            <w:pPr>
              <w:jc w:val="center"/>
            </w:pPr>
            <w:r>
              <w:t>Germacrene B</w:t>
            </w:r>
            <w:r w:rsidR="0037627B">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37627B">
              <w:fldChar w:fldCharType="separate"/>
            </w:r>
            <w:r w:rsidR="0037627B" w:rsidRPr="0037627B">
              <w:rPr>
                <w:noProof/>
                <w:vertAlign w:val="superscript"/>
              </w:rPr>
              <w:t>19</w:t>
            </w:r>
            <w:r w:rsidR="0037627B">
              <w:fldChar w:fldCharType="end"/>
            </w:r>
          </w:p>
          <w:p w14:paraId="5897C769" w14:textId="1F690FDF" w:rsidR="00FB08E3" w:rsidRDefault="00FB08E3" w:rsidP="009C282F">
            <w:pPr>
              <w:jc w:val="center"/>
            </w:pPr>
          </w:p>
        </w:tc>
        <w:tc>
          <w:tcPr>
            <w:tcW w:w="1728" w:type="dxa"/>
          </w:tcPr>
          <w:p w14:paraId="51C9E10F" w14:textId="77777777" w:rsidR="00BF627B" w:rsidRDefault="00BF627B" w:rsidP="009C282F">
            <w:pPr>
              <w:jc w:val="center"/>
            </w:pPr>
            <w:r>
              <w:rPr>
                <w:rFonts w:ascii="Segoe UI" w:hAnsi="Segoe UI" w:cs="Segoe UI"/>
                <w:color w:val="212121"/>
                <w:shd w:val="clear" w:color="auto" w:fill="FFFFFF"/>
              </w:rPr>
              <w:t>5281519</w:t>
            </w:r>
          </w:p>
        </w:tc>
      </w:tr>
      <w:tr w:rsidR="00BF627B" w14:paraId="5D578102" w14:textId="77777777" w:rsidTr="00C44C3C">
        <w:trPr>
          <w:trHeight w:val="76"/>
        </w:trPr>
        <w:tc>
          <w:tcPr>
            <w:tcW w:w="1240" w:type="dxa"/>
            <w:vMerge/>
          </w:tcPr>
          <w:p w14:paraId="4EBAA8A0" w14:textId="77777777" w:rsidR="00BF627B" w:rsidRDefault="00BF627B" w:rsidP="009C282F">
            <w:pPr>
              <w:jc w:val="center"/>
            </w:pPr>
          </w:p>
        </w:tc>
        <w:tc>
          <w:tcPr>
            <w:tcW w:w="2363" w:type="dxa"/>
            <w:vMerge/>
          </w:tcPr>
          <w:p w14:paraId="69E3D0B9" w14:textId="77777777" w:rsidR="00BF627B" w:rsidRDefault="00BF627B" w:rsidP="009C282F">
            <w:pPr>
              <w:jc w:val="center"/>
            </w:pPr>
          </w:p>
        </w:tc>
        <w:tc>
          <w:tcPr>
            <w:tcW w:w="4245" w:type="dxa"/>
          </w:tcPr>
          <w:p w14:paraId="5FC97765" w14:textId="77777777" w:rsidR="00BF627B" w:rsidRDefault="00BF627B" w:rsidP="009C282F">
            <w:pPr>
              <w:jc w:val="center"/>
            </w:pPr>
            <w:r>
              <w:t>(E)-Nerolidol</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63CB37CD" w14:textId="3EE12EB4" w:rsidR="00FB08E3" w:rsidRDefault="00FB08E3" w:rsidP="009C282F">
            <w:pPr>
              <w:jc w:val="center"/>
            </w:pPr>
          </w:p>
        </w:tc>
        <w:tc>
          <w:tcPr>
            <w:tcW w:w="1728" w:type="dxa"/>
          </w:tcPr>
          <w:p w14:paraId="06289136" w14:textId="77777777" w:rsidR="00BF627B" w:rsidRDefault="00BF627B" w:rsidP="009C282F">
            <w:pPr>
              <w:jc w:val="center"/>
            </w:pPr>
            <w:r>
              <w:rPr>
                <w:rFonts w:ascii="Segoe UI" w:hAnsi="Segoe UI" w:cs="Segoe UI"/>
                <w:color w:val="212121"/>
                <w:shd w:val="clear" w:color="auto" w:fill="FFFFFF"/>
              </w:rPr>
              <w:t>5284507</w:t>
            </w:r>
          </w:p>
        </w:tc>
      </w:tr>
      <w:tr w:rsidR="00BF627B" w14:paraId="651A193D" w14:textId="77777777" w:rsidTr="00C44C3C">
        <w:trPr>
          <w:trHeight w:val="76"/>
        </w:trPr>
        <w:tc>
          <w:tcPr>
            <w:tcW w:w="1240" w:type="dxa"/>
            <w:vMerge/>
          </w:tcPr>
          <w:p w14:paraId="00FD1301" w14:textId="77777777" w:rsidR="00BF627B" w:rsidRDefault="00BF627B" w:rsidP="009C282F">
            <w:pPr>
              <w:jc w:val="center"/>
            </w:pPr>
          </w:p>
        </w:tc>
        <w:tc>
          <w:tcPr>
            <w:tcW w:w="2363" w:type="dxa"/>
            <w:vMerge/>
          </w:tcPr>
          <w:p w14:paraId="07CEC8B6" w14:textId="77777777" w:rsidR="00BF627B" w:rsidRDefault="00BF627B" w:rsidP="009C282F">
            <w:pPr>
              <w:jc w:val="center"/>
            </w:pPr>
          </w:p>
        </w:tc>
        <w:tc>
          <w:tcPr>
            <w:tcW w:w="4245" w:type="dxa"/>
          </w:tcPr>
          <w:p w14:paraId="59F06938" w14:textId="77777777" w:rsidR="00BF627B" w:rsidRDefault="00BF627B" w:rsidP="009C282F">
            <w:pPr>
              <w:jc w:val="center"/>
            </w:pPr>
            <w:r>
              <w:t>(Z)-3-Hexen-1-ol, benzoate</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22F69C34" w14:textId="4EF64CE2" w:rsidR="00FB08E3" w:rsidRDefault="00FB08E3" w:rsidP="009C282F">
            <w:pPr>
              <w:jc w:val="center"/>
            </w:pPr>
          </w:p>
        </w:tc>
        <w:tc>
          <w:tcPr>
            <w:tcW w:w="1728" w:type="dxa"/>
          </w:tcPr>
          <w:p w14:paraId="69D32AB4" w14:textId="77777777" w:rsidR="00BF627B" w:rsidRDefault="00BF627B" w:rsidP="009C282F">
            <w:pPr>
              <w:jc w:val="center"/>
            </w:pPr>
            <w:r>
              <w:rPr>
                <w:rFonts w:ascii="Segoe UI" w:hAnsi="Segoe UI" w:cs="Segoe UI"/>
                <w:color w:val="212121"/>
                <w:shd w:val="clear" w:color="auto" w:fill="FFFFFF"/>
              </w:rPr>
              <w:t>5367706</w:t>
            </w:r>
          </w:p>
        </w:tc>
      </w:tr>
      <w:tr w:rsidR="00BF627B" w14:paraId="2BE26ECF" w14:textId="77777777" w:rsidTr="00C44C3C">
        <w:trPr>
          <w:trHeight w:val="76"/>
        </w:trPr>
        <w:tc>
          <w:tcPr>
            <w:tcW w:w="1240" w:type="dxa"/>
            <w:vMerge/>
          </w:tcPr>
          <w:p w14:paraId="3547133A" w14:textId="77777777" w:rsidR="00BF627B" w:rsidRDefault="00BF627B" w:rsidP="009C282F">
            <w:pPr>
              <w:jc w:val="center"/>
            </w:pPr>
          </w:p>
        </w:tc>
        <w:tc>
          <w:tcPr>
            <w:tcW w:w="2363" w:type="dxa"/>
            <w:vMerge/>
          </w:tcPr>
          <w:p w14:paraId="02B9584A" w14:textId="77777777" w:rsidR="00BF627B" w:rsidRDefault="00BF627B" w:rsidP="009C282F">
            <w:pPr>
              <w:jc w:val="center"/>
            </w:pPr>
          </w:p>
        </w:tc>
        <w:tc>
          <w:tcPr>
            <w:tcW w:w="4245" w:type="dxa"/>
          </w:tcPr>
          <w:p w14:paraId="0D6BDB0C" w14:textId="77777777" w:rsidR="00BF627B" w:rsidRDefault="00BF627B" w:rsidP="009C282F">
            <w:pPr>
              <w:jc w:val="center"/>
            </w:pPr>
            <w:r>
              <w:t>Spathulenol</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1B7CB58C" w14:textId="7701717E" w:rsidR="00FB08E3" w:rsidRDefault="00FB08E3" w:rsidP="009C282F">
            <w:pPr>
              <w:jc w:val="center"/>
            </w:pPr>
          </w:p>
        </w:tc>
        <w:tc>
          <w:tcPr>
            <w:tcW w:w="1728" w:type="dxa"/>
          </w:tcPr>
          <w:p w14:paraId="1A4D8B37" w14:textId="77777777" w:rsidR="00BF627B" w:rsidRDefault="00BF627B" w:rsidP="009C282F">
            <w:pPr>
              <w:jc w:val="center"/>
            </w:pPr>
            <w:r>
              <w:rPr>
                <w:rFonts w:ascii="Segoe UI" w:hAnsi="Segoe UI" w:cs="Segoe UI"/>
                <w:color w:val="212121"/>
                <w:shd w:val="clear" w:color="auto" w:fill="FFFFFF"/>
              </w:rPr>
              <w:t>92231</w:t>
            </w:r>
          </w:p>
        </w:tc>
      </w:tr>
      <w:tr w:rsidR="00BF627B" w14:paraId="34503D75" w14:textId="77777777" w:rsidTr="00C44C3C">
        <w:trPr>
          <w:trHeight w:val="76"/>
        </w:trPr>
        <w:tc>
          <w:tcPr>
            <w:tcW w:w="1240" w:type="dxa"/>
            <w:vMerge/>
          </w:tcPr>
          <w:p w14:paraId="28C1CD06" w14:textId="77777777" w:rsidR="00BF627B" w:rsidRDefault="00BF627B" w:rsidP="009C282F">
            <w:pPr>
              <w:jc w:val="center"/>
            </w:pPr>
          </w:p>
        </w:tc>
        <w:tc>
          <w:tcPr>
            <w:tcW w:w="2363" w:type="dxa"/>
            <w:vMerge/>
          </w:tcPr>
          <w:p w14:paraId="2DE32025" w14:textId="77777777" w:rsidR="00BF627B" w:rsidRDefault="00BF627B" w:rsidP="009C282F">
            <w:pPr>
              <w:jc w:val="center"/>
            </w:pPr>
          </w:p>
        </w:tc>
        <w:tc>
          <w:tcPr>
            <w:tcW w:w="4245" w:type="dxa"/>
          </w:tcPr>
          <w:p w14:paraId="28609A1E" w14:textId="77777777" w:rsidR="00BF627B" w:rsidRDefault="00BF627B" w:rsidP="009C282F">
            <w:pPr>
              <w:jc w:val="center"/>
            </w:pPr>
            <w:r>
              <w:t>Globulol</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7D54F16C" w14:textId="7DBF20F7" w:rsidR="00FB08E3" w:rsidRDefault="00FB08E3" w:rsidP="009C282F">
            <w:pPr>
              <w:jc w:val="center"/>
            </w:pPr>
          </w:p>
        </w:tc>
        <w:tc>
          <w:tcPr>
            <w:tcW w:w="1728" w:type="dxa"/>
          </w:tcPr>
          <w:p w14:paraId="3EBEAF1A" w14:textId="77777777" w:rsidR="00BF627B" w:rsidRDefault="00BF627B" w:rsidP="009C282F">
            <w:pPr>
              <w:jc w:val="center"/>
            </w:pPr>
            <w:r>
              <w:rPr>
                <w:rFonts w:ascii="Segoe UI" w:hAnsi="Segoe UI" w:cs="Segoe UI"/>
                <w:color w:val="212121"/>
                <w:shd w:val="clear" w:color="auto" w:fill="FFFFFF"/>
              </w:rPr>
              <w:t>12304985</w:t>
            </w:r>
          </w:p>
        </w:tc>
      </w:tr>
      <w:tr w:rsidR="00BF627B" w14:paraId="1FB71699" w14:textId="77777777" w:rsidTr="00C44C3C">
        <w:trPr>
          <w:trHeight w:val="76"/>
        </w:trPr>
        <w:tc>
          <w:tcPr>
            <w:tcW w:w="1240" w:type="dxa"/>
            <w:vMerge/>
          </w:tcPr>
          <w:p w14:paraId="05527026" w14:textId="77777777" w:rsidR="00BF627B" w:rsidRDefault="00BF627B" w:rsidP="009C282F">
            <w:pPr>
              <w:jc w:val="center"/>
            </w:pPr>
          </w:p>
        </w:tc>
        <w:tc>
          <w:tcPr>
            <w:tcW w:w="2363" w:type="dxa"/>
            <w:vMerge/>
          </w:tcPr>
          <w:p w14:paraId="46A50F96" w14:textId="77777777" w:rsidR="00BF627B" w:rsidRDefault="00BF627B" w:rsidP="009C282F">
            <w:pPr>
              <w:jc w:val="center"/>
            </w:pPr>
          </w:p>
        </w:tc>
        <w:tc>
          <w:tcPr>
            <w:tcW w:w="4245" w:type="dxa"/>
          </w:tcPr>
          <w:p w14:paraId="6F0586D9" w14:textId="77777777" w:rsidR="00BF627B" w:rsidRDefault="00BF627B" w:rsidP="009C282F">
            <w:pPr>
              <w:jc w:val="center"/>
            </w:pPr>
            <w:r>
              <w:t>Viridiflorol</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4553C6A8" w14:textId="1D054A71" w:rsidR="00FB08E3" w:rsidRDefault="00FB08E3" w:rsidP="009C282F">
            <w:pPr>
              <w:jc w:val="center"/>
            </w:pPr>
          </w:p>
        </w:tc>
        <w:tc>
          <w:tcPr>
            <w:tcW w:w="1728" w:type="dxa"/>
          </w:tcPr>
          <w:p w14:paraId="39F8FAB7" w14:textId="77777777" w:rsidR="00BF627B" w:rsidRDefault="00BF627B" w:rsidP="009C282F">
            <w:pPr>
              <w:jc w:val="center"/>
            </w:pPr>
            <w:r>
              <w:rPr>
                <w:rFonts w:ascii="Segoe UI" w:hAnsi="Segoe UI" w:cs="Segoe UI"/>
                <w:color w:val="212121"/>
                <w:shd w:val="clear" w:color="auto" w:fill="FFFFFF"/>
              </w:rPr>
              <w:t>11996452</w:t>
            </w:r>
          </w:p>
        </w:tc>
      </w:tr>
      <w:tr w:rsidR="00BF627B" w14:paraId="0845AE13" w14:textId="77777777" w:rsidTr="00C44C3C">
        <w:trPr>
          <w:trHeight w:val="76"/>
        </w:trPr>
        <w:tc>
          <w:tcPr>
            <w:tcW w:w="1240" w:type="dxa"/>
            <w:vMerge/>
          </w:tcPr>
          <w:p w14:paraId="4DEAB66F" w14:textId="77777777" w:rsidR="00BF627B" w:rsidRDefault="00BF627B" w:rsidP="009C282F">
            <w:pPr>
              <w:jc w:val="center"/>
            </w:pPr>
          </w:p>
        </w:tc>
        <w:tc>
          <w:tcPr>
            <w:tcW w:w="2363" w:type="dxa"/>
            <w:vMerge/>
          </w:tcPr>
          <w:p w14:paraId="4065ABC6" w14:textId="77777777" w:rsidR="00BF627B" w:rsidRDefault="00BF627B" w:rsidP="009C282F">
            <w:pPr>
              <w:jc w:val="center"/>
            </w:pPr>
          </w:p>
        </w:tc>
        <w:tc>
          <w:tcPr>
            <w:tcW w:w="4245" w:type="dxa"/>
          </w:tcPr>
          <w:p w14:paraId="7241188D" w14:textId="77777777" w:rsidR="00BF627B" w:rsidRDefault="00BF627B" w:rsidP="009C282F">
            <w:pPr>
              <w:jc w:val="center"/>
            </w:pPr>
            <w:r>
              <w:t>Isospathulenol</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177B908A" w14:textId="42131CB5" w:rsidR="00FB08E3" w:rsidRDefault="00FB08E3" w:rsidP="009C282F">
            <w:pPr>
              <w:jc w:val="center"/>
            </w:pPr>
          </w:p>
        </w:tc>
        <w:tc>
          <w:tcPr>
            <w:tcW w:w="1728" w:type="dxa"/>
          </w:tcPr>
          <w:p w14:paraId="7A64CE27" w14:textId="77777777" w:rsidR="00BF627B" w:rsidRDefault="00BF627B" w:rsidP="009C282F">
            <w:pPr>
              <w:jc w:val="center"/>
            </w:pPr>
            <w:r>
              <w:rPr>
                <w:rFonts w:ascii="Segoe UI" w:hAnsi="Segoe UI" w:cs="Segoe UI"/>
                <w:color w:val="212121"/>
                <w:shd w:val="clear" w:color="auto" w:fill="FFFFFF"/>
              </w:rPr>
              <w:t>14038848</w:t>
            </w:r>
          </w:p>
        </w:tc>
      </w:tr>
      <w:tr w:rsidR="00BF627B" w14:paraId="1712D205" w14:textId="77777777" w:rsidTr="00C44C3C">
        <w:trPr>
          <w:trHeight w:val="76"/>
        </w:trPr>
        <w:tc>
          <w:tcPr>
            <w:tcW w:w="1240" w:type="dxa"/>
            <w:vMerge/>
          </w:tcPr>
          <w:p w14:paraId="7433C4C6" w14:textId="77777777" w:rsidR="00BF627B" w:rsidRDefault="00BF627B" w:rsidP="009C282F">
            <w:pPr>
              <w:jc w:val="center"/>
            </w:pPr>
          </w:p>
        </w:tc>
        <w:tc>
          <w:tcPr>
            <w:tcW w:w="2363" w:type="dxa"/>
            <w:vMerge/>
          </w:tcPr>
          <w:p w14:paraId="0110D0C7" w14:textId="77777777" w:rsidR="00BF627B" w:rsidRDefault="00BF627B" w:rsidP="009C282F">
            <w:pPr>
              <w:jc w:val="center"/>
            </w:pPr>
          </w:p>
        </w:tc>
        <w:tc>
          <w:tcPr>
            <w:tcW w:w="4245" w:type="dxa"/>
          </w:tcPr>
          <w:p w14:paraId="3448503E" w14:textId="77777777" w:rsidR="00BF627B" w:rsidRDefault="00BF627B" w:rsidP="009C282F">
            <w:pPr>
              <w:jc w:val="center"/>
            </w:pPr>
            <w:r>
              <w:sym w:font="Symbol" w:char="F074"/>
            </w:r>
            <w:r>
              <w:t>-Muurolo</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7D2604AF" w14:textId="4657E065" w:rsidR="00FB08E3" w:rsidRDefault="00FB08E3" w:rsidP="009C282F">
            <w:pPr>
              <w:jc w:val="center"/>
            </w:pPr>
          </w:p>
        </w:tc>
        <w:tc>
          <w:tcPr>
            <w:tcW w:w="1728" w:type="dxa"/>
          </w:tcPr>
          <w:p w14:paraId="368E95BA" w14:textId="77777777" w:rsidR="00BF627B" w:rsidRDefault="00BF627B" w:rsidP="009C282F">
            <w:pPr>
              <w:jc w:val="center"/>
            </w:pPr>
            <w:r>
              <w:rPr>
                <w:rFonts w:ascii="Segoe UI" w:hAnsi="Segoe UI" w:cs="Segoe UI"/>
                <w:color w:val="212121"/>
                <w:shd w:val="clear" w:color="auto" w:fill="FFFFFF"/>
              </w:rPr>
              <w:t>3084331</w:t>
            </w:r>
          </w:p>
        </w:tc>
      </w:tr>
      <w:tr w:rsidR="00BF627B" w14:paraId="01D5FEB2" w14:textId="77777777" w:rsidTr="00C44C3C">
        <w:trPr>
          <w:trHeight w:val="76"/>
        </w:trPr>
        <w:tc>
          <w:tcPr>
            <w:tcW w:w="1240" w:type="dxa"/>
            <w:vMerge/>
          </w:tcPr>
          <w:p w14:paraId="480FCE4D" w14:textId="77777777" w:rsidR="00BF627B" w:rsidRDefault="00BF627B" w:rsidP="009C282F">
            <w:pPr>
              <w:jc w:val="center"/>
            </w:pPr>
          </w:p>
        </w:tc>
        <w:tc>
          <w:tcPr>
            <w:tcW w:w="2363" w:type="dxa"/>
            <w:vMerge/>
          </w:tcPr>
          <w:p w14:paraId="216A3A90" w14:textId="77777777" w:rsidR="00BF627B" w:rsidRDefault="00BF627B" w:rsidP="009C282F">
            <w:pPr>
              <w:jc w:val="center"/>
            </w:pPr>
          </w:p>
        </w:tc>
        <w:tc>
          <w:tcPr>
            <w:tcW w:w="4245" w:type="dxa"/>
          </w:tcPr>
          <w:p w14:paraId="5B51C596" w14:textId="77777777" w:rsidR="00BF627B" w:rsidRDefault="00BF627B" w:rsidP="009C282F">
            <w:pPr>
              <w:jc w:val="center"/>
            </w:pPr>
            <w:r>
              <w:t>α-Cadinol</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035570F2" w14:textId="553B3449" w:rsidR="00FB08E3" w:rsidRDefault="00FB08E3" w:rsidP="009C282F">
            <w:pPr>
              <w:jc w:val="center"/>
            </w:pPr>
          </w:p>
        </w:tc>
        <w:tc>
          <w:tcPr>
            <w:tcW w:w="1728" w:type="dxa"/>
          </w:tcPr>
          <w:p w14:paraId="7FDAA417" w14:textId="77777777" w:rsidR="00BF627B" w:rsidRDefault="00BF627B" w:rsidP="009C282F">
            <w:pPr>
              <w:jc w:val="center"/>
            </w:pPr>
            <w:r>
              <w:rPr>
                <w:rFonts w:ascii="Segoe UI" w:hAnsi="Segoe UI" w:cs="Segoe UI"/>
                <w:color w:val="212121"/>
                <w:shd w:val="clear" w:color="auto" w:fill="FFFFFF"/>
              </w:rPr>
              <w:t>10398656</w:t>
            </w:r>
          </w:p>
        </w:tc>
      </w:tr>
      <w:tr w:rsidR="00BF627B" w14:paraId="79BBD31C" w14:textId="77777777" w:rsidTr="00C44C3C">
        <w:trPr>
          <w:trHeight w:val="76"/>
        </w:trPr>
        <w:tc>
          <w:tcPr>
            <w:tcW w:w="1240" w:type="dxa"/>
            <w:vMerge/>
          </w:tcPr>
          <w:p w14:paraId="0998B248" w14:textId="77777777" w:rsidR="00BF627B" w:rsidRDefault="00BF627B" w:rsidP="009C282F">
            <w:pPr>
              <w:jc w:val="center"/>
            </w:pPr>
          </w:p>
        </w:tc>
        <w:tc>
          <w:tcPr>
            <w:tcW w:w="2363" w:type="dxa"/>
            <w:vMerge/>
          </w:tcPr>
          <w:p w14:paraId="41FC2FCD" w14:textId="77777777" w:rsidR="00BF627B" w:rsidRDefault="00BF627B" w:rsidP="009C282F">
            <w:pPr>
              <w:jc w:val="center"/>
            </w:pPr>
          </w:p>
        </w:tc>
        <w:tc>
          <w:tcPr>
            <w:tcW w:w="4245" w:type="dxa"/>
          </w:tcPr>
          <w:p w14:paraId="02C2AC6D" w14:textId="77777777" w:rsidR="00BF627B" w:rsidRDefault="00BF627B" w:rsidP="009C282F">
            <w:pPr>
              <w:jc w:val="center"/>
            </w:pPr>
            <w:r>
              <w:t>Vulgarol B</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tc>
        <w:tc>
          <w:tcPr>
            <w:tcW w:w="1728" w:type="dxa"/>
          </w:tcPr>
          <w:p w14:paraId="015D7771" w14:textId="77777777" w:rsidR="00BF627B" w:rsidRDefault="00BF627B" w:rsidP="009C282F">
            <w:pPr>
              <w:jc w:val="center"/>
            </w:pPr>
            <w:r>
              <w:rPr>
                <w:rFonts w:ascii="Segoe UI" w:hAnsi="Segoe UI" w:cs="Segoe UI"/>
                <w:color w:val="212121"/>
                <w:shd w:val="clear" w:color="auto" w:fill="FFFFFF"/>
              </w:rPr>
              <w:t>91748781</w:t>
            </w:r>
          </w:p>
        </w:tc>
      </w:tr>
      <w:tr w:rsidR="00BF627B" w14:paraId="24BD25F4" w14:textId="77777777" w:rsidTr="00C44C3C">
        <w:trPr>
          <w:trHeight w:val="76"/>
        </w:trPr>
        <w:tc>
          <w:tcPr>
            <w:tcW w:w="1240" w:type="dxa"/>
            <w:vMerge/>
          </w:tcPr>
          <w:p w14:paraId="359EDEB0" w14:textId="77777777" w:rsidR="00BF627B" w:rsidRDefault="00BF627B" w:rsidP="009C282F">
            <w:pPr>
              <w:jc w:val="center"/>
            </w:pPr>
          </w:p>
        </w:tc>
        <w:tc>
          <w:tcPr>
            <w:tcW w:w="2363" w:type="dxa"/>
            <w:vMerge/>
          </w:tcPr>
          <w:p w14:paraId="2AD1E6F9" w14:textId="77777777" w:rsidR="00BF627B" w:rsidRDefault="00BF627B" w:rsidP="009C282F">
            <w:pPr>
              <w:jc w:val="center"/>
            </w:pPr>
          </w:p>
        </w:tc>
        <w:tc>
          <w:tcPr>
            <w:tcW w:w="4245" w:type="dxa"/>
          </w:tcPr>
          <w:p w14:paraId="42989937" w14:textId="77777777" w:rsidR="00BF627B" w:rsidRDefault="00BF627B" w:rsidP="009C282F">
            <w:pPr>
              <w:jc w:val="center"/>
            </w:pPr>
            <w:r>
              <w:t>Cyclotetradecane</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51969A8C" w14:textId="6B15E900" w:rsidR="00FB08E3" w:rsidRDefault="00FB08E3" w:rsidP="009C282F">
            <w:pPr>
              <w:jc w:val="center"/>
            </w:pPr>
          </w:p>
        </w:tc>
        <w:tc>
          <w:tcPr>
            <w:tcW w:w="1728" w:type="dxa"/>
          </w:tcPr>
          <w:p w14:paraId="19B3E0A0" w14:textId="77777777" w:rsidR="00BF627B" w:rsidRDefault="00BF627B" w:rsidP="009C282F">
            <w:pPr>
              <w:jc w:val="center"/>
            </w:pPr>
            <w:r>
              <w:rPr>
                <w:rFonts w:ascii="Segoe UI" w:hAnsi="Segoe UI" w:cs="Segoe UI"/>
                <w:color w:val="212121"/>
                <w:shd w:val="clear" w:color="auto" w:fill="FFFFFF"/>
              </w:rPr>
              <w:t>67524</w:t>
            </w:r>
          </w:p>
        </w:tc>
      </w:tr>
      <w:tr w:rsidR="00BF627B" w14:paraId="78DD952A" w14:textId="77777777" w:rsidTr="00C44C3C">
        <w:trPr>
          <w:trHeight w:val="76"/>
        </w:trPr>
        <w:tc>
          <w:tcPr>
            <w:tcW w:w="1240" w:type="dxa"/>
            <w:vMerge/>
          </w:tcPr>
          <w:p w14:paraId="0765D497" w14:textId="77777777" w:rsidR="00BF627B" w:rsidRDefault="00BF627B" w:rsidP="009C282F">
            <w:pPr>
              <w:jc w:val="center"/>
            </w:pPr>
          </w:p>
        </w:tc>
        <w:tc>
          <w:tcPr>
            <w:tcW w:w="2363" w:type="dxa"/>
            <w:vMerge/>
          </w:tcPr>
          <w:p w14:paraId="68995B40" w14:textId="77777777" w:rsidR="00BF627B" w:rsidRDefault="00BF627B" w:rsidP="009C282F">
            <w:pPr>
              <w:jc w:val="center"/>
            </w:pPr>
          </w:p>
        </w:tc>
        <w:tc>
          <w:tcPr>
            <w:tcW w:w="4245" w:type="dxa"/>
          </w:tcPr>
          <w:p w14:paraId="2B725811" w14:textId="77777777" w:rsidR="00BF627B" w:rsidRDefault="00BF627B" w:rsidP="009C282F">
            <w:pPr>
              <w:jc w:val="center"/>
            </w:pPr>
            <w:r>
              <w:sym w:font="Symbol" w:char="F061"/>
            </w:r>
            <w:r>
              <w:t>-Bisabolol</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5E4EA181" w14:textId="733AA254" w:rsidR="00FB08E3" w:rsidRDefault="00FB08E3" w:rsidP="009C282F">
            <w:pPr>
              <w:jc w:val="center"/>
            </w:pPr>
          </w:p>
        </w:tc>
        <w:tc>
          <w:tcPr>
            <w:tcW w:w="1728" w:type="dxa"/>
          </w:tcPr>
          <w:p w14:paraId="0996CA5A" w14:textId="77777777" w:rsidR="00BF627B" w:rsidRDefault="00BF627B" w:rsidP="009C282F">
            <w:pPr>
              <w:jc w:val="center"/>
            </w:pPr>
            <w:r>
              <w:rPr>
                <w:rFonts w:ascii="Segoe UI" w:hAnsi="Segoe UI" w:cs="Segoe UI"/>
                <w:color w:val="212121"/>
                <w:shd w:val="clear" w:color="auto" w:fill="FFFFFF"/>
              </w:rPr>
              <w:t>442343</w:t>
            </w:r>
          </w:p>
        </w:tc>
      </w:tr>
      <w:tr w:rsidR="00BF627B" w14:paraId="56556C24" w14:textId="77777777" w:rsidTr="00C44C3C">
        <w:trPr>
          <w:trHeight w:val="76"/>
        </w:trPr>
        <w:tc>
          <w:tcPr>
            <w:tcW w:w="1240" w:type="dxa"/>
            <w:vMerge/>
          </w:tcPr>
          <w:p w14:paraId="67B06E7B" w14:textId="77777777" w:rsidR="00BF627B" w:rsidRDefault="00BF627B" w:rsidP="009C282F">
            <w:pPr>
              <w:jc w:val="center"/>
            </w:pPr>
          </w:p>
        </w:tc>
        <w:tc>
          <w:tcPr>
            <w:tcW w:w="2363" w:type="dxa"/>
            <w:vMerge/>
          </w:tcPr>
          <w:p w14:paraId="768B5932" w14:textId="77777777" w:rsidR="00BF627B" w:rsidRDefault="00BF627B" w:rsidP="009C282F">
            <w:pPr>
              <w:jc w:val="center"/>
            </w:pPr>
          </w:p>
        </w:tc>
        <w:tc>
          <w:tcPr>
            <w:tcW w:w="4245" w:type="dxa"/>
          </w:tcPr>
          <w:p w14:paraId="68B68F0E" w14:textId="77777777" w:rsidR="00BF627B" w:rsidRDefault="00BF627B" w:rsidP="009C282F">
            <w:pPr>
              <w:jc w:val="center"/>
            </w:pPr>
            <w:r>
              <w:t>Juniper camphor</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5AE9BE4F" w14:textId="5CA95F36" w:rsidR="00FB08E3" w:rsidRDefault="00FB08E3" w:rsidP="009C282F">
            <w:pPr>
              <w:jc w:val="center"/>
            </w:pPr>
          </w:p>
        </w:tc>
        <w:tc>
          <w:tcPr>
            <w:tcW w:w="1728" w:type="dxa"/>
          </w:tcPr>
          <w:p w14:paraId="5436D34F" w14:textId="77777777" w:rsidR="00BF627B" w:rsidRDefault="00BF627B" w:rsidP="009C282F">
            <w:pPr>
              <w:jc w:val="center"/>
            </w:pPr>
            <w:r>
              <w:rPr>
                <w:rFonts w:ascii="Segoe UI" w:hAnsi="Segoe UI" w:cs="Segoe UI"/>
                <w:color w:val="212121"/>
                <w:shd w:val="clear" w:color="auto" w:fill="FFFFFF"/>
              </w:rPr>
              <w:t>521214</w:t>
            </w:r>
          </w:p>
        </w:tc>
      </w:tr>
      <w:tr w:rsidR="00BF627B" w14:paraId="464D3709" w14:textId="77777777" w:rsidTr="00C44C3C">
        <w:trPr>
          <w:trHeight w:val="76"/>
        </w:trPr>
        <w:tc>
          <w:tcPr>
            <w:tcW w:w="1240" w:type="dxa"/>
            <w:vMerge/>
          </w:tcPr>
          <w:p w14:paraId="2622973E" w14:textId="77777777" w:rsidR="00BF627B" w:rsidRDefault="00BF627B" w:rsidP="009C282F">
            <w:pPr>
              <w:jc w:val="center"/>
            </w:pPr>
          </w:p>
        </w:tc>
        <w:tc>
          <w:tcPr>
            <w:tcW w:w="2363" w:type="dxa"/>
            <w:vMerge/>
          </w:tcPr>
          <w:p w14:paraId="1810EA29" w14:textId="77777777" w:rsidR="00BF627B" w:rsidRDefault="00BF627B" w:rsidP="009C282F">
            <w:pPr>
              <w:jc w:val="center"/>
            </w:pPr>
          </w:p>
        </w:tc>
        <w:tc>
          <w:tcPr>
            <w:tcW w:w="4245" w:type="dxa"/>
          </w:tcPr>
          <w:p w14:paraId="590034EC" w14:textId="77777777" w:rsidR="00BF627B" w:rsidRDefault="00BF627B" w:rsidP="009C282F">
            <w:pPr>
              <w:jc w:val="center"/>
            </w:pPr>
            <w:r>
              <w:t>Valerenol</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5BF3E90E" w14:textId="3E9AF044" w:rsidR="00FB08E3" w:rsidRDefault="00FB08E3" w:rsidP="009C282F">
            <w:pPr>
              <w:jc w:val="center"/>
            </w:pPr>
          </w:p>
        </w:tc>
        <w:tc>
          <w:tcPr>
            <w:tcW w:w="1728" w:type="dxa"/>
          </w:tcPr>
          <w:p w14:paraId="3740A6D6" w14:textId="77777777" w:rsidR="00BF627B" w:rsidRDefault="00BF627B" w:rsidP="009C282F">
            <w:pPr>
              <w:jc w:val="center"/>
            </w:pPr>
            <w:r>
              <w:rPr>
                <w:rFonts w:ascii="Segoe UI" w:hAnsi="Segoe UI" w:cs="Segoe UI"/>
                <w:color w:val="212121"/>
                <w:shd w:val="clear" w:color="auto" w:fill="FFFFFF"/>
              </w:rPr>
              <w:t>91699505</w:t>
            </w:r>
          </w:p>
        </w:tc>
      </w:tr>
      <w:tr w:rsidR="00BF627B" w14:paraId="03D4CD22" w14:textId="77777777" w:rsidTr="00C44C3C">
        <w:trPr>
          <w:trHeight w:val="76"/>
        </w:trPr>
        <w:tc>
          <w:tcPr>
            <w:tcW w:w="1240" w:type="dxa"/>
            <w:vMerge/>
          </w:tcPr>
          <w:p w14:paraId="1B451F33" w14:textId="77777777" w:rsidR="00BF627B" w:rsidRDefault="00BF627B" w:rsidP="009C282F">
            <w:pPr>
              <w:jc w:val="center"/>
            </w:pPr>
          </w:p>
        </w:tc>
        <w:tc>
          <w:tcPr>
            <w:tcW w:w="2363" w:type="dxa"/>
            <w:vMerge/>
          </w:tcPr>
          <w:p w14:paraId="45CAB394" w14:textId="77777777" w:rsidR="00BF627B" w:rsidRDefault="00BF627B" w:rsidP="009C282F">
            <w:pPr>
              <w:jc w:val="center"/>
            </w:pPr>
          </w:p>
        </w:tc>
        <w:tc>
          <w:tcPr>
            <w:tcW w:w="4245" w:type="dxa"/>
          </w:tcPr>
          <w:p w14:paraId="784F1D35" w14:textId="77777777" w:rsidR="00BF627B" w:rsidRDefault="00BF627B" w:rsidP="009C282F">
            <w:pPr>
              <w:jc w:val="center"/>
            </w:pPr>
            <w:r>
              <w:t>Farnesol</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0C581C9F" w14:textId="77FB21DD" w:rsidR="00FB08E3" w:rsidRDefault="00FB08E3" w:rsidP="009C282F">
            <w:pPr>
              <w:jc w:val="center"/>
            </w:pPr>
          </w:p>
        </w:tc>
        <w:tc>
          <w:tcPr>
            <w:tcW w:w="1728" w:type="dxa"/>
          </w:tcPr>
          <w:p w14:paraId="2B4EA9CC" w14:textId="77777777" w:rsidR="00BF627B" w:rsidRDefault="00BF627B" w:rsidP="009C282F">
            <w:pPr>
              <w:jc w:val="center"/>
            </w:pPr>
            <w:r>
              <w:rPr>
                <w:rFonts w:ascii="Segoe UI" w:hAnsi="Segoe UI" w:cs="Segoe UI"/>
                <w:color w:val="212121"/>
                <w:shd w:val="clear" w:color="auto" w:fill="FFFFFF"/>
              </w:rPr>
              <w:t>445070</w:t>
            </w:r>
          </w:p>
        </w:tc>
      </w:tr>
      <w:tr w:rsidR="00BF627B" w14:paraId="7E9E85BD" w14:textId="77777777" w:rsidTr="00C44C3C">
        <w:trPr>
          <w:trHeight w:val="76"/>
        </w:trPr>
        <w:tc>
          <w:tcPr>
            <w:tcW w:w="1240" w:type="dxa"/>
            <w:vMerge/>
          </w:tcPr>
          <w:p w14:paraId="15CE328C" w14:textId="77777777" w:rsidR="00BF627B" w:rsidRDefault="00BF627B" w:rsidP="009C282F">
            <w:pPr>
              <w:jc w:val="center"/>
            </w:pPr>
          </w:p>
        </w:tc>
        <w:tc>
          <w:tcPr>
            <w:tcW w:w="2363" w:type="dxa"/>
            <w:vMerge/>
          </w:tcPr>
          <w:p w14:paraId="2275EA3F" w14:textId="77777777" w:rsidR="00BF627B" w:rsidRDefault="00BF627B" w:rsidP="009C282F">
            <w:pPr>
              <w:jc w:val="center"/>
            </w:pPr>
          </w:p>
        </w:tc>
        <w:tc>
          <w:tcPr>
            <w:tcW w:w="4245" w:type="dxa"/>
          </w:tcPr>
          <w:p w14:paraId="0ED8AE53" w14:textId="77777777" w:rsidR="00BF627B" w:rsidRDefault="00BF627B" w:rsidP="009C282F">
            <w:pPr>
              <w:jc w:val="center"/>
            </w:pPr>
            <w:r>
              <w:t>Benzyl benzoate</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20A82E02" w14:textId="0E207943" w:rsidR="00FB08E3" w:rsidRDefault="00FB08E3" w:rsidP="009C282F">
            <w:pPr>
              <w:jc w:val="center"/>
            </w:pPr>
          </w:p>
        </w:tc>
        <w:tc>
          <w:tcPr>
            <w:tcW w:w="1728" w:type="dxa"/>
          </w:tcPr>
          <w:p w14:paraId="6EF9C243" w14:textId="77777777" w:rsidR="00BF627B" w:rsidRDefault="00BF627B" w:rsidP="009C282F">
            <w:pPr>
              <w:jc w:val="center"/>
            </w:pPr>
            <w:r>
              <w:rPr>
                <w:rFonts w:ascii="Segoe UI" w:hAnsi="Segoe UI" w:cs="Segoe UI"/>
                <w:color w:val="212121"/>
                <w:shd w:val="clear" w:color="auto" w:fill="FFFFFF"/>
              </w:rPr>
              <w:t>2345</w:t>
            </w:r>
          </w:p>
        </w:tc>
      </w:tr>
      <w:tr w:rsidR="00BF627B" w14:paraId="713E13C3" w14:textId="77777777" w:rsidTr="00C44C3C">
        <w:trPr>
          <w:trHeight w:val="384"/>
        </w:trPr>
        <w:tc>
          <w:tcPr>
            <w:tcW w:w="1240" w:type="dxa"/>
            <w:vMerge/>
          </w:tcPr>
          <w:p w14:paraId="227D982D" w14:textId="77777777" w:rsidR="00BF627B" w:rsidRDefault="00BF627B" w:rsidP="009C282F">
            <w:pPr>
              <w:jc w:val="center"/>
            </w:pPr>
          </w:p>
        </w:tc>
        <w:tc>
          <w:tcPr>
            <w:tcW w:w="2363" w:type="dxa"/>
            <w:vMerge/>
          </w:tcPr>
          <w:p w14:paraId="4743BB35" w14:textId="77777777" w:rsidR="00BF627B" w:rsidRDefault="00BF627B" w:rsidP="009C282F">
            <w:pPr>
              <w:jc w:val="center"/>
            </w:pPr>
          </w:p>
        </w:tc>
        <w:tc>
          <w:tcPr>
            <w:tcW w:w="4245" w:type="dxa"/>
          </w:tcPr>
          <w:p w14:paraId="206B6E89" w14:textId="77777777" w:rsidR="00BF627B" w:rsidRDefault="00BF627B" w:rsidP="009C282F">
            <w:pPr>
              <w:jc w:val="center"/>
            </w:pPr>
            <w:r>
              <w:sym w:font="Symbol" w:char="F062"/>
            </w:r>
            <w:r>
              <w:t>-Costol</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0C71B753" w14:textId="29A4555C" w:rsidR="00FB08E3" w:rsidRDefault="00FB08E3" w:rsidP="009C282F">
            <w:pPr>
              <w:jc w:val="center"/>
            </w:pPr>
          </w:p>
        </w:tc>
        <w:tc>
          <w:tcPr>
            <w:tcW w:w="1728" w:type="dxa"/>
          </w:tcPr>
          <w:p w14:paraId="0192A12E" w14:textId="77777777" w:rsidR="00BF627B" w:rsidRDefault="00BF627B" w:rsidP="009C282F">
            <w:pPr>
              <w:jc w:val="center"/>
            </w:pPr>
            <w:r>
              <w:rPr>
                <w:rFonts w:ascii="Segoe UI" w:hAnsi="Segoe UI" w:cs="Segoe UI"/>
                <w:color w:val="212121"/>
                <w:shd w:val="clear" w:color="auto" w:fill="FFFFFF"/>
              </w:rPr>
              <w:t>12304104</w:t>
            </w:r>
          </w:p>
        </w:tc>
      </w:tr>
      <w:tr w:rsidR="00BF627B" w14:paraId="6FE8D489" w14:textId="77777777" w:rsidTr="00C44C3C">
        <w:trPr>
          <w:trHeight w:val="379"/>
        </w:trPr>
        <w:tc>
          <w:tcPr>
            <w:tcW w:w="1240" w:type="dxa"/>
            <w:vMerge/>
          </w:tcPr>
          <w:p w14:paraId="75890691" w14:textId="77777777" w:rsidR="00BF627B" w:rsidRDefault="00BF627B" w:rsidP="009C282F">
            <w:pPr>
              <w:jc w:val="center"/>
            </w:pPr>
          </w:p>
        </w:tc>
        <w:tc>
          <w:tcPr>
            <w:tcW w:w="2363" w:type="dxa"/>
            <w:vMerge/>
          </w:tcPr>
          <w:p w14:paraId="24CDCF41" w14:textId="77777777" w:rsidR="00BF627B" w:rsidRDefault="00BF627B" w:rsidP="009C282F">
            <w:pPr>
              <w:jc w:val="center"/>
            </w:pPr>
          </w:p>
        </w:tc>
        <w:tc>
          <w:tcPr>
            <w:tcW w:w="4245" w:type="dxa"/>
          </w:tcPr>
          <w:p w14:paraId="3C1DE830" w14:textId="77777777" w:rsidR="00BF627B" w:rsidRDefault="000A4407" w:rsidP="009C282F">
            <w:pPr>
              <w:jc w:val="center"/>
            </w:pPr>
            <w:r>
              <w:t>6,10,14-Trimethyl-2-pentadecanone</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0694BDB8" w14:textId="547C3584" w:rsidR="00FB08E3" w:rsidRDefault="00FB08E3" w:rsidP="009C282F">
            <w:pPr>
              <w:jc w:val="center"/>
            </w:pPr>
          </w:p>
        </w:tc>
        <w:tc>
          <w:tcPr>
            <w:tcW w:w="1728" w:type="dxa"/>
          </w:tcPr>
          <w:p w14:paraId="133EEBCD" w14:textId="77777777" w:rsidR="00BF627B" w:rsidRDefault="000A4407" w:rsidP="009C282F">
            <w:pPr>
              <w:jc w:val="center"/>
            </w:pPr>
            <w:r>
              <w:rPr>
                <w:rFonts w:ascii="Segoe UI" w:hAnsi="Segoe UI" w:cs="Segoe UI"/>
                <w:color w:val="212121"/>
                <w:shd w:val="clear" w:color="auto" w:fill="FFFFFF"/>
              </w:rPr>
              <w:t>10408</w:t>
            </w:r>
          </w:p>
        </w:tc>
      </w:tr>
      <w:tr w:rsidR="00BF627B" w14:paraId="4ACE6066" w14:textId="77777777" w:rsidTr="00C44C3C">
        <w:trPr>
          <w:trHeight w:val="379"/>
        </w:trPr>
        <w:tc>
          <w:tcPr>
            <w:tcW w:w="1240" w:type="dxa"/>
            <w:vMerge/>
          </w:tcPr>
          <w:p w14:paraId="522E8D65" w14:textId="77777777" w:rsidR="00BF627B" w:rsidRDefault="00BF627B" w:rsidP="009C282F">
            <w:pPr>
              <w:jc w:val="center"/>
            </w:pPr>
          </w:p>
        </w:tc>
        <w:tc>
          <w:tcPr>
            <w:tcW w:w="2363" w:type="dxa"/>
            <w:vMerge/>
          </w:tcPr>
          <w:p w14:paraId="5EF33ED2" w14:textId="77777777" w:rsidR="00BF627B" w:rsidRDefault="00BF627B" w:rsidP="009C282F">
            <w:pPr>
              <w:jc w:val="center"/>
            </w:pPr>
          </w:p>
        </w:tc>
        <w:tc>
          <w:tcPr>
            <w:tcW w:w="4245" w:type="dxa"/>
          </w:tcPr>
          <w:p w14:paraId="49FE4563" w14:textId="77777777" w:rsidR="00BF627B" w:rsidRDefault="000A4407" w:rsidP="009C282F">
            <w:pPr>
              <w:jc w:val="center"/>
            </w:pPr>
            <w:r>
              <w:t>1,2-Benzenedicarboxylic acid</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34BDE40B" w14:textId="62614E1B" w:rsidR="00FB08E3" w:rsidRDefault="00FB08E3" w:rsidP="009C282F">
            <w:pPr>
              <w:jc w:val="center"/>
            </w:pPr>
          </w:p>
        </w:tc>
        <w:tc>
          <w:tcPr>
            <w:tcW w:w="1728" w:type="dxa"/>
          </w:tcPr>
          <w:p w14:paraId="73E24718" w14:textId="77777777" w:rsidR="00BF627B" w:rsidRDefault="000A4407" w:rsidP="009C282F">
            <w:pPr>
              <w:jc w:val="center"/>
            </w:pPr>
            <w:r>
              <w:rPr>
                <w:rFonts w:ascii="Segoe UI" w:hAnsi="Segoe UI" w:cs="Segoe UI"/>
                <w:color w:val="212121"/>
                <w:shd w:val="clear" w:color="auto" w:fill="FFFFFF"/>
              </w:rPr>
              <w:t>1017</w:t>
            </w:r>
          </w:p>
        </w:tc>
      </w:tr>
      <w:tr w:rsidR="00BF627B" w14:paraId="3B717DE3" w14:textId="77777777" w:rsidTr="00C44C3C">
        <w:trPr>
          <w:trHeight w:val="379"/>
        </w:trPr>
        <w:tc>
          <w:tcPr>
            <w:tcW w:w="1240" w:type="dxa"/>
            <w:vMerge/>
          </w:tcPr>
          <w:p w14:paraId="6A550C7B" w14:textId="77777777" w:rsidR="00BF627B" w:rsidRDefault="00BF627B" w:rsidP="009C282F">
            <w:pPr>
              <w:jc w:val="center"/>
            </w:pPr>
          </w:p>
        </w:tc>
        <w:tc>
          <w:tcPr>
            <w:tcW w:w="2363" w:type="dxa"/>
            <w:vMerge/>
          </w:tcPr>
          <w:p w14:paraId="5BCCCC4F" w14:textId="77777777" w:rsidR="00BF627B" w:rsidRDefault="00BF627B" w:rsidP="009C282F">
            <w:pPr>
              <w:jc w:val="center"/>
            </w:pPr>
          </w:p>
        </w:tc>
        <w:tc>
          <w:tcPr>
            <w:tcW w:w="4245" w:type="dxa"/>
          </w:tcPr>
          <w:p w14:paraId="5F16B5FF" w14:textId="77777777" w:rsidR="00BF627B" w:rsidRDefault="000A4407" w:rsidP="009C282F">
            <w:pPr>
              <w:jc w:val="center"/>
            </w:pPr>
            <w:r>
              <w:t>n-Hexadecanoic acid</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5AC6D5AE" w14:textId="3AB8D02A" w:rsidR="00FB08E3" w:rsidRDefault="00FB08E3" w:rsidP="009C282F">
            <w:pPr>
              <w:jc w:val="center"/>
            </w:pPr>
          </w:p>
        </w:tc>
        <w:tc>
          <w:tcPr>
            <w:tcW w:w="1728" w:type="dxa"/>
          </w:tcPr>
          <w:p w14:paraId="19004C08" w14:textId="77777777" w:rsidR="00BF627B" w:rsidRDefault="000A4407" w:rsidP="009C282F">
            <w:pPr>
              <w:jc w:val="center"/>
            </w:pPr>
            <w:r>
              <w:rPr>
                <w:rFonts w:ascii="Segoe UI" w:hAnsi="Segoe UI" w:cs="Segoe UI"/>
                <w:color w:val="212121"/>
                <w:shd w:val="clear" w:color="auto" w:fill="FFFFFF"/>
              </w:rPr>
              <w:t>985</w:t>
            </w:r>
          </w:p>
        </w:tc>
      </w:tr>
      <w:tr w:rsidR="00BF627B" w14:paraId="49D5F36B" w14:textId="77777777" w:rsidTr="00C44C3C">
        <w:trPr>
          <w:trHeight w:val="379"/>
        </w:trPr>
        <w:tc>
          <w:tcPr>
            <w:tcW w:w="1240" w:type="dxa"/>
            <w:vMerge/>
          </w:tcPr>
          <w:p w14:paraId="0BF74309" w14:textId="77777777" w:rsidR="00BF627B" w:rsidRDefault="00BF627B" w:rsidP="009C282F">
            <w:pPr>
              <w:jc w:val="center"/>
            </w:pPr>
          </w:p>
        </w:tc>
        <w:tc>
          <w:tcPr>
            <w:tcW w:w="2363" w:type="dxa"/>
            <w:vMerge/>
          </w:tcPr>
          <w:p w14:paraId="27D37462" w14:textId="77777777" w:rsidR="00BF627B" w:rsidRDefault="00BF627B" w:rsidP="009C282F">
            <w:pPr>
              <w:jc w:val="center"/>
            </w:pPr>
          </w:p>
        </w:tc>
        <w:tc>
          <w:tcPr>
            <w:tcW w:w="4245" w:type="dxa"/>
          </w:tcPr>
          <w:p w14:paraId="08502932" w14:textId="77777777" w:rsidR="00BF627B" w:rsidRDefault="000A4407" w:rsidP="009C282F">
            <w:pPr>
              <w:jc w:val="center"/>
            </w:pPr>
            <w:r>
              <w:t>Eicosane</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76248B58" w14:textId="0550D035" w:rsidR="00FB08E3" w:rsidRDefault="00FB08E3" w:rsidP="009C282F">
            <w:pPr>
              <w:jc w:val="center"/>
            </w:pPr>
          </w:p>
        </w:tc>
        <w:tc>
          <w:tcPr>
            <w:tcW w:w="1728" w:type="dxa"/>
          </w:tcPr>
          <w:p w14:paraId="7302B490" w14:textId="77777777" w:rsidR="00BF627B" w:rsidRDefault="000A4407" w:rsidP="009C282F">
            <w:pPr>
              <w:jc w:val="center"/>
            </w:pPr>
            <w:r>
              <w:rPr>
                <w:rFonts w:ascii="Segoe UI" w:hAnsi="Segoe UI" w:cs="Segoe UI"/>
                <w:color w:val="212121"/>
                <w:shd w:val="clear" w:color="auto" w:fill="FFFFFF"/>
              </w:rPr>
              <w:t>8222</w:t>
            </w:r>
          </w:p>
        </w:tc>
      </w:tr>
      <w:tr w:rsidR="00BF627B" w14:paraId="1425E8D0" w14:textId="77777777" w:rsidTr="00C44C3C">
        <w:trPr>
          <w:trHeight w:val="379"/>
        </w:trPr>
        <w:tc>
          <w:tcPr>
            <w:tcW w:w="1240" w:type="dxa"/>
            <w:vMerge/>
          </w:tcPr>
          <w:p w14:paraId="2FE83A7F" w14:textId="77777777" w:rsidR="00BF627B" w:rsidRDefault="00BF627B" w:rsidP="009C282F">
            <w:pPr>
              <w:jc w:val="center"/>
            </w:pPr>
          </w:p>
        </w:tc>
        <w:tc>
          <w:tcPr>
            <w:tcW w:w="2363" w:type="dxa"/>
            <w:vMerge/>
          </w:tcPr>
          <w:p w14:paraId="7B18DFD1" w14:textId="77777777" w:rsidR="00BF627B" w:rsidRDefault="00BF627B" w:rsidP="009C282F">
            <w:pPr>
              <w:jc w:val="center"/>
            </w:pPr>
          </w:p>
        </w:tc>
        <w:tc>
          <w:tcPr>
            <w:tcW w:w="4245" w:type="dxa"/>
          </w:tcPr>
          <w:p w14:paraId="3BE54F89" w14:textId="77777777" w:rsidR="00BF627B" w:rsidRDefault="000A4407" w:rsidP="009C282F">
            <w:pPr>
              <w:jc w:val="center"/>
            </w:pPr>
            <w:r>
              <w:t>(Z)-9-Octadecenamide</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044F5249" w14:textId="06490F87" w:rsidR="00FB08E3" w:rsidRDefault="00FB08E3" w:rsidP="009C282F">
            <w:pPr>
              <w:jc w:val="center"/>
            </w:pPr>
          </w:p>
        </w:tc>
        <w:tc>
          <w:tcPr>
            <w:tcW w:w="1728" w:type="dxa"/>
          </w:tcPr>
          <w:p w14:paraId="721469A6" w14:textId="77777777" w:rsidR="00BF627B" w:rsidRDefault="00031239" w:rsidP="009C282F">
            <w:pPr>
              <w:jc w:val="center"/>
            </w:pPr>
            <w:r>
              <w:rPr>
                <w:rFonts w:ascii="Segoe UI" w:hAnsi="Segoe UI" w:cs="Segoe UI"/>
                <w:color w:val="212121"/>
                <w:shd w:val="clear" w:color="auto" w:fill="FFFFFF"/>
              </w:rPr>
              <w:t>5283387</w:t>
            </w:r>
          </w:p>
        </w:tc>
      </w:tr>
      <w:tr w:rsidR="00BF627B" w14:paraId="5FF86D30" w14:textId="77777777" w:rsidTr="00C44C3C">
        <w:trPr>
          <w:trHeight w:val="379"/>
        </w:trPr>
        <w:tc>
          <w:tcPr>
            <w:tcW w:w="1240" w:type="dxa"/>
            <w:vMerge/>
          </w:tcPr>
          <w:p w14:paraId="0D612F6F" w14:textId="77777777" w:rsidR="00BF627B" w:rsidRDefault="00BF627B" w:rsidP="009C282F">
            <w:pPr>
              <w:jc w:val="center"/>
            </w:pPr>
          </w:p>
        </w:tc>
        <w:tc>
          <w:tcPr>
            <w:tcW w:w="2363" w:type="dxa"/>
            <w:vMerge/>
          </w:tcPr>
          <w:p w14:paraId="64656DD1" w14:textId="77777777" w:rsidR="00BF627B" w:rsidRDefault="00BF627B" w:rsidP="009C282F">
            <w:pPr>
              <w:jc w:val="center"/>
            </w:pPr>
          </w:p>
        </w:tc>
        <w:tc>
          <w:tcPr>
            <w:tcW w:w="4245" w:type="dxa"/>
          </w:tcPr>
          <w:p w14:paraId="2F25098B" w14:textId="77777777" w:rsidR="00BF627B" w:rsidRDefault="00031239" w:rsidP="009C282F">
            <w:pPr>
              <w:jc w:val="center"/>
            </w:pPr>
            <w:r>
              <w:t>Hexestrol</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2232E97B" w14:textId="67291C06" w:rsidR="00FB08E3" w:rsidRDefault="00FB08E3" w:rsidP="009C282F">
            <w:pPr>
              <w:jc w:val="center"/>
            </w:pPr>
          </w:p>
        </w:tc>
        <w:tc>
          <w:tcPr>
            <w:tcW w:w="1728" w:type="dxa"/>
          </w:tcPr>
          <w:p w14:paraId="1633E582" w14:textId="77777777" w:rsidR="00BF627B" w:rsidRDefault="00031239" w:rsidP="009C282F">
            <w:pPr>
              <w:jc w:val="center"/>
            </w:pPr>
            <w:r>
              <w:rPr>
                <w:rFonts w:ascii="Segoe UI" w:hAnsi="Segoe UI" w:cs="Segoe UI"/>
                <w:color w:val="212121"/>
                <w:shd w:val="clear" w:color="auto" w:fill="FFFFFF"/>
              </w:rPr>
              <w:t>3606</w:t>
            </w:r>
          </w:p>
        </w:tc>
      </w:tr>
      <w:tr w:rsidR="00BF627B" w14:paraId="44D3E0CF" w14:textId="77777777" w:rsidTr="00C44C3C">
        <w:trPr>
          <w:trHeight w:val="379"/>
        </w:trPr>
        <w:tc>
          <w:tcPr>
            <w:tcW w:w="1240" w:type="dxa"/>
            <w:vMerge/>
          </w:tcPr>
          <w:p w14:paraId="5881B6C8" w14:textId="77777777" w:rsidR="00BF627B" w:rsidRDefault="00BF627B" w:rsidP="009C282F">
            <w:pPr>
              <w:jc w:val="center"/>
            </w:pPr>
          </w:p>
        </w:tc>
        <w:tc>
          <w:tcPr>
            <w:tcW w:w="2363" w:type="dxa"/>
            <w:vMerge/>
          </w:tcPr>
          <w:p w14:paraId="034E0986" w14:textId="77777777" w:rsidR="00BF627B" w:rsidRDefault="00BF627B" w:rsidP="009C282F">
            <w:pPr>
              <w:jc w:val="center"/>
            </w:pPr>
          </w:p>
        </w:tc>
        <w:tc>
          <w:tcPr>
            <w:tcW w:w="4245" w:type="dxa"/>
          </w:tcPr>
          <w:p w14:paraId="052B86BA" w14:textId="77777777" w:rsidR="00BF627B" w:rsidRDefault="00031239" w:rsidP="009C282F">
            <w:pPr>
              <w:jc w:val="center"/>
            </w:pPr>
            <w:r>
              <w:t>Docosane</w:t>
            </w:r>
            <w:r w:rsidR="00E1142D">
              <w:fldChar w:fldCharType="begin" w:fldLock="1"/>
            </w:r>
            <w:r w:rsidR="00E1142D">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63D01E9D" w14:textId="3AEBDA89" w:rsidR="00FB08E3" w:rsidRDefault="00FB08E3" w:rsidP="009C282F">
            <w:pPr>
              <w:jc w:val="center"/>
            </w:pPr>
          </w:p>
        </w:tc>
        <w:tc>
          <w:tcPr>
            <w:tcW w:w="1728" w:type="dxa"/>
          </w:tcPr>
          <w:p w14:paraId="42334B13" w14:textId="77777777" w:rsidR="00BF627B" w:rsidRDefault="00031239" w:rsidP="009C282F">
            <w:pPr>
              <w:jc w:val="center"/>
            </w:pPr>
            <w:r>
              <w:rPr>
                <w:rFonts w:ascii="Segoe UI" w:hAnsi="Segoe UI" w:cs="Segoe UI"/>
                <w:color w:val="212121"/>
                <w:shd w:val="clear" w:color="auto" w:fill="FFFFFF"/>
              </w:rPr>
              <w:t>12405</w:t>
            </w:r>
          </w:p>
        </w:tc>
      </w:tr>
      <w:tr w:rsidR="00BF627B" w14:paraId="5DF7390C" w14:textId="77777777" w:rsidTr="00C44C3C">
        <w:trPr>
          <w:trHeight w:val="379"/>
        </w:trPr>
        <w:tc>
          <w:tcPr>
            <w:tcW w:w="1240" w:type="dxa"/>
            <w:vMerge/>
          </w:tcPr>
          <w:p w14:paraId="0F6434ED" w14:textId="77777777" w:rsidR="00BF627B" w:rsidRDefault="00BF627B" w:rsidP="009C282F">
            <w:pPr>
              <w:jc w:val="center"/>
            </w:pPr>
          </w:p>
        </w:tc>
        <w:tc>
          <w:tcPr>
            <w:tcW w:w="2363" w:type="dxa"/>
            <w:vMerge/>
          </w:tcPr>
          <w:p w14:paraId="124F25C4" w14:textId="77777777" w:rsidR="00BF627B" w:rsidRDefault="00BF627B" w:rsidP="009C282F">
            <w:pPr>
              <w:jc w:val="center"/>
            </w:pPr>
          </w:p>
        </w:tc>
        <w:tc>
          <w:tcPr>
            <w:tcW w:w="4245" w:type="dxa"/>
          </w:tcPr>
          <w:p w14:paraId="271A792A" w14:textId="77777777" w:rsidR="00BF627B" w:rsidRDefault="00031239" w:rsidP="009C282F">
            <w:pPr>
              <w:jc w:val="center"/>
            </w:pPr>
            <w:r>
              <w:t>Octadecanoic acid</w:t>
            </w:r>
            <w:r w:rsidR="00E1142D">
              <w:fldChar w:fldCharType="begin" w:fldLock="1"/>
            </w:r>
            <w:r w:rsidR="00D2333E">
              <w:instrText>ADDIN CSL_CITATION {"citationItems":[{"id":"ITEM-1","itemData":{"ISSN":"0717-7917","container-title":"Boletín Latinoamericano y del Caribe de Plantas Medicinales y Aromáticas","id":"ITEM-1","issue":"1","issued":{"date-parts":[["2015"]]},"page":"60-66","title":"Composition of essential oils from Euodia lepta (Spreng.) Merr and Euodia calophylla Guill., grown in Vietnam","type":"article-journal","volume":"14"},"uris":["http://www.mendeley.com/documents/?uuid=cb6ed05f-a8b1-4e30-8578-cbdb8fa146b0"]}],"mendeley":{"formattedCitation":"&lt;sup&gt;19&lt;/sup&gt;","plainTextFormattedCitation":"19","previouslyFormattedCitation":"&lt;sup&gt;19&lt;/sup&gt;"},"properties":{"noteIndex":0},"schema":"https://github.com/citation-style-language/schema/raw/master/csl-citation.json"}</w:instrText>
            </w:r>
            <w:r w:rsidR="00E1142D">
              <w:fldChar w:fldCharType="separate"/>
            </w:r>
            <w:r w:rsidR="00E1142D" w:rsidRPr="00E1142D">
              <w:rPr>
                <w:noProof/>
                <w:vertAlign w:val="superscript"/>
              </w:rPr>
              <w:t>19</w:t>
            </w:r>
            <w:r w:rsidR="00E1142D">
              <w:fldChar w:fldCharType="end"/>
            </w:r>
          </w:p>
          <w:p w14:paraId="0168967D" w14:textId="71DC2F96" w:rsidR="00FB08E3" w:rsidRDefault="00FB08E3" w:rsidP="009C282F">
            <w:pPr>
              <w:jc w:val="center"/>
            </w:pPr>
          </w:p>
        </w:tc>
        <w:tc>
          <w:tcPr>
            <w:tcW w:w="1728" w:type="dxa"/>
          </w:tcPr>
          <w:p w14:paraId="2461FB6D" w14:textId="77777777" w:rsidR="00BF627B" w:rsidRDefault="00031239" w:rsidP="009C282F">
            <w:pPr>
              <w:jc w:val="center"/>
            </w:pPr>
            <w:r>
              <w:rPr>
                <w:rFonts w:ascii="Segoe UI" w:hAnsi="Segoe UI" w:cs="Segoe UI"/>
                <w:color w:val="212121"/>
                <w:shd w:val="clear" w:color="auto" w:fill="FFFFFF"/>
              </w:rPr>
              <w:t>5281</w:t>
            </w:r>
          </w:p>
        </w:tc>
      </w:tr>
      <w:tr w:rsidR="000F6376" w14:paraId="1D2B3746" w14:textId="77777777" w:rsidTr="00C44C3C">
        <w:trPr>
          <w:trHeight w:val="356"/>
        </w:trPr>
        <w:tc>
          <w:tcPr>
            <w:tcW w:w="1240" w:type="dxa"/>
            <w:vMerge w:val="restart"/>
          </w:tcPr>
          <w:p w14:paraId="70546C64" w14:textId="2DDABDAC" w:rsidR="000F6376" w:rsidRDefault="00902E7F" w:rsidP="009C282F">
            <w:pPr>
              <w:jc w:val="center"/>
            </w:pPr>
            <w:r>
              <w:t>10.</w:t>
            </w:r>
          </w:p>
        </w:tc>
        <w:tc>
          <w:tcPr>
            <w:tcW w:w="2363" w:type="dxa"/>
            <w:vMerge w:val="restart"/>
          </w:tcPr>
          <w:p w14:paraId="71CF378E" w14:textId="4EBDC176" w:rsidR="000F6376" w:rsidRDefault="000F6376" w:rsidP="009C282F">
            <w:pPr>
              <w:jc w:val="center"/>
            </w:pPr>
            <w:r w:rsidRPr="00FB08E3">
              <w:rPr>
                <w:i/>
                <w:iCs/>
              </w:rPr>
              <w:t>Evodia rutaecarpa</w:t>
            </w:r>
            <w:r>
              <w:t xml:space="preserve"> (A. Juss.) Benth.</w:t>
            </w:r>
          </w:p>
        </w:tc>
        <w:tc>
          <w:tcPr>
            <w:tcW w:w="4245" w:type="dxa"/>
          </w:tcPr>
          <w:p w14:paraId="666A681D" w14:textId="77777777" w:rsidR="000F6376" w:rsidRDefault="000F6376" w:rsidP="009C282F">
            <w:pPr>
              <w:jc w:val="center"/>
            </w:pPr>
            <w:r>
              <w:t>Dehydroevodiamine</w:t>
            </w:r>
            <w:r w:rsidR="00D2333E">
              <w:fldChar w:fldCharType="begin" w:fldLock="1"/>
            </w:r>
            <w:r w:rsidR="00D2333E">
              <w:instrText>ADDIN CSL_CITATION {"citationItems":[{"id":"ITEM-1","itemData":{"DOI":"10.1155/2016/4218967","ISSN":"20908873","abstract":"Evodia rutaecarpa (Juss.) Benth. (Rutaceae) dried ripe fruit is used for dispelling colds, soothing liver, and analgesia. Pharmacological research has proved that alkaloids are the main active ingredients of E. rutaecarpa. This study aimed to rapidly classify and identify the alkaloids constituents of E. rutaecarpa by using UPLC-Q-TOF-MS coupled with diagnostic fragments. Furthermore, the effects of the material base of E. rutaecarpa bioactive ingredients in vivo were examined such that the transitional components in the blood of rats intragastrically given E. rutaecarpa were analyzed and identified. In this study, the type of alcohol extraction of E. rutaecarpa and the corresponding blood sample were used for the analysis by UPLC-Q-TOF-MS in positive ion mode. After reviewing much of the literature and collected information on the fragments, we obtained some diagnostic fragments of the alkaloids. Combining the diagnostic fragments with the technology of UPLC-Q-TOF-MS, we identified the compounds of E. rutaecarpa and blood samples and compared the ion fragment information with that of the alkaloids in E. rutaecarpa. A total of 17 alkaloids components and 6 blood components were identified. The proposed method was rapid, accurate, and sensitive. Therefore, this technique can reliably and practically analyze the chemical constituents in traditional Chinese medicine (TCM).","author":[{"dropping-particle":"","family":"Yang","given":"Shenshen","non-dropping-particle":"","parse-names":false,"suffix":""},{"dropping-particle":"","family":"Tian","given":"Meng","non-dropping-particle":"","parse-names":false,"suffix":""},{"dropping-particle":"","family":"Yuan","given":"Lei","non-dropping-particle":"","parse-names":false,"suffix":""},{"dropping-particle":"","family":"Deng","given":"Haoyue","non-dropping-particle":"","parse-names":false,"suffix":""},{"dropping-particle":"","family":"Wang","given":"Lei","non-dropping-particle":"","parse-names":false,"suffix":""},{"dropping-particle":"","family":"Li","given":"Aizhu","non-dropping-particle":"","parse-names":false,"suffix":""},{"dropping-particle":"","family":"Hou","given":"Zhiguo","non-dropping-particle":"","parse-names":false,"suffix":""},{"dropping-particle":"","family":"Li","given":"Yubo","non-dropping-particle":"","parse-names":false,"suffix":""},{"dropping-particle":"","family":"Zhang","given":"Yanjun","non-dropping-particle":"","parse-names":false,"suffix":""}],"container-title":"Journal of Analytical Methods in Chemistry","id":"ITEM-1","issued":{"date-parts":[["2016"]]},"title":"Analysis of E. rutaecarpa Alkaloids Constituents In Vitro and In Vivo by UPLC-Q-TOF-MS Combined with Diagnostic Fragment","type":"article-journal","volume":"2016"},"uris":["http://www.mendeley.com/documents/?uuid=089d41cb-f614-4f4b-bea6-648567f82cef"]}],"mendeley":{"formattedCitation":"&lt;sup&gt;20&lt;/sup&gt;","plainTextFormattedCitation":"20","previouslyFormattedCitation":"&lt;sup&gt;20&lt;/sup&gt;"},"properties":{"noteIndex":0},"schema":"https://github.com/citation-style-language/schema/raw/master/csl-citation.json"}</w:instrText>
            </w:r>
            <w:r w:rsidR="00D2333E">
              <w:fldChar w:fldCharType="separate"/>
            </w:r>
            <w:r w:rsidR="00D2333E" w:rsidRPr="00D2333E">
              <w:rPr>
                <w:noProof/>
                <w:vertAlign w:val="superscript"/>
              </w:rPr>
              <w:t>20</w:t>
            </w:r>
            <w:r w:rsidR="00D2333E">
              <w:fldChar w:fldCharType="end"/>
            </w:r>
          </w:p>
          <w:p w14:paraId="35932CE9" w14:textId="60B3A268" w:rsidR="00FB08E3" w:rsidRDefault="00FB08E3" w:rsidP="009C282F">
            <w:pPr>
              <w:jc w:val="center"/>
            </w:pPr>
          </w:p>
        </w:tc>
        <w:tc>
          <w:tcPr>
            <w:tcW w:w="1728" w:type="dxa"/>
          </w:tcPr>
          <w:p w14:paraId="6A2EB6E4" w14:textId="77777777" w:rsidR="000F6376" w:rsidRDefault="000F6376" w:rsidP="009C282F">
            <w:pPr>
              <w:jc w:val="center"/>
            </w:pPr>
            <w:r>
              <w:rPr>
                <w:rFonts w:ascii="Segoe UI" w:hAnsi="Segoe UI" w:cs="Segoe UI"/>
                <w:color w:val="212121"/>
                <w:shd w:val="clear" w:color="auto" w:fill="FFFFFF"/>
              </w:rPr>
              <w:t>9817839</w:t>
            </w:r>
          </w:p>
        </w:tc>
      </w:tr>
      <w:tr w:rsidR="000F6376" w14:paraId="4CD48095" w14:textId="77777777" w:rsidTr="00C44C3C">
        <w:trPr>
          <w:trHeight w:val="341"/>
        </w:trPr>
        <w:tc>
          <w:tcPr>
            <w:tcW w:w="1240" w:type="dxa"/>
            <w:vMerge/>
          </w:tcPr>
          <w:p w14:paraId="1DF4483B" w14:textId="77777777" w:rsidR="000F6376" w:rsidRDefault="000F6376" w:rsidP="009C282F">
            <w:pPr>
              <w:jc w:val="center"/>
            </w:pPr>
          </w:p>
        </w:tc>
        <w:tc>
          <w:tcPr>
            <w:tcW w:w="2363" w:type="dxa"/>
            <w:vMerge/>
          </w:tcPr>
          <w:p w14:paraId="3F83C411" w14:textId="77777777" w:rsidR="000F6376" w:rsidRDefault="000F6376" w:rsidP="009C282F">
            <w:pPr>
              <w:jc w:val="center"/>
            </w:pPr>
          </w:p>
        </w:tc>
        <w:tc>
          <w:tcPr>
            <w:tcW w:w="4245" w:type="dxa"/>
          </w:tcPr>
          <w:p w14:paraId="12361737" w14:textId="77777777" w:rsidR="000F6376" w:rsidRDefault="000F6376" w:rsidP="009C282F">
            <w:pPr>
              <w:jc w:val="center"/>
            </w:pPr>
            <w:r>
              <w:t>Evodiamine</w:t>
            </w:r>
            <w:r w:rsidR="00D2333E">
              <w:fldChar w:fldCharType="begin" w:fldLock="1"/>
            </w:r>
            <w:r w:rsidR="00D2333E">
              <w:instrText>ADDIN CSL_CITATION {"citationItems":[{"id":"ITEM-1","itemData":{"DOI":"10.1155/2016/4218967","ISSN":"20908873","abstract":"Evodia rutaecarpa (Juss.) Benth. (Rutaceae) dried ripe fruit is used for dispelling colds, soothing liver, and analgesia. Pharmacological research has proved that alkaloids are the main active ingredients of E. rutaecarpa. This study aimed to rapidly classify and identify the alkaloids constituents of E. rutaecarpa by using UPLC-Q-TOF-MS coupled with diagnostic fragments. Furthermore, the effects of the material base of E. rutaecarpa bioactive ingredients in vivo were examined such that the transitional components in the blood of rats intragastrically given E. rutaecarpa were analyzed and identified. In this study, the type of alcohol extraction of E. rutaecarpa and the corresponding blood sample were used for the analysis by UPLC-Q-TOF-MS in positive ion mode. After reviewing much of the literature and collected information on the fragments, we obtained some diagnostic fragments of the alkaloids. Combining the diagnostic fragments with the technology of UPLC-Q-TOF-MS, we identified the compounds of E. rutaecarpa and blood samples and compared the ion fragment information with that of the alkaloids in E. rutaecarpa. A total of 17 alkaloids components and 6 blood components were identified. The proposed method was rapid, accurate, and sensitive. Therefore, this technique can reliably and practically analyze the chemical constituents in traditional Chinese medicine (TCM).","author":[{"dropping-particle":"","family":"Yang","given":"Shenshen","non-dropping-particle":"","parse-names":false,"suffix":""},{"dropping-particle":"","family":"Tian","given":"Meng","non-dropping-particle":"","parse-names":false,"suffix":""},{"dropping-particle":"","family":"Yuan","given":"Lei","non-dropping-particle":"","parse-names":false,"suffix":""},{"dropping-particle":"","family":"Deng","given":"Haoyue","non-dropping-particle":"","parse-names":false,"suffix":""},{"dropping-particle":"","family":"Wang","given":"Lei","non-dropping-particle":"","parse-names":false,"suffix":""},{"dropping-particle":"","family":"Li","given":"Aizhu","non-dropping-particle":"","parse-names":false,"suffix":""},{"dropping-particle":"","family":"Hou","given":"Zhiguo","non-dropping-particle":"","parse-names":false,"suffix":""},{"dropping-particle":"","family":"Li","given":"Yubo","non-dropping-particle":"","parse-names":false,"suffix":""},{"dropping-particle":"","family":"Zhang","given":"Yanjun","non-dropping-particle":"","parse-names":false,"suffix":""}],"container-title":"Journal of Analytical Methods in Chemistry","id":"ITEM-1","issued":{"date-parts":[["2016"]]},"title":"Analysis of E. rutaecarpa Alkaloids Constituents In Vitro and In Vivo by UPLC-Q-TOF-MS Combined with Diagnostic Fragment","type":"article-journal","volume":"2016"},"uris":["http://www.mendeley.com/documents/?uuid=089d41cb-f614-4f4b-bea6-648567f82cef"]}],"mendeley":{"formattedCitation":"&lt;sup&gt;20&lt;/sup&gt;","plainTextFormattedCitation":"20","previouslyFormattedCitation":"&lt;sup&gt;20&lt;/sup&gt;"},"properties":{"noteIndex":0},"schema":"https://github.com/citation-style-language/schema/raw/master/csl-citation.json"}</w:instrText>
            </w:r>
            <w:r w:rsidR="00D2333E">
              <w:fldChar w:fldCharType="separate"/>
            </w:r>
            <w:r w:rsidR="00D2333E" w:rsidRPr="00D2333E">
              <w:rPr>
                <w:noProof/>
                <w:vertAlign w:val="superscript"/>
              </w:rPr>
              <w:t>20</w:t>
            </w:r>
            <w:r w:rsidR="00D2333E">
              <w:fldChar w:fldCharType="end"/>
            </w:r>
          </w:p>
          <w:p w14:paraId="3D05A8B4" w14:textId="1B2915CD" w:rsidR="00FB08E3" w:rsidRDefault="00FB08E3" w:rsidP="009C282F">
            <w:pPr>
              <w:jc w:val="center"/>
            </w:pPr>
          </w:p>
        </w:tc>
        <w:tc>
          <w:tcPr>
            <w:tcW w:w="1728" w:type="dxa"/>
          </w:tcPr>
          <w:p w14:paraId="1D25C3C8" w14:textId="77777777" w:rsidR="000F6376" w:rsidRDefault="000F6376" w:rsidP="009C282F">
            <w:pPr>
              <w:jc w:val="center"/>
            </w:pPr>
            <w:r>
              <w:rPr>
                <w:rFonts w:ascii="Segoe UI" w:hAnsi="Segoe UI" w:cs="Segoe UI"/>
                <w:color w:val="212121"/>
                <w:shd w:val="clear" w:color="auto" w:fill="FFFFFF"/>
              </w:rPr>
              <w:t>442088</w:t>
            </w:r>
          </w:p>
        </w:tc>
      </w:tr>
      <w:tr w:rsidR="000F6376" w14:paraId="33ED70AA" w14:textId="77777777" w:rsidTr="00C44C3C">
        <w:trPr>
          <w:trHeight w:val="341"/>
        </w:trPr>
        <w:tc>
          <w:tcPr>
            <w:tcW w:w="1240" w:type="dxa"/>
            <w:vMerge/>
          </w:tcPr>
          <w:p w14:paraId="0F55C56C" w14:textId="77777777" w:rsidR="000F6376" w:rsidRDefault="000F6376" w:rsidP="009C282F">
            <w:pPr>
              <w:jc w:val="center"/>
            </w:pPr>
          </w:p>
        </w:tc>
        <w:tc>
          <w:tcPr>
            <w:tcW w:w="2363" w:type="dxa"/>
            <w:vMerge/>
          </w:tcPr>
          <w:p w14:paraId="68838C49" w14:textId="77777777" w:rsidR="000F6376" w:rsidRDefault="000F6376" w:rsidP="009C282F">
            <w:pPr>
              <w:jc w:val="center"/>
            </w:pPr>
          </w:p>
        </w:tc>
        <w:tc>
          <w:tcPr>
            <w:tcW w:w="4245" w:type="dxa"/>
          </w:tcPr>
          <w:p w14:paraId="75CFC9AF" w14:textId="77777777" w:rsidR="000F6376" w:rsidRDefault="000F6376" w:rsidP="009C282F">
            <w:pPr>
              <w:jc w:val="center"/>
            </w:pPr>
            <w:r>
              <w:t>Rutaecarpine</w:t>
            </w:r>
            <w:r w:rsidR="00D2333E">
              <w:fldChar w:fldCharType="begin" w:fldLock="1"/>
            </w:r>
            <w:r w:rsidR="00D2333E">
              <w:instrText>ADDIN CSL_CITATION {"citationItems":[{"id":"ITEM-1","itemData":{"DOI":"10.1155/2016/4218967","ISSN":"20908873","abstract":"Evodia rutaecarpa (Juss.) Benth. (Rutaceae) dried ripe fruit is used for dispelling colds, soothing liver, and analgesia. Pharmacological research has proved that alkaloids are the main active ingredients of E. rutaecarpa. This study aimed to rapidly classify and identify the alkaloids constituents of E. rutaecarpa by using UPLC-Q-TOF-MS coupled with diagnostic fragments. Furthermore, the effects of the material base of E. rutaecarpa bioactive ingredients in vivo were examined such that the transitional components in the blood of rats intragastrically given E. rutaecarpa were analyzed and identified. In this study, the type of alcohol extraction of E. rutaecarpa and the corresponding blood sample were used for the analysis by UPLC-Q-TOF-MS in positive ion mode. After reviewing much of the literature and collected information on the fragments, we obtained some diagnostic fragments of the alkaloids. Combining the diagnostic fragments with the technology of UPLC-Q-TOF-MS, we identified the compounds of E. rutaecarpa and blood samples and compared the ion fragment information with that of the alkaloids in E. rutaecarpa. A total of 17 alkaloids components and 6 blood components were identified. The proposed method was rapid, accurate, and sensitive. Therefore, this technique can reliably and practically analyze the chemical constituents in traditional Chinese medicine (TCM).","author":[{"dropping-particle":"","family":"Yang","given":"Shenshen","non-dropping-particle":"","parse-names":false,"suffix":""},{"dropping-particle":"","family":"Tian","given":"Meng","non-dropping-particle":"","parse-names":false,"suffix":""},{"dropping-particle":"","family":"Yuan","given":"Lei","non-dropping-particle":"","parse-names":false,"suffix":""},{"dropping-particle":"","family":"Deng","given":"Haoyue","non-dropping-particle":"","parse-names":false,"suffix":""},{"dropping-particle":"","family":"Wang","given":"Lei","non-dropping-particle":"","parse-names":false,"suffix":""},{"dropping-particle":"","family":"Li","given":"Aizhu","non-dropping-particle":"","parse-names":false,"suffix":""},{"dropping-particle":"","family":"Hou","given":"Zhiguo","non-dropping-particle":"","parse-names":false,"suffix":""},{"dropping-particle":"","family":"Li","given":"Yubo","non-dropping-particle":"","parse-names":false,"suffix":""},{"dropping-particle":"","family":"Zhang","given":"Yanjun","non-dropping-particle":"","parse-names":false,"suffix":""}],"container-title":"Journal of Analytical Methods in Chemistry","id":"ITEM-1","issued":{"date-parts":[["2016"]]},"title":"Analysis of E. rutaecarpa Alkaloids Constituents In Vitro and In Vivo by UPLC-Q-TOF-MS Combined with Diagnostic Fragment","type":"article-journal","volume":"2016"},"uris":["http://www.mendeley.com/documents/?uuid=089d41cb-f614-4f4b-bea6-648567f82cef"]}],"mendeley":{"formattedCitation":"&lt;sup&gt;20&lt;/sup&gt;","plainTextFormattedCitation":"20","previouslyFormattedCitation":"&lt;sup&gt;20&lt;/sup&gt;"},"properties":{"noteIndex":0},"schema":"https://github.com/citation-style-language/schema/raw/master/csl-citation.json"}</w:instrText>
            </w:r>
            <w:r w:rsidR="00D2333E">
              <w:fldChar w:fldCharType="separate"/>
            </w:r>
            <w:r w:rsidR="00D2333E" w:rsidRPr="00D2333E">
              <w:rPr>
                <w:noProof/>
                <w:vertAlign w:val="superscript"/>
              </w:rPr>
              <w:t>20</w:t>
            </w:r>
            <w:r w:rsidR="00D2333E">
              <w:fldChar w:fldCharType="end"/>
            </w:r>
          </w:p>
          <w:p w14:paraId="19A9B45F" w14:textId="4025663B" w:rsidR="00FB08E3" w:rsidRDefault="00FB08E3" w:rsidP="009C282F">
            <w:pPr>
              <w:jc w:val="center"/>
            </w:pPr>
          </w:p>
        </w:tc>
        <w:tc>
          <w:tcPr>
            <w:tcW w:w="1728" w:type="dxa"/>
          </w:tcPr>
          <w:p w14:paraId="1E7970EA" w14:textId="77777777" w:rsidR="000F6376" w:rsidRDefault="000F6376" w:rsidP="009C282F">
            <w:pPr>
              <w:jc w:val="center"/>
            </w:pPr>
            <w:r>
              <w:rPr>
                <w:rFonts w:ascii="Segoe UI" w:hAnsi="Segoe UI" w:cs="Segoe UI"/>
                <w:color w:val="212121"/>
                <w:shd w:val="clear" w:color="auto" w:fill="FFFFFF"/>
              </w:rPr>
              <w:t>65752</w:t>
            </w:r>
          </w:p>
        </w:tc>
      </w:tr>
      <w:tr w:rsidR="000F6376" w14:paraId="0DA48794" w14:textId="77777777" w:rsidTr="00C44C3C">
        <w:trPr>
          <w:trHeight w:val="341"/>
        </w:trPr>
        <w:tc>
          <w:tcPr>
            <w:tcW w:w="1240" w:type="dxa"/>
            <w:vMerge/>
          </w:tcPr>
          <w:p w14:paraId="3707F151" w14:textId="77777777" w:rsidR="000F6376" w:rsidRDefault="000F6376" w:rsidP="009C282F">
            <w:pPr>
              <w:jc w:val="center"/>
            </w:pPr>
          </w:p>
        </w:tc>
        <w:tc>
          <w:tcPr>
            <w:tcW w:w="2363" w:type="dxa"/>
            <w:vMerge/>
          </w:tcPr>
          <w:p w14:paraId="46C175CF" w14:textId="77777777" w:rsidR="000F6376" w:rsidRDefault="000F6376" w:rsidP="009C282F">
            <w:pPr>
              <w:jc w:val="center"/>
            </w:pPr>
          </w:p>
        </w:tc>
        <w:tc>
          <w:tcPr>
            <w:tcW w:w="4245" w:type="dxa"/>
          </w:tcPr>
          <w:p w14:paraId="299DE7B7" w14:textId="77777777" w:rsidR="000F6376" w:rsidRDefault="000F6376" w:rsidP="009C282F">
            <w:pPr>
              <w:jc w:val="center"/>
            </w:pPr>
            <w:r>
              <w:t>Evodiamide</w:t>
            </w:r>
            <w:r w:rsidR="00D2333E">
              <w:fldChar w:fldCharType="begin" w:fldLock="1"/>
            </w:r>
            <w:r w:rsidR="00D2333E">
              <w:instrText>ADDIN CSL_CITATION {"citationItems":[{"id":"ITEM-1","itemData":{"DOI":"10.1155/2016/4218967","ISSN":"20908873","abstract":"Evodia rutaecarpa (Juss.) Benth. (Rutaceae) dried ripe fruit is used for dispelling colds, soothing liver, and analgesia. Pharmacological research has proved that alkaloids are the main active ingredients of E. rutaecarpa. This study aimed to rapidly classify and identify the alkaloids constituents of E. rutaecarpa by using UPLC-Q-TOF-MS coupled with diagnostic fragments. Furthermore, the effects of the material base of E. rutaecarpa bioactive ingredients in vivo were examined such that the transitional components in the blood of rats intragastrically given E. rutaecarpa were analyzed and identified. In this study, the type of alcohol extraction of E. rutaecarpa and the corresponding blood sample were used for the analysis by UPLC-Q-TOF-MS in positive ion mode. After reviewing much of the literature and collected information on the fragments, we obtained some diagnostic fragments of the alkaloids. Combining the diagnostic fragments with the technology of UPLC-Q-TOF-MS, we identified the compounds of E. rutaecarpa and blood samples and compared the ion fragment information with that of the alkaloids in E. rutaecarpa. A total of 17 alkaloids components and 6 blood components were identified. The proposed method was rapid, accurate, and sensitive. Therefore, this technique can reliably and practically analyze the chemical constituents in traditional Chinese medicine (TCM).","author":[{"dropping-particle":"","family":"Yang","given":"Shenshen","non-dropping-particle":"","parse-names":false,"suffix":""},{"dropping-particle":"","family":"Tian","given":"Meng","non-dropping-particle":"","parse-names":false,"suffix":""},{"dropping-particle":"","family":"Yuan","given":"Lei","non-dropping-particle":"","parse-names":false,"suffix":""},{"dropping-particle":"","family":"Deng","given":"Haoyue","non-dropping-particle":"","parse-names":false,"suffix":""},{"dropping-particle":"","family":"Wang","given":"Lei","non-dropping-particle":"","parse-names":false,"suffix":""},{"dropping-particle":"","family":"Li","given":"Aizhu","non-dropping-particle":"","parse-names":false,"suffix":""},{"dropping-particle":"","family":"Hou","given":"Zhiguo","non-dropping-particle":"","parse-names":false,"suffix":""},{"dropping-particle":"","family":"Li","given":"Yubo","non-dropping-particle":"","parse-names":false,"suffix":""},{"dropping-particle":"","family":"Zhang","given":"Yanjun","non-dropping-particle":"","parse-names":false,"suffix":""}],"container-title":"Journal of Analytical Methods in Chemistry","id":"ITEM-1","issued":{"date-parts":[["2016"]]},"title":"Analysis of E. rutaecarpa Alkaloids Constituents In Vitro and In Vivo by UPLC-Q-TOF-MS Combined with Diagnostic Fragment","type":"article-journal","volume":"2016"},"uris":["http://www.mendeley.com/documents/?uuid=089d41cb-f614-4f4b-bea6-648567f82cef"]}],"mendeley":{"formattedCitation":"&lt;sup&gt;20&lt;/sup&gt;","plainTextFormattedCitation":"20","previouslyFormattedCitation":"&lt;sup&gt;20&lt;/sup&gt;"},"properties":{"noteIndex":0},"schema":"https://github.com/citation-style-language/schema/raw/master/csl-citation.json"}</w:instrText>
            </w:r>
            <w:r w:rsidR="00D2333E">
              <w:fldChar w:fldCharType="separate"/>
            </w:r>
            <w:r w:rsidR="00D2333E" w:rsidRPr="00D2333E">
              <w:rPr>
                <w:noProof/>
                <w:vertAlign w:val="superscript"/>
              </w:rPr>
              <w:t>20</w:t>
            </w:r>
            <w:r w:rsidR="00D2333E">
              <w:fldChar w:fldCharType="end"/>
            </w:r>
          </w:p>
          <w:p w14:paraId="06D167AF" w14:textId="3F794020" w:rsidR="00FB08E3" w:rsidRDefault="00FB08E3" w:rsidP="009C282F">
            <w:pPr>
              <w:jc w:val="center"/>
            </w:pPr>
          </w:p>
        </w:tc>
        <w:tc>
          <w:tcPr>
            <w:tcW w:w="1728" w:type="dxa"/>
          </w:tcPr>
          <w:p w14:paraId="2A83641D" w14:textId="77777777" w:rsidR="000F6376" w:rsidRDefault="000F6376" w:rsidP="009C282F">
            <w:pPr>
              <w:jc w:val="center"/>
            </w:pPr>
            <w:r>
              <w:rPr>
                <w:rFonts w:ascii="Segoe UI" w:hAnsi="Segoe UI" w:cs="Segoe UI"/>
                <w:color w:val="212121"/>
                <w:shd w:val="clear" w:color="auto" w:fill="FFFFFF"/>
              </w:rPr>
              <w:t>189454</w:t>
            </w:r>
          </w:p>
        </w:tc>
      </w:tr>
      <w:tr w:rsidR="000F6376" w14:paraId="7B457445" w14:textId="77777777" w:rsidTr="00C44C3C">
        <w:trPr>
          <w:trHeight w:val="341"/>
        </w:trPr>
        <w:tc>
          <w:tcPr>
            <w:tcW w:w="1240" w:type="dxa"/>
            <w:vMerge/>
          </w:tcPr>
          <w:p w14:paraId="7BF1E079" w14:textId="77777777" w:rsidR="000F6376" w:rsidRDefault="000F6376" w:rsidP="009C282F">
            <w:pPr>
              <w:jc w:val="center"/>
            </w:pPr>
          </w:p>
        </w:tc>
        <w:tc>
          <w:tcPr>
            <w:tcW w:w="2363" w:type="dxa"/>
            <w:vMerge/>
          </w:tcPr>
          <w:p w14:paraId="093D8C81" w14:textId="77777777" w:rsidR="000F6376" w:rsidRDefault="000F6376" w:rsidP="009C282F">
            <w:pPr>
              <w:jc w:val="center"/>
            </w:pPr>
          </w:p>
        </w:tc>
        <w:tc>
          <w:tcPr>
            <w:tcW w:w="4245" w:type="dxa"/>
          </w:tcPr>
          <w:p w14:paraId="083FFB08" w14:textId="77777777" w:rsidR="000F6376" w:rsidRDefault="002E3A8F" w:rsidP="009C282F">
            <w:pPr>
              <w:jc w:val="center"/>
            </w:pPr>
            <w:r>
              <w:t>1-Methyl-2-nonyl-4(1H)-quinolone</w:t>
            </w:r>
            <w:r w:rsidR="00D2333E">
              <w:fldChar w:fldCharType="begin" w:fldLock="1"/>
            </w:r>
            <w:r w:rsidR="00D2333E">
              <w:instrText>ADDIN CSL_CITATION {"citationItems":[{"id":"ITEM-1","itemData":{"DOI":"10.1155/2016/4218967","ISSN":"20908873","abstract":"Evodia rutaecarpa (Juss.) Benth. (Rutaceae) dried ripe fruit is used for dispelling colds, soothing liver, and analgesia. Pharmacological research has proved that alkaloids are the main active ingredients of E. rutaecarpa. This study aimed to rapidly classify and identify the alkaloids constituents of E. rutaecarpa by using UPLC-Q-TOF-MS coupled with diagnostic fragments. Furthermore, the effects of the material base of E. rutaecarpa bioactive ingredients in vivo were examined such that the transitional components in the blood of rats intragastrically given E. rutaecarpa were analyzed and identified. In this study, the type of alcohol extraction of E. rutaecarpa and the corresponding blood sample were used for the analysis by UPLC-Q-TOF-MS in positive ion mode. After reviewing much of the literature and collected information on the fragments, we obtained some diagnostic fragments of the alkaloids. Combining the diagnostic fragments with the technology of UPLC-Q-TOF-MS, we identified the compounds of E. rutaecarpa and blood samples and compared the ion fragment information with that of the alkaloids in E. rutaecarpa. A total of 17 alkaloids components and 6 blood components were identified. The proposed method was rapid, accurate, and sensitive. Therefore, this technique can reliably and practically analyze the chemical constituents in traditional Chinese medicine (TCM).","author":[{"dropping-particle":"","family":"Yang","given":"Shenshen","non-dropping-particle":"","parse-names":false,"suffix":""},{"dropping-particle":"","family":"Tian","given":"Meng","non-dropping-particle":"","parse-names":false,"suffix":""},{"dropping-particle":"","family":"Yuan","given":"Lei","non-dropping-particle":"","parse-names":false,"suffix":""},{"dropping-particle":"","family":"Deng","given":"Haoyue","non-dropping-particle":"","parse-names":false,"suffix":""},{"dropping-particle":"","family":"Wang","given":"Lei","non-dropping-particle":"","parse-names":false,"suffix":""},{"dropping-particle":"","family":"Li","given":"Aizhu","non-dropping-particle":"","parse-names":false,"suffix":""},{"dropping-particle":"","family":"Hou","given":"Zhiguo","non-dropping-particle":"","parse-names":false,"suffix":""},{"dropping-particle":"","family":"Li","given":"Yubo","non-dropping-particle":"","parse-names":false,"suffix":""},{"dropping-particle":"","family":"Zhang","given":"Yanjun","non-dropping-particle":"","parse-names":false,"suffix":""}],"container-title":"Journal of Analytical Methods in Chemistry","id":"ITEM-1","issued":{"date-parts":[["2016"]]},"title":"Analysis of E. rutaecarpa Alkaloids Constituents In Vitro and In Vivo by UPLC-Q-TOF-MS Combined with Diagnostic Fragment","type":"article-journal","volume":"2016"},"uris":["http://www.mendeley.com/documents/?uuid=089d41cb-f614-4f4b-bea6-648567f82cef"]}],"mendeley":{"formattedCitation":"&lt;sup&gt;20&lt;/sup&gt;","plainTextFormattedCitation":"20","previouslyFormattedCitation":"&lt;sup&gt;20&lt;/sup&gt;"},"properties":{"noteIndex":0},"schema":"https://github.com/citation-style-language/schema/raw/master/csl-citation.json"}</w:instrText>
            </w:r>
            <w:r w:rsidR="00D2333E">
              <w:fldChar w:fldCharType="separate"/>
            </w:r>
            <w:r w:rsidR="00D2333E" w:rsidRPr="00D2333E">
              <w:rPr>
                <w:noProof/>
                <w:vertAlign w:val="superscript"/>
              </w:rPr>
              <w:t>20</w:t>
            </w:r>
            <w:r w:rsidR="00D2333E">
              <w:fldChar w:fldCharType="end"/>
            </w:r>
          </w:p>
          <w:p w14:paraId="1943DECC" w14:textId="29CF1406" w:rsidR="00FB08E3" w:rsidRDefault="00FB08E3" w:rsidP="009C282F">
            <w:pPr>
              <w:jc w:val="center"/>
            </w:pPr>
          </w:p>
        </w:tc>
        <w:tc>
          <w:tcPr>
            <w:tcW w:w="1728" w:type="dxa"/>
          </w:tcPr>
          <w:p w14:paraId="5BC6F8D9" w14:textId="77777777" w:rsidR="000F6376" w:rsidRDefault="002E3A8F" w:rsidP="009C282F">
            <w:pPr>
              <w:jc w:val="center"/>
            </w:pPr>
            <w:r>
              <w:rPr>
                <w:rFonts w:ascii="Segoe UI" w:hAnsi="Segoe UI" w:cs="Segoe UI"/>
                <w:color w:val="212121"/>
                <w:shd w:val="clear" w:color="auto" w:fill="FFFFFF"/>
              </w:rPr>
              <w:t>13967189</w:t>
            </w:r>
          </w:p>
        </w:tc>
      </w:tr>
      <w:tr w:rsidR="000F6376" w14:paraId="4E8965B6" w14:textId="77777777" w:rsidTr="00C44C3C">
        <w:trPr>
          <w:trHeight w:val="341"/>
        </w:trPr>
        <w:tc>
          <w:tcPr>
            <w:tcW w:w="1240" w:type="dxa"/>
            <w:vMerge/>
          </w:tcPr>
          <w:p w14:paraId="328A7A4C" w14:textId="77777777" w:rsidR="000F6376" w:rsidRDefault="000F6376" w:rsidP="009C282F">
            <w:pPr>
              <w:jc w:val="center"/>
            </w:pPr>
          </w:p>
        </w:tc>
        <w:tc>
          <w:tcPr>
            <w:tcW w:w="2363" w:type="dxa"/>
            <w:vMerge/>
          </w:tcPr>
          <w:p w14:paraId="05827993" w14:textId="77777777" w:rsidR="000F6376" w:rsidRDefault="000F6376" w:rsidP="009C282F">
            <w:pPr>
              <w:jc w:val="center"/>
            </w:pPr>
          </w:p>
        </w:tc>
        <w:tc>
          <w:tcPr>
            <w:tcW w:w="4245" w:type="dxa"/>
          </w:tcPr>
          <w:p w14:paraId="7AC8C2EB" w14:textId="77777777" w:rsidR="000F6376" w:rsidRDefault="003B0294" w:rsidP="009C282F">
            <w:pPr>
              <w:jc w:val="center"/>
            </w:pPr>
            <w:r>
              <w:t>1-Methyl-2-undecyl-4(1H)-quinolone</w:t>
            </w:r>
            <w:r w:rsidR="00D2333E">
              <w:fldChar w:fldCharType="begin" w:fldLock="1"/>
            </w:r>
            <w:r w:rsidR="00D2333E">
              <w:instrText>ADDIN CSL_CITATION {"citationItems":[{"id":"ITEM-1","itemData":{"DOI":"10.1155/2016/4218967","ISSN":"20908873","abstract":"Evodia rutaecarpa (Juss.) Benth. (Rutaceae) dried ripe fruit is used for dispelling colds, soothing liver, and analgesia. Pharmacological research has proved that alkaloids are the main active ingredients of E. rutaecarpa. This study aimed to rapidly classify and identify the alkaloids constituents of E. rutaecarpa by using UPLC-Q-TOF-MS coupled with diagnostic fragments. Furthermore, the effects of the material base of E. rutaecarpa bioactive ingredients in vivo were examined such that the transitional components in the blood of rats intragastrically given E. rutaecarpa were analyzed and identified. In this study, the type of alcohol extraction of E. rutaecarpa and the corresponding blood sample were used for the analysis by UPLC-Q-TOF-MS in positive ion mode. After reviewing much of the literature and collected information on the fragments, we obtained some diagnostic fragments of the alkaloids. Combining the diagnostic fragments with the technology of UPLC-Q-TOF-MS, we identified the compounds of E. rutaecarpa and blood samples and compared the ion fragment information with that of the alkaloids in E. rutaecarpa. A total of 17 alkaloids components and 6 blood components were identified. The proposed method was rapid, accurate, and sensitive. Therefore, this technique can reliably and practically analyze the chemical constituents in traditional Chinese medicine (TCM).","author":[{"dropping-particle":"","family":"Yang","given":"Shenshen","non-dropping-particle":"","parse-names":false,"suffix":""},{"dropping-particle":"","family":"Tian","given":"Meng","non-dropping-particle":"","parse-names":false,"suffix":""},{"dropping-particle":"","family":"Yuan","given":"Lei","non-dropping-particle":"","parse-names":false,"suffix":""},{"dropping-particle":"","family":"Deng","given":"Haoyue","non-dropping-particle":"","parse-names":false,"suffix":""},{"dropping-particle":"","family":"Wang","given":"Lei","non-dropping-particle":"","parse-names":false,"suffix":""},{"dropping-particle":"","family":"Li","given":"Aizhu","non-dropping-particle":"","parse-names":false,"suffix":""},{"dropping-particle":"","family":"Hou","given":"Zhiguo","non-dropping-particle":"","parse-names":false,"suffix":""},{"dropping-particle":"","family":"Li","given":"Yubo","non-dropping-particle":"","parse-names":false,"suffix":""},{"dropping-particle":"","family":"Zhang","given":"Yanjun","non-dropping-particle":"","parse-names":false,"suffix":""}],"container-title":"Journal of Analytical Methods in Chemistry","id":"ITEM-1","issued":{"date-parts":[["2016"]]},"title":"Analysis of E. rutaecarpa Alkaloids Constituents In Vitro and In Vivo by UPLC-Q-TOF-MS Combined with Diagnostic Fragment","type":"article-journal","volume":"2016"},"uris":["http://www.mendeley.com/documents/?uuid=089d41cb-f614-4f4b-bea6-648567f82cef"]}],"mendeley":{"formattedCitation":"&lt;sup&gt;20&lt;/sup&gt;","plainTextFormattedCitation":"20","previouslyFormattedCitation":"&lt;sup&gt;20&lt;/sup&gt;"},"properties":{"noteIndex":0},"schema":"https://github.com/citation-style-language/schema/raw/master/csl-citation.json"}</w:instrText>
            </w:r>
            <w:r w:rsidR="00D2333E">
              <w:fldChar w:fldCharType="separate"/>
            </w:r>
            <w:r w:rsidR="00D2333E" w:rsidRPr="00D2333E">
              <w:rPr>
                <w:noProof/>
                <w:vertAlign w:val="superscript"/>
              </w:rPr>
              <w:t>20</w:t>
            </w:r>
            <w:r w:rsidR="00D2333E">
              <w:fldChar w:fldCharType="end"/>
            </w:r>
          </w:p>
          <w:p w14:paraId="797EA636" w14:textId="198E1503" w:rsidR="00FB08E3" w:rsidRPr="003B0294" w:rsidRDefault="00FB08E3" w:rsidP="009C282F">
            <w:pPr>
              <w:jc w:val="center"/>
              <w:rPr>
                <w:b/>
              </w:rPr>
            </w:pPr>
          </w:p>
        </w:tc>
        <w:tc>
          <w:tcPr>
            <w:tcW w:w="1728" w:type="dxa"/>
          </w:tcPr>
          <w:p w14:paraId="0ABB4D19" w14:textId="77777777" w:rsidR="000F6376" w:rsidRDefault="003B0294" w:rsidP="009C282F">
            <w:pPr>
              <w:jc w:val="center"/>
            </w:pPr>
            <w:r>
              <w:rPr>
                <w:rFonts w:ascii="Segoe UI" w:hAnsi="Segoe UI" w:cs="Segoe UI"/>
                <w:color w:val="212121"/>
                <w:shd w:val="clear" w:color="auto" w:fill="FFFFFF"/>
              </w:rPr>
              <w:t>5319811</w:t>
            </w:r>
          </w:p>
        </w:tc>
      </w:tr>
      <w:tr w:rsidR="000F6376" w14:paraId="589B29B0" w14:textId="77777777" w:rsidTr="00FB08E3">
        <w:trPr>
          <w:trHeight w:val="530"/>
        </w:trPr>
        <w:tc>
          <w:tcPr>
            <w:tcW w:w="1240" w:type="dxa"/>
            <w:vMerge/>
          </w:tcPr>
          <w:p w14:paraId="080FE8B6" w14:textId="77777777" w:rsidR="000F6376" w:rsidRDefault="000F6376" w:rsidP="009C282F">
            <w:pPr>
              <w:jc w:val="center"/>
            </w:pPr>
          </w:p>
        </w:tc>
        <w:tc>
          <w:tcPr>
            <w:tcW w:w="2363" w:type="dxa"/>
            <w:vMerge/>
          </w:tcPr>
          <w:p w14:paraId="655F4FAD" w14:textId="77777777" w:rsidR="000F6376" w:rsidRDefault="000F6376" w:rsidP="009C282F">
            <w:pPr>
              <w:jc w:val="center"/>
            </w:pPr>
          </w:p>
        </w:tc>
        <w:tc>
          <w:tcPr>
            <w:tcW w:w="4245" w:type="dxa"/>
          </w:tcPr>
          <w:p w14:paraId="14809D95" w14:textId="77777777" w:rsidR="000F6376" w:rsidRDefault="003B0294" w:rsidP="009C282F">
            <w:pPr>
              <w:jc w:val="center"/>
            </w:pPr>
            <w:r>
              <w:t>Evocarpine</w:t>
            </w:r>
            <w:r w:rsidR="00D2333E">
              <w:fldChar w:fldCharType="begin" w:fldLock="1"/>
            </w:r>
            <w:r w:rsidR="00D2333E">
              <w:instrText>ADDIN CSL_CITATION {"citationItems":[{"id":"ITEM-1","itemData":{"DOI":"10.1155/2016/4218967","ISSN":"20908873","abstract":"Evodia rutaecarpa (Juss.) Benth. (Rutaceae) dried ripe fruit is used for dispelling colds, soothing liver, and analgesia. Pharmacological research has proved that alkaloids are the main active ingredients of E. rutaecarpa. This study aimed to rapidly classify and identify the alkaloids constituents of E. rutaecarpa by using UPLC-Q-TOF-MS coupled with diagnostic fragments. Furthermore, the effects of the material base of E. rutaecarpa bioactive ingredients in vivo were examined such that the transitional components in the blood of rats intragastrically given E. rutaecarpa were analyzed and identified. In this study, the type of alcohol extraction of E. rutaecarpa and the corresponding blood sample were used for the analysis by UPLC-Q-TOF-MS in positive ion mode. After reviewing much of the literature and collected information on the fragments, we obtained some diagnostic fragments of the alkaloids. Combining the diagnostic fragments with the technology of UPLC-Q-TOF-MS, we identified the compounds of E. rutaecarpa and blood samples and compared the ion fragment information with that of the alkaloids in E. rutaecarpa. A total of 17 alkaloids components and 6 blood components were identified. The proposed method was rapid, accurate, and sensitive. Therefore, this technique can reliably and practically analyze the chemical constituents in traditional Chinese medicine (TCM).","author":[{"dropping-particle":"","family":"Yang","given":"Shenshen","non-dropping-particle":"","parse-names":false,"suffix":""},{"dropping-particle":"","family":"Tian","given":"Meng","non-dropping-particle":"","parse-names":false,"suffix":""},{"dropping-particle":"","family":"Yuan","given":"Lei","non-dropping-particle":"","parse-names":false,"suffix":""},{"dropping-particle":"","family":"Deng","given":"Haoyue","non-dropping-particle":"","parse-names":false,"suffix":""},{"dropping-particle":"","family":"Wang","given":"Lei","non-dropping-particle":"","parse-names":false,"suffix":""},{"dropping-particle":"","family":"Li","given":"Aizhu","non-dropping-particle":"","parse-names":false,"suffix":""},{"dropping-particle":"","family":"Hou","given":"Zhiguo","non-dropping-particle":"","parse-names":false,"suffix":""},{"dropping-particle":"","family":"Li","given":"Yubo","non-dropping-particle":"","parse-names":false,"suffix":""},{"dropping-particle":"","family":"Zhang","given":"Yanjun","non-dropping-particle":"","parse-names":false,"suffix":""}],"container-title":"Journal of Analytical Methods in Chemistry","id":"ITEM-1","issued":{"date-parts":[["2016"]]},"title":"Analysis of E. rutaecarpa Alkaloids Constituents In Vitro and In Vivo by UPLC-Q-TOF-MS Combined with Diagnostic Fragment","type":"article-journal","volume":"2016"},"uris":["http://www.mendeley.com/documents/?uuid=089d41cb-f614-4f4b-bea6-648567f82cef"]}],"mendeley":{"formattedCitation":"&lt;sup&gt;20&lt;/sup&gt;","plainTextFormattedCitation":"20","previouslyFormattedCitation":"&lt;sup&gt;20&lt;/sup&gt;"},"properties":{"noteIndex":0},"schema":"https://github.com/citation-style-language/schema/raw/master/csl-citation.json"}</w:instrText>
            </w:r>
            <w:r w:rsidR="00D2333E">
              <w:fldChar w:fldCharType="separate"/>
            </w:r>
            <w:r w:rsidR="00D2333E" w:rsidRPr="00D2333E">
              <w:rPr>
                <w:noProof/>
                <w:vertAlign w:val="superscript"/>
              </w:rPr>
              <w:t>20</w:t>
            </w:r>
            <w:r w:rsidR="00D2333E">
              <w:fldChar w:fldCharType="end"/>
            </w:r>
          </w:p>
        </w:tc>
        <w:tc>
          <w:tcPr>
            <w:tcW w:w="1728" w:type="dxa"/>
          </w:tcPr>
          <w:p w14:paraId="252A08AA" w14:textId="77777777" w:rsidR="000F6376" w:rsidRDefault="003B0294" w:rsidP="009C282F">
            <w:pPr>
              <w:jc w:val="center"/>
            </w:pPr>
            <w:r>
              <w:rPr>
                <w:rFonts w:ascii="Segoe UI" w:hAnsi="Segoe UI" w:cs="Segoe UI"/>
                <w:color w:val="212121"/>
                <w:shd w:val="clear" w:color="auto" w:fill="FFFFFF"/>
              </w:rPr>
              <w:t>5317303</w:t>
            </w:r>
          </w:p>
        </w:tc>
      </w:tr>
      <w:tr w:rsidR="000F6376" w14:paraId="285C1E04" w14:textId="77777777" w:rsidTr="00C44C3C">
        <w:trPr>
          <w:trHeight w:val="341"/>
        </w:trPr>
        <w:tc>
          <w:tcPr>
            <w:tcW w:w="1240" w:type="dxa"/>
            <w:vMerge/>
          </w:tcPr>
          <w:p w14:paraId="539B2D29" w14:textId="77777777" w:rsidR="000F6376" w:rsidRDefault="000F6376" w:rsidP="009C282F">
            <w:pPr>
              <w:jc w:val="center"/>
            </w:pPr>
          </w:p>
        </w:tc>
        <w:tc>
          <w:tcPr>
            <w:tcW w:w="2363" w:type="dxa"/>
            <w:vMerge/>
          </w:tcPr>
          <w:p w14:paraId="03207123" w14:textId="77777777" w:rsidR="000F6376" w:rsidRDefault="000F6376" w:rsidP="009C282F">
            <w:pPr>
              <w:jc w:val="center"/>
            </w:pPr>
          </w:p>
        </w:tc>
        <w:tc>
          <w:tcPr>
            <w:tcW w:w="4245" w:type="dxa"/>
          </w:tcPr>
          <w:p w14:paraId="639A3227" w14:textId="77777777" w:rsidR="000F6376" w:rsidRDefault="003B0294" w:rsidP="009C282F">
            <w:pPr>
              <w:jc w:val="center"/>
            </w:pPr>
            <w:r>
              <w:t>1-Methyl-2-dodecyl-4(1H)-quinolone</w:t>
            </w:r>
            <w:r w:rsidR="00D2333E">
              <w:fldChar w:fldCharType="begin" w:fldLock="1"/>
            </w:r>
            <w:r w:rsidR="00D2333E">
              <w:instrText>ADDIN CSL_CITATION {"citationItems":[{"id":"ITEM-1","itemData":{"DOI":"10.1155/2016/4218967","ISSN":"20908873","abstract":"Evodia rutaecarpa (Juss.) Benth. (Rutaceae) dried ripe fruit is used for dispelling colds, soothing liver, and analgesia. Pharmacological research has proved that alkaloids are the main active ingredients of E. rutaecarpa. This study aimed to rapidly classify and identify the alkaloids constituents of E. rutaecarpa by using UPLC-Q-TOF-MS coupled with diagnostic fragments. Furthermore, the effects of the material base of E. rutaecarpa bioactive ingredients in vivo were examined such that the transitional components in the blood of rats intragastrically given E. rutaecarpa were analyzed and identified. In this study, the type of alcohol extraction of E. rutaecarpa and the corresponding blood sample were used for the analysis by UPLC-Q-TOF-MS in positive ion mode. After reviewing much of the literature and collected information on the fragments, we obtained some diagnostic fragments of the alkaloids. Combining the diagnostic fragments with the technology of UPLC-Q-TOF-MS, we identified the compounds of E. rutaecarpa and blood samples and compared the ion fragment information with that of the alkaloids in E. rutaecarpa. A total of 17 alkaloids components and 6 blood components were identified. The proposed method was rapid, accurate, and sensitive. Therefore, this technique can reliably and practically analyze the chemical constituents in traditional Chinese medicine (TCM).","author":[{"dropping-particle":"","family":"Yang","given":"Shenshen","non-dropping-particle":"","parse-names":false,"suffix":""},{"dropping-particle":"","family":"Tian","given":"Meng","non-dropping-particle":"","parse-names":false,"suffix":""},{"dropping-particle":"","family":"Yuan","given":"Lei","non-dropping-particle":"","parse-names":false,"suffix":""},{"dropping-particle":"","family":"Deng","given":"Haoyue","non-dropping-particle":"","parse-names":false,"suffix":""},{"dropping-particle":"","family":"Wang","given":"Lei","non-dropping-particle":"","parse-names":false,"suffix":""},{"dropping-particle":"","family":"Li","given":"Aizhu","non-dropping-particle":"","parse-names":false,"suffix":""},{"dropping-particle":"","family":"Hou","given":"Zhiguo","non-dropping-particle":"","parse-names":false,"suffix":""},{"dropping-particle":"","family":"Li","given":"Yubo","non-dropping-particle":"","parse-names":false,"suffix":""},{"dropping-particle":"","family":"Zhang","given":"Yanjun","non-dropping-particle":"","parse-names":false,"suffix":""}],"container-title":"Journal of Analytical Methods in Chemistry","id":"ITEM-1","issued":{"date-parts":[["2016"]]},"title":"Analysis of E. rutaecarpa Alkaloids Constituents In Vitro and In Vivo by UPLC-Q-TOF-MS Combined with Diagnostic Fragment","type":"article-journal","volume":"2016"},"uris":["http://www.mendeley.com/documents/?uuid=089d41cb-f614-4f4b-bea6-648567f82cef"]}],"mendeley":{"formattedCitation":"&lt;sup&gt;20&lt;/sup&gt;","plainTextFormattedCitation":"20","previouslyFormattedCitation":"&lt;sup&gt;20&lt;/sup&gt;"},"properties":{"noteIndex":0},"schema":"https://github.com/citation-style-language/schema/raw/master/csl-citation.json"}</w:instrText>
            </w:r>
            <w:r w:rsidR="00D2333E">
              <w:fldChar w:fldCharType="separate"/>
            </w:r>
            <w:r w:rsidR="00D2333E" w:rsidRPr="00D2333E">
              <w:rPr>
                <w:noProof/>
                <w:vertAlign w:val="superscript"/>
              </w:rPr>
              <w:t>20</w:t>
            </w:r>
            <w:r w:rsidR="00D2333E">
              <w:fldChar w:fldCharType="end"/>
            </w:r>
          </w:p>
          <w:p w14:paraId="0EA10D21" w14:textId="6C0A5635" w:rsidR="00FB08E3" w:rsidRDefault="00FB08E3" w:rsidP="009C282F">
            <w:pPr>
              <w:jc w:val="center"/>
            </w:pPr>
          </w:p>
        </w:tc>
        <w:tc>
          <w:tcPr>
            <w:tcW w:w="1728" w:type="dxa"/>
          </w:tcPr>
          <w:p w14:paraId="5381746B" w14:textId="77777777" w:rsidR="000F6376" w:rsidRDefault="003B0294" w:rsidP="009C282F">
            <w:pPr>
              <w:jc w:val="center"/>
            </w:pPr>
            <w:r>
              <w:rPr>
                <w:rFonts w:ascii="Segoe UI" w:hAnsi="Segoe UI" w:cs="Segoe UI"/>
                <w:color w:val="212121"/>
                <w:shd w:val="clear" w:color="auto" w:fill="FFFFFF"/>
              </w:rPr>
              <w:t>5319601</w:t>
            </w:r>
          </w:p>
        </w:tc>
      </w:tr>
      <w:tr w:rsidR="000F6376" w14:paraId="096DFB46" w14:textId="77777777" w:rsidTr="00C44C3C">
        <w:trPr>
          <w:trHeight w:val="341"/>
        </w:trPr>
        <w:tc>
          <w:tcPr>
            <w:tcW w:w="1240" w:type="dxa"/>
            <w:vMerge/>
          </w:tcPr>
          <w:p w14:paraId="70F83D91" w14:textId="77777777" w:rsidR="000F6376" w:rsidRDefault="000F6376" w:rsidP="009C282F">
            <w:pPr>
              <w:jc w:val="center"/>
            </w:pPr>
          </w:p>
        </w:tc>
        <w:tc>
          <w:tcPr>
            <w:tcW w:w="2363" w:type="dxa"/>
            <w:vMerge/>
          </w:tcPr>
          <w:p w14:paraId="7E5ED3C4" w14:textId="77777777" w:rsidR="000F6376" w:rsidRDefault="000F6376" w:rsidP="009C282F">
            <w:pPr>
              <w:jc w:val="center"/>
            </w:pPr>
          </w:p>
        </w:tc>
        <w:tc>
          <w:tcPr>
            <w:tcW w:w="4245" w:type="dxa"/>
          </w:tcPr>
          <w:p w14:paraId="278B0324" w14:textId="77777777" w:rsidR="000F6376" w:rsidRDefault="00476AC2" w:rsidP="009C282F">
            <w:pPr>
              <w:jc w:val="center"/>
            </w:pPr>
            <w:r>
              <w:t>1-Methyl-2-[(6Z,9Z)-6,9- pentadecadienyl]-4(1H)-quinolone</w:t>
            </w:r>
            <w:r w:rsidR="00D2333E">
              <w:fldChar w:fldCharType="begin" w:fldLock="1"/>
            </w:r>
            <w:r w:rsidR="00D2333E">
              <w:instrText>ADDIN CSL_CITATION {"citationItems":[{"id":"ITEM-1","itemData":{"DOI":"10.1155/2016/4218967","ISSN":"20908873","abstract":"Evodia rutaecarpa (Juss.) Benth. (Rutaceae) dried ripe fruit is used for dispelling colds, soothing liver, and analgesia. Pharmacological research has proved that alkaloids are the main active ingredients of E. rutaecarpa. This study aimed to rapidly classify and identify the alkaloids constituents of E. rutaecarpa by using UPLC-Q-TOF-MS coupled with diagnostic fragments. Furthermore, the effects of the material base of E. rutaecarpa bioactive ingredients in vivo were examined such that the transitional components in the blood of rats intragastrically given E. rutaecarpa were analyzed and identified. In this study, the type of alcohol extraction of E. rutaecarpa and the corresponding blood sample were used for the analysis by UPLC-Q-TOF-MS in positive ion mode. After reviewing much of the literature and collected information on the fragments, we obtained some diagnostic fragments of the alkaloids. Combining the diagnostic fragments with the technology of UPLC-Q-TOF-MS, we identified the compounds of E. rutaecarpa and blood samples and compared the ion fragment information with that of the alkaloids in E. rutaecarpa. A total of 17 alkaloids components and 6 blood components were identified. The proposed method was rapid, accurate, and sensitive. Therefore, this technique can reliably and practically analyze the chemical constituents in traditional Chinese medicine (TCM).","author":[{"dropping-particle":"","family":"Yang","given":"Shenshen","non-dropping-particle":"","parse-names":false,"suffix":""},{"dropping-particle":"","family":"Tian","given":"Meng","non-dropping-particle":"","parse-names":false,"suffix":""},{"dropping-particle":"","family":"Yuan","given":"Lei","non-dropping-particle":"","parse-names":false,"suffix":""},{"dropping-particle":"","family":"Deng","given":"Haoyue","non-dropping-particle":"","parse-names":false,"suffix":""},{"dropping-particle":"","family":"Wang","given":"Lei","non-dropping-particle":"","parse-names":false,"suffix":""},{"dropping-particle":"","family":"Li","given":"Aizhu","non-dropping-particle":"","parse-names":false,"suffix":""},{"dropping-particle":"","family":"Hou","given":"Zhiguo","non-dropping-particle":"","parse-names":false,"suffix":""},{"dropping-particle":"","family":"Li","given":"Yubo","non-dropping-particle":"","parse-names":false,"suffix":""},{"dropping-particle":"","family":"Zhang","given":"Yanjun","non-dropping-particle":"","parse-names":false,"suffix":""}],"container-title":"Journal of Analytical Methods in Chemistry","id":"ITEM-1","issued":{"date-parts":[["2016"]]},"title":"Analysis of E. rutaecarpa Alkaloids Constituents In Vitro and In Vivo by UPLC-Q-TOF-MS Combined with Diagnostic Fragment","type":"article-journal","volume":"2016"},"uris":["http://www.mendeley.com/documents/?uuid=089d41cb-f614-4f4b-bea6-648567f82cef"]}],"mendeley":{"formattedCitation":"&lt;sup&gt;20&lt;/sup&gt;","plainTextFormattedCitation":"20","previouslyFormattedCitation":"&lt;sup&gt;20&lt;/sup&gt;"},"properties":{"noteIndex":0},"schema":"https://github.com/citation-style-language/schema/raw/master/csl-citation.json"}</w:instrText>
            </w:r>
            <w:r w:rsidR="00D2333E">
              <w:fldChar w:fldCharType="separate"/>
            </w:r>
            <w:r w:rsidR="00D2333E" w:rsidRPr="00D2333E">
              <w:rPr>
                <w:noProof/>
                <w:vertAlign w:val="superscript"/>
              </w:rPr>
              <w:t>20</w:t>
            </w:r>
            <w:r w:rsidR="00D2333E">
              <w:fldChar w:fldCharType="end"/>
            </w:r>
          </w:p>
          <w:p w14:paraId="16EEFC38" w14:textId="797C1052" w:rsidR="00FB08E3" w:rsidRDefault="00FB08E3" w:rsidP="009C282F">
            <w:pPr>
              <w:jc w:val="center"/>
            </w:pPr>
          </w:p>
        </w:tc>
        <w:tc>
          <w:tcPr>
            <w:tcW w:w="1728" w:type="dxa"/>
          </w:tcPr>
          <w:p w14:paraId="694EA71D" w14:textId="77777777" w:rsidR="000F6376" w:rsidRDefault="00476AC2" w:rsidP="009C282F">
            <w:pPr>
              <w:jc w:val="center"/>
            </w:pPr>
            <w:r>
              <w:rPr>
                <w:rFonts w:ascii="Segoe UI" w:hAnsi="Segoe UI" w:cs="Segoe UI"/>
                <w:color w:val="212121"/>
                <w:shd w:val="clear" w:color="auto" w:fill="FFFFFF"/>
              </w:rPr>
              <w:t>5319750</w:t>
            </w:r>
          </w:p>
        </w:tc>
      </w:tr>
      <w:tr w:rsidR="000F6376" w14:paraId="7546AEB2" w14:textId="77777777" w:rsidTr="00C44C3C">
        <w:trPr>
          <w:trHeight w:val="341"/>
        </w:trPr>
        <w:tc>
          <w:tcPr>
            <w:tcW w:w="1240" w:type="dxa"/>
            <w:vMerge/>
          </w:tcPr>
          <w:p w14:paraId="5B4D69F2" w14:textId="77777777" w:rsidR="000F6376" w:rsidRDefault="000F6376" w:rsidP="009C282F">
            <w:pPr>
              <w:jc w:val="center"/>
            </w:pPr>
          </w:p>
        </w:tc>
        <w:tc>
          <w:tcPr>
            <w:tcW w:w="2363" w:type="dxa"/>
            <w:vMerge/>
          </w:tcPr>
          <w:p w14:paraId="43E647A0" w14:textId="77777777" w:rsidR="000F6376" w:rsidRDefault="000F6376" w:rsidP="009C282F">
            <w:pPr>
              <w:jc w:val="center"/>
            </w:pPr>
          </w:p>
        </w:tc>
        <w:tc>
          <w:tcPr>
            <w:tcW w:w="4245" w:type="dxa"/>
          </w:tcPr>
          <w:p w14:paraId="0CE01265" w14:textId="77777777" w:rsidR="000F6376" w:rsidRDefault="00476AC2" w:rsidP="009C282F">
            <w:pPr>
              <w:jc w:val="center"/>
            </w:pPr>
            <w:r>
              <w:t>Dihydroevocarpine</w:t>
            </w:r>
            <w:r w:rsidR="00D2333E">
              <w:fldChar w:fldCharType="begin" w:fldLock="1"/>
            </w:r>
            <w:r w:rsidR="00D2333E">
              <w:instrText>ADDIN CSL_CITATION {"citationItems":[{"id":"ITEM-1","itemData":{"DOI":"10.1155/2016/4218967","ISSN":"20908873","abstract":"Evodia rutaecarpa (Juss.) Benth. (Rutaceae) dried ripe fruit is used for dispelling colds, soothing liver, and analgesia. Pharmacological research has proved that alkaloids are the main active ingredients of E. rutaecarpa. This study aimed to rapidly classify and identify the alkaloids constituents of E. rutaecarpa by using UPLC-Q-TOF-MS coupled with diagnostic fragments. Furthermore, the effects of the material base of E. rutaecarpa bioactive ingredients in vivo were examined such that the transitional components in the blood of rats intragastrically given E. rutaecarpa were analyzed and identified. In this study, the type of alcohol extraction of E. rutaecarpa and the corresponding blood sample were used for the analysis by UPLC-Q-TOF-MS in positive ion mode. After reviewing much of the literature and collected information on the fragments, we obtained some diagnostic fragments of the alkaloids. Combining the diagnostic fragments with the technology of UPLC-Q-TOF-MS, we identified the compounds of E. rutaecarpa and blood samples and compared the ion fragment information with that of the alkaloids in E. rutaecarpa. A total of 17 alkaloids components and 6 blood components were identified. The proposed method was rapid, accurate, and sensitive. Therefore, this technique can reliably and practically analyze the chemical constituents in traditional Chinese medicine (TCM).","author":[{"dropping-particle":"","family":"Yang","given":"Shenshen","non-dropping-particle":"","parse-names":false,"suffix":""},{"dropping-particle":"","family":"Tian","given":"Meng","non-dropping-particle":"","parse-names":false,"suffix":""},{"dropping-particle":"","family":"Yuan","given":"Lei","non-dropping-particle":"","parse-names":false,"suffix":""},{"dropping-particle":"","family":"Deng","given":"Haoyue","non-dropping-particle":"","parse-names":false,"suffix":""},{"dropping-particle":"","family":"Wang","given":"Lei","non-dropping-particle":"","parse-names":false,"suffix":""},{"dropping-particle":"","family":"Li","given":"Aizhu","non-dropping-particle":"","parse-names":false,"suffix":""},{"dropping-particle":"","family":"Hou","given":"Zhiguo","non-dropping-particle":"","parse-names":false,"suffix":""},{"dropping-particle":"","family":"Li","given":"Yubo","non-dropping-particle":"","parse-names":false,"suffix":""},{"dropping-particle":"","family":"Zhang","given":"Yanjun","non-dropping-particle":"","parse-names":false,"suffix":""}],"container-title":"Journal of Analytical Methods in Chemistry","id":"ITEM-1","issued":{"date-parts":[["2016"]]},"title":"Analysis of E. rutaecarpa Alkaloids Constituents In Vitro and In Vivo by UPLC-Q-TOF-MS Combined with Diagnostic Fragment","type":"article-journal","volume":"2016"},"uris":["http://www.mendeley.com/documents/?uuid=089d41cb-f614-4f4b-bea6-648567f82cef"]}],"mendeley":{"formattedCitation":"&lt;sup&gt;20&lt;/sup&gt;","plainTextFormattedCitation":"20","previouslyFormattedCitation":"&lt;sup&gt;20&lt;/sup&gt;"},"properties":{"noteIndex":0},"schema":"https://github.com/citation-style-language/schema/raw/master/csl-citation.json"}</w:instrText>
            </w:r>
            <w:r w:rsidR="00D2333E">
              <w:fldChar w:fldCharType="separate"/>
            </w:r>
            <w:r w:rsidR="00D2333E" w:rsidRPr="00D2333E">
              <w:rPr>
                <w:noProof/>
                <w:vertAlign w:val="superscript"/>
              </w:rPr>
              <w:t>20</w:t>
            </w:r>
            <w:r w:rsidR="00D2333E">
              <w:fldChar w:fldCharType="end"/>
            </w:r>
          </w:p>
          <w:p w14:paraId="74568F60" w14:textId="1B043E8B" w:rsidR="00FB08E3" w:rsidRDefault="00FB08E3" w:rsidP="009C282F">
            <w:pPr>
              <w:jc w:val="center"/>
            </w:pPr>
          </w:p>
        </w:tc>
        <w:tc>
          <w:tcPr>
            <w:tcW w:w="1728" w:type="dxa"/>
          </w:tcPr>
          <w:p w14:paraId="37C7564E" w14:textId="77777777" w:rsidR="000F6376" w:rsidRDefault="00476AC2" w:rsidP="009C282F">
            <w:pPr>
              <w:jc w:val="center"/>
            </w:pPr>
            <w:r>
              <w:rPr>
                <w:rFonts w:ascii="Segoe UI" w:hAnsi="Segoe UI" w:cs="Segoe UI"/>
                <w:color w:val="212121"/>
                <w:shd w:val="clear" w:color="auto" w:fill="FFFFFF"/>
              </w:rPr>
              <w:t>5322031</w:t>
            </w:r>
          </w:p>
        </w:tc>
      </w:tr>
      <w:tr w:rsidR="000F6376" w14:paraId="4547D69F" w14:textId="77777777" w:rsidTr="00C44C3C">
        <w:trPr>
          <w:trHeight w:val="341"/>
        </w:trPr>
        <w:tc>
          <w:tcPr>
            <w:tcW w:w="1240" w:type="dxa"/>
            <w:vMerge/>
          </w:tcPr>
          <w:p w14:paraId="33A8E3FE" w14:textId="77777777" w:rsidR="000F6376" w:rsidRDefault="000F6376" w:rsidP="009C282F">
            <w:pPr>
              <w:jc w:val="center"/>
            </w:pPr>
          </w:p>
        </w:tc>
        <w:tc>
          <w:tcPr>
            <w:tcW w:w="2363" w:type="dxa"/>
            <w:vMerge/>
          </w:tcPr>
          <w:p w14:paraId="713F4E87" w14:textId="77777777" w:rsidR="000F6376" w:rsidRDefault="000F6376" w:rsidP="009C282F">
            <w:pPr>
              <w:jc w:val="center"/>
            </w:pPr>
          </w:p>
        </w:tc>
        <w:tc>
          <w:tcPr>
            <w:tcW w:w="4245" w:type="dxa"/>
          </w:tcPr>
          <w:p w14:paraId="1011C1EE" w14:textId="77777777" w:rsidR="000F6376" w:rsidRDefault="00476AC2" w:rsidP="009C282F">
            <w:pPr>
              <w:jc w:val="center"/>
            </w:pPr>
            <w:r>
              <w:t>1-Methyl-2-pentadecyl-4(1H)-quinolone</w:t>
            </w:r>
            <w:r w:rsidR="00D2333E">
              <w:fldChar w:fldCharType="begin" w:fldLock="1"/>
            </w:r>
            <w:r w:rsidR="00460C3C">
              <w:instrText>ADDIN CSL_CITATION {"citationItems":[{"id":"ITEM-1","itemData":{"DOI":"10.1155/2016/4218967","ISSN":"20908873","abstract":"Evodia rutaecarpa (Juss.) Benth. (Rutaceae) dried ripe fruit is used for dispelling colds, soothing liver, and analgesia. Pharmacological research has proved that alkaloids are the main active ingredients of E. rutaecarpa. This study aimed to rapidly classify and identify the alkaloids constituents of E. rutaecarpa by using UPLC-Q-TOF-MS coupled with diagnostic fragments. Furthermore, the effects of the material base of E. rutaecarpa bioactive ingredients in vivo were examined such that the transitional components in the blood of rats intragastrically given E. rutaecarpa were analyzed and identified. In this study, the type of alcohol extraction of E. rutaecarpa and the corresponding blood sample were used for the analysis by UPLC-Q-TOF-MS in positive ion mode. After reviewing much of the literature and collected information on the fragments, we obtained some diagnostic fragments of the alkaloids. Combining the diagnostic fragments with the technology of UPLC-Q-TOF-MS, we identified the compounds of E. rutaecarpa and blood samples and compared the ion fragment information with that of the alkaloids in E. rutaecarpa. A total of 17 alkaloids components and 6 blood components were identified. The proposed method was rapid, accurate, and sensitive. Therefore, this technique can reliably and practically analyze the chemical constituents in traditional Chinese medicine (TCM).","author":[{"dropping-particle":"","family":"Yang","given":"Shenshen","non-dropping-particle":"","parse-names":false,"suffix":""},{"dropping-particle":"","family":"Tian","given":"Meng","non-dropping-particle":"","parse-names":false,"suffix":""},{"dropping-particle":"","family":"Yuan","given":"Lei","non-dropping-particle":"","parse-names":false,"suffix":""},{"dropping-particle":"","family":"Deng","given":"Haoyue","non-dropping-particle":"","parse-names":false,"suffix":""},{"dropping-particle":"","family":"Wang","given":"Lei","non-dropping-particle":"","parse-names":false,"suffix":""},{"dropping-particle":"","family":"Li","given":"Aizhu","non-dropping-particle":"","parse-names":false,"suffix":""},{"dropping-particle":"","family":"Hou","given":"Zhiguo","non-dropping-particle":"","parse-names":false,"suffix":""},{"dropping-particle":"","family":"Li","given":"Yubo","non-dropping-particle":"","parse-names":false,"suffix":""},{"dropping-particle":"","family":"Zhang","given":"Yanjun","non-dropping-particle":"","parse-names":false,"suffix":""}],"container-title":"Journal of Analytical Methods in Chemistry","id":"ITEM-1","issued":{"date-parts":[["2016"]]},"title":"Analysis of E. rutaecarpa Alkaloids Constituents In Vitro and In Vivo by UPLC-Q-TOF-MS Combined with Diagnostic Fragment","type":"article-journal","volume":"2016"},"uris":["http://www.mendeley.com/documents/?uuid=089d41cb-f614-4f4b-bea6-648567f82cef"]}],"mendeley":{"formattedCitation":"&lt;sup&gt;20&lt;/sup&gt;","plainTextFormattedCitation":"20","previouslyFormattedCitation":"&lt;sup&gt;20&lt;/sup&gt;"},"properties":{"noteIndex":0},"schema":"https://github.com/citation-style-language/schema/raw/master/csl-citation.json"}</w:instrText>
            </w:r>
            <w:r w:rsidR="00D2333E">
              <w:fldChar w:fldCharType="separate"/>
            </w:r>
            <w:r w:rsidR="00D2333E" w:rsidRPr="00D2333E">
              <w:rPr>
                <w:noProof/>
                <w:vertAlign w:val="superscript"/>
              </w:rPr>
              <w:t>20</w:t>
            </w:r>
            <w:r w:rsidR="00D2333E">
              <w:fldChar w:fldCharType="end"/>
            </w:r>
          </w:p>
          <w:p w14:paraId="24B48748" w14:textId="0B2E7381" w:rsidR="00FB08E3" w:rsidRDefault="00FB08E3" w:rsidP="009C282F">
            <w:pPr>
              <w:jc w:val="center"/>
            </w:pPr>
          </w:p>
        </w:tc>
        <w:tc>
          <w:tcPr>
            <w:tcW w:w="1728" w:type="dxa"/>
          </w:tcPr>
          <w:p w14:paraId="3CB6A0E9" w14:textId="77777777" w:rsidR="000F6376" w:rsidRDefault="00476AC2" w:rsidP="009C282F">
            <w:pPr>
              <w:jc w:val="center"/>
            </w:pPr>
            <w:r>
              <w:rPr>
                <w:rFonts w:ascii="Segoe UI" w:hAnsi="Segoe UI" w:cs="Segoe UI"/>
                <w:color w:val="212121"/>
                <w:shd w:val="clear" w:color="auto" w:fill="FFFFFF"/>
              </w:rPr>
              <w:t>5319753</w:t>
            </w:r>
          </w:p>
        </w:tc>
      </w:tr>
      <w:tr w:rsidR="000F6376" w14:paraId="4317491D" w14:textId="77777777" w:rsidTr="00C44C3C">
        <w:trPr>
          <w:trHeight w:val="341"/>
        </w:trPr>
        <w:tc>
          <w:tcPr>
            <w:tcW w:w="1240" w:type="dxa"/>
            <w:vMerge/>
          </w:tcPr>
          <w:p w14:paraId="700172A4" w14:textId="77777777" w:rsidR="000F6376" w:rsidRDefault="000F6376" w:rsidP="009C282F">
            <w:pPr>
              <w:jc w:val="center"/>
            </w:pPr>
          </w:p>
        </w:tc>
        <w:tc>
          <w:tcPr>
            <w:tcW w:w="2363" w:type="dxa"/>
            <w:vMerge/>
          </w:tcPr>
          <w:p w14:paraId="0297F877" w14:textId="77777777" w:rsidR="000F6376" w:rsidRDefault="000F6376" w:rsidP="009C282F">
            <w:pPr>
              <w:jc w:val="center"/>
            </w:pPr>
          </w:p>
        </w:tc>
        <w:tc>
          <w:tcPr>
            <w:tcW w:w="4245" w:type="dxa"/>
          </w:tcPr>
          <w:p w14:paraId="639088C0" w14:textId="77777777" w:rsidR="000F6376" w:rsidRDefault="000B427E" w:rsidP="009C282F">
            <w:pPr>
              <w:jc w:val="center"/>
            </w:pPr>
            <w:r>
              <w:t>7β-hydroxyrutaecarpine</w:t>
            </w:r>
            <w:r w:rsidR="00460C3C">
              <w:fldChar w:fldCharType="begin" w:fldLock="1"/>
            </w:r>
            <w:r w:rsidR="00460C3C">
              <w:instrText>ADDIN CSL_CITATION {"citationItems":[{"id":"ITEM-1","itemData":{"DOI":"10.1080/14786419.2016.1146888","ISSN":"14786427","PMID":"26923350","abstract":"One new indole alkaloid (1) and one new indole alkaloidal glycoside (2), together with nine known alkaloids (3–11), were isolated from the leaves of Evodia rutaecarpa. Their structures were determined on the basis of spectroscopic and chemical methods. Compound 4 exhibited potent activity against Pseudomonas aeruginosa with an MIC value of 7.13 μg/ml.","author":[{"dropping-particle":"","family":"Xia","given":"Xiao","non-dropping-particle":"","parse-names":false,"suffix":""},{"dropping-particle":"","family":"Luo","given":"Jian Guang","non-dropping-particle":"","parse-names":false,"suffix":""},{"dropping-particle":"","family":"Liu","given":"Rui Huan","non-dropping-particle":"","parse-names":false,"suffix":""},{"dropping-particle":"","family":"Yang","given":"Ming Hua","non-dropping-particle":"","parse-names":false,"suffix":""},{"dropping-particle":"","family":"Kong","given":"Ling Yi","non-dropping-particle":"","parse-names":false,"suffix":""}],"container-title":"Natural Product Research","id":"ITEM-1","issue":"19","issued":{"date-parts":[["2016"]]},"page":"2154-2159","title":"New alkaloids from the leaves of Evodia rutaecarpa","type":"article-journal","volume":"30"},"uris":["http://www.mendeley.com/documents/?uuid=fd9c19b4-2f46-4f8e-a4e4-5e6efbe68859"]}],"mendeley":{"formattedCitation":"&lt;sup&gt;21&lt;/sup&gt;","plainTextFormattedCitation":"21","previouslyFormattedCitation":"&lt;sup&gt;21&lt;/sup&gt;"},"properties":{"noteIndex":0},"schema":"https://github.com/citation-style-language/schema/raw/master/csl-citation.json"}</w:instrText>
            </w:r>
            <w:r w:rsidR="00460C3C">
              <w:fldChar w:fldCharType="separate"/>
            </w:r>
            <w:r w:rsidR="00460C3C" w:rsidRPr="00460C3C">
              <w:rPr>
                <w:noProof/>
                <w:vertAlign w:val="superscript"/>
              </w:rPr>
              <w:t>21</w:t>
            </w:r>
            <w:r w:rsidR="00460C3C">
              <w:fldChar w:fldCharType="end"/>
            </w:r>
          </w:p>
          <w:p w14:paraId="1B239C83" w14:textId="1449856E" w:rsidR="00FB08E3" w:rsidRDefault="00FB08E3" w:rsidP="009C282F">
            <w:pPr>
              <w:jc w:val="center"/>
            </w:pPr>
          </w:p>
        </w:tc>
        <w:tc>
          <w:tcPr>
            <w:tcW w:w="1728" w:type="dxa"/>
          </w:tcPr>
          <w:p w14:paraId="403818AC" w14:textId="77777777" w:rsidR="000F6376" w:rsidRDefault="000B427E" w:rsidP="009C282F">
            <w:pPr>
              <w:jc w:val="center"/>
            </w:pPr>
            <w:r>
              <w:rPr>
                <w:rFonts w:ascii="Segoe UI" w:hAnsi="Segoe UI" w:cs="Segoe UI"/>
                <w:color w:val="212121"/>
                <w:shd w:val="clear" w:color="auto" w:fill="FFFFFF"/>
              </w:rPr>
              <w:t>15225951</w:t>
            </w:r>
          </w:p>
        </w:tc>
      </w:tr>
      <w:tr w:rsidR="000F6376" w14:paraId="2DB573C5" w14:textId="77777777" w:rsidTr="00C44C3C">
        <w:trPr>
          <w:trHeight w:val="341"/>
        </w:trPr>
        <w:tc>
          <w:tcPr>
            <w:tcW w:w="1240" w:type="dxa"/>
            <w:vMerge/>
          </w:tcPr>
          <w:p w14:paraId="6F5CB413" w14:textId="77777777" w:rsidR="000F6376" w:rsidRDefault="000F6376" w:rsidP="009C282F">
            <w:pPr>
              <w:jc w:val="center"/>
            </w:pPr>
          </w:p>
        </w:tc>
        <w:tc>
          <w:tcPr>
            <w:tcW w:w="2363" w:type="dxa"/>
            <w:vMerge/>
          </w:tcPr>
          <w:p w14:paraId="5275353D" w14:textId="77777777" w:rsidR="000F6376" w:rsidRDefault="000F6376" w:rsidP="009C282F">
            <w:pPr>
              <w:jc w:val="center"/>
            </w:pPr>
          </w:p>
        </w:tc>
        <w:tc>
          <w:tcPr>
            <w:tcW w:w="4245" w:type="dxa"/>
          </w:tcPr>
          <w:p w14:paraId="0533FEAE" w14:textId="77777777" w:rsidR="000F6376" w:rsidRDefault="000B427E" w:rsidP="009C282F">
            <w:pPr>
              <w:jc w:val="center"/>
            </w:pPr>
            <w:r>
              <w:t>7,8-dehydrorutaecarpine</w:t>
            </w:r>
            <w:r w:rsidR="00460C3C">
              <w:fldChar w:fldCharType="begin" w:fldLock="1"/>
            </w:r>
            <w:r w:rsidR="00460C3C">
              <w:instrText>ADDIN CSL_CITATION {"citationItems":[{"id":"ITEM-1","itemData":{"DOI":"10.1080/14786419.2016.1146888","ISSN":"14786427","PMID":"26923350","abstract":"One new indole alkaloid (1) and one new indole alkaloidal glycoside (2), together with nine known alkaloids (3–11), were isolated from the leaves of Evodia rutaecarpa. Their structures were determined on the basis of spectroscopic and chemical methods. Compound 4 exhibited potent activity against Pseudomonas aeruginosa with an MIC value of 7.13 μg/ml.","author":[{"dropping-particle":"","family":"Xia","given":"Xiao","non-dropping-particle":"","parse-names":false,"suffix":""},{"dropping-particle":"","family":"Luo","given":"Jian Guang","non-dropping-particle":"","parse-names":false,"suffix":""},{"dropping-particle":"","family":"Liu","given":"Rui Huan","non-dropping-particle":"","parse-names":false,"suffix":""},{"dropping-particle":"","family":"Yang","given":"Ming Hua","non-dropping-particle":"","parse-names":false,"suffix":""},{"dropping-particle":"","family":"Kong","given":"Ling Yi","non-dropping-particle":"","parse-names":false,"suffix":""}],"container-title":"Natural Product Research","id":"ITEM-1","issue":"19","issued":{"date-parts":[["2016"]]},"page":"2154-2159","title":"New alkaloids from the leaves of Evodia rutaecarpa","type":"article-journal","volume":"30"},"uris":["http://www.mendeley.com/documents/?uuid=fd9c19b4-2f46-4f8e-a4e4-5e6efbe68859"]}],"mendeley":{"formattedCitation":"&lt;sup&gt;21&lt;/sup&gt;","plainTextFormattedCitation":"21","previouslyFormattedCitation":"&lt;sup&gt;21&lt;/sup&gt;"},"properties":{"noteIndex":0},"schema":"https://github.com/citation-style-language/schema/raw/master/csl-citation.json"}</w:instrText>
            </w:r>
            <w:r w:rsidR="00460C3C">
              <w:fldChar w:fldCharType="separate"/>
            </w:r>
            <w:r w:rsidR="00460C3C" w:rsidRPr="00460C3C">
              <w:rPr>
                <w:noProof/>
                <w:vertAlign w:val="superscript"/>
              </w:rPr>
              <w:t>21</w:t>
            </w:r>
            <w:r w:rsidR="00460C3C">
              <w:fldChar w:fldCharType="end"/>
            </w:r>
          </w:p>
          <w:p w14:paraId="75883435" w14:textId="3ADB2C01" w:rsidR="00FB08E3" w:rsidRDefault="00FB08E3" w:rsidP="009C282F">
            <w:pPr>
              <w:jc w:val="center"/>
            </w:pPr>
          </w:p>
        </w:tc>
        <w:tc>
          <w:tcPr>
            <w:tcW w:w="1728" w:type="dxa"/>
          </w:tcPr>
          <w:p w14:paraId="0547C74C" w14:textId="77777777" w:rsidR="000F6376" w:rsidRDefault="000B427E" w:rsidP="009C282F">
            <w:pPr>
              <w:jc w:val="center"/>
            </w:pPr>
            <w:r>
              <w:rPr>
                <w:rFonts w:ascii="Segoe UI" w:hAnsi="Segoe UI" w:cs="Segoe UI"/>
                <w:color w:val="212121"/>
                <w:shd w:val="clear" w:color="auto" w:fill="FFFFFF"/>
              </w:rPr>
              <w:t>148756</w:t>
            </w:r>
          </w:p>
        </w:tc>
      </w:tr>
      <w:tr w:rsidR="000F6376" w14:paraId="6189994A" w14:textId="77777777" w:rsidTr="00C44C3C">
        <w:trPr>
          <w:trHeight w:val="341"/>
        </w:trPr>
        <w:tc>
          <w:tcPr>
            <w:tcW w:w="1240" w:type="dxa"/>
            <w:vMerge/>
          </w:tcPr>
          <w:p w14:paraId="25271925" w14:textId="77777777" w:rsidR="000F6376" w:rsidRDefault="000F6376" w:rsidP="009C282F">
            <w:pPr>
              <w:jc w:val="center"/>
            </w:pPr>
          </w:p>
        </w:tc>
        <w:tc>
          <w:tcPr>
            <w:tcW w:w="2363" w:type="dxa"/>
            <w:vMerge/>
          </w:tcPr>
          <w:p w14:paraId="67FC6C57" w14:textId="77777777" w:rsidR="000F6376" w:rsidRDefault="000F6376" w:rsidP="009C282F">
            <w:pPr>
              <w:jc w:val="center"/>
            </w:pPr>
          </w:p>
        </w:tc>
        <w:tc>
          <w:tcPr>
            <w:tcW w:w="4245" w:type="dxa"/>
          </w:tcPr>
          <w:p w14:paraId="32B79C18" w14:textId="77777777" w:rsidR="000F6376" w:rsidRDefault="000B427E" w:rsidP="009C282F">
            <w:pPr>
              <w:jc w:val="center"/>
            </w:pPr>
            <w:r>
              <w:t>flindersine</w:t>
            </w:r>
            <w:r w:rsidR="00460C3C">
              <w:fldChar w:fldCharType="begin" w:fldLock="1"/>
            </w:r>
            <w:r w:rsidR="00A127DB">
              <w:instrText>ADDIN CSL_CITATION {"citationItems":[{"id":"ITEM-1","itemData":{"DOI":"10.1080/14786419.2016.1146888","ISSN":"14786427","PMID":"26923350","abstract":"One new indole alkaloid (1) and one new indole alkaloidal glycoside (2), together with nine known alkaloids (3–11), were isolated from the leaves of Evodia rutaecarpa. Their structures were determined on the basis of spectroscopic and chemical methods. Compound 4 exhibited potent activity against Pseudomonas aeruginosa with an MIC value of 7.13 μg/ml.","author":[{"dropping-particle":"","family":"Xia","given":"Xiao","non-dropping-particle":"","parse-names":false,"suffix":""},{"dropping-particle":"","family":"Luo","given":"Jian Guang","non-dropping-particle":"","parse-names":false,"suffix":""},{"dropping-particle":"","family":"Liu","given":"Rui Huan","non-dropping-particle":"","parse-names":false,"suffix":""},{"dropping-particle":"","family":"Yang","given":"Ming Hua","non-dropping-particle":"","parse-names":false,"suffix":""},{"dropping-particle":"","family":"Kong","given":"Ling Yi","non-dropping-particle":"","parse-names":false,"suffix":""}],"container-title":"Natural Product Research","id":"ITEM-1","issue":"19","issued":{"date-parts":[["2016"]]},"page":"2154-2159","title":"New alkaloids from the leaves of Evodia rutaecarpa","type":"article-journal","volume":"30"},"uris":["http://www.mendeley.com/documents/?uuid=fd9c19b4-2f46-4f8e-a4e4-5e6efbe68859"]}],"mendeley":{"formattedCitation":"&lt;sup&gt;21&lt;/sup&gt;","plainTextFormattedCitation":"21","previouslyFormattedCitation":"&lt;sup&gt;21&lt;/sup&gt;"},"properties":{"noteIndex":0},"schema":"https://github.com/citation-style-language/schema/raw/master/csl-citation.json"}</w:instrText>
            </w:r>
            <w:r w:rsidR="00460C3C">
              <w:fldChar w:fldCharType="separate"/>
            </w:r>
            <w:r w:rsidR="00460C3C" w:rsidRPr="00460C3C">
              <w:rPr>
                <w:noProof/>
                <w:vertAlign w:val="superscript"/>
              </w:rPr>
              <w:t>21</w:t>
            </w:r>
            <w:r w:rsidR="00460C3C">
              <w:fldChar w:fldCharType="end"/>
            </w:r>
          </w:p>
          <w:p w14:paraId="59D545E2" w14:textId="36BE044C" w:rsidR="00FB08E3" w:rsidRDefault="00FB08E3" w:rsidP="009C282F">
            <w:pPr>
              <w:jc w:val="center"/>
            </w:pPr>
          </w:p>
        </w:tc>
        <w:tc>
          <w:tcPr>
            <w:tcW w:w="1728" w:type="dxa"/>
          </w:tcPr>
          <w:p w14:paraId="65E6C7BD" w14:textId="77777777" w:rsidR="000F6376" w:rsidRDefault="000B427E" w:rsidP="009C282F">
            <w:pPr>
              <w:jc w:val="center"/>
            </w:pPr>
            <w:r>
              <w:rPr>
                <w:rFonts w:ascii="Segoe UI" w:hAnsi="Segoe UI" w:cs="Segoe UI"/>
                <w:color w:val="212121"/>
                <w:shd w:val="clear" w:color="auto" w:fill="FFFFFF"/>
              </w:rPr>
              <w:t>68230</w:t>
            </w:r>
          </w:p>
        </w:tc>
      </w:tr>
      <w:tr w:rsidR="000F6376" w14:paraId="62897575" w14:textId="77777777" w:rsidTr="00C44C3C">
        <w:trPr>
          <w:trHeight w:val="341"/>
        </w:trPr>
        <w:tc>
          <w:tcPr>
            <w:tcW w:w="1240" w:type="dxa"/>
            <w:vMerge/>
          </w:tcPr>
          <w:p w14:paraId="76CAA0D8" w14:textId="77777777" w:rsidR="000F6376" w:rsidRDefault="000F6376" w:rsidP="009C282F">
            <w:pPr>
              <w:jc w:val="center"/>
            </w:pPr>
          </w:p>
        </w:tc>
        <w:tc>
          <w:tcPr>
            <w:tcW w:w="2363" w:type="dxa"/>
            <w:vMerge/>
          </w:tcPr>
          <w:p w14:paraId="56896D10" w14:textId="77777777" w:rsidR="000F6376" w:rsidRDefault="000F6376" w:rsidP="009C282F">
            <w:pPr>
              <w:jc w:val="center"/>
            </w:pPr>
          </w:p>
        </w:tc>
        <w:tc>
          <w:tcPr>
            <w:tcW w:w="4245" w:type="dxa"/>
          </w:tcPr>
          <w:p w14:paraId="2579E454" w14:textId="77777777" w:rsidR="000F6376" w:rsidRDefault="00460C3C" w:rsidP="009C282F">
            <w:pPr>
              <w:jc w:val="center"/>
            </w:pPr>
            <w:r>
              <w:t>coniferin</w:t>
            </w:r>
            <w:r w:rsidR="00A127DB">
              <w:fldChar w:fldCharType="begin" w:fldLock="1"/>
            </w:r>
            <w:r w:rsidR="00A127DB">
              <w:instrText>ADDIN CSL_CITATION {"citationItems":[{"id":"ITEM-1","itemData":{"DOI":"10.3390/molecules22081264","ISSN":"14203049","PMID":"28749432","abstract":"Euodia rutaecarpa is a common traditional Chinese medicine (TCM) in clinical practice, having the ability to suppress pain and cease coughing; however, with the increasing reports showing that it is toxic, particularly hepatotoxic, the concerns raised by what cause its toxicity is growing. In the current study, an analysis method based on the spectrum effect has been employed to screen the major hepatotoxic components in Euodia rutaecarpa so that the toxic material's basis would be elucidated. A fingerprinting method of the Euodia rutaecarpa extracts (which were petroleum ether, chloroform, ethyl acetate, n-butanol, and water) using ultra-high-performance liquid chromatography coupled with quadrupole time-of-flight mass spectrometer (UHPLC-QTOF/MS) has been developed. Orthogonal partial least squares (OPLS) was used to establish the spectrum-toxicity relationship with the levels of alanine aminotransferase (ALT) and aspartate aminotransferase (AST) in mice serum as evaluation indices for liver injury. The UHPLC-MS fingerprint was established and the OPLS analytical results suggested that coniferin, 1-methyl-2-undecyl-4(1H)-quinolone, 1-methyl-2-[(6Z,9Z,12E)-pentadeca triene]-4(1H)-quinolone, evocarpine, 1-methyl-2-[(Z)-7-tridecenyl]-4(1H)-quinolone, dihydroevocarpine, and 1-methyl-2-tetradecy-4-(1H)-quinolone probably associated with the hepatotoxicity of Euodia rutaecarpa. This paper offered considerable methods and insight for the fundamental research of the toxic material basis of similar toxic TCMs.","author":[{"dropping-particle":"","family":"Liang","given":"Jian","non-dropping-particle":"","parse-names":false,"suffix":""},{"dropping-particle":"","family":"Chen","given":"Yang","non-dropping-particle":"","parse-names":false,"suffix":""},{"dropping-particle":"","family":"Ren","given":"Gang","non-dropping-particle":"","parse-names":false,"suffix":""},{"dropping-particle":"","family":"Dong","given":"Wei","non-dropping-particle":"","parse-names":false,"suffix":""},{"dropping-particle":"","family":"Shi","given":"Min","non-dropping-particle":"","parse-names":false,"suffix":""},{"dropping-particle":"","family":"Xiong","given":"Li","non-dropping-particle":"","parse-names":false,"suffix":""},{"dropping-particle":"","family":"Li","given":"Jiankang","non-dropping-particle":"","parse-names":false,"suffix":""},{"dropping-particle":"","family":"Dong","given":"Jiahao","non-dropping-particle":"","parse-names":false,"suffix":""},{"dropping-particle":"","family":"Li","given":"Fei","non-dropping-particle":"","parse-names":false,"suffix":""},{"dropping-particle":"","family":"Yuan","given":"Jinbin","non-dropping-particle":"","parse-names":false,"suffix":""}],"container-title":"Molecules","id":"ITEM-1","issue":"8","issued":{"date-parts":[["2017"]]},"page":"1-14","title":"Screening hepatotoxic components in euodia rutaecarpa by UHPLC-QTOF/MS based on the spectrum-toxicity relationship","type":"article-journal","volume":"22"},"uris":["http://www.mendeley.com/documents/?uuid=c834361a-6c7f-44bd-a913-2ad84983da5f"]}],"mendeley":{"formattedCitation":"&lt;sup&gt;22&lt;/sup&gt;","plainTextFormattedCitation":"22","previouslyFormattedCitation":"&lt;sup&gt;22&lt;/sup&gt;"},"properties":{"noteIndex":0},"schema":"https://github.com/citation-style-language/schema/raw/master/csl-citation.json"}</w:instrText>
            </w:r>
            <w:r w:rsidR="00A127DB">
              <w:fldChar w:fldCharType="separate"/>
            </w:r>
            <w:r w:rsidR="00A127DB" w:rsidRPr="00A127DB">
              <w:rPr>
                <w:noProof/>
                <w:vertAlign w:val="superscript"/>
              </w:rPr>
              <w:t>22</w:t>
            </w:r>
            <w:r w:rsidR="00A127DB">
              <w:fldChar w:fldCharType="end"/>
            </w:r>
          </w:p>
          <w:p w14:paraId="7129DC8C" w14:textId="48EC1F4F" w:rsidR="00FB08E3" w:rsidRDefault="00FB08E3" w:rsidP="009C282F">
            <w:pPr>
              <w:jc w:val="center"/>
            </w:pPr>
          </w:p>
        </w:tc>
        <w:tc>
          <w:tcPr>
            <w:tcW w:w="1728" w:type="dxa"/>
          </w:tcPr>
          <w:p w14:paraId="6DFEC99D" w14:textId="77777777" w:rsidR="000F6376" w:rsidRDefault="00460C3C" w:rsidP="009C282F">
            <w:pPr>
              <w:jc w:val="center"/>
            </w:pPr>
            <w:r>
              <w:rPr>
                <w:rFonts w:ascii="Segoe UI" w:hAnsi="Segoe UI" w:cs="Segoe UI"/>
                <w:color w:val="212121"/>
                <w:shd w:val="clear" w:color="auto" w:fill="FFFFFF"/>
              </w:rPr>
              <w:t>5280372</w:t>
            </w:r>
          </w:p>
        </w:tc>
      </w:tr>
      <w:tr w:rsidR="000F6376" w14:paraId="7556F949" w14:textId="77777777" w:rsidTr="00C44C3C">
        <w:trPr>
          <w:trHeight w:val="341"/>
        </w:trPr>
        <w:tc>
          <w:tcPr>
            <w:tcW w:w="1240" w:type="dxa"/>
            <w:vMerge/>
          </w:tcPr>
          <w:p w14:paraId="4E6BF939" w14:textId="77777777" w:rsidR="000F6376" w:rsidRDefault="000F6376" w:rsidP="009C282F">
            <w:pPr>
              <w:jc w:val="center"/>
            </w:pPr>
          </w:p>
        </w:tc>
        <w:tc>
          <w:tcPr>
            <w:tcW w:w="2363" w:type="dxa"/>
            <w:vMerge/>
          </w:tcPr>
          <w:p w14:paraId="1F44D2E1" w14:textId="77777777" w:rsidR="000F6376" w:rsidRDefault="000F6376" w:rsidP="009C282F">
            <w:pPr>
              <w:jc w:val="center"/>
            </w:pPr>
          </w:p>
        </w:tc>
        <w:tc>
          <w:tcPr>
            <w:tcW w:w="4245" w:type="dxa"/>
          </w:tcPr>
          <w:p w14:paraId="3F81AE6C" w14:textId="77777777" w:rsidR="000F6376" w:rsidRDefault="00460C3C" w:rsidP="009C282F">
            <w:pPr>
              <w:jc w:val="center"/>
            </w:pPr>
            <w:r>
              <w:t>Ribalinine</w:t>
            </w:r>
            <w:r w:rsidR="00A127DB">
              <w:fldChar w:fldCharType="begin" w:fldLock="1"/>
            </w:r>
            <w:r w:rsidR="00A127DB">
              <w:instrText>ADDIN CSL_CITATION {"citationItems":[{"id":"ITEM-1","itemData":{"DOI":"10.3390/molecules22081264","ISSN":"14203049","PMID":"28749432","abstract":"Euodia rutaecarpa is a common traditional Chinese medicine (TCM) in clinical practice, having the ability to suppress pain and cease coughing; however, with the increasing reports showing that it is toxic, particularly hepatotoxic, the concerns raised by what cause its toxicity is growing. In the current study, an analysis method based on the spectrum effect has been employed to screen the major hepatotoxic components in Euodia rutaecarpa so that the toxic material's basis would be elucidated. A fingerprinting method of the Euodia rutaecarpa extracts (which were petroleum ether, chloroform, ethyl acetate, n-butanol, and water) using ultra-high-performance liquid chromatography coupled with quadrupole time-of-flight mass spectrometer (UHPLC-QTOF/MS) has been developed. Orthogonal partial least squares (OPLS) was used to establish the spectrum-toxicity relationship with the levels of alanine aminotransferase (ALT) and aspartate aminotransferase (AST) in mice serum as evaluation indices for liver injury. The UHPLC-MS fingerprint was established and the OPLS analytical results suggested that coniferin, 1-methyl-2-undecyl-4(1H)-quinolone, 1-methyl-2-[(6Z,9Z,12E)-pentadeca triene]-4(1H)-quinolone, evocarpine, 1-methyl-2-[(Z)-7-tridecenyl]-4(1H)-quinolone, dihydroevocarpine, and 1-methyl-2-tetradecy-4-(1H)-quinolone probably associated with the hepatotoxicity of Euodia rutaecarpa. This paper offered considerable methods and insight for the fundamental research of the toxic material basis of similar toxic TCMs.","author":[{"dropping-particle":"","family":"Liang","given":"Jian","non-dropping-particle":"","parse-names":false,"suffix":""},{"dropping-particle":"","family":"Chen","given":"Yang","non-dropping-particle":"","parse-names":false,"suffix":""},{"dropping-particle":"","family":"Ren","given":"Gang","non-dropping-particle":"","parse-names":false,"suffix":""},{"dropping-particle":"","family":"Dong","given":"Wei","non-dropping-particle":"","parse-names":false,"suffix":""},{"dropping-particle":"","family":"Shi","given":"Min","non-dropping-particle":"","parse-names":false,"suffix":""},{"dropping-particle":"","family":"Xiong","given":"Li","non-dropping-particle":"","parse-names":false,"suffix":""},{"dropping-particle":"","family":"Li","given":"Jiankang","non-dropping-particle":"","parse-names":false,"suffix":""},{"dropping-particle":"","family":"Dong","given":"Jiahao","non-dropping-particle":"","parse-names":false,"suffix":""},{"dropping-particle":"","family":"Li","given":"Fei","non-dropping-particle":"","parse-names":false,"suffix":""},{"dropping-particle":"","family":"Yuan","given":"Jinbin","non-dropping-particle":"","parse-names":false,"suffix":""}],"container-title":"Molecules","id":"ITEM-1","issue":"8","issued":{"date-parts":[["2017"]]},"page":"1-14","title":"Screening hepatotoxic components in euodia rutaecarpa by UHPLC-QTOF/MS based on the spectrum-toxicity relationship","type":"article-journal","volume":"22"},"uris":["http://www.mendeley.com/documents/?uuid=c834361a-6c7f-44bd-a913-2ad84983da5f"]}],"mendeley":{"formattedCitation":"&lt;sup&gt;22&lt;/sup&gt;","plainTextFormattedCitation":"22","previouslyFormattedCitation":"&lt;sup&gt;22&lt;/sup&gt;"},"properties":{"noteIndex":0},"schema":"https://github.com/citation-style-language/schema/raw/master/csl-citation.json"}</w:instrText>
            </w:r>
            <w:r w:rsidR="00A127DB">
              <w:fldChar w:fldCharType="separate"/>
            </w:r>
            <w:r w:rsidR="00A127DB" w:rsidRPr="00A127DB">
              <w:rPr>
                <w:noProof/>
                <w:vertAlign w:val="superscript"/>
              </w:rPr>
              <w:t>22</w:t>
            </w:r>
            <w:r w:rsidR="00A127DB">
              <w:fldChar w:fldCharType="end"/>
            </w:r>
          </w:p>
          <w:p w14:paraId="2E5ACD0B" w14:textId="5039410F" w:rsidR="00FB08E3" w:rsidRDefault="00FB08E3" w:rsidP="009C282F">
            <w:pPr>
              <w:jc w:val="center"/>
            </w:pPr>
          </w:p>
        </w:tc>
        <w:tc>
          <w:tcPr>
            <w:tcW w:w="1728" w:type="dxa"/>
          </w:tcPr>
          <w:p w14:paraId="6C78E786" w14:textId="77777777" w:rsidR="000F6376" w:rsidRDefault="00CD2766" w:rsidP="009C282F">
            <w:pPr>
              <w:jc w:val="center"/>
            </w:pPr>
            <w:r>
              <w:rPr>
                <w:rFonts w:ascii="Segoe UI" w:hAnsi="Segoe UI" w:cs="Segoe UI"/>
                <w:color w:val="212121"/>
                <w:shd w:val="clear" w:color="auto" w:fill="FFFFFF"/>
              </w:rPr>
              <w:t>932818</w:t>
            </w:r>
          </w:p>
        </w:tc>
      </w:tr>
      <w:tr w:rsidR="000F6376" w14:paraId="5732F909" w14:textId="77777777" w:rsidTr="00C44C3C">
        <w:trPr>
          <w:trHeight w:val="341"/>
        </w:trPr>
        <w:tc>
          <w:tcPr>
            <w:tcW w:w="1240" w:type="dxa"/>
            <w:vMerge/>
          </w:tcPr>
          <w:p w14:paraId="24A65E3B" w14:textId="77777777" w:rsidR="000F6376" w:rsidRDefault="000F6376" w:rsidP="009C282F">
            <w:pPr>
              <w:jc w:val="center"/>
            </w:pPr>
          </w:p>
        </w:tc>
        <w:tc>
          <w:tcPr>
            <w:tcW w:w="2363" w:type="dxa"/>
            <w:vMerge/>
          </w:tcPr>
          <w:p w14:paraId="1D79C8E4" w14:textId="77777777" w:rsidR="000F6376" w:rsidRDefault="000F6376" w:rsidP="009C282F">
            <w:pPr>
              <w:jc w:val="center"/>
            </w:pPr>
          </w:p>
        </w:tc>
        <w:tc>
          <w:tcPr>
            <w:tcW w:w="4245" w:type="dxa"/>
          </w:tcPr>
          <w:p w14:paraId="2E95E075" w14:textId="77777777" w:rsidR="000F6376" w:rsidRDefault="00CD2766" w:rsidP="009C282F">
            <w:pPr>
              <w:jc w:val="center"/>
            </w:pPr>
            <w:r>
              <w:t>limonin</w:t>
            </w:r>
            <w:r w:rsidR="00A127DB">
              <w:fldChar w:fldCharType="begin" w:fldLock="1"/>
            </w:r>
            <w:r w:rsidR="00A127DB">
              <w:instrText>ADDIN CSL_CITATION {"citationItems":[{"id":"ITEM-1","itemData":{"DOI":"10.3390/molecules22081264","ISSN":"14203049","PMID":"28749432","abstract":"Euodia rutaecarpa is a common traditional Chinese medicine (TCM) in clinical practice, having the ability to suppress pain and cease coughing; however, with the increasing reports showing that it is toxic, particularly hepatotoxic, the concerns raised by what cause its toxicity is growing. In the current study, an analysis method based on the spectrum effect has been employed to screen the major hepatotoxic components in Euodia rutaecarpa so that the toxic material's basis would be elucidated. A fingerprinting method of the Euodia rutaecarpa extracts (which were petroleum ether, chloroform, ethyl acetate, n-butanol, and water) using ultra-high-performance liquid chromatography coupled with quadrupole time-of-flight mass spectrometer (UHPLC-QTOF/MS) has been developed. Orthogonal partial least squares (OPLS) was used to establish the spectrum-toxicity relationship with the levels of alanine aminotransferase (ALT) and aspartate aminotransferase (AST) in mice serum as evaluation indices for liver injury. The UHPLC-MS fingerprint was established and the OPLS analytical results suggested that coniferin, 1-methyl-2-undecyl-4(1H)-quinolone, 1-methyl-2-[(6Z,9Z,12E)-pentadeca triene]-4(1H)-quinolone, evocarpine, 1-methyl-2-[(Z)-7-tridecenyl]-4(1H)-quinolone, dihydroevocarpine, and 1-methyl-2-tetradecy-4-(1H)-quinolone probably associated with the hepatotoxicity of Euodia rutaecarpa. This paper offered considerable methods and insight for the fundamental research of the toxic material basis of similar toxic TCMs.","author":[{"dropping-particle":"","family":"Liang","given":"Jian","non-dropping-particle":"","parse-names":false,"suffix":""},{"dropping-particle":"","family":"Chen","given":"Yang","non-dropping-particle":"","parse-names":false,"suffix":""},{"dropping-particle":"","family":"Ren","given":"Gang","non-dropping-particle":"","parse-names":false,"suffix":""},{"dropping-particle":"","family":"Dong","given":"Wei","non-dropping-particle":"","parse-names":false,"suffix":""},{"dropping-particle":"","family":"Shi","given":"Min","non-dropping-particle":"","parse-names":false,"suffix":""},{"dropping-particle":"","family":"Xiong","given":"Li","non-dropping-particle":"","parse-names":false,"suffix":""},{"dropping-particle":"","family":"Li","given":"Jiankang","non-dropping-particle":"","parse-names":false,"suffix":""},{"dropping-particle":"","family":"Dong","given":"Jiahao","non-dropping-particle":"","parse-names":false,"suffix":""},{"dropping-particle":"","family":"Li","given":"Fei","non-dropping-particle":"","parse-names":false,"suffix":""},{"dropping-particle":"","family":"Yuan","given":"Jinbin","non-dropping-particle":"","parse-names":false,"suffix":""}],"container-title":"Molecules","id":"ITEM-1","issue":"8","issued":{"date-parts":[["2017"]]},"page":"1-14","title":"Screening hepatotoxic components in euodia rutaecarpa by UHPLC-QTOF/MS based on the spectrum-toxicity relationship","type":"article-journal","volume":"22"},"uris":["http://www.mendeley.com/documents/?uuid=c834361a-6c7f-44bd-a913-2ad84983da5f"]}],"mendeley":{"formattedCitation":"&lt;sup&gt;22&lt;/sup&gt;","plainTextFormattedCitation":"22","previouslyFormattedCitation":"&lt;sup&gt;22&lt;/sup&gt;"},"properties":{"noteIndex":0},"schema":"https://github.com/citation-style-language/schema/raw/master/csl-citation.json"}</w:instrText>
            </w:r>
            <w:r w:rsidR="00A127DB">
              <w:fldChar w:fldCharType="separate"/>
            </w:r>
            <w:r w:rsidR="00A127DB" w:rsidRPr="00A127DB">
              <w:rPr>
                <w:noProof/>
                <w:vertAlign w:val="superscript"/>
              </w:rPr>
              <w:t>22</w:t>
            </w:r>
            <w:r w:rsidR="00A127DB">
              <w:fldChar w:fldCharType="end"/>
            </w:r>
          </w:p>
          <w:p w14:paraId="641C82EE" w14:textId="6D0D3422" w:rsidR="00FB08E3" w:rsidRDefault="00FB08E3" w:rsidP="009C282F">
            <w:pPr>
              <w:jc w:val="center"/>
            </w:pPr>
          </w:p>
        </w:tc>
        <w:tc>
          <w:tcPr>
            <w:tcW w:w="1728" w:type="dxa"/>
          </w:tcPr>
          <w:p w14:paraId="34D7D5D4" w14:textId="77777777" w:rsidR="000F6376" w:rsidRDefault="00CD2766" w:rsidP="009C282F">
            <w:pPr>
              <w:jc w:val="center"/>
            </w:pPr>
            <w:r>
              <w:rPr>
                <w:rFonts w:ascii="Segoe UI" w:hAnsi="Segoe UI" w:cs="Segoe UI"/>
                <w:color w:val="212121"/>
                <w:shd w:val="clear" w:color="auto" w:fill="FFFFFF"/>
              </w:rPr>
              <w:t>179651</w:t>
            </w:r>
          </w:p>
        </w:tc>
      </w:tr>
      <w:tr w:rsidR="000F6376" w14:paraId="50FABE22" w14:textId="77777777" w:rsidTr="00C44C3C">
        <w:trPr>
          <w:trHeight w:val="341"/>
        </w:trPr>
        <w:tc>
          <w:tcPr>
            <w:tcW w:w="1240" w:type="dxa"/>
            <w:vMerge/>
          </w:tcPr>
          <w:p w14:paraId="5988B1FF" w14:textId="77777777" w:rsidR="000F6376" w:rsidRDefault="000F6376" w:rsidP="009C282F">
            <w:pPr>
              <w:jc w:val="center"/>
            </w:pPr>
          </w:p>
        </w:tc>
        <w:tc>
          <w:tcPr>
            <w:tcW w:w="2363" w:type="dxa"/>
            <w:vMerge/>
          </w:tcPr>
          <w:p w14:paraId="6C217AC5" w14:textId="77777777" w:rsidR="000F6376" w:rsidRDefault="000F6376" w:rsidP="009C282F">
            <w:pPr>
              <w:jc w:val="center"/>
            </w:pPr>
          </w:p>
        </w:tc>
        <w:tc>
          <w:tcPr>
            <w:tcW w:w="4245" w:type="dxa"/>
          </w:tcPr>
          <w:p w14:paraId="4FD9915E" w14:textId="77777777" w:rsidR="000F6376" w:rsidRDefault="00CD2766" w:rsidP="009C282F">
            <w:pPr>
              <w:jc w:val="center"/>
            </w:pPr>
            <w:r>
              <w:t>1-Methyl-2-[(Z)-7-tridecenyl]- 4(1H)-quinolone</w:t>
            </w:r>
            <w:r w:rsidR="00A127DB">
              <w:fldChar w:fldCharType="begin" w:fldLock="1"/>
            </w:r>
            <w:r w:rsidR="008D6D66">
              <w:instrText>ADDIN CSL_CITATION {"citationItems":[{"id":"ITEM-1","itemData":{"DOI":"10.3390/molecules22081264","ISSN":"14203049","PMID":"28749432","abstract":"Euodia rutaecarpa is a common traditional Chinese medicine (TCM) in clinical practice, having the ability to suppress pain and cease coughing; however, with the increasing reports showing that it is toxic, particularly hepatotoxic, the concerns raised by what cause its toxicity is growing. In the current study, an analysis method based on the spectrum effect has been employed to screen the major hepatotoxic components in Euodia rutaecarpa so that the toxic material's basis would be elucidated. A fingerprinting method of the Euodia rutaecarpa extracts (which were petroleum ether, chloroform, ethyl acetate, n-butanol, and water) using ultra-high-performance liquid chromatography coupled with quadrupole time-of-flight mass spectrometer (UHPLC-QTOF/MS) has been developed. Orthogonal partial least squares (OPLS) was used to establish the spectrum-toxicity relationship with the levels of alanine aminotransferase (ALT) and aspartate aminotransferase (AST) in mice serum as evaluation indices for liver injury. The UHPLC-MS fingerprint was established and the OPLS analytical results suggested that coniferin, 1-methyl-2-undecyl-4(1H)-quinolone, 1-methyl-2-[(6Z,9Z,12E)-pentadeca triene]-4(1H)-quinolone, evocarpine, 1-methyl-2-[(Z)-7-tridecenyl]-4(1H)-quinolone, dihydroevocarpine, and 1-methyl-2-tetradecy-4-(1H)-quinolone probably associated with the hepatotoxicity of Euodia rutaecarpa. This paper offered considerable methods and insight for the fundamental research of the toxic material basis of similar toxic TCMs.","author":[{"dropping-particle":"","family":"Liang","given":"Jian","non-dropping-particle":"","parse-names":false,"suffix":""},{"dropping-particle":"","family":"Chen","given":"Yang","non-dropping-particle":"","parse-names":false,"suffix":""},{"dropping-particle":"","family":"Ren","given":"Gang","non-dropping-particle":"","parse-names":false,"suffix":""},{"dropping-particle":"","family":"Dong","given":"Wei","non-dropping-particle":"","parse-names":false,"suffix":""},{"dropping-particle":"","family":"Shi","given":"Min","non-dropping-particle":"","parse-names":false,"suffix":""},{"dropping-particle":"","family":"Xiong","given":"Li","non-dropping-particle":"","parse-names":false,"suffix":""},{"dropping-particle":"","family":"Li","given":"Jiankang","non-dropping-particle":"","parse-names":false,"suffix":""},{"dropping-particle":"","family":"Dong","given":"Jiahao","non-dropping-particle":"","parse-names":false,"suffix":""},{"dropping-particle":"","family":"Li","given":"Fei","non-dropping-particle":"","parse-names":false,"suffix":""},{"dropping-particle":"","family":"Yuan","given":"Jinbin","non-dropping-particle":"","parse-names":false,"suffix":""}],"container-title":"Molecules","id":"ITEM-1","issue":"8","issued":{"date-parts":[["2017"]]},"page":"1-14","title":"Screening hepatotoxic components in euodia rutaecarpa by UHPLC-QTOF/MS based on the spectrum-toxicity relationship","type":"article-journal","volume":"22"},"uris":["http://www.mendeley.com/documents/?uuid=c834361a-6c7f-44bd-a913-2ad84983da5f"]}],"mendeley":{"formattedCitation":"&lt;sup&gt;22&lt;/sup&gt;","plainTextFormattedCitation":"22","previouslyFormattedCitation":"&lt;sup&gt;22&lt;/sup&gt;"},"properties":{"noteIndex":0},"schema":"https://github.com/citation-style-language/schema/raw/master/csl-citation.json"}</w:instrText>
            </w:r>
            <w:r w:rsidR="00A127DB">
              <w:fldChar w:fldCharType="separate"/>
            </w:r>
            <w:r w:rsidR="00A127DB" w:rsidRPr="00A127DB">
              <w:rPr>
                <w:noProof/>
                <w:vertAlign w:val="superscript"/>
              </w:rPr>
              <w:t>22</w:t>
            </w:r>
            <w:r w:rsidR="00A127DB">
              <w:fldChar w:fldCharType="end"/>
            </w:r>
          </w:p>
          <w:p w14:paraId="5B6FD06D" w14:textId="46D0B5C1" w:rsidR="00FB08E3" w:rsidRDefault="00FB08E3" w:rsidP="009C282F">
            <w:pPr>
              <w:jc w:val="center"/>
            </w:pPr>
          </w:p>
        </w:tc>
        <w:tc>
          <w:tcPr>
            <w:tcW w:w="1728" w:type="dxa"/>
          </w:tcPr>
          <w:p w14:paraId="6B9BBEFC" w14:textId="77777777" w:rsidR="000F6376" w:rsidRDefault="00A127DB" w:rsidP="009C282F">
            <w:pPr>
              <w:jc w:val="center"/>
            </w:pPr>
            <w:r>
              <w:rPr>
                <w:rFonts w:ascii="Segoe UI" w:hAnsi="Segoe UI" w:cs="Segoe UI"/>
                <w:color w:val="212121"/>
                <w:shd w:val="clear" w:color="auto" w:fill="FFFFFF"/>
              </w:rPr>
              <w:t>5319779</w:t>
            </w:r>
          </w:p>
        </w:tc>
      </w:tr>
      <w:tr w:rsidR="000F6376" w14:paraId="0C473943" w14:textId="77777777" w:rsidTr="00C44C3C">
        <w:trPr>
          <w:trHeight w:val="341"/>
        </w:trPr>
        <w:tc>
          <w:tcPr>
            <w:tcW w:w="1240" w:type="dxa"/>
            <w:vMerge/>
          </w:tcPr>
          <w:p w14:paraId="3E5D1078" w14:textId="77777777" w:rsidR="000F6376" w:rsidRDefault="000F6376" w:rsidP="009C282F">
            <w:pPr>
              <w:jc w:val="center"/>
            </w:pPr>
          </w:p>
        </w:tc>
        <w:tc>
          <w:tcPr>
            <w:tcW w:w="2363" w:type="dxa"/>
            <w:vMerge/>
          </w:tcPr>
          <w:p w14:paraId="134D9793" w14:textId="77777777" w:rsidR="000F6376" w:rsidRDefault="000F6376" w:rsidP="009C282F">
            <w:pPr>
              <w:jc w:val="center"/>
            </w:pPr>
          </w:p>
        </w:tc>
        <w:tc>
          <w:tcPr>
            <w:tcW w:w="4245" w:type="dxa"/>
          </w:tcPr>
          <w:p w14:paraId="74892540" w14:textId="77777777" w:rsidR="000F6376" w:rsidRDefault="008D6D66" w:rsidP="009C282F">
            <w:pPr>
              <w:jc w:val="center"/>
            </w:pPr>
            <w:r>
              <w:t>6β-acetoxy-5-epilimonin</w:t>
            </w:r>
            <w:r>
              <w:fldChar w:fldCharType="begin" w:fldLock="1"/>
            </w:r>
            <w:r w:rsidR="0028015C">
              <w:instrText>ADDIN CSL_CITATION {"citationItems":[{"id":"ITEM-1","itemData":{"DOI":"10.1186/s12906-017-1701-8","ISSN":"14726882","PMID":"28356098","abstract":"Background: Bitter herbs are important in Traditional Chinese Medicine and the Electronic Tongue (e-Tongue) is an instrument that can be trained to evaluate bitterness of bitter herbs and their constituents. The aim of this research was to evaluate bitterness of limonoids and alkaloids from Evodia rutaecarpa to demonstrate that they are main bitter material basic of E. rutaecarpa. Methods: Nine compounds, including limonoids, indoloquinazoline alkaloids and quinolone alkaloids, were isolated, identified and analyzed by the e-Tongue. Additionally, the antibacterial activities of the nine compounds were evaluated against E. coli and S. aureus. Results: All the nine compounds had bitter taste and antibacterial activities to some extent. Among them, limonoids, which were the bitterest compounds, had greater antibacterial activities than alkaloids. And there is a positive correlation between bitter taste and antibacterial activities. Conclusions: It was confirmed in our study that limonoids, indoloquinazoline alkaloids and quinolone alkaloids are main bitter material basic of E. rutaecarpa based on two evaluation methods of e-Tongue and antibacterial experiment. In addition, the e-Tongue technique is a suitable new method to measure bitter degree in herbs.","author":[{"dropping-particle":"","family":"Liang","given":"Xiaoguang","non-dropping-particle":"","parse-names":false,"suffix":""},{"dropping-particle":"","family":"Li","given":"Bo","non-dropping-particle":"","parse-names":false,"suffix":""},{"dropping-particle":"","family":"Wu","given":"Fei","non-dropping-particle":"","parse-names":false,"suffix":""},{"dropping-particle":"","family":"Li","given":"Tingzhao","non-dropping-particle":"","parse-names":false,"suffix":""},{"dropping-particle":"","family":"Wang","given":"Youjie","non-dropping-particle":"","parse-names":false,"suffix":""},{"dropping-particle":"","family":"Ma","given":"Qiang","non-dropping-particle":"","parse-names":false,"suffix":""},{"dropping-particle":"","family":"Liang","given":"Shuang","non-dropping-particle":"","parse-names":false,"suffix":""}],"container-title":"BMC Complementary and Alternative Medicine","id":"ITEM-1","issue":"1","issued":{"date-parts":[["2017"]]},"page":"1-7","title":"Bitterness and antibacterial activities of constituents from Evodia rutaecarpa","type":"article-journal","volume":"17"},"uris":["http://www.mendeley.com/documents/?uuid=574a2548-1db4-4baf-9da6-124590ff00fd"]}],"mendeley":{"formattedCitation":"&lt;sup&gt;23&lt;/sup&gt;","plainTextFormattedCitation":"23","previouslyFormattedCitation":"&lt;sup&gt;23&lt;/sup&gt;"},"properties":{"noteIndex":0},"schema":"https://github.com/citation-style-language/schema/raw/master/csl-citation.json"}</w:instrText>
            </w:r>
            <w:r>
              <w:fldChar w:fldCharType="separate"/>
            </w:r>
            <w:r w:rsidRPr="008D6D66">
              <w:rPr>
                <w:noProof/>
                <w:vertAlign w:val="superscript"/>
              </w:rPr>
              <w:t>23</w:t>
            </w:r>
            <w:r>
              <w:fldChar w:fldCharType="end"/>
            </w:r>
          </w:p>
          <w:p w14:paraId="22BC9CEC" w14:textId="68AA9E56" w:rsidR="00FB08E3" w:rsidRDefault="00FB08E3" w:rsidP="009C282F">
            <w:pPr>
              <w:jc w:val="center"/>
            </w:pPr>
          </w:p>
        </w:tc>
        <w:tc>
          <w:tcPr>
            <w:tcW w:w="1728" w:type="dxa"/>
          </w:tcPr>
          <w:p w14:paraId="38DCDE41" w14:textId="77777777" w:rsidR="000F6376" w:rsidRDefault="008D6D66" w:rsidP="009C282F">
            <w:pPr>
              <w:jc w:val="center"/>
            </w:pPr>
            <w:r>
              <w:rPr>
                <w:rFonts w:ascii="Segoe UI" w:hAnsi="Segoe UI" w:cs="Segoe UI"/>
                <w:color w:val="212121"/>
                <w:shd w:val="clear" w:color="auto" w:fill="FFFFFF"/>
              </w:rPr>
              <w:t>146156527</w:t>
            </w:r>
          </w:p>
        </w:tc>
      </w:tr>
      <w:tr w:rsidR="000F6376" w14:paraId="6EEA66A2" w14:textId="77777777" w:rsidTr="00C44C3C">
        <w:trPr>
          <w:trHeight w:val="341"/>
        </w:trPr>
        <w:tc>
          <w:tcPr>
            <w:tcW w:w="1240" w:type="dxa"/>
            <w:vMerge/>
          </w:tcPr>
          <w:p w14:paraId="236C640F" w14:textId="77777777" w:rsidR="000F6376" w:rsidRDefault="000F6376" w:rsidP="009C282F">
            <w:pPr>
              <w:jc w:val="center"/>
            </w:pPr>
          </w:p>
        </w:tc>
        <w:tc>
          <w:tcPr>
            <w:tcW w:w="2363" w:type="dxa"/>
            <w:vMerge/>
          </w:tcPr>
          <w:p w14:paraId="10474714" w14:textId="77777777" w:rsidR="000F6376" w:rsidRDefault="000F6376" w:rsidP="009C282F">
            <w:pPr>
              <w:jc w:val="center"/>
            </w:pPr>
          </w:p>
        </w:tc>
        <w:tc>
          <w:tcPr>
            <w:tcW w:w="4245" w:type="dxa"/>
          </w:tcPr>
          <w:p w14:paraId="280C9845" w14:textId="77777777" w:rsidR="000F6376" w:rsidRDefault="0014718D" w:rsidP="009C282F">
            <w:pPr>
              <w:jc w:val="center"/>
            </w:pPr>
            <w:r>
              <w:t>Quercetin 3-galactoside</w:t>
            </w:r>
            <w:r w:rsidR="0028015C">
              <w:fldChar w:fldCharType="begin" w:fldLock="1"/>
            </w:r>
            <w:r w:rsidR="00CA0624">
              <w:instrText>ADDIN CSL_CITATION {"citationItems":[{"id":"ITEM-1","itemData":{"DOI":"10.1093/chromsci/bmw109","ISSN":"00219665","abstract":"The dried fruit of Evodia rutaecarpa (Juss.) Benth. (ER) is a well-known traditional Chinese medicine and has been used in treatment of headache, abdominal pain, migraine, chill limbs, diarrhea, nausea, hyperbaropathy, dysmenorrheal and postpartum hemorrhage. In this work, a comprehensive characterization of chemical constituents in ER extract is carried out by high performance liquid chromatography coupled to electrospray ionization and quadrupole time-of-flight mass spectrometry. The increased power of higher mass resolution and exact mass measurements for precursor and fragment ions lead to detection of 3 acylgluconic acids, 3 flavonol glycosides, 6 limonoids and 24 alkaloids in ER, of which 6 quinolone alkaloids has not been reported previously to our best knowledge. This research enriches our knowledge of chemical constituents of ER and provides a reliable guide for further pharmacology and active mechanism study on this herb.","author":[{"dropping-particle":"","family":"Ling","given":"Yun","non-dropping-particle":"","parse-names":false,"suffix":""},{"dropping-particle":"","family":"Hu","given":"Pei","non-dropping-particle":"","parse-names":false,"suffix":""},{"dropping-particle":"","family":"Zhang","given":"Lifang","non-dropping-particle":"","parse-names":false,"suffix":""},{"dropping-particle":"","family":"Jin","given":"Hongguang","non-dropping-particle":"","parse-names":false,"suffix":""},{"dropping-particle":"","family":"Chen","given":"Jian","non-dropping-particle":"","parse-names":false,"suffix":""},{"dropping-particle":"","family":"Tao","given":"Zhi","non-dropping-particle":"","parse-names":false,"suffix":""},{"dropping-particle":"","family":"Huang","given":"Ling","non-dropping-particle":"","parse-names":false,"suffix":""},{"dropping-particle":"","family":"Ren","given":"Ruoyu","non-dropping-particle":"","parse-names":false,"suffix":""}],"container-title":"Journal of Chromatographic Science","id":"ITEM-1","issue":"9","issued":{"date-parts":[["2016"]]},"page":"1593-1604","title":"Identification and Structural Characterization of Acylgluconic Acids, Flavonol Glycosides, Limonoids and Alkaloids from the Fruits of Evodia Rutaecarpa by High Performance Liquid Chromatography Coupled to Electrospray Ionization and Quadrupole Time-of-Fli","type":"article-journal","volume":"54"},"uris":["http://www.mendeley.com/documents/?uuid=baa0e1a1-5fe5-485a-8eaa-35a66bbff58f"]}],"mendeley":{"formattedCitation":"&lt;sup&gt;24&lt;/sup&gt;","plainTextFormattedCitation":"24","previouslyFormattedCitation":"&lt;sup&gt;24&lt;/sup&gt;"},"properties":{"noteIndex":0},"schema":"https://github.com/citation-style-language/schema/raw/master/csl-citation.json"}</w:instrText>
            </w:r>
            <w:r w:rsidR="0028015C">
              <w:fldChar w:fldCharType="separate"/>
            </w:r>
            <w:r w:rsidR="0028015C" w:rsidRPr="0028015C">
              <w:rPr>
                <w:noProof/>
                <w:vertAlign w:val="superscript"/>
              </w:rPr>
              <w:t>24</w:t>
            </w:r>
            <w:r w:rsidR="0028015C">
              <w:fldChar w:fldCharType="end"/>
            </w:r>
          </w:p>
          <w:p w14:paraId="197E8383" w14:textId="4C670A8D" w:rsidR="00FB08E3" w:rsidRDefault="00FB08E3" w:rsidP="009C282F">
            <w:pPr>
              <w:jc w:val="center"/>
            </w:pPr>
          </w:p>
        </w:tc>
        <w:tc>
          <w:tcPr>
            <w:tcW w:w="1728" w:type="dxa"/>
          </w:tcPr>
          <w:p w14:paraId="258809BD" w14:textId="77777777" w:rsidR="000F6376" w:rsidRDefault="0014718D" w:rsidP="009C282F">
            <w:pPr>
              <w:jc w:val="center"/>
            </w:pPr>
            <w:r>
              <w:rPr>
                <w:rFonts w:ascii="Segoe UI" w:hAnsi="Segoe UI" w:cs="Segoe UI"/>
                <w:color w:val="212121"/>
                <w:shd w:val="clear" w:color="auto" w:fill="FFFFFF"/>
              </w:rPr>
              <w:t>5281643</w:t>
            </w:r>
          </w:p>
        </w:tc>
      </w:tr>
      <w:tr w:rsidR="000F6376" w14:paraId="5E217346" w14:textId="77777777" w:rsidTr="00C44C3C">
        <w:trPr>
          <w:trHeight w:val="341"/>
        </w:trPr>
        <w:tc>
          <w:tcPr>
            <w:tcW w:w="1240" w:type="dxa"/>
            <w:vMerge/>
          </w:tcPr>
          <w:p w14:paraId="31703FED" w14:textId="77777777" w:rsidR="000F6376" w:rsidRDefault="000F6376" w:rsidP="009C282F">
            <w:pPr>
              <w:jc w:val="center"/>
            </w:pPr>
          </w:p>
        </w:tc>
        <w:tc>
          <w:tcPr>
            <w:tcW w:w="2363" w:type="dxa"/>
            <w:vMerge/>
          </w:tcPr>
          <w:p w14:paraId="3A51304E" w14:textId="77777777" w:rsidR="000F6376" w:rsidRDefault="000F6376" w:rsidP="009C282F">
            <w:pPr>
              <w:jc w:val="center"/>
            </w:pPr>
          </w:p>
        </w:tc>
        <w:tc>
          <w:tcPr>
            <w:tcW w:w="4245" w:type="dxa"/>
          </w:tcPr>
          <w:p w14:paraId="05063570" w14:textId="77777777" w:rsidR="000F6376" w:rsidRDefault="0014718D" w:rsidP="009C282F">
            <w:pPr>
              <w:jc w:val="center"/>
            </w:pPr>
            <w:r>
              <w:t>Narcissoside</w:t>
            </w:r>
            <w:r w:rsidR="0028015C">
              <w:fldChar w:fldCharType="begin" w:fldLock="1"/>
            </w:r>
            <w:r w:rsidR="00CA0624">
              <w:instrText>ADDIN CSL_CITATION {"citationItems":[{"id":"ITEM-1","itemData":{"DOI":"10.1093/chromsci/bmw109","ISSN":"00219665","abstract":"The dried fruit of Evodia rutaecarpa (Juss.) Benth. (ER) is a well-known traditional Chinese medicine and has been used in treatment of headache, abdominal pain, migraine, chill limbs, diarrhea, nausea, hyperbaropathy, dysmenorrheal and postpartum hemorrhage. In this work, a comprehensive characterization of chemical constituents in ER extract is carried out by high performance liquid chromatography coupled to electrospray ionization and quadrupole time-of-flight mass spectrometry. The increased power of higher mass resolution and exact mass measurements for precursor and fragment ions lead to detection of 3 acylgluconic acids, 3 flavonol glycosides, 6 limonoids and 24 alkaloids in ER, of which 6 quinolone alkaloids has not been reported previously to our best knowledge. This research enriches our knowledge of chemical constituents of ER and provides a reliable guide for further pharmacology and active mechanism study on this herb.","author":[{"dropping-particle":"","family":"Ling","given":"Yun","non-dropping-particle":"","parse-names":false,"suffix":""},{"dropping-particle":"","family":"Hu","given":"Pei","non-dropping-particle":"","parse-names":false,"suffix":""},{"dropping-particle":"","family":"Zhang","given":"Lifang","non-dropping-particle":"","parse-names":false,"suffix":""},{"dropping-particle":"","family":"Jin","given":"Hongguang","non-dropping-particle":"","parse-names":false,"suffix":""},{"dropping-particle":"","family":"Chen","given":"Jian","non-dropping-particle":"","parse-names":false,"suffix":""},{"dropping-particle":"","family":"Tao","given":"Zhi","non-dropping-particle":"","parse-names":false,"suffix":""},{"dropping-particle":"","family":"Huang","given":"Ling","non-dropping-particle":"","parse-names":false,"suffix":""},{"dropping-particle":"","family":"Ren","given":"Ruoyu","non-dropping-particle":"","parse-names":false,"suffix":""}],"container-title":"Journal of Chromatographic Science","id":"ITEM-1","issue":"9","issued":{"date-parts":[["2016"]]},"page":"1593-1604","title":"Identification and Structural Characterization of Acylgluconic Acids, Flavonol Glycosides, Limonoids and Alkaloids from the Fruits of Evodia Rutaecarpa by High Performance Liquid Chromatography Coupled to Electrospray Ionization and Quadrupole Time-of-Fli","type":"article-journal","volume":"54"},"uris":["http://www.mendeley.com/documents/?uuid=baa0e1a1-5fe5-485a-8eaa-35a66bbff58f"]}],"mendeley":{"formattedCitation":"&lt;sup&gt;24&lt;/sup&gt;","plainTextFormattedCitation":"24","previouslyFormattedCitation":"&lt;sup&gt;24&lt;/sup&gt;"},"properties":{"noteIndex":0},"schema":"https://github.com/citation-style-language/schema/raw/master/csl-citation.json"}</w:instrText>
            </w:r>
            <w:r w:rsidR="0028015C">
              <w:fldChar w:fldCharType="separate"/>
            </w:r>
            <w:r w:rsidR="0028015C" w:rsidRPr="0028015C">
              <w:rPr>
                <w:noProof/>
                <w:vertAlign w:val="superscript"/>
              </w:rPr>
              <w:t>24</w:t>
            </w:r>
            <w:r w:rsidR="0028015C">
              <w:fldChar w:fldCharType="end"/>
            </w:r>
          </w:p>
          <w:p w14:paraId="57B6E592" w14:textId="063A48C4" w:rsidR="00FB08E3" w:rsidRDefault="00FB08E3" w:rsidP="009C282F">
            <w:pPr>
              <w:jc w:val="center"/>
            </w:pPr>
          </w:p>
        </w:tc>
        <w:tc>
          <w:tcPr>
            <w:tcW w:w="1728" w:type="dxa"/>
          </w:tcPr>
          <w:p w14:paraId="1E91E596" w14:textId="77777777" w:rsidR="000F6376" w:rsidRDefault="0014718D" w:rsidP="009C282F">
            <w:pPr>
              <w:jc w:val="center"/>
            </w:pPr>
            <w:r>
              <w:rPr>
                <w:rFonts w:ascii="Segoe UI" w:hAnsi="Segoe UI" w:cs="Segoe UI"/>
                <w:color w:val="212121"/>
                <w:shd w:val="clear" w:color="auto" w:fill="FFFFFF"/>
              </w:rPr>
              <w:t>5481663</w:t>
            </w:r>
          </w:p>
        </w:tc>
      </w:tr>
      <w:tr w:rsidR="000F6376" w14:paraId="2CCFD43F" w14:textId="77777777" w:rsidTr="00C44C3C">
        <w:trPr>
          <w:trHeight w:val="341"/>
        </w:trPr>
        <w:tc>
          <w:tcPr>
            <w:tcW w:w="1240" w:type="dxa"/>
            <w:vMerge/>
          </w:tcPr>
          <w:p w14:paraId="44501EB8" w14:textId="77777777" w:rsidR="000F6376" w:rsidRDefault="000F6376" w:rsidP="009C282F">
            <w:pPr>
              <w:jc w:val="center"/>
            </w:pPr>
          </w:p>
        </w:tc>
        <w:tc>
          <w:tcPr>
            <w:tcW w:w="2363" w:type="dxa"/>
            <w:vMerge/>
          </w:tcPr>
          <w:p w14:paraId="50B74DF6" w14:textId="77777777" w:rsidR="000F6376" w:rsidRDefault="000F6376" w:rsidP="009C282F">
            <w:pPr>
              <w:jc w:val="center"/>
            </w:pPr>
          </w:p>
        </w:tc>
        <w:tc>
          <w:tcPr>
            <w:tcW w:w="4245" w:type="dxa"/>
          </w:tcPr>
          <w:p w14:paraId="679C2124" w14:textId="77777777" w:rsidR="000F6376" w:rsidRDefault="0014718D" w:rsidP="009C282F">
            <w:pPr>
              <w:jc w:val="center"/>
            </w:pPr>
            <w:r>
              <w:t>Evodol</w:t>
            </w:r>
            <w:r w:rsidR="0028015C">
              <w:fldChar w:fldCharType="begin" w:fldLock="1"/>
            </w:r>
            <w:r w:rsidR="00CA0624">
              <w:instrText>ADDIN CSL_CITATION {"citationItems":[{"id":"ITEM-1","itemData":{"DOI":"10.1093/chromsci/bmw109","ISSN":"00219665","abstract":"The dried fruit of Evodia rutaecarpa (Juss.) Benth. (ER) is a well-known traditional Chinese medicine and has been used in treatment of headache, abdominal pain, migraine, chill limbs, diarrhea, nausea, hyperbaropathy, dysmenorrheal and postpartum hemorrhage. In this work, a comprehensive characterization of chemical constituents in ER extract is carried out by high performance liquid chromatography coupled to electrospray ionization and quadrupole time-of-flight mass spectrometry. The increased power of higher mass resolution and exact mass measurements for precursor and fragment ions lead to detection of 3 acylgluconic acids, 3 flavonol glycosides, 6 limonoids and 24 alkaloids in ER, of which 6 quinolone alkaloids has not been reported previously to our best knowledge. This research enriches our knowledge of chemical constituents of ER and provides a reliable guide for further pharmacology and active mechanism study on this herb.","author":[{"dropping-particle":"","family":"Ling","given":"Yun","non-dropping-particle":"","parse-names":false,"suffix":""},{"dropping-particle":"","family":"Hu","given":"Pei","non-dropping-particle":"","parse-names":false,"suffix":""},{"dropping-particle":"","family":"Zhang","given":"Lifang","non-dropping-particle":"","parse-names":false,"suffix":""},{"dropping-particle":"","family":"Jin","given":"Hongguang","non-dropping-particle":"","parse-names":false,"suffix":""},{"dropping-particle":"","family":"Chen","given":"Jian","non-dropping-particle":"","parse-names":false,"suffix":""},{"dropping-particle":"","family":"Tao","given":"Zhi","non-dropping-particle":"","parse-names":false,"suffix":""},{"dropping-particle":"","family":"Huang","given":"Ling","non-dropping-particle":"","parse-names":false,"suffix":""},{"dropping-particle":"","family":"Ren","given":"Ruoyu","non-dropping-particle":"","parse-names":false,"suffix":""}],"container-title":"Journal of Chromatographic Science","id":"ITEM-1","issue":"9","issued":{"date-parts":[["2016"]]},"page":"1593-1604","title":"Identification and Structural Characterization of Acylgluconic Acids, Flavonol Glycosides, Limonoids and Alkaloids from the Fruits of Evodia Rutaecarpa by High Performance Liquid Chromatography Coupled to Electrospray Ionization and Quadrupole Time-of-Fli","type":"article-journal","volume":"54"},"uris":["http://www.mendeley.com/documents/?uuid=baa0e1a1-5fe5-485a-8eaa-35a66bbff58f"]}],"mendeley":{"formattedCitation":"&lt;sup&gt;24&lt;/sup&gt;","plainTextFormattedCitation":"24","previouslyFormattedCitation":"&lt;sup&gt;24&lt;/sup&gt;"},"properties":{"noteIndex":0},"schema":"https://github.com/citation-style-language/schema/raw/master/csl-citation.json"}</w:instrText>
            </w:r>
            <w:r w:rsidR="0028015C">
              <w:fldChar w:fldCharType="separate"/>
            </w:r>
            <w:r w:rsidR="0028015C" w:rsidRPr="0028015C">
              <w:rPr>
                <w:noProof/>
                <w:vertAlign w:val="superscript"/>
              </w:rPr>
              <w:t>24</w:t>
            </w:r>
            <w:r w:rsidR="0028015C">
              <w:fldChar w:fldCharType="end"/>
            </w:r>
          </w:p>
          <w:p w14:paraId="2336BD65" w14:textId="5A3CBFEF" w:rsidR="00FB08E3" w:rsidRDefault="00FB08E3" w:rsidP="009C282F">
            <w:pPr>
              <w:jc w:val="center"/>
            </w:pPr>
          </w:p>
        </w:tc>
        <w:tc>
          <w:tcPr>
            <w:tcW w:w="1728" w:type="dxa"/>
          </w:tcPr>
          <w:p w14:paraId="060C9C2B" w14:textId="77777777" w:rsidR="000F6376" w:rsidRDefault="0014718D" w:rsidP="009C282F">
            <w:pPr>
              <w:jc w:val="center"/>
            </w:pPr>
            <w:r>
              <w:rPr>
                <w:rFonts w:ascii="Segoe UI" w:hAnsi="Segoe UI" w:cs="Segoe UI"/>
                <w:color w:val="212121"/>
                <w:shd w:val="clear" w:color="auto" w:fill="FFFFFF"/>
              </w:rPr>
              <w:t>185481</w:t>
            </w:r>
          </w:p>
        </w:tc>
      </w:tr>
      <w:tr w:rsidR="000F6376" w14:paraId="5013DF38" w14:textId="77777777" w:rsidTr="00C44C3C">
        <w:trPr>
          <w:trHeight w:val="341"/>
        </w:trPr>
        <w:tc>
          <w:tcPr>
            <w:tcW w:w="1240" w:type="dxa"/>
            <w:vMerge/>
          </w:tcPr>
          <w:p w14:paraId="3C0E3853" w14:textId="77777777" w:rsidR="000F6376" w:rsidRDefault="000F6376" w:rsidP="009C282F">
            <w:pPr>
              <w:jc w:val="center"/>
            </w:pPr>
          </w:p>
        </w:tc>
        <w:tc>
          <w:tcPr>
            <w:tcW w:w="2363" w:type="dxa"/>
            <w:vMerge/>
          </w:tcPr>
          <w:p w14:paraId="08938DEA" w14:textId="77777777" w:rsidR="000F6376" w:rsidRDefault="000F6376" w:rsidP="009C282F">
            <w:pPr>
              <w:jc w:val="center"/>
            </w:pPr>
          </w:p>
        </w:tc>
        <w:tc>
          <w:tcPr>
            <w:tcW w:w="4245" w:type="dxa"/>
          </w:tcPr>
          <w:p w14:paraId="68CB54EC" w14:textId="77777777" w:rsidR="000F6376" w:rsidRDefault="00294666" w:rsidP="009C282F">
            <w:pPr>
              <w:jc w:val="center"/>
            </w:pPr>
            <w:r>
              <w:t>1-hydroxyrutaecarpine</w:t>
            </w:r>
            <w:r w:rsidR="005A7C74">
              <w:fldChar w:fldCharType="begin" w:fldLock="1"/>
            </w:r>
            <w:r w:rsidR="005A7C74">
              <w:instrText>ADDIN CSL_CITATION {"citationItems":[{"id":"ITEM-1","itemData":{"DOI":"10.1016/j.bse.2019.103961","ISSN":"03051978","abstract":"Phytochemical investigations of the dried and nearly ripe fruits of Evodia rutaecarpa (Juss.) Benth. var. of officinalis (Dode) Huang (family Rutaceae) led to the isolation of twenty compounds, including eight quinolone alkaloids (1–8), seven indole quinazoline alkaloids (9–15), two limonoids (16–17) and three sterols (18–20). The chemical structures of these compounds were elucidated by extensive spectroscopic analyses and by comparison with the literature data. Notably, seven compounds (1, 3, 7, 11 and 13–15) were reported from this species for the first time, and the chemotaxonomic significance of these compounds was discussed.","author":[{"dropping-particle":"","family":"Yan","given":"Qi","non-dropping-particle":"","parse-names":false,"suffix":""},{"dropping-particle":"","family":"Shan","given":"Yu","non-dropping-particle":"","parse-names":false,"suffix":""},{"dropping-particle":"","family":"Yin","given":"Min","non-dropping-particle":"","parse-names":false,"suffix":""},{"dropping-particle":"","family":"Xu","given":"Shu","non-dropping-particle":"","parse-names":false,"suffix":""},{"dropping-particle":"","family":"Ma","given":"Chen","non-dropping-particle":"","parse-names":false,"suffix":""},{"dropping-particle":"","family":"Tong","given":"Hai Ying","non-dropping-particle":"","parse-names":false,"suffix":""},{"dropping-particle":"","family":"Feng","given":"Xu","non-dropping-particle":"","parse-names":false,"suffix":""},{"dropping-particle":"","family":"Wang","given":"Qi Zhi","non-dropping-particle":"","parse-names":false,"suffix":""}],"container-title":"Biochemical Systematics and Ecology","id":"ITEM-1","issue":"August 2019","issued":{"date-parts":[["2020"]]},"page":"103961","publisher":"Elsevier","title":"Phytochemical and chemotaxonomic study on Evodia rutaecarpa var. officinalis","type":"article-journal","volume":"88"},"uris":["http://www.mendeley.com/documents/?uuid=0f358de2-ae44-40ab-a7e9-2de22f31c560"]}],"mendeley":{"formattedCitation":"&lt;sup&gt;25&lt;/sup&gt;","plainTextFormattedCitation":"25","previouslyFormattedCitation":"&lt;sup&gt;25&lt;/sup&gt;"},"properties":{"noteIndex":0},"schema":"https://github.com/citation-style-language/schema/raw/master/csl-citation.json"}</w:instrText>
            </w:r>
            <w:r w:rsidR="005A7C74">
              <w:fldChar w:fldCharType="separate"/>
            </w:r>
            <w:r w:rsidR="005A7C74" w:rsidRPr="005A7C74">
              <w:rPr>
                <w:noProof/>
                <w:vertAlign w:val="superscript"/>
              </w:rPr>
              <w:t>25</w:t>
            </w:r>
            <w:r w:rsidR="005A7C74">
              <w:fldChar w:fldCharType="end"/>
            </w:r>
          </w:p>
          <w:p w14:paraId="1FB8019B" w14:textId="6BB062CD" w:rsidR="00FB08E3" w:rsidRDefault="00FB08E3" w:rsidP="009C282F">
            <w:pPr>
              <w:jc w:val="center"/>
            </w:pPr>
          </w:p>
        </w:tc>
        <w:tc>
          <w:tcPr>
            <w:tcW w:w="1728" w:type="dxa"/>
          </w:tcPr>
          <w:p w14:paraId="7122689A" w14:textId="77777777" w:rsidR="000F6376" w:rsidRDefault="00294666" w:rsidP="009C282F">
            <w:pPr>
              <w:jc w:val="center"/>
            </w:pPr>
            <w:r>
              <w:rPr>
                <w:rFonts w:ascii="Segoe UI" w:hAnsi="Segoe UI" w:cs="Segoe UI"/>
                <w:color w:val="212121"/>
                <w:shd w:val="clear" w:color="auto" w:fill="FFFFFF"/>
              </w:rPr>
              <w:t>10447696</w:t>
            </w:r>
          </w:p>
        </w:tc>
      </w:tr>
      <w:tr w:rsidR="000F6376" w14:paraId="759F6358" w14:textId="77777777" w:rsidTr="00C44C3C">
        <w:trPr>
          <w:trHeight w:val="341"/>
        </w:trPr>
        <w:tc>
          <w:tcPr>
            <w:tcW w:w="1240" w:type="dxa"/>
            <w:vMerge/>
          </w:tcPr>
          <w:p w14:paraId="25674A2D" w14:textId="77777777" w:rsidR="000F6376" w:rsidRDefault="000F6376" w:rsidP="009C282F">
            <w:pPr>
              <w:jc w:val="center"/>
            </w:pPr>
          </w:p>
        </w:tc>
        <w:tc>
          <w:tcPr>
            <w:tcW w:w="2363" w:type="dxa"/>
            <w:vMerge/>
          </w:tcPr>
          <w:p w14:paraId="06956A3B" w14:textId="77777777" w:rsidR="000F6376" w:rsidRDefault="000F6376" w:rsidP="009C282F">
            <w:pPr>
              <w:jc w:val="center"/>
            </w:pPr>
          </w:p>
        </w:tc>
        <w:tc>
          <w:tcPr>
            <w:tcW w:w="4245" w:type="dxa"/>
          </w:tcPr>
          <w:p w14:paraId="35D8784C" w14:textId="77777777" w:rsidR="000F6376" w:rsidRDefault="00276010" w:rsidP="009C282F">
            <w:pPr>
              <w:jc w:val="center"/>
            </w:pPr>
            <w:r>
              <w:t>shihulimonin A</w:t>
            </w:r>
            <w:r w:rsidR="005A7C74">
              <w:fldChar w:fldCharType="begin" w:fldLock="1"/>
            </w:r>
            <w:r w:rsidR="005A7C74">
              <w:instrText>ADDIN CSL_CITATION {"citationItems":[{"id":"ITEM-1","itemData":{"DOI":"10.1016/j.bse.2019.103961","ISSN":"03051978","abstract":"Phytochemical investigations of the dried and nearly ripe fruits of Evodia rutaecarpa (Juss.) Benth. var. of officinalis (Dode) Huang (family Rutaceae) led to the isolation of twenty compounds, including eight quinolone alkaloids (1–8), seven indole quinazoline alkaloids (9–15), two limonoids (16–17) and three sterols (18–20). The chemical structures of these compounds were elucidated by extensive spectroscopic analyses and by comparison with the literature data. Notably, seven compounds (1, 3, 7, 11 and 13–15) were reported from this species for the first time, and the chemotaxonomic significance of these compounds was discussed.","author":[{"dropping-particle":"","family":"Yan","given":"Qi","non-dropping-particle":"","parse-names":false,"suffix":""},{"dropping-particle":"","family":"Shan","given":"Yu","non-dropping-particle":"","parse-names":false,"suffix":""},{"dropping-particle":"","family":"Yin","given":"Min","non-dropping-particle":"","parse-names":false,"suffix":""},{"dropping-particle":"","family":"Xu","given":"Shu","non-dropping-particle":"","parse-names":false,"suffix":""},{"dropping-particle":"","family":"Ma","given":"Chen","non-dropping-particle":"","parse-names":false,"suffix":""},{"dropping-particle":"","family":"Tong","given":"Hai Ying","non-dropping-particle":"","parse-names":false,"suffix":""},{"dropping-particle":"","family":"Feng","given":"Xu","non-dropping-particle":"","parse-names":false,"suffix":""},{"dropping-particle":"","family":"Wang","given":"Qi Zhi","non-dropping-particle":"","parse-names":false,"suffix":""}],"container-title":"Biochemical Systematics and Ecology","id":"ITEM-1","issue":"August 2019","issued":{"date-parts":[["2020"]]},"page":"103961","publisher":"Elsevier","title":"Phytochemical and chemotaxonomic study on Evodia rutaecarpa var. officinalis","type":"article-journal","volume":"88"},"uris":["http://www.mendeley.com/documents/?uuid=0f358de2-ae44-40ab-a7e9-2de22f31c560"]}],"mendeley":{"formattedCitation":"&lt;sup&gt;25&lt;/sup&gt;","plainTextFormattedCitation":"25","previouslyFormattedCitation":"&lt;sup&gt;25&lt;/sup&gt;"},"properties":{"noteIndex":0},"schema":"https://github.com/citation-style-language/schema/raw/master/csl-citation.json"}</w:instrText>
            </w:r>
            <w:r w:rsidR="005A7C74">
              <w:fldChar w:fldCharType="separate"/>
            </w:r>
            <w:r w:rsidR="005A7C74" w:rsidRPr="005A7C74">
              <w:rPr>
                <w:noProof/>
                <w:vertAlign w:val="superscript"/>
              </w:rPr>
              <w:t>25</w:t>
            </w:r>
            <w:r w:rsidR="005A7C74">
              <w:fldChar w:fldCharType="end"/>
            </w:r>
          </w:p>
          <w:p w14:paraId="2D1910A8" w14:textId="5B85C4B7" w:rsidR="00FB08E3" w:rsidRDefault="00FB08E3" w:rsidP="009C282F">
            <w:pPr>
              <w:jc w:val="center"/>
            </w:pPr>
          </w:p>
        </w:tc>
        <w:tc>
          <w:tcPr>
            <w:tcW w:w="1728" w:type="dxa"/>
          </w:tcPr>
          <w:p w14:paraId="35A0D1DA" w14:textId="77777777" w:rsidR="000F6376" w:rsidRDefault="00276010" w:rsidP="009C282F">
            <w:pPr>
              <w:jc w:val="center"/>
            </w:pPr>
            <w:r>
              <w:rPr>
                <w:rFonts w:ascii="Segoe UI" w:hAnsi="Segoe UI" w:cs="Segoe UI"/>
                <w:color w:val="212121"/>
                <w:shd w:val="clear" w:color="auto" w:fill="FFFFFF"/>
              </w:rPr>
              <w:t>76419898</w:t>
            </w:r>
          </w:p>
        </w:tc>
      </w:tr>
      <w:tr w:rsidR="000F6376" w14:paraId="2B68F3F9" w14:textId="77777777" w:rsidTr="00C44C3C">
        <w:trPr>
          <w:trHeight w:val="341"/>
        </w:trPr>
        <w:tc>
          <w:tcPr>
            <w:tcW w:w="1240" w:type="dxa"/>
            <w:vMerge/>
          </w:tcPr>
          <w:p w14:paraId="7EB32E49" w14:textId="77777777" w:rsidR="000F6376" w:rsidRDefault="000F6376" w:rsidP="009C282F">
            <w:pPr>
              <w:jc w:val="center"/>
            </w:pPr>
          </w:p>
        </w:tc>
        <w:tc>
          <w:tcPr>
            <w:tcW w:w="2363" w:type="dxa"/>
            <w:vMerge/>
          </w:tcPr>
          <w:p w14:paraId="3B03A885" w14:textId="77777777" w:rsidR="000F6376" w:rsidRDefault="000F6376" w:rsidP="009C282F">
            <w:pPr>
              <w:jc w:val="center"/>
            </w:pPr>
          </w:p>
        </w:tc>
        <w:tc>
          <w:tcPr>
            <w:tcW w:w="4245" w:type="dxa"/>
          </w:tcPr>
          <w:p w14:paraId="2ADBF636" w14:textId="77777777" w:rsidR="000F6376" w:rsidRDefault="00276010" w:rsidP="009C282F">
            <w:pPr>
              <w:jc w:val="center"/>
            </w:pPr>
            <w:r>
              <w:t>β-daucosterol</w:t>
            </w:r>
            <w:r w:rsidR="005A7C74">
              <w:fldChar w:fldCharType="begin" w:fldLock="1"/>
            </w:r>
            <w:r w:rsidR="009441C8">
              <w:instrText>ADDIN CSL_CITATION {"citationItems":[{"id":"ITEM-1","itemData":{"DOI":"10.1016/j.bse.2019.103961","ISSN":"03051978","abstract":"Phytochemical investigations of the dried and nearly ripe fruits of Evodia rutaecarpa (Juss.) Benth. var. of officinalis (Dode) Huang (family Rutaceae) led to the isolation of twenty compounds, including eight quinolone alkaloids (1–8), seven indole quinazoline alkaloids (9–15), two limonoids (16–17) and three sterols (18–20). The chemical structures of these compounds were elucidated by extensive spectroscopic analyses and by comparison with the literature data. Notably, seven compounds (1, 3, 7, 11 and 13–15) were reported from this species for the first time, and the chemotaxonomic significance of these compounds was discussed.","author":[{"dropping-particle":"","family":"Yan","given":"Qi","non-dropping-particle":"","parse-names":false,"suffix":""},{"dropping-particle":"","family":"Shan","given":"Yu","non-dropping-particle":"","parse-names":false,"suffix":""},{"dropping-particle":"","family":"Yin","given":"Min","non-dropping-particle":"","parse-names":false,"suffix":""},{"dropping-particle":"","family":"Xu","given":"Shu","non-dropping-particle":"","parse-names":false,"suffix":""},{"dropping-particle":"","family":"Ma","given":"Chen","non-dropping-particle":"","parse-names":false,"suffix":""},{"dropping-particle":"","family":"Tong","given":"Hai Ying","non-dropping-particle":"","parse-names":false,"suffix":""},{"dropping-particle":"","family":"Feng","given":"Xu","non-dropping-particle":"","parse-names":false,"suffix":""},{"dropping-particle":"","family":"Wang","given":"Qi Zhi","non-dropping-particle":"","parse-names":false,"suffix":""}],"container-title":"Biochemical Systematics and Ecology","id":"ITEM-1","issue":"August 2019","issued":{"date-parts":[["2020"]]},"page":"103961","publisher":"Elsevier","title":"Phytochemical and chemotaxonomic study on Evodia rutaecarpa var. officinalis","type":"article-journal","volume":"88"},"uris":["http://www.mendeley.com/documents/?uuid=0f358de2-ae44-40ab-a7e9-2de22f31c560"]}],"mendeley":{"formattedCitation":"&lt;sup&gt;25&lt;/sup&gt;","plainTextFormattedCitation":"25","previouslyFormattedCitation":"&lt;sup&gt;25&lt;/sup&gt;"},"properties":{"noteIndex":0},"schema":"https://github.com/citation-style-language/schema/raw/master/csl-citation.json"}</w:instrText>
            </w:r>
            <w:r w:rsidR="005A7C74">
              <w:fldChar w:fldCharType="separate"/>
            </w:r>
            <w:r w:rsidR="005A7C74" w:rsidRPr="005A7C74">
              <w:rPr>
                <w:noProof/>
                <w:vertAlign w:val="superscript"/>
              </w:rPr>
              <w:t>25</w:t>
            </w:r>
            <w:r w:rsidR="005A7C74">
              <w:fldChar w:fldCharType="end"/>
            </w:r>
          </w:p>
          <w:p w14:paraId="1664D5DA" w14:textId="4C8BD0F4" w:rsidR="00FB08E3" w:rsidRDefault="00FB08E3" w:rsidP="009C282F">
            <w:pPr>
              <w:jc w:val="center"/>
            </w:pPr>
          </w:p>
        </w:tc>
        <w:tc>
          <w:tcPr>
            <w:tcW w:w="1728" w:type="dxa"/>
          </w:tcPr>
          <w:p w14:paraId="356CD660" w14:textId="77777777" w:rsidR="000F6376" w:rsidRDefault="00276010" w:rsidP="009C282F">
            <w:pPr>
              <w:jc w:val="center"/>
            </w:pPr>
            <w:r>
              <w:rPr>
                <w:rFonts w:ascii="Segoe UI" w:hAnsi="Segoe UI" w:cs="Segoe UI"/>
                <w:color w:val="212121"/>
                <w:shd w:val="clear" w:color="auto" w:fill="FFFFFF"/>
              </w:rPr>
              <w:t>5742590</w:t>
            </w:r>
          </w:p>
        </w:tc>
      </w:tr>
      <w:tr w:rsidR="000F6376" w14:paraId="7F5F58BB" w14:textId="77777777" w:rsidTr="00C44C3C">
        <w:trPr>
          <w:trHeight w:val="341"/>
        </w:trPr>
        <w:tc>
          <w:tcPr>
            <w:tcW w:w="1240" w:type="dxa"/>
            <w:vMerge/>
          </w:tcPr>
          <w:p w14:paraId="74645BCA" w14:textId="77777777" w:rsidR="000F6376" w:rsidRDefault="000F6376" w:rsidP="009C282F">
            <w:pPr>
              <w:jc w:val="center"/>
            </w:pPr>
          </w:p>
        </w:tc>
        <w:tc>
          <w:tcPr>
            <w:tcW w:w="2363" w:type="dxa"/>
            <w:vMerge/>
          </w:tcPr>
          <w:p w14:paraId="49224766" w14:textId="77777777" w:rsidR="000F6376" w:rsidRDefault="000F6376" w:rsidP="009C282F">
            <w:pPr>
              <w:jc w:val="center"/>
            </w:pPr>
          </w:p>
        </w:tc>
        <w:tc>
          <w:tcPr>
            <w:tcW w:w="4245" w:type="dxa"/>
          </w:tcPr>
          <w:p w14:paraId="1F9072AF" w14:textId="77777777" w:rsidR="000F6376" w:rsidRDefault="009441C8" w:rsidP="009C282F">
            <w:pPr>
              <w:jc w:val="center"/>
            </w:pPr>
            <w:r>
              <w:t>evodine</w:t>
            </w:r>
            <w:r>
              <w:fldChar w:fldCharType="begin" w:fldLock="1"/>
            </w:r>
            <w:r w:rsidR="00CA0624">
              <w:instrText>ADDIN CSL_CITATION {"citationItems":[{"id":"ITEM-1","itemData":{"DOI":"10.3969/j.issn.1674-6384.2010.02.003","author":[{"dropping-particle":"","family":"Hai-yu","given":"X U","non-dropping-particle":"","parse-names":false,"suffix":""},{"dropping-particle":"","family":"Tie-jun","given":"Zhang","non-dropping-particle":"","parse-names":false,"suffix":""},{"dropping-particle":"","family":"Xue-feng","given":"Xiao","non-dropping-particle":"","parse-names":false,"suffix":""},{"dropping-particle":"","family":"Ping","given":"Zhao","non-dropping-particle":"","parse-names":false,"suffix":""},{"dropping-particle":"","family":"Chang-xiao","given":"L I U","non-dropping-particle":"","parse-names":false,"suffix":""},{"dropping-particle":"","family":"Jun","given":"X U","non-dropping-particle":"","parse-names":false,"suffix":""}],"container-title":"Chinese Herbal","id":"ITEM-1","issue":"2","issued":{"date-parts":[["2010"]]},"page":"112-117","title":"Simultaneous Analysis of Thirteen Bioactive Components in Evodia rutaecarpa and Its Varieties by HPLC-DAD-MS","type":"article-journal","volume":"2"},"uris":["http://www.mendeley.com/documents/?uuid=18a437af-8b2d-4c81-8c56-f117b85b0b22"]}],"mendeley":{"formattedCitation":"&lt;sup&gt;26&lt;/sup&gt;","plainTextFormattedCitation":"26","previouslyFormattedCitation":"&lt;sup&gt;26&lt;/sup&gt;"},"properties":{"noteIndex":0},"schema":"https://github.com/citation-style-language/schema/raw/master/csl-citation.json"}</w:instrText>
            </w:r>
            <w:r>
              <w:fldChar w:fldCharType="separate"/>
            </w:r>
            <w:r w:rsidRPr="009441C8">
              <w:rPr>
                <w:noProof/>
                <w:vertAlign w:val="superscript"/>
              </w:rPr>
              <w:t>26</w:t>
            </w:r>
            <w:r>
              <w:fldChar w:fldCharType="end"/>
            </w:r>
          </w:p>
          <w:p w14:paraId="4319E700" w14:textId="538139BA" w:rsidR="00FB08E3" w:rsidRDefault="00FB08E3" w:rsidP="009C282F">
            <w:pPr>
              <w:jc w:val="center"/>
            </w:pPr>
          </w:p>
        </w:tc>
        <w:tc>
          <w:tcPr>
            <w:tcW w:w="1728" w:type="dxa"/>
          </w:tcPr>
          <w:p w14:paraId="53BFC7C3" w14:textId="77777777" w:rsidR="000F6376" w:rsidRDefault="009441C8" w:rsidP="009C282F">
            <w:pPr>
              <w:jc w:val="center"/>
            </w:pPr>
            <w:r>
              <w:rPr>
                <w:rFonts w:ascii="Segoe UI" w:hAnsi="Segoe UI" w:cs="Segoe UI"/>
                <w:color w:val="212121"/>
                <w:shd w:val="clear" w:color="auto" w:fill="FFFFFF"/>
              </w:rPr>
              <w:t>398789</w:t>
            </w:r>
          </w:p>
        </w:tc>
      </w:tr>
      <w:tr w:rsidR="003016CF" w14:paraId="01583745" w14:textId="77777777" w:rsidTr="00C44C3C">
        <w:trPr>
          <w:trHeight w:val="156"/>
        </w:trPr>
        <w:tc>
          <w:tcPr>
            <w:tcW w:w="1240" w:type="dxa"/>
            <w:vMerge w:val="restart"/>
          </w:tcPr>
          <w:p w14:paraId="07DBF66C" w14:textId="372D7478" w:rsidR="003016CF" w:rsidRDefault="00902E7F" w:rsidP="009C282F">
            <w:pPr>
              <w:jc w:val="center"/>
            </w:pPr>
            <w:r>
              <w:t>11.</w:t>
            </w:r>
          </w:p>
        </w:tc>
        <w:tc>
          <w:tcPr>
            <w:tcW w:w="2363" w:type="dxa"/>
            <w:vMerge w:val="restart"/>
          </w:tcPr>
          <w:p w14:paraId="1C8943B6" w14:textId="3AC35615" w:rsidR="003016CF" w:rsidRDefault="003016CF" w:rsidP="009C282F">
            <w:pPr>
              <w:jc w:val="center"/>
            </w:pPr>
            <w:r w:rsidRPr="00FB08E3">
              <w:rPr>
                <w:i/>
                <w:iCs/>
              </w:rPr>
              <w:t>Fallopia multiflora</w:t>
            </w:r>
            <w:r>
              <w:t xml:space="preserve"> (Thunb.) Haraldson</w:t>
            </w:r>
          </w:p>
        </w:tc>
        <w:tc>
          <w:tcPr>
            <w:tcW w:w="4245" w:type="dxa"/>
          </w:tcPr>
          <w:p w14:paraId="551AA574" w14:textId="77777777" w:rsidR="003016CF" w:rsidRDefault="003016CF" w:rsidP="009C282F">
            <w:pPr>
              <w:jc w:val="center"/>
            </w:pPr>
            <w:r>
              <w:t>torachrysone 8-O-β-D-glucopyranoside</w:t>
            </w:r>
            <w:r>
              <w:fldChar w:fldCharType="begin" w:fldLock="1"/>
            </w:r>
            <w:r>
              <w:instrText>ADDIN CSL_CITATION {"citationItems":[{"id":"ITEM-1","itemData":{"DOI":"10.1155/2018/4851439","ISSN":"20909071","abstract":"Four naphtolic glycosides (1-4), three anthraquinones (5-7), two stilbenes (8-9), one benzyl glycoside (10), and one flavonoid (11) were isolated from the roots of Fallopia multiflora. The new compounds were elucidated to be 6-hydroxymusizin 8-O-α-D-apiofuranosyl-(1→6)-β-D-glucopyranoside (1) and 6-methoxy-3-methyl-1,6,8-trihydroxy-2-naphthoic acid 8-O-β-D-glucopyranoside (3). Compound 3 could be an important marker for chemotaxonomy of F. multiflora. Benzyl gentiobioside (10) was isolated for the first time from the family Polygonaceae.","author":[{"dropping-particle":"","family":"Nguyen","given":"Thi Thoa","non-dropping-particle":"","parse-names":false,"suffix":""},{"dropping-particle":"","family":"Pham","given":"Thanh Binh","non-dropping-particle":"","parse-names":false,"suffix":""},{"dropping-particle":"","family":"Thao","given":"Nguyen Phuong","non-dropping-particle":"","parse-names":false,"suffix":""},{"dropping-particle":"","family":"Dang","given":"Nguyen Hai","non-dropping-particle":"","parse-names":false,"suffix":""},{"dropping-particle":"","family":"Nguyen","given":"Van Hung","non-dropping-particle":"","parse-names":false,"suffix":""},{"dropping-particle":"","family":"Pham","given":"Van Cuong","non-dropping-particle":"","parse-names":false,"suffix":""},{"dropping-particle":"Van","family":"Minh","given":"Chau","non-dropping-particle":"","parse-names":false,"suffix":""},{"dropping-particle":"","family":"Tran","given":"Quang Hai","non-dropping-particle":"","parse-names":false,"suffix":""},{"dropping-particle":"","family":"Dat","given":"Nguyen Tien","non-dropping-particle":"","parse-names":false,"suffix":""}],"container-title":"Journal of Chemistry","id":"ITEM-1","issued":{"date-parts":[["2018"]]},"page":"0-5","title":"Phenolic Constituents from Fallopia multiflora (Thunberg) Haraldson","type":"article-journal","volume":"2018"},"uris":["http://www.mendeley.com/documents/?uuid=f409b2a0-05d7-419c-9e3f-c25517f667b9"]}],"mendeley":{"formattedCitation":"&lt;sup&gt;27&lt;/sup&gt;","plainTextFormattedCitation":"27","previouslyFormattedCitation":"&lt;sup&gt;27&lt;/sup&gt;"},"properties":{"noteIndex":0},"schema":"https://github.com/citation-style-language/schema/raw/master/csl-citation.json"}</w:instrText>
            </w:r>
            <w:r>
              <w:fldChar w:fldCharType="separate"/>
            </w:r>
            <w:r w:rsidRPr="00CA0624">
              <w:rPr>
                <w:noProof/>
                <w:vertAlign w:val="superscript"/>
              </w:rPr>
              <w:t>27</w:t>
            </w:r>
            <w:r>
              <w:fldChar w:fldCharType="end"/>
            </w:r>
          </w:p>
          <w:p w14:paraId="58F7529D" w14:textId="72CA4735" w:rsidR="00FB08E3" w:rsidRDefault="00FB08E3" w:rsidP="009C282F">
            <w:pPr>
              <w:jc w:val="center"/>
            </w:pPr>
          </w:p>
        </w:tc>
        <w:tc>
          <w:tcPr>
            <w:tcW w:w="1728" w:type="dxa"/>
          </w:tcPr>
          <w:p w14:paraId="23294567" w14:textId="77777777" w:rsidR="003016CF" w:rsidRDefault="003016CF" w:rsidP="009C282F">
            <w:pPr>
              <w:jc w:val="center"/>
            </w:pPr>
            <w:r>
              <w:rPr>
                <w:rFonts w:ascii="Segoe UI" w:hAnsi="Segoe UI" w:cs="Segoe UI"/>
                <w:color w:val="212121"/>
                <w:shd w:val="clear" w:color="auto" w:fill="FFFFFF"/>
              </w:rPr>
              <w:t>14345578</w:t>
            </w:r>
          </w:p>
        </w:tc>
      </w:tr>
      <w:tr w:rsidR="003016CF" w14:paraId="25F86CFB" w14:textId="77777777" w:rsidTr="00C44C3C">
        <w:trPr>
          <w:trHeight w:val="141"/>
        </w:trPr>
        <w:tc>
          <w:tcPr>
            <w:tcW w:w="1240" w:type="dxa"/>
            <w:vMerge/>
          </w:tcPr>
          <w:p w14:paraId="304D040B" w14:textId="77777777" w:rsidR="003016CF" w:rsidRDefault="003016CF" w:rsidP="009C282F">
            <w:pPr>
              <w:jc w:val="center"/>
            </w:pPr>
          </w:p>
        </w:tc>
        <w:tc>
          <w:tcPr>
            <w:tcW w:w="2363" w:type="dxa"/>
            <w:vMerge/>
          </w:tcPr>
          <w:p w14:paraId="15A0F9C2" w14:textId="77777777" w:rsidR="003016CF" w:rsidRDefault="003016CF" w:rsidP="009C282F">
            <w:pPr>
              <w:jc w:val="center"/>
            </w:pPr>
          </w:p>
        </w:tc>
        <w:tc>
          <w:tcPr>
            <w:tcW w:w="4245" w:type="dxa"/>
          </w:tcPr>
          <w:p w14:paraId="0ACEE94F" w14:textId="77777777" w:rsidR="003016CF" w:rsidRDefault="003016CF" w:rsidP="009C282F">
            <w:pPr>
              <w:jc w:val="center"/>
            </w:pPr>
            <w:r>
              <w:t>pleuropyrone A</w:t>
            </w:r>
            <w:r>
              <w:fldChar w:fldCharType="begin" w:fldLock="1"/>
            </w:r>
            <w:r>
              <w:instrText>ADDIN CSL_CITATION {"citationItems":[{"id":"ITEM-1","itemData":{"DOI":"10.1155/2018/4851439","ISSN":"20909071","abstract":"Four naphtolic glycosides (1-4), three anthraquinones (5-7), two stilbenes (8-9), one benzyl glycoside (10), and one flavonoid (11) were isolated from the roots of Fallopia multiflora. The new compounds were elucidated to be 6-hydroxymusizin 8-O-α-D-apiofuranosyl-(1→6)-β-D-glucopyranoside (1) and 6-methoxy-3-methyl-1,6,8-trihydroxy-2-naphthoic acid 8-O-β-D-glucopyranoside (3). Compound 3 could be an important marker for chemotaxonomy of F. multiflora. Benzyl gentiobioside (10) was isolated for the first time from the family Polygonaceae.","author":[{"dropping-particle":"","family":"Nguyen","given":"Thi Thoa","non-dropping-particle":"","parse-names":false,"suffix":""},{"dropping-particle":"","family":"Pham","given":"Thanh Binh","non-dropping-particle":"","parse-names":false,"suffix":""},{"dropping-particle":"","family":"Thao","given":"Nguyen Phuong","non-dropping-particle":"","parse-names":false,"suffix":""},{"dropping-particle":"","family":"Dang","given":"Nguyen Hai","non-dropping-particle":"","parse-names":false,"suffix":""},{"dropping-particle":"","family":"Nguyen","given":"Van Hung","non-dropping-particle":"","parse-names":false,"suffix":""},{"dropping-particle":"","family":"Pham","given":"Van Cuong","non-dropping-particle":"","parse-names":false,"suffix":""},{"dropping-particle":"Van","family":"Minh","given":"Chau","non-dropping-particle":"","parse-names":false,"suffix":""},{"dropping-particle":"","family":"Tran","given":"Quang Hai","non-dropping-particle":"","parse-names":false,"suffix":""},{"dropping-particle":"","family":"Dat","given":"Nguyen Tien","non-dropping-particle":"","parse-names":false,"suffix":""}],"container-title":"Journal of Chemistry","id":"ITEM-1","issued":{"date-parts":[["2018"]]},"page":"0-5","title":"Phenolic Constituents from Fallopia multiflora (Thunberg) Haraldson","type":"article-journal","volume":"2018"},"uris":["http://www.mendeley.com/documents/?uuid=f409b2a0-05d7-419c-9e3f-c25517f667b9"]}],"mendeley":{"formattedCitation":"&lt;sup&gt;27&lt;/sup&gt;","plainTextFormattedCitation":"27","previouslyFormattedCitation":"&lt;sup&gt;27&lt;/sup&gt;"},"properties":{"noteIndex":0},"schema":"https://github.com/citation-style-language/schema/raw/master/csl-citation.json"}</w:instrText>
            </w:r>
            <w:r>
              <w:fldChar w:fldCharType="separate"/>
            </w:r>
            <w:r w:rsidRPr="00CA0624">
              <w:rPr>
                <w:noProof/>
                <w:vertAlign w:val="superscript"/>
              </w:rPr>
              <w:t>27</w:t>
            </w:r>
            <w:r>
              <w:fldChar w:fldCharType="end"/>
            </w:r>
          </w:p>
          <w:p w14:paraId="5B9A4BB3" w14:textId="7A4A2DE0" w:rsidR="00FB08E3" w:rsidRDefault="00FB08E3" w:rsidP="009C282F">
            <w:pPr>
              <w:jc w:val="center"/>
            </w:pPr>
          </w:p>
        </w:tc>
        <w:tc>
          <w:tcPr>
            <w:tcW w:w="1728" w:type="dxa"/>
          </w:tcPr>
          <w:p w14:paraId="4956E768" w14:textId="77777777" w:rsidR="003016CF" w:rsidRDefault="003016CF" w:rsidP="009C282F">
            <w:pPr>
              <w:jc w:val="center"/>
            </w:pPr>
            <w:r>
              <w:rPr>
                <w:rFonts w:ascii="Segoe UI" w:hAnsi="Segoe UI" w:cs="Segoe UI"/>
                <w:color w:val="212121"/>
                <w:shd w:val="clear" w:color="auto" w:fill="FFFFFF"/>
              </w:rPr>
              <w:t>135482359</w:t>
            </w:r>
          </w:p>
        </w:tc>
      </w:tr>
      <w:tr w:rsidR="003016CF" w14:paraId="27C4A649" w14:textId="77777777" w:rsidTr="00C44C3C">
        <w:trPr>
          <w:trHeight w:val="141"/>
        </w:trPr>
        <w:tc>
          <w:tcPr>
            <w:tcW w:w="1240" w:type="dxa"/>
            <w:vMerge/>
          </w:tcPr>
          <w:p w14:paraId="467997C0" w14:textId="77777777" w:rsidR="003016CF" w:rsidRDefault="003016CF" w:rsidP="009C282F">
            <w:pPr>
              <w:jc w:val="center"/>
            </w:pPr>
          </w:p>
        </w:tc>
        <w:tc>
          <w:tcPr>
            <w:tcW w:w="2363" w:type="dxa"/>
            <w:vMerge/>
          </w:tcPr>
          <w:p w14:paraId="41BF6DED" w14:textId="77777777" w:rsidR="003016CF" w:rsidRDefault="003016CF" w:rsidP="009C282F">
            <w:pPr>
              <w:jc w:val="center"/>
            </w:pPr>
          </w:p>
        </w:tc>
        <w:tc>
          <w:tcPr>
            <w:tcW w:w="4245" w:type="dxa"/>
          </w:tcPr>
          <w:p w14:paraId="2B3EB6AE" w14:textId="77777777" w:rsidR="003016CF" w:rsidRDefault="003016CF" w:rsidP="009C282F">
            <w:pPr>
              <w:jc w:val="center"/>
            </w:pPr>
            <w:r>
              <w:t>Emodin</w:t>
            </w:r>
            <w:r>
              <w:fldChar w:fldCharType="begin" w:fldLock="1"/>
            </w:r>
            <w:r>
              <w:instrText>ADDIN CSL_CITATION {"citationItems":[{"id":"ITEM-1","itemData":{"DOI":"10.1155/2018/4851439","ISSN":"20909071","abstract":"Four naphtolic glycosides (1-4), three anthraquinones (5-7), two stilbenes (8-9), one benzyl glycoside (10), and one flavonoid (11) were isolated from the roots of Fallopia multiflora. The new compounds were elucidated to be 6-hydroxymusizin 8-O-α-D-apiofuranosyl-(1→6)-β-D-glucopyranoside (1) and 6-methoxy-3-methyl-1,6,8-trihydroxy-2-naphthoic acid 8-O-β-D-glucopyranoside (3). Compound 3 could be an important marker for chemotaxonomy of F. multiflora. Benzyl gentiobioside (10) was isolated for the first time from the family Polygonaceae.","author":[{"dropping-particle":"","family":"Nguyen","given":"Thi Thoa","non-dropping-particle":"","parse-names":false,"suffix":""},{"dropping-particle":"","family":"Pham","given":"Thanh Binh","non-dropping-particle":"","parse-names":false,"suffix":""},{"dropping-particle":"","family":"Thao","given":"Nguyen Phuong","non-dropping-particle":"","parse-names":false,"suffix":""},{"dropping-particle":"","family":"Dang","given":"Nguyen Hai","non-dropping-particle":"","parse-names":false,"suffix":""},{"dropping-particle":"","family":"Nguyen","given":"Van Hung","non-dropping-particle":"","parse-names":false,"suffix":""},{"dropping-particle":"","family":"Pham","given":"Van Cuong","non-dropping-particle":"","parse-names":false,"suffix":""},{"dropping-particle":"Van","family":"Minh","given":"Chau","non-dropping-particle":"","parse-names":false,"suffix":""},{"dropping-particle":"","family":"Tran","given":"Quang Hai","non-dropping-particle":"","parse-names":false,"suffix":""},{"dropping-particle":"","family":"Dat","given":"Nguyen Tien","non-dropping-particle":"","parse-names":false,"suffix":""}],"container-title":"Journal of Chemistry","id":"ITEM-1","issued":{"date-parts":[["2018"]]},"page":"0-5","title":"Phenolic Constituents from Fallopia multiflora (Thunberg) Haraldson","type":"article-journal","volume":"2018"},"uris":["http://www.mendeley.com/documents/?uuid=f409b2a0-05d7-419c-9e3f-c25517f667b9"]}],"mendeley":{"formattedCitation":"&lt;sup&gt;27&lt;/sup&gt;","plainTextFormattedCitation":"27","previouslyFormattedCitation":"&lt;sup&gt;27&lt;/sup&gt;"},"properties":{"noteIndex":0},"schema":"https://github.com/citation-style-language/schema/raw/master/csl-citation.json"}</w:instrText>
            </w:r>
            <w:r>
              <w:fldChar w:fldCharType="separate"/>
            </w:r>
            <w:r w:rsidRPr="00CA0624">
              <w:rPr>
                <w:noProof/>
                <w:vertAlign w:val="superscript"/>
              </w:rPr>
              <w:t>27</w:t>
            </w:r>
            <w:r>
              <w:fldChar w:fldCharType="end"/>
            </w:r>
          </w:p>
          <w:p w14:paraId="67E8FA62" w14:textId="3ED923C9" w:rsidR="00FB08E3" w:rsidRDefault="00FB08E3" w:rsidP="009C282F">
            <w:pPr>
              <w:jc w:val="center"/>
            </w:pPr>
          </w:p>
        </w:tc>
        <w:tc>
          <w:tcPr>
            <w:tcW w:w="1728" w:type="dxa"/>
          </w:tcPr>
          <w:p w14:paraId="6FDA60E8" w14:textId="77777777" w:rsidR="003016CF" w:rsidRDefault="003016CF" w:rsidP="009C282F">
            <w:pPr>
              <w:jc w:val="center"/>
            </w:pPr>
            <w:r>
              <w:rPr>
                <w:rFonts w:ascii="Segoe UI" w:hAnsi="Segoe UI" w:cs="Segoe UI"/>
                <w:color w:val="212121"/>
                <w:shd w:val="clear" w:color="auto" w:fill="FFFFFF"/>
              </w:rPr>
              <w:t>3220</w:t>
            </w:r>
          </w:p>
        </w:tc>
      </w:tr>
      <w:tr w:rsidR="003016CF" w14:paraId="2FB268ED" w14:textId="77777777" w:rsidTr="00C44C3C">
        <w:trPr>
          <w:trHeight w:val="141"/>
        </w:trPr>
        <w:tc>
          <w:tcPr>
            <w:tcW w:w="1240" w:type="dxa"/>
            <w:vMerge/>
          </w:tcPr>
          <w:p w14:paraId="3E2BF7B1" w14:textId="77777777" w:rsidR="003016CF" w:rsidRDefault="003016CF" w:rsidP="009C282F">
            <w:pPr>
              <w:jc w:val="center"/>
            </w:pPr>
          </w:p>
        </w:tc>
        <w:tc>
          <w:tcPr>
            <w:tcW w:w="2363" w:type="dxa"/>
            <w:vMerge/>
          </w:tcPr>
          <w:p w14:paraId="37CA0B7B" w14:textId="77777777" w:rsidR="003016CF" w:rsidRDefault="003016CF" w:rsidP="009C282F">
            <w:pPr>
              <w:jc w:val="center"/>
            </w:pPr>
          </w:p>
        </w:tc>
        <w:tc>
          <w:tcPr>
            <w:tcW w:w="4245" w:type="dxa"/>
          </w:tcPr>
          <w:p w14:paraId="460DB0A9" w14:textId="77777777" w:rsidR="003016CF" w:rsidRDefault="003016CF" w:rsidP="009C282F">
            <w:pPr>
              <w:jc w:val="center"/>
            </w:pPr>
            <w:r>
              <w:t>physcionin</w:t>
            </w:r>
            <w:r>
              <w:fldChar w:fldCharType="begin" w:fldLock="1"/>
            </w:r>
            <w:r>
              <w:instrText>ADDIN CSL_CITATION {"citationItems":[{"id":"ITEM-1","itemData":{"DOI":"10.1155/2018/4851439","ISSN":"20909071","abstract":"Four naphtolic glycosides (1-4), three anthraquinones (5-7), two stilbenes (8-9), one benzyl glycoside (10), and one flavonoid (11) were isolated from the roots of Fallopia multiflora. The new compounds were elucidated to be 6-hydroxymusizin 8-O-α-D-apiofuranosyl-(1→6)-β-D-glucopyranoside (1) and 6-methoxy-3-methyl-1,6,8-trihydroxy-2-naphthoic acid 8-O-β-D-glucopyranoside (3). Compound 3 could be an important marker for chemotaxonomy of F. multiflora. Benzyl gentiobioside (10) was isolated for the first time from the family Polygonaceae.","author":[{"dropping-particle":"","family":"Nguyen","given":"Thi Thoa","non-dropping-particle":"","parse-names":false,"suffix":""},{"dropping-particle":"","family":"Pham","given":"Thanh Binh","non-dropping-particle":"","parse-names":false,"suffix":""},{"dropping-particle":"","family":"Thao","given":"Nguyen Phuong","non-dropping-particle":"","parse-names":false,"suffix":""},{"dropping-particle":"","family":"Dang","given":"Nguyen Hai","non-dropping-particle":"","parse-names":false,"suffix":""},{"dropping-particle":"","family":"Nguyen","given":"Van Hung","non-dropping-particle":"","parse-names":false,"suffix":""},{"dropping-particle":"","family":"Pham","given":"Van Cuong","non-dropping-particle":"","parse-names":false,"suffix":""},{"dropping-particle":"Van","family":"Minh","given":"Chau","non-dropping-particle":"","parse-names":false,"suffix":""},{"dropping-particle":"","family":"Tran","given":"Quang Hai","non-dropping-particle":"","parse-names":false,"suffix":""},{"dropping-particle":"","family":"Dat","given":"Nguyen Tien","non-dropping-particle":"","parse-names":false,"suffix":""}],"container-title":"Journal of Chemistry","id":"ITEM-1","issued":{"date-parts":[["2018"]]},"page":"0-5","title":"Phenolic Constituents from Fallopia multiflora (Thunberg) Haraldson","type":"article-journal","volume":"2018"},"uris":["http://www.mendeley.com/documents/?uuid=f409b2a0-05d7-419c-9e3f-c25517f667b9"]}],"mendeley":{"formattedCitation":"&lt;sup&gt;27&lt;/sup&gt;","plainTextFormattedCitation":"27","previouslyFormattedCitation":"&lt;sup&gt;27&lt;/sup&gt;"},"properties":{"noteIndex":0},"schema":"https://github.com/citation-style-language/schema/raw/master/csl-citation.json"}</w:instrText>
            </w:r>
            <w:r>
              <w:fldChar w:fldCharType="separate"/>
            </w:r>
            <w:r w:rsidRPr="00CA0624">
              <w:rPr>
                <w:noProof/>
                <w:vertAlign w:val="superscript"/>
              </w:rPr>
              <w:t>27</w:t>
            </w:r>
            <w:r>
              <w:fldChar w:fldCharType="end"/>
            </w:r>
          </w:p>
          <w:p w14:paraId="5D2740C7" w14:textId="1FF2F0D4" w:rsidR="00FB08E3" w:rsidRDefault="00FB08E3" w:rsidP="009C282F">
            <w:pPr>
              <w:jc w:val="center"/>
            </w:pPr>
          </w:p>
        </w:tc>
        <w:tc>
          <w:tcPr>
            <w:tcW w:w="1728" w:type="dxa"/>
          </w:tcPr>
          <w:p w14:paraId="45ECFCFE" w14:textId="77777777" w:rsidR="003016CF" w:rsidRDefault="003016CF" w:rsidP="009C282F">
            <w:pPr>
              <w:jc w:val="center"/>
            </w:pPr>
            <w:r>
              <w:rPr>
                <w:rFonts w:ascii="Segoe UI" w:hAnsi="Segoe UI" w:cs="Segoe UI"/>
                <w:color w:val="212121"/>
                <w:shd w:val="clear" w:color="auto" w:fill="FFFFFF"/>
              </w:rPr>
              <w:t>4484071</w:t>
            </w:r>
          </w:p>
        </w:tc>
      </w:tr>
      <w:tr w:rsidR="003016CF" w14:paraId="72B89A51" w14:textId="77777777" w:rsidTr="00C44C3C">
        <w:trPr>
          <w:trHeight w:val="141"/>
        </w:trPr>
        <w:tc>
          <w:tcPr>
            <w:tcW w:w="1240" w:type="dxa"/>
            <w:vMerge/>
          </w:tcPr>
          <w:p w14:paraId="6A701EF7" w14:textId="77777777" w:rsidR="003016CF" w:rsidRDefault="003016CF" w:rsidP="009C282F">
            <w:pPr>
              <w:jc w:val="center"/>
            </w:pPr>
          </w:p>
        </w:tc>
        <w:tc>
          <w:tcPr>
            <w:tcW w:w="2363" w:type="dxa"/>
            <w:vMerge/>
          </w:tcPr>
          <w:p w14:paraId="6A60E5E2" w14:textId="77777777" w:rsidR="003016CF" w:rsidRDefault="003016CF" w:rsidP="009C282F">
            <w:pPr>
              <w:jc w:val="center"/>
            </w:pPr>
          </w:p>
        </w:tc>
        <w:tc>
          <w:tcPr>
            <w:tcW w:w="4245" w:type="dxa"/>
          </w:tcPr>
          <w:p w14:paraId="22600E7B" w14:textId="77777777" w:rsidR="003016CF" w:rsidRDefault="003016CF" w:rsidP="009C282F">
            <w:pPr>
              <w:jc w:val="center"/>
            </w:pPr>
            <w:r>
              <w:t>resveratrol</w:t>
            </w:r>
            <w:r>
              <w:fldChar w:fldCharType="begin" w:fldLock="1"/>
            </w:r>
            <w:r>
              <w:instrText>ADDIN CSL_CITATION {"citationItems":[{"id":"ITEM-1","itemData":{"DOI":"10.1155/2018/4851439","ISSN":"20909071","abstract":"Four naphtolic glycosides (1-4), three anthraquinones (5-7), two stilbenes (8-9), one benzyl glycoside (10), and one flavonoid (11) were isolated from the roots of Fallopia multiflora. The new compounds were elucidated to be 6-hydroxymusizin 8-O-α-D-apiofuranosyl-(1→6)-β-D-glucopyranoside (1) and 6-methoxy-3-methyl-1,6,8-trihydroxy-2-naphthoic acid 8-O-β-D-glucopyranoside (3). Compound 3 could be an important marker for chemotaxonomy of F. multiflora. Benzyl gentiobioside (10) was isolated for the first time from the family Polygonaceae.","author":[{"dropping-particle":"","family":"Nguyen","given":"Thi Thoa","non-dropping-particle":"","parse-names":false,"suffix":""},{"dropping-particle":"","family":"Pham","given":"Thanh Binh","non-dropping-particle":"","parse-names":false,"suffix":""},{"dropping-particle":"","family":"Thao","given":"Nguyen Phuong","non-dropping-particle":"","parse-names":false,"suffix":""},{"dropping-particle":"","family":"Dang","given":"Nguyen Hai","non-dropping-particle":"","parse-names":false,"suffix":""},{"dropping-particle":"","family":"Nguyen","given":"Van Hung","non-dropping-particle":"","parse-names":false,"suffix":""},{"dropping-particle":"","family":"Pham","given":"Van Cuong","non-dropping-particle":"","parse-names":false,"suffix":""},{"dropping-particle":"Van","family":"Minh","given":"Chau","non-dropping-particle":"","parse-names":false,"suffix":""},{"dropping-particle":"","family":"Tran","given":"Quang Hai","non-dropping-particle":"","parse-names":false,"suffix":""},{"dropping-particle":"","family":"Dat","given":"Nguyen Tien","non-dropping-particle":"","parse-names":false,"suffix":""}],"container-title":"Journal of Chemistry","id":"ITEM-1","issued":{"date-parts":[["2018"]]},"page":"0-5","title":"Phenolic Constituents from Fallopia multiflora (Thunberg) Haraldson","type":"article-journal","volume":"2018"},"uris":["http://www.mendeley.com/documents/?uuid=f409b2a0-05d7-419c-9e3f-c25517f667b9"]}],"mendeley":{"formattedCitation":"&lt;sup&gt;27&lt;/sup&gt;","plainTextFormattedCitation":"27","previouslyFormattedCitation":"&lt;sup&gt;27&lt;/sup&gt;"},"properties":{"noteIndex":0},"schema":"https://github.com/citation-style-language/schema/raw/master/csl-citation.json"}</w:instrText>
            </w:r>
            <w:r>
              <w:fldChar w:fldCharType="separate"/>
            </w:r>
            <w:r w:rsidRPr="00CA0624">
              <w:rPr>
                <w:noProof/>
                <w:vertAlign w:val="superscript"/>
              </w:rPr>
              <w:t>27</w:t>
            </w:r>
            <w:r>
              <w:fldChar w:fldCharType="end"/>
            </w:r>
          </w:p>
        </w:tc>
        <w:tc>
          <w:tcPr>
            <w:tcW w:w="1728" w:type="dxa"/>
          </w:tcPr>
          <w:p w14:paraId="5A18566E" w14:textId="77777777" w:rsidR="003016CF" w:rsidRDefault="003016CF" w:rsidP="009C282F">
            <w:pPr>
              <w:jc w:val="center"/>
            </w:pPr>
            <w:r>
              <w:rPr>
                <w:rFonts w:ascii="Segoe UI" w:hAnsi="Segoe UI" w:cs="Segoe UI"/>
                <w:color w:val="212121"/>
                <w:shd w:val="clear" w:color="auto" w:fill="FFFFFF"/>
              </w:rPr>
              <w:t>445154</w:t>
            </w:r>
          </w:p>
        </w:tc>
      </w:tr>
      <w:tr w:rsidR="003016CF" w14:paraId="3F2A62DA" w14:textId="77777777" w:rsidTr="00C44C3C">
        <w:trPr>
          <w:trHeight w:val="141"/>
        </w:trPr>
        <w:tc>
          <w:tcPr>
            <w:tcW w:w="1240" w:type="dxa"/>
            <w:vMerge/>
          </w:tcPr>
          <w:p w14:paraId="2F0505E5" w14:textId="77777777" w:rsidR="003016CF" w:rsidRDefault="003016CF" w:rsidP="009C282F">
            <w:pPr>
              <w:jc w:val="center"/>
            </w:pPr>
          </w:p>
        </w:tc>
        <w:tc>
          <w:tcPr>
            <w:tcW w:w="2363" w:type="dxa"/>
            <w:vMerge/>
          </w:tcPr>
          <w:p w14:paraId="6EBFEE64" w14:textId="77777777" w:rsidR="003016CF" w:rsidRDefault="003016CF" w:rsidP="009C282F">
            <w:pPr>
              <w:jc w:val="center"/>
            </w:pPr>
          </w:p>
        </w:tc>
        <w:tc>
          <w:tcPr>
            <w:tcW w:w="4245" w:type="dxa"/>
          </w:tcPr>
          <w:p w14:paraId="0BEFF3E4" w14:textId="77777777" w:rsidR="003016CF" w:rsidRDefault="003016CF" w:rsidP="009C282F">
            <w:pPr>
              <w:jc w:val="center"/>
            </w:pPr>
            <w:r>
              <w:t>benzyl gentiobioside</w:t>
            </w:r>
            <w:r>
              <w:fldChar w:fldCharType="begin" w:fldLock="1"/>
            </w:r>
            <w:r>
              <w:instrText>ADDIN CSL_CITATION {"citationItems":[{"id":"ITEM-1","itemData":{"DOI":"10.1155/2018/4851439","ISSN":"20909071","abstract":"Four naphtolic glycosides (1-4), three anthraquinones (5-7), two stilbenes (8-9), one benzyl glycoside (10), and one flavonoid (11) were isolated from the roots of Fallopia multiflora. The new compounds were elucidated to be 6-hydroxymusizin 8-O-α-D-apiofuranosyl-(1→6)-β-D-glucopyranoside (1) and 6-methoxy-3-methyl-1,6,8-trihydroxy-2-naphthoic acid 8-O-β-D-glucopyranoside (3). Compound 3 could be an important marker for chemotaxonomy of F. multiflora. Benzyl gentiobioside (10) was isolated for the first time from the family Polygonaceae.","author":[{"dropping-particle":"","family":"Nguyen","given":"Thi Thoa","non-dropping-particle":"","parse-names":false,"suffix":""},{"dropping-particle":"","family":"Pham","given":"Thanh Binh","non-dropping-particle":"","parse-names":false,"suffix":""},{"dropping-particle":"","family":"Thao","given":"Nguyen Phuong","non-dropping-particle":"","parse-names":false,"suffix":""},{"dropping-particle":"","family":"Dang","given":"Nguyen Hai","non-dropping-particle":"","parse-names":false,"suffix":""},{"dropping-particle":"","family":"Nguyen","given":"Van Hung","non-dropping-particle":"","parse-names":false,"suffix":""},{"dropping-particle":"","family":"Pham","given":"Van Cuong","non-dropping-particle":"","parse-names":false,"suffix":""},{"dropping-particle":"Van","family":"Minh","given":"Chau","non-dropping-particle":"","parse-names":false,"suffix":""},{"dropping-particle":"","family":"Tran","given":"Quang Hai","non-dropping-particle":"","parse-names":false,"suffix":""},{"dropping-particle":"","family":"Dat","given":"Nguyen Tien","non-dropping-particle":"","parse-names":false,"suffix":""}],"container-title":"Journal of Chemistry","id":"ITEM-1","issued":{"date-parts":[["2018"]]},"page":"0-5","title":"Phenolic Constituents from Fallopia multiflora (Thunberg) Haraldson","type":"article-journal","volume":"2018"},"uris":["http://www.mendeley.com/documents/?uuid=f409b2a0-05d7-419c-9e3f-c25517f667b9"]}],"mendeley":{"formattedCitation":"&lt;sup&gt;27&lt;/sup&gt;","plainTextFormattedCitation":"27","previouslyFormattedCitation":"&lt;sup&gt;27&lt;/sup&gt;"},"properties":{"noteIndex":0},"schema":"https://github.com/citation-style-language/schema/raw/master/csl-citation.json"}</w:instrText>
            </w:r>
            <w:r>
              <w:fldChar w:fldCharType="separate"/>
            </w:r>
            <w:r w:rsidRPr="00CA0624">
              <w:rPr>
                <w:noProof/>
                <w:vertAlign w:val="superscript"/>
              </w:rPr>
              <w:t>27</w:t>
            </w:r>
            <w:r>
              <w:fldChar w:fldCharType="end"/>
            </w:r>
          </w:p>
          <w:p w14:paraId="5429681D" w14:textId="163F0D5A" w:rsidR="00FB08E3" w:rsidRDefault="00FB08E3" w:rsidP="009C282F">
            <w:pPr>
              <w:jc w:val="center"/>
            </w:pPr>
          </w:p>
        </w:tc>
        <w:tc>
          <w:tcPr>
            <w:tcW w:w="1728" w:type="dxa"/>
          </w:tcPr>
          <w:p w14:paraId="538C0F0E" w14:textId="77777777" w:rsidR="003016CF" w:rsidRDefault="003016CF" w:rsidP="009C282F">
            <w:pPr>
              <w:jc w:val="center"/>
            </w:pPr>
            <w:r>
              <w:rPr>
                <w:rFonts w:ascii="Segoe UI" w:hAnsi="Segoe UI" w:cs="Segoe UI"/>
                <w:color w:val="212121"/>
                <w:shd w:val="clear" w:color="auto" w:fill="FFFFFF"/>
              </w:rPr>
              <w:t>6453389</w:t>
            </w:r>
          </w:p>
        </w:tc>
      </w:tr>
      <w:tr w:rsidR="003016CF" w14:paraId="562BA640" w14:textId="77777777" w:rsidTr="00C44C3C">
        <w:trPr>
          <w:trHeight w:val="141"/>
        </w:trPr>
        <w:tc>
          <w:tcPr>
            <w:tcW w:w="1240" w:type="dxa"/>
            <w:vMerge/>
          </w:tcPr>
          <w:p w14:paraId="581F2C12" w14:textId="77777777" w:rsidR="003016CF" w:rsidRDefault="003016CF" w:rsidP="009C282F">
            <w:pPr>
              <w:jc w:val="center"/>
            </w:pPr>
          </w:p>
        </w:tc>
        <w:tc>
          <w:tcPr>
            <w:tcW w:w="2363" w:type="dxa"/>
            <w:vMerge/>
          </w:tcPr>
          <w:p w14:paraId="3EEA9770" w14:textId="77777777" w:rsidR="003016CF" w:rsidRDefault="003016CF" w:rsidP="009C282F">
            <w:pPr>
              <w:jc w:val="center"/>
            </w:pPr>
          </w:p>
        </w:tc>
        <w:tc>
          <w:tcPr>
            <w:tcW w:w="4245" w:type="dxa"/>
          </w:tcPr>
          <w:p w14:paraId="418142C9" w14:textId="77777777" w:rsidR="003016CF" w:rsidRDefault="003016CF" w:rsidP="009C282F">
            <w:pPr>
              <w:jc w:val="center"/>
            </w:pPr>
            <w:r>
              <w:t>catechin</w:t>
            </w:r>
            <w:r>
              <w:fldChar w:fldCharType="begin" w:fldLock="1"/>
            </w:r>
            <w:r>
              <w:instrText>ADDIN CSL_CITATION {"citationItems":[{"id":"ITEM-1","itemData":{"DOI":"10.1155/2018/4851439","ISSN":"20909071","abstract":"Four naphtolic glycosides (1-4), three anthraquinones (5-7), two stilbenes (8-9), one benzyl glycoside (10), and one flavonoid (11) were isolated from the roots of Fallopia multiflora. The new compounds were elucidated to be 6-hydroxymusizin 8-O-α-D-apiofuranosyl-(1→6)-β-D-glucopyranoside (1) and 6-methoxy-3-methyl-1,6,8-trihydroxy-2-naphthoic acid 8-O-β-D-glucopyranoside (3). Compound 3 could be an important marker for chemotaxonomy of F. multiflora. Benzyl gentiobioside (10) was isolated for the first time from the family Polygonaceae.","author":[{"dropping-particle":"","family":"Nguyen","given":"Thi Thoa","non-dropping-particle":"","parse-names":false,"suffix":""},{"dropping-particle":"","family":"Pham","given":"Thanh Binh","non-dropping-particle":"","parse-names":false,"suffix":""},{"dropping-particle":"","family":"Thao","given":"Nguyen Phuong","non-dropping-particle":"","parse-names":false,"suffix":""},{"dropping-particle":"","family":"Dang","given":"Nguyen Hai","non-dropping-particle":"","parse-names":false,"suffix":""},{"dropping-particle":"","family":"Nguyen","given":"Van Hung","non-dropping-particle":"","parse-names":false,"suffix":""},{"dropping-particle":"","family":"Pham","given":"Van Cuong","non-dropping-particle":"","parse-names":false,"suffix":""},{"dropping-particle":"Van","family":"Minh","given":"Chau","non-dropping-particle":"","parse-names":false,"suffix":""},{"dropping-particle":"","family":"Tran","given":"Quang Hai","non-dropping-particle":"","parse-names":false,"suffix":""},{"dropping-particle":"","family":"Dat","given":"Nguyen Tien","non-dropping-particle":"","parse-names":false,"suffix":""}],"container-title":"Journal of Chemistry","id":"ITEM-1","issued":{"date-parts":[["2018"]]},"page":"0-5","title":"Phenolic Constituents from Fallopia multiflora (Thunberg) Haraldson","type":"article-journal","volume":"2018"},"uris":["http://www.mendeley.com/documents/?uuid=f409b2a0-05d7-419c-9e3f-c25517f667b9"]}],"mendeley":{"formattedCitation":"&lt;sup&gt;27&lt;/sup&gt;","plainTextFormattedCitation":"27","previouslyFormattedCitation":"&lt;sup&gt;27&lt;/sup&gt;"},"properties":{"noteIndex":0},"schema":"https://github.com/citation-style-language/schema/raw/master/csl-citation.json"}</w:instrText>
            </w:r>
            <w:r>
              <w:fldChar w:fldCharType="separate"/>
            </w:r>
            <w:r w:rsidRPr="00CA0624">
              <w:rPr>
                <w:noProof/>
                <w:vertAlign w:val="superscript"/>
              </w:rPr>
              <w:t>27</w:t>
            </w:r>
            <w:r>
              <w:fldChar w:fldCharType="end"/>
            </w:r>
          </w:p>
          <w:p w14:paraId="48C088EA" w14:textId="0F6C1C2A" w:rsidR="00FB08E3" w:rsidRDefault="00FB08E3" w:rsidP="009C282F">
            <w:pPr>
              <w:jc w:val="center"/>
            </w:pPr>
          </w:p>
        </w:tc>
        <w:tc>
          <w:tcPr>
            <w:tcW w:w="1728" w:type="dxa"/>
          </w:tcPr>
          <w:p w14:paraId="1D51620F" w14:textId="77777777" w:rsidR="003016CF" w:rsidRDefault="003016CF" w:rsidP="009C282F">
            <w:pPr>
              <w:jc w:val="center"/>
            </w:pPr>
            <w:r>
              <w:rPr>
                <w:rFonts w:ascii="Segoe UI" w:hAnsi="Segoe UI" w:cs="Segoe UI"/>
                <w:color w:val="212121"/>
                <w:shd w:val="clear" w:color="auto" w:fill="FFFFFF"/>
              </w:rPr>
              <w:t>9064</w:t>
            </w:r>
          </w:p>
        </w:tc>
      </w:tr>
      <w:tr w:rsidR="003016CF" w14:paraId="2C45CECB" w14:textId="77777777" w:rsidTr="00C44C3C">
        <w:trPr>
          <w:trHeight w:val="141"/>
        </w:trPr>
        <w:tc>
          <w:tcPr>
            <w:tcW w:w="1240" w:type="dxa"/>
            <w:vMerge/>
          </w:tcPr>
          <w:p w14:paraId="6395C60E" w14:textId="77777777" w:rsidR="003016CF" w:rsidRDefault="003016CF" w:rsidP="009C282F">
            <w:pPr>
              <w:jc w:val="center"/>
            </w:pPr>
          </w:p>
        </w:tc>
        <w:tc>
          <w:tcPr>
            <w:tcW w:w="2363" w:type="dxa"/>
            <w:vMerge/>
          </w:tcPr>
          <w:p w14:paraId="03DBFB01" w14:textId="77777777" w:rsidR="003016CF" w:rsidRDefault="003016CF" w:rsidP="009C282F">
            <w:pPr>
              <w:jc w:val="center"/>
            </w:pPr>
          </w:p>
        </w:tc>
        <w:tc>
          <w:tcPr>
            <w:tcW w:w="4245" w:type="dxa"/>
          </w:tcPr>
          <w:p w14:paraId="755AAD62" w14:textId="77777777" w:rsidR="003016CF" w:rsidRDefault="003016CF" w:rsidP="009C282F">
            <w:pPr>
              <w:jc w:val="center"/>
            </w:pPr>
            <w:r>
              <w:t>chrysophanol</w:t>
            </w:r>
            <w:r>
              <w:fldChar w:fldCharType="begin" w:fldLock="1"/>
            </w:r>
            <w:r>
              <w:instrText>ADDIN CSL_CITATION {"citationItems":[{"id":"ITEM-1","itemData":{"DOI":"10.4172/2329-6836.1000346","author":[{"dropping-particle":"","family":"Thi","given":"Nguyen","non-dropping-particle":"","parse-names":false,"suffix":""},{"dropping-particle":"","family":"Ly","given":"Ha","non-dropping-particle":"","parse-names":false,"suffix":""},{"dropping-particle":"","family":"Thao","given":"Ta Thi","non-dropping-particle":"","parse-names":false,"suffix":""},{"dropping-particle":"Van","family":"Truong","given":"Phan","non-dropping-particle":"","parse-names":false,"suffix":""},{"dropping-particle":"","family":"Thuong","given":"Phuong Thien","non-dropping-particle":"","parse-names":false,"suffix":""}],"id":"ITEM-1","issue":"6","issued":{"date-parts":[["2018"]]},"title":"Natural Products Chemistry &amp; Quality Evaluation of Fallopia multiflora in Vietnam Based on HPLC-FLD and Chemometrics","type":"article-journal","volume":"6"},"uris":["http://www.mendeley.com/documents/?uuid=ea22854c-6a8e-4f1c-9ded-379143b2421c"]}],"mendeley":{"formattedCitation":"&lt;sup&gt;28&lt;/sup&gt;","plainTextFormattedCitation":"28","previouslyFormattedCitation":"&lt;sup&gt;28&lt;/sup&gt;"},"properties":{"noteIndex":0},"schema":"https://github.com/citation-style-language/schema/raw/master/csl-citation.json"}</w:instrText>
            </w:r>
            <w:r>
              <w:fldChar w:fldCharType="separate"/>
            </w:r>
            <w:r w:rsidRPr="00E0548E">
              <w:rPr>
                <w:noProof/>
                <w:vertAlign w:val="superscript"/>
              </w:rPr>
              <w:t>28</w:t>
            </w:r>
            <w:r>
              <w:fldChar w:fldCharType="end"/>
            </w:r>
          </w:p>
          <w:p w14:paraId="293908C4" w14:textId="16EBF675" w:rsidR="00FB08E3" w:rsidRDefault="00FB08E3" w:rsidP="009C282F">
            <w:pPr>
              <w:jc w:val="center"/>
            </w:pPr>
          </w:p>
        </w:tc>
        <w:tc>
          <w:tcPr>
            <w:tcW w:w="1728" w:type="dxa"/>
          </w:tcPr>
          <w:p w14:paraId="0C1211E9" w14:textId="77777777" w:rsidR="003016CF" w:rsidRDefault="003016CF" w:rsidP="009C282F">
            <w:pPr>
              <w:jc w:val="center"/>
            </w:pPr>
            <w:r>
              <w:rPr>
                <w:rFonts w:ascii="Segoe UI" w:hAnsi="Segoe UI" w:cs="Segoe UI"/>
                <w:color w:val="212121"/>
                <w:shd w:val="clear" w:color="auto" w:fill="FFFFFF"/>
              </w:rPr>
              <w:t>10208</w:t>
            </w:r>
          </w:p>
        </w:tc>
      </w:tr>
      <w:tr w:rsidR="003016CF" w14:paraId="64C8931E" w14:textId="77777777" w:rsidTr="00C44C3C">
        <w:trPr>
          <w:trHeight w:val="141"/>
        </w:trPr>
        <w:tc>
          <w:tcPr>
            <w:tcW w:w="1240" w:type="dxa"/>
            <w:vMerge/>
          </w:tcPr>
          <w:p w14:paraId="0D1B0F9A" w14:textId="77777777" w:rsidR="003016CF" w:rsidRDefault="003016CF" w:rsidP="009C282F">
            <w:pPr>
              <w:jc w:val="center"/>
            </w:pPr>
          </w:p>
        </w:tc>
        <w:tc>
          <w:tcPr>
            <w:tcW w:w="2363" w:type="dxa"/>
            <w:vMerge/>
          </w:tcPr>
          <w:p w14:paraId="62322FDB" w14:textId="77777777" w:rsidR="003016CF" w:rsidRDefault="003016CF" w:rsidP="009C282F">
            <w:pPr>
              <w:jc w:val="center"/>
            </w:pPr>
          </w:p>
        </w:tc>
        <w:tc>
          <w:tcPr>
            <w:tcW w:w="4245" w:type="dxa"/>
          </w:tcPr>
          <w:p w14:paraId="3827E3B5" w14:textId="77777777" w:rsidR="003016CF" w:rsidRDefault="003016CF" w:rsidP="009C282F">
            <w:pPr>
              <w:jc w:val="center"/>
            </w:pPr>
            <w:r>
              <w:t>physcion</w:t>
            </w:r>
            <w:r>
              <w:fldChar w:fldCharType="begin" w:fldLock="1"/>
            </w:r>
            <w:r>
              <w:instrText>ADDIN CSL_CITATION {"citationItems":[{"id":"ITEM-1","itemData":{"DOI":"10.4172/2329-6836.1000346","author":[{"dropping-particle":"","family":"Thi","given":"Nguyen","non-dropping-particle":"","parse-names":false,"suffix":""},{"dropping-particle":"","family":"Ly","given":"Ha","non-dropping-particle":"","parse-names":false,"suffix":""},{"dropping-particle":"","family":"Thao","given":"Ta Thi","non-dropping-particle":"","parse-names":false,"suffix":""},{"dropping-particle":"Van","family":"Truong","given":"Phan","non-dropping-particle":"","parse-names":false,"suffix":""},{"dropping-particle":"","family":"Thuong","given":"Phuong Thien","non-dropping-particle":"","parse-names":false,"suffix":""}],"id":"ITEM-1","issue":"6","issued":{"date-parts":[["2018"]]},"title":"Natural Products Chemistry &amp; Quality Evaluation of Fallopia multiflora in Vietnam Based on HPLC-FLD and Chemometrics","type":"article-journal","volume":"6"},"uris":["http://www.mendeley.com/documents/?uuid=ea22854c-6a8e-4f1c-9ded-379143b2421c"]}],"mendeley":{"formattedCitation":"&lt;sup&gt;28&lt;/sup&gt;","plainTextFormattedCitation":"28","previouslyFormattedCitation":"&lt;sup&gt;28&lt;/sup&gt;"},"properties":{"noteIndex":0},"schema":"https://github.com/citation-style-language/schema/raw/master/csl-citation.json"}</w:instrText>
            </w:r>
            <w:r>
              <w:fldChar w:fldCharType="separate"/>
            </w:r>
            <w:r w:rsidRPr="00E0548E">
              <w:rPr>
                <w:noProof/>
                <w:vertAlign w:val="superscript"/>
              </w:rPr>
              <w:t>28</w:t>
            </w:r>
            <w:r>
              <w:fldChar w:fldCharType="end"/>
            </w:r>
          </w:p>
          <w:p w14:paraId="3A62C524" w14:textId="32BA825C" w:rsidR="00FB08E3" w:rsidRDefault="00FB08E3" w:rsidP="009C282F">
            <w:pPr>
              <w:jc w:val="center"/>
            </w:pPr>
          </w:p>
        </w:tc>
        <w:tc>
          <w:tcPr>
            <w:tcW w:w="1728" w:type="dxa"/>
          </w:tcPr>
          <w:p w14:paraId="7A31D515" w14:textId="77777777" w:rsidR="003016CF" w:rsidRDefault="003016CF" w:rsidP="009C282F">
            <w:pPr>
              <w:jc w:val="center"/>
            </w:pPr>
            <w:r>
              <w:rPr>
                <w:rFonts w:ascii="Segoe UI" w:hAnsi="Segoe UI" w:cs="Segoe UI"/>
                <w:color w:val="212121"/>
                <w:shd w:val="clear" w:color="auto" w:fill="FFFFFF"/>
              </w:rPr>
              <w:t>10639</w:t>
            </w:r>
          </w:p>
        </w:tc>
      </w:tr>
      <w:tr w:rsidR="003016CF" w14:paraId="6C7BBC00" w14:textId="77777777" w:rsidTr="00C44C3C">
        <w:trPr>
          <w:trHeight w:val="141"/>
        </w:trPr>
        <w:tc>
          <w:tcPr>
            <w:tcW w:w="1240" w:type="dxa"/>
            <w:vMerge/>
          </w:tcPr>
          <w:p w14:paraId="7DC0D5EA" w14:textId="77777777" w:rsidR="003016CF" w:rsidRDefault="003016CF" w:rsidP="009C282F">
            <w:pPr>
              <w:jc w:val="center"/>
            </w:pPr>
          </w:p>
        </w:tc>
        <w:tc>
          <w:tcPr>
            <w:tcW w:w="2363" w:type="dxa"/>
            <w:vMerge/>
          </w:tcPr>
          <w:p w14:paraId="69DB610D" w14:textId="77777777" w:rsidR="003016CF" w:rsidRDefault="003016CF" w:rsidP="009C282F">
            <w:pPr>
              <w:jc w:val="center"/>
            </w:pPr>
          </w:p>
        </w:tc>
        <w:tc>
          <w:tcPr>
            <w:tcW w:w="4245" w:type="dxa"/>
          </w:tcPr>
          <w:p w14:paraId="4B205013" w14:textId="77777777" w:rsidR="003016CF" w:rsidRDefault="003016CF" w:rsidP="009C282F">
            <w:pPr>
              <w:jc w:val="center"/>
            </w:pPr>
            <w:r>
              <w:t>citreorosein</w:t>
            </w:r>
            <w:r>
              <w:fldChar w:fldCharType="begin" w:fldLock="1"/>
            </w:r>
            <w:r>
              <w:instrText>ADDIN CSL_CITATION {"citationItems":[{"id":"ITEM-1","itemData":{"DOI":"10.4172/2329-6836.1000346","author":[{"dropping-particle":"","family":"Thi","given":"Nguyen","non-dropping-particle":"","parse-names":false,"suffix":""},{"dropping-particle":"","family":"Ly","given":"Ha","non-dropping-particle":"","parse-names":false,"suffix":""},{"dropping-particle":"","family":"Thao","given":"Ta Thi","non-dropping-particle":"","parse-names":false,"suffix":""},{"dropping-particle":"Van","family":"Truong","given":"Phan","non-dropping-particle":"","parse-names":false,"suffix":""},{"dropping-particle":"","family":"Thuong","given":"Phuong Thien","non-dropping-particle":"","parse-names":false,"suffix":""}],"id":"ITEM-1","issue":"6","issued":{"date-parts":[["2018"]]},"title":"Natural Products Chemistry &amp; Quality Evaluation of Fallopia multiflora in Vietnam Based on HPLC-FLD and Chemometrics","type":"article-journal","volume":"6"},"uris":["http://www.mendeley.com/documents/?uuid=ea22854c-6a8e-4f1c-9ded-379143b2421c"]}],"mendeley":{"formattedCitation":"&lt;sup&gt;28&lt;/sup&gt;","plainTextFormattedCitation":"28","previouslyFormattedCitation":"&lt;sup&gt;28&lt;/sup&gt;"},"properties":{"noteIndex":0},"schema":"https://github.com/citation-style-language/schema/raw/master/csl-citation.json"}</w:instrText>
            </w:r>
            <w:r>
              <w:fldChar w:fldCharType="separate"/>
            </w:r>
            <w:r w:rsidRPr="00EE0E50">
              <w:rPr>
                <w:noProof/>
                <w:vertAlign w:val="superscript"/>
              </w:rPr>
              <w:t>28</w:t>
            </w:r>
            <w:r>
              <w:fldChar w:fldCharType="end"/>
            </w:r>
          </w:p>
          <w:p w14:paraId="2027110F" w14:textId="6D5759E3" w:rsidR="00FB08E3" w:rsidRDefault="00FB08E3" w:rsidP="009C282F">
            <w:pPr>
              <w:jc w:val="center"/>
            </w:pPr>
          </w:p>
        </w:tc>
        <w:tc>
          <w:tcPr>
            <w:tcW w:w="1728" w:type="dxa"/>
          </w:tcPr>
          <w:p w14:paraId="15C61E0E" w14:textId="77777777" w:rsidR="003016CF" w:rsidRDefault="003016CF" w:rsidP="009C282F">
            <w:pPr>
              <w:jc w:val="center"/>
            </w:pPr>
            <w:r>
              <w:rPr>
                <w:rFonts w:ascii="Segoe UI" w:hAnsi="Segoe UI" w:cs="Segoe UI"/>
                <w:color w:val="212121"/>
                <w:shd w:val="clear" w:color="auto" w:fill="FFFFFF"/>
              </w:rPr>
              <w:t>361512</w:t>
            </w:r>
          </w:p>
        </w:tc>
      </w:tr>
      <w:tr w:rsidR="003016CF" w14:paraId="3336F288" w14:textId="77777777" w:rsidTr="00C44C3C">
        <w:trPr>
          <w:trHeight w:val="141"/>
        </w:trPr>
        <w:tc>
          <w:tcPr>
            <w:tcW w:w="1240" w:type="dxa"/>
            <w:vMerge/>
          </w:tcPr>
          <w:p w14:paraId="61E83FB0" w14:textId="77777777" w:rsidR="003016CF" w:rsidRDefault="003016CF" w:rsidP="009C282F">
            <w:pPr>
              <w:jc w:val="center"/>
            </w:pPr>
          </w:p>
        </w:tc>
        <w:tc>
          <w:tcPr>
            <w:tcW w:w="2363" w:type="dxa"/>
            <w:vMerge/>
          </w:tcPr>
          <w:p w14:paraId="25E02E29" w14:textId="77777777" w:rsidR="003016CF" w:rsidRDefault="003016CF" w:rsidP="009C282F">
            <w:pPr>
              <w:jc w:val="center"/>
            </w:pPr>
          </w:p>
        </w:tc>
        <w:tc>
          <w:tcPr>
            <w:tcW w:w="4245" w:type="dxa"/>
          </w:tcPr>
          <w:p w14:paraId="66BCAEBC" w14:textId="77777777" w:rsidR="003016CF" w:rsidRDefault="003016CF" w:rsidP="009C282F">
            <w:pPr>
              <w:jc w:val="center"/>
            </w:pPr>
            <w:r>
              <w:t>chrysophanol-8-O-β-D-glucopyranoside</w:t>
            </w:r>
            <w:r>
              <w:fldChar w:fldCharType="begin" w:fldLock="1"/>
            </w:r>
            <w:r>
              <w:instrText>ADDIN CSL_CITATION {"citationItems":[{"id":"ITEM-1","itemData":{"DOI":"10.4172/2329-6836.1000346","author":[{"dropping-particle":"","family":"Thi","given":"Nguyen","non-dropping-particle":"","parse-names":false,"suffix":""},{"dropping-particle":"","family":"Ly","given":"Ha","non-dropping-particle":"","parse-names":false,"suffix":""},{"dropping-particle":"","family":"Thao","given":"Ta Thi","non-dropping-particle":"","parse-names":false,"suffix":""},{"dropping-particle":"Van","family":"Truong","given":"Phan","non-dropping-particle":"","parse-names":false,"suffix":""},{"dropping-particle":"","family":"Thuong","given":"Phuong Thien","non-dropping-particle":"","parse-names":false,"suffix":""}],"id":"ITEM-1","issue":"6","issued":{"date-parts":[["2018"]]},"title":"Natural Products Chemistry &amp; Quality Evaluation of Fallopia multiflora in Vietnam Based on HPLC-FLD and Chemometrics","type":"article-journal","volume":"6"},"uris":["http://www.mendeley.com/documents/?uuid=ea22854c-6a8e-4f1c-9ded-379143b2421c"]}],"mendeley":{"formattedCitation":"&lt;sup&gt;28&lt;/sup&gt;","plainTextFormattedCitation":"28","previouslyFormattedCitation":"&lt;sup&gt;28&lt;/sup&gt;"},"properties":{"noteIndex":0},"schema":"https://github.com/citation-style-language/schema/raw/master/csl-citation.json"}</w:instrText>
            </w:r>
            <w:r>
              <w:fldChar w:fldCharType="separate"/>
            </w:r>
            <w:r w:rsidRPr="00EE0E50">
              <w:rPr>
                <w:noProof/>
                <w:vertAlign w:val="superscript"/>
              </w:rPr>
              <w:t>28</w:t>
            </w:r>
            <w:r>
              <w:fldChar w:fldCharType="end"/>
            </w:r>
          </w:p>
          <w:p w14:paraId="2457B1F7" w14:textId="6A374E1D" w:rsidR="00EB3F91" w:rsidRDefault="00EB3F91" w:rsidP="009C282F">
            <w:pPr>
              <w:jc w:val="center"/>
            </w:pPr>
          </w:p>
        </w:tc>
        <w:tc>
          <w:tcPr>
            <w:tcW w:w="1728" w:type="dxa"/>
          </w:tcPr>
          <w:p w14:paraId="535306C1" w14:textId="77777777" w:rsidR="003016CF" w:rsidRDefault="003016CF" w:rsidP="009C282F">
            <w:pPr>
              <w:jc w:val="center"/>
            </w:pPr>
            <w:r>
              <w:rPr>
                <w:rFonts w:ascii="Segoe UI" w:hAnsi="Segoe UI" w:cs="Segoe UI"/>
                <w:color w:val="212121"/>
                <w:shd w:val="clear" w:color="auto" w:fill="FFFFFF"/>
              </w:rPr>
              <w:t>442731</w:t>
            </w:r>
          </w:p>
        </w:tc>
      </w:tr>
      <w:tr w:rsidR="003016CF" w14:paraId="06A406AD" w14:textId="77777777" w:rsidTr="00C44C3C">
        <w:trPr>
          <w:trHeight w:val="141"/>
        </w:trPr>
        <w:tc>
          <w:tcPr>
            <w:tcW w:w="1240" w:type="dxa"/>
            <w:vMerge/>
          </w:tcPr>
          <w:p w14:paraId="5E030BC5" w14:textId="77777777" w:rsidR="003016CF" w:rsidRDefault="003016CF" w:rsidP="009C282F">
            <w:pPr>
              <w:jc w:val="center"/>
            </w:pPr>
          </w:p>
        </w:tc>
        <w:tc>
          <w:tcPr>
            <w:tcW w:w="2363" w:type="dxa"/>
            <w:vMerge/>
          </w:tcPr>
          <w:p w14:paraId="35E75F88" w14:textId="77777777" w:rsidR="003016CF" w:rsidRDefault="003016CF" w:rsidP="009C282F">
            <w:pPr>
              <w:jc w:val="center"/>
            </w:pPr>
          </w:p>
        </w:tc>
        <w:tc>
          <w:tcPr>
            <w:tcW w:w="4245" w:type="dxa"/>
          </w:tcPr>
          <w:p w14:paraId="5CFE4844" w14:textId="77777777" w:rsidR="003016CF" w:rsidRDefault="003016CF" w:rsidP="009C282F">
            <w:pPr>
              <w:jc w:val="center"/>
            </w:pPr>
            <w:r>
              <w:t>questin</w:t>
            </w:r>
            <w:r>
              <w:fldChar w:fldCharType="begin" w:fldLock="1"/>
            </w:r>
            <w:r>
              <w:instrText>ADDIN CSL_CITATION {"citationItems":[{"id":"ITEM-1","itemData":{"DOI":"10.4172/2329-6836.1000346","author":[{"dropping-particle":"","family":"Thi","given":"Nguyen","non-dropping-particle":"","parse-names":false,"suffix":""},{"dropping-particle":"","family":"Ly","given":"Ha","non-dropping-particle":"","parse-names":false,"suffix":""},{"dropping-particle":"","family":"Thao","given":"Ta Thi","non-dropping-particle":"","parse-names":false,"suffix":""},{"dropping-particle":"Van","family":"Truong","given":"Phan","non-dropping-particle":"","parse-names":false,"suffix":""},{"dropping-particle":"","family":"Thuong","given":"Phuong Thien","non-dropping-particle":"","parse-names":false,"suffix":""}],"id":"ITEM-1","issue":"6","issued":{"date-parts":[["2018"]]},"title":"Natural Products Chemistry &amp; Quality Evaluation of Fallopia multiflora in Vietnam Based on HPLC-FLD and Chemometrics","type":"article-journal","volume":"6"},"uris":["http://www.mendeley.com/documents/?uuid=ea22854c-6a8e-4f1c-9ded-379143b2421c"]}],"mendeley":{"formattedCitation":"&lt;sup&gt;28&lt;/sup&gt;","plainTextFormattedCitation":"28","previouslyFormattedCitation":"&lt;sup&gt;28&lt;/sup&gt;"},"properties":{"noteIndex":0},"schema":"https://github.com/citation-style-language/schema/raw/master/csl-citation.json"}</w:instrText>
            </w:r>
            <w:r>
              <w:fldChar w:fldCharType="separate"/>
            </w:r>
            <w:r w:rsidRPr="00EE0E50">
              <w:rPr>
                <w:noProof/>
                <w:vertAlign w:val="superscript"/>
              </w:rPr>
              <w:t>28</w:t>
            </w:r>
            <w:r>
              <w:fldChar w:fldCharType="end"/>
            </w:r>
          </w:p>
          <w:p w14:paraId="0848AB84" w14:textId="6F885A54" w:rsidR="00EB3F91" w:rsidRDefault="00EB3F91" w:rsidP="009C282F">
            <w:pPr>
              <w:jc w:val="center"/>
            </w:pPr>
          </w:p>
        </w:tc>
        <w:tc>
          <w:tcPr>
            <w:tcW w:w="1728" w:type="dxa"/>
          </w:tcPr>
          <w:p w14:paraId="66E8A8E3" w14:textId="77777777" w:rsidR="003016CF" w:rsidRDefault="003016CF" w:rsidP="009C282F">
            <w:pPr>
              <w:jc w:val="center"/>
            </w:pPr>
            <w:r>
              <w:rPr>
                <w:rFonts w:ascii="Segoe UI" w:hAnsi="Segoe UI" w:cs="Segoe UI"/>
                <w:color w:val="212121"/>
                <w:shd w:val="clear" w:color="auto" w:fill="FFFFFF"/>
              </w:rPr>
              <w:t>160717</w:t>
            </w:r>
          </w:p>
        </w:tc>
      </w:tr>
      <w:tr w:rsidR="003016CF" w14:paraId="63CE5ACC" w14:textId="77777777" w:rsidTr="00C44C3C">
        <w:trPr>
          <w:trHeight w:val="141"/>
        </w:trPr>
        <w:tc>
          <w:tcPr>
            <w:tcW w:w="1240" w:type="dxa"/>
            <w:vMerge/>
          </w:tcPr>
          <w:p w14:paraId="5DA0D823" w14:textId="77777777" w:rsidR="003016CF" w:rsidRDefault="003016CF" w:rsidP="009C282F">
            <w:pPr>
              <w:jc w:val="center"/>
            </w:pPr>
          </w:p>
        </w:tc>
        <w:tc>
          <w:tcPr>
            <w:tcW w:w="2363" w:type="dxa"/>
            <w:vMerge/>
          </w:tcPr>
          <w:p w14:paraId="7E90A6E1" w14:textId="77777777" w:rsidR="003016CF" w:rsidRDefault="003016CF" w:rsidP="009C282F">
            <w:pPr>
              <w:jc w:val="center"/>
            </w:pPr>
          </w:p>
        </w:tc>
        <w:tc>
          <w:tcPr>
            <w:tcW w:w="4245" w:type="dxa"/>
          </w:tcPr>
          <w:p w14:paraId="58CFE1DE" w14:textId="77777777" w:rsidR="003016CF" w:rsidRDefault="003016CF" w:rsidP="009C282F">
            <w:pPr>
              <w:jc w:val="center"/>
            </w:pPr>
            <w:r>
              <w:t>questinol</w:t>
            </w:r>
            <w:r>
              <w:fldChar w:fldCharType="begin" w:fldLock="1"/>
            </w:r>
            <w:r>
              <w:instrText>ADDIN CSL_CITATION {"citationItems":[{"id":"ITEM-1","itemData":{"DOI":"10.4172/2329-6836.1000346","author":[{"dropping-particle":"","family":"Thi","given":"Nguyen","non-dropping-particle":"","parse-names":false,"suffix":""},{"dropping-particle":"","family":"Ly","given":"Ha","non-dropping-particle":"","parse-names":false,"suffix":""},{"dropping-particle":"","family":"Thao","given":"Ta Thi","non-dropping-particle":"","parse-names":false,"suffix":""},{"dropping-particle":"Van","family":"Truong","given":"Phan","non-dropping-particle":"","parse-names":false,"suffix":""},{"dropping-particle":"","family":"Thuong","given":"Phuong Thien","non-dropping-particle":"","parse-names":false,"suffix":""}],"id":"ITEM-1","issue":"6","issued":{"date-parts":[["2018"]]},"title":"Natural Products Chemistry &amp; Quality Evaluation of Fallopia multiflora in Vietnam Based on HPLC-FLD and Chemometrics","type":"article-journal","volume":"6"},"uris":["http://www.mendeley.com/documents/?uuid=ea22854c-6a8e-4f1c-9ded-379143b2421c"]}],"mendeley":{"formattedCitation":"&lt;sup&gt;28&lt;/sup&gt;","plainTextFormattedCitation":"28","previouslyFormattedCitation":"&lt;sup&gt;28&lt;/sup&gt;"},"properties":{"noteIndex":0},"schema":"https://github.com/citation-style-language/schema/raw/master/csl-citation.json"}</w:instrText>
            </w:r>
            <w:r>
              <w:fldChar w:fldCharType="separate"/>
            </w:r>
            <w:r w:rsidRPr="00EE0E50">
              <w:rPr>
                <w:noProof/>
                <w:vertAlign w:val="superscript"/>
              </w:rPr>
              <w:t>28</w:t>
            </w:r>
            <w:r>
              <w:fldChar w:fldCharType="end"/>
            </w:r>
          </w:p>
          <w:p w14:paraId="0E5F02B9" w14:textId="22274D5E" w:rsidR="00EB3F91" w:rsidRDefault="00EB3F91" w:rsidP="009C282F">
            <w:pPr>
              <w:jc w:val="center"/>
            </w:pPr>
          </w:p>
        </w:tc>
        <w:tc>
          <w:tcPr>
            <w:tcW w:w="1728" w:type="dxa"/>
          </w:tcPr>
          <w:p w14:paraId="6DF825C8" w14:textId="77777777" w:rsidR="003016CF" w:rsidRDefault="003016CF" w:rsidP="009C282F">
            <w:pPr>
              <w:jc w:val="center"/>
            </w:pPr>
            <w:r>
              <w:rPr>
                <w:rFonts w:ascii="Segoe UI" w:hAnsi="Segoe UI" w:cs="Segoe UI"/>
                <w:color w:val="212121"/>
                <w:shd w:val="clear" w:color="auto" w:fill="FFFFFF"/>
              </w:rPr>
              <w:t>147621</w:t>
            </w:r>
          </w:p>
        </w:tc>
      </w:tr>
      <w:tr w:rsidR="003016CF" w14:paraId="3A3D8000" w14:textId="77777777" w:rsidTr="00C44C3C">
        <w:trPr>
          <w:trHeight w:val="141"/>
        </w:trPr>
        <w:tc>
          <w:tcPr>
            <w:tcW w:w="1240" w:type="dxa"/>
            <w:vMerge/>
          </w:tcPr>
          <w:p w14:paraId="7E7E28BC" w14:textId="77777777" w:rsidR="003016CF" w:rsidRDefault="003016CF" w:rsidP="009C282F">
            <w:pPr>
              <w:jc w:val="center"/>
            </w:pPr>
          </w:p>
        </w:tc>
        <w:tc>
          <w:tcPr>
            <w:tcW w:w="2363" w:type="dxa"/>
            <w:vMerge/>
          </w:tcPr>
          <w:p w14:paraId="48EDB253" w14:textId="77777777" w:rsidR="003016CF" w:rsidRDefault="003016CF" w:rsidP="009C282F">
            <w:pPr>
              <w:jc w:val="center"/>
            </w:pPr>
          </w:p>
        </w:tc>
        <w:tc>
          <w:tcPr>
            <w:tcW w:w="4245" w:type="dxa"/>
          </w:tcPr>
          <w:p w14:paraId="69B6F8E7" w14:textId="77777777" w:rsidR="003016CF" w:rsidRDefault="003016CF" w:rsidP="009C282F">
            <w:pPr>
              <w:jc w:val="center"/>
            </w:pPr>
            <w:r>
              <w:t>2-methoxy-6-acetyl-7-methyljuglone</w:t>
            </w:r>
            <w:r>
              <w:fldChar w:fldCharType="begin" w:fldLock="1"/>
            </w:r>
            <w:r>
              <w:instrText>ADDIN CSL_CITATION {"citationItems":[{"id":"ITEM-1","itemData":{"DOI":"10.4172/2329-6836.1000346","author":[{"dropping-particle":"","family":"Thi","given":"Nguyen","non-dropping-particle":"","parse-names":false,"suffix":""},{"dropping-particle":"","family":"Ly","given":"Ha","non-dropping-particle":"","parse-names":false,"suffix":""},{"dropping-particle":"","family":"Thao","given":"Ta Thi","non-dropping-particle":"","parse-names":false,"suffix":""},{"dropping-particle":"Van","family":"Truong","given":"Phan","non-dropping-particle":"","parse-names":false,"suffix":""},{"dropping-particle":"","family":"Thuong","given":"Phuong Thien","non-dropping-particle":"","parse-names":false,"suffix":""}],"id":"ITEM-1","issue":"6","issued":{"date-parts":[["2018"]]},"title":"Natural Products Chemistry &amp; Quality Evaluation of Fallopia multiflora in Vietnam Based on HPLC-FLD and Chemometrics","type":"article-journal","volume":"6"},"uris":["http://www.mendeley.com/documents/?uuid=ea22854c-6a8e-4f1c-9ded-379143b2421c"]}],"mendeley":{"formattedCitation":"&lt;sup&gt;28&lt;/sup&gt;","plainTextFormattedCitation":"28","previouslyFormattedCitation":"&lt;sup&gt;28&lt;/sup&gt;"},"properties":{"noteIndex":0},"schema":"https://github.com/citation-style-language/schema/raw/master/csl-citation.json"}</w:instrText>
            </w:r>
            <w:r>
              <w:fldChar w:fldCharType="separate"/>
            </w:r>
            <w:r w:rsidRPr="00EE0E50">
              <w:rPr>
                <w:noProof/>
                <w:vertAlign w:val="superscript"/>
              </w:rPr>
              <w:t>28</w:t>
            </w:r>
            <w:r>
              <w:fldChar w:fldCharType="end"/>
            </w:r>
          </w:p>
          <w:p w14:paraId="61DF0812" w14:textId="3A18EFDE" w:rsidR="00EB3F91" w:rsidRDefault="00EB3F91" w:rsidP="009C282F">
            <w:pPr>
              <w:jc w:val="center"/>
            </w:pPr>
          </w:p>
        </w:tc>
        <w:tc>
          <w:tcPr>
            <w:tcW w:w="1728" w:type="dxa"/>
          </w:tcPr>
          <w:p w14:paraId="44458649" w14:textId="77777777" w:rsidR="003016CF" w:rsidRDefault="003016CF" w:rsidP="009C282F">
            <w:pPr>
              <w:jc w:val="center"/>
            </w:pPr>
            <w:r>
              <w:rPr>
                <w:rFonts w:ascii="Segoe UI" w:hAnsi="Segoe UI" w:cs="Segoe UI"/>
                <w:color w:val="212121"/>
                <w:shd w:val="clear" w:color="auto" w:fill="FFFFFF"/>
              </w:rPr>
              <w:t>158739</w:t>
            </w:r>
          </w:p>
        </w:tc>
      </w:tr>
      <w:tr w:rsidR="003016CF" w14:paraId="6FF45A5F" w14:textId="77777777" w:rsidTr="00C44C3C">
        <w:trPr>
          <w:trHeight w:val="141"/>
        </w:trPr>
        <w:tc>
          <w:tcPr>
            <w:tcW w:w="1240" w:type="dxa"/>
            <w:vMerge/>
          </w:tcPr>
          <w:p w14:paraId="646465E7" w14:textId="77777777" w:rsidR="003016CF" w:rsidRDefault="003016CF" w:rsidP="009C282F">
            <w:pPr>
              <w:jc w:val="center"/>
            </w:pPr>
          </w:p>
        </w:tc>
        <w:tc>
          <w:tcPr>
            <w:tcW w:w="2363" w:type="dxa"/>
            <w:vMerge/>
          </w:tcPr>
          <w:p w14:paraId="7AA629F4" w14:textId="77777777" w:rsidR="003016CF" w:rsidRDefault="003016CF" w:rsidP="009C282F">
            <w:pPr>
              <w:jc w:val="center"/>
            </w:pPr>
          </w:p>
        </w:tc>
        <w:tc>
          <w:tcPr>
            <w:tcW w:w="4245" w:type="dxa"/>
          </w:tcPr>
          <w:p w14:paraId="293F6432" w14:textId="77777777" w:rsidR="003016CF" w:rsidRDefault="003016CF" w:rsidP="009C282F">
            <w:pPr>
              <w:jc w:val="center"/>
            </w:pPr>
            <w:r>
              <w:t>tricin</w:t>
            </w:r>
            <w:r>
              <w:fldChar w:fldCharType="begin" w:fldLock="1"/>
            </w:r>
            <w:r>
              <w:instrText>ADDIN CSL_CITATION {"citationItems":[{"id":"ITEM-1","itemData":{"DOI":"10.4172/2329-6836.1000346","author":[{"dropping-particle":"","family":"Thi","given":"Nguyen","non-dropping-particle":"","parse-names":false,"suffix":""},{"dropping-particle":"","family":"Ly","given":"Ha","non-dropping-particle":"","parse-names":false,"suffix":""},{"dropping-particle":"","family":"Thao","given":"Ta Thi","non-dropping-particle":"","parse-names":false,"suffix":""},{"dropping-particle":"Van","family":"Truong","given":"Phan","non-dropping-particle":"","parse-names":false,"suffix":""},{"dropping-particle":"","family":"Thuong","given":"Phuong Thien","non-dropping-particle":"","parse-names":false,"suffix":""}],"id":"ITEM-1","issue":"6","issued":{"date-parts":[["2018"]]},"title":"Natural Products Chemistry &amp; Quality Evaluation of Fallopia multiflora in Vietnam Based on HPLC-FLD and Chemometrics","type":"article-journal","volume":"6"},"uris":["http://www.mendeley.com/documents/?uuid=ea22854c-6a8e-4f1c-9ded-379143b2421c"]}],"mendeley":{"formattedCitation":"&lt;sup&gt;28&lt;/sup&gt;","plainTextFormattedCitation":"28","previouslyFormattedCitation":"&lt;sup&gt;28&lt;/sup&gt;"},"properties":{"noteIndex":0},"schema":"https://github.com/citation-style-language/schema/raw/master/csl-citation.json"}</w:instrText>
            </w:r>
            <w:r>
              <w:fldChar w:fldCharType="separate"/>
            </w:r>
            <w:r w:rsidRPr="00EE0E50">
              <w:rPr>
                <w:noProof/>
                <w:vertAlign w:val="superscript"/>
              </w:rPr>
              <w:t>28</w:t>
            </w:r>
            <w:r>
              <w:fldChar w:fldCharType="end"/>
            </w:r>
          </w:p>
          <w:p w14:paraId="53A46A14" w14:textId="2B77AD48" w:rsidR="00EB3F91" w:rsidRDefault="00EB3F91" w:rsidP="009C282F">
            <w:pPr>
              <w:jc w:val="center"/>
            </w:pPr>
          </w:p>
        </w:tc>
        <w:tc>
          <w:tcPr>
            <w:tcW w:w="1728" w:type="dxa"/>
          </w:tcPr>
          <w:p w14:paraId="65866598" w14:textId="77777777" w:rsidR="003016CF" w:rsidRDefault="003016CF" w:rsidP="009C282F">
            <w:pPr>
              <w:jc w:val="center"/>
            </w:pPr>
            <w:r>
              <w:rPr>
                <w:rFonts w:ascii="Segoe UI" w:hAnsi="Segoe UI" w:cs="Segoe UI"/>
                <w:color w:val="212121"/>
                <w:shd w:val="clear" w:color="auto" w:fill="FFFFFF"/>
              </w:rPr>
              <w:t>5281702</w:t>
            </w:r>
          </w:p>
        </w:tc>
      </w:tr>
      <w:tr w:rsidR="003016CF" w14:paraId="6BA443B5" w14:textId="77777777" w:rsidTr="00C44C3C">
        <w:trPr>
          <w:trHeight w:val="141"/>
        </w:trPr>
        <w:tc>
          <w:tcPr>
            <w:tcW w:w="1240" w:type="dxa"/>
            <w:vMerge/>
          </w:tcPr>
          <w:p w14:paraId="0C3BECC5" w14:textId="77777777" w:rsidR="003016CF" w:rsidRDefault="003016CF" w:rsidP="009C282F">
            <w:pPr>
              <w:jc w:val="center"/>
            </w:pPr>
          </w:p>
        </w:tc>
        <w:tc>
          <w:tcPr>
            <w:tcW w:w="2363" w:type="dxa"/>
            <w:vMerge/>
          </w:tcPr>
          <w:p w14:paraId="71F6F796" w14:textId="77777777" w:rsidR="003016CF" w:rsidRDefault="003016CF" w:rsidP="009C282F">
            <w:pPr>
              <w:jc w:val="center"/>
            </w:pPr>
          </w:p>
        </w:tc>
        <w:tc>
          <w:tcPr>
            <w:tcW w:w="4245" w:type="dxa"/>
          </w:tcPr>
          <w:p w14:paraId="402C0A48" w14:textId="77777777" w:rsidR="003016CF" w:rsidRDefault="003016CF" w:rsidP="009C282F">
            <w:pPr>
              <w:jc w:val="center"/>
            </w:pPr>
            <w:r>
              <w:t>quercetin-3-O-galactoside</w:t>
            </w:r>
            <w:r>
              <w:fldChar w:fldCharType="begin" w:fldLock="1"/>
            </w:r>
            <w:r>
              <w:instrText>ADDIN CSL_CITATION {"citationItems":[{"id":"ITEM-1","itemData":{"DOI":"10.4172/2329-6836.1000346","author":[{"dropping-particle":"","family":"Thi","given":"Nguyen","non-dropping-particle":"","parse-names":false,"suffix":""},{"dropping-particle":"","family":"Ly","given":"Ha","non-dropping-particle":"","parse-names":false,"suffix":""},{"dropping-particle":"","family":"Thao","given":"Ta Thi","non-dropping-particle":"","parse-names":false,"suffix":""},{"dropping-particle":"Van","family":"Truong","given":"Phan","non-dropping-particle":"","parse-names":false,"suffix":""},{"dropping-particle":"","family":"Thuong","given":"Phuong Thien","non-dropping-particle":"","parse-names":false,"suffix":""}],"id":"ITEM-1","issue":"6","issued":{"date-parts":[["2018"]]},"title":"Natural Products Chemistry &amp; Quality Evaluation of Fallopia multiflora in Vietnam Based on HPLC-FLD and Chemometrics","type":"article-journal","volume":"6"},"uris":["http://www.mendeley.com/documents/?uuid=ea22854c-6a8e-4f1c-9ded-379143b2421c"]}],"mendeley":{"formattedCitation":"&lt;sup&gt;28&lt;/sup&gt;","plainTextFormattedCitation":"28","previouslyFormattedCitation":"&lt;sup&gt;28&lt;/sup&gt;"},"properties":{"noteIndex":0},"schema":"https://github.com/citation-style-language/schema/raw/master/csl-citation.json"}</w:instrText>
            </w:r>
            <w:r>
              <w:fldChar w:fldCharType="separate"/>
            </w:r>
            <w:r w:rsidRPr="00EE0E50">
              <w:rPr>
                <w:noProof/>
                <w:vertAlign w:val="superscript"/>
              </w:rPr>
              <w:t>28</w:t>
            </w:r>
            <w:r>
              <w:fldChar w:fldCharType="end"/>
            </w:r>
          </w:p>
          <w:p w14:paraId="2A853446" w14:textId="7FF39F1D" w:rsidR="00EB3F91" w:rsidRDefault="00EB3F91" w:rsidP="009C282F">
            <w:pPr>
              <w:jc w:val="center"/>
            </w:pPr>
          </w:p>
        </w:tc>
        <w:tc>
          <w:tcPr>
            <w:tcW w:w="1728" w:type="dxa"/>
          </w:tcPr>
          <w:p w14:paraId="533321CB" w14:textId="77777777" w:rsidR="003016CF" w:rsidRDefault="003016CF" w:rsidP="009C282F">
            <w:pPr>
              <w:jc w:val="center"/>
            </w:pPr>
            <w:r>
              <w:rPr>
                <w:rFonts w:ascii="Segoe UI" w:hAnsi="Segoe UI" w:cs="Segoe UI"/>
                <w:color w:val="212121"/>
                <w:shd w:val="clear" w:color="auto" w:fill="FFFFFF"/>
              </w:rPr>
              <w:t>5281643</w:t>
            </w:r>
          </w:p>
        </w:tc>
      </w:tr>
      <w:tr w:rsidR="003016CF" w14:paraId="3E91FDAC" w14:textId="77777777" w:rsidTr="00C44C3C">
        <w:trPr>
          <w:trHeight w:val="141"/>
        </w:trPr>
        <w:tc>
          <w:tcPr>
            <w:tcW w:w="1240" w:type="dxa"/>
            <w:vMerge/>
          </w:tcPr>
          <w:p w14:paraId="17C6643A" w14:textId="77777777" w:rsidR="003016CF" w:rsidRDefault="003016CF" w:rsidP="009C282F">
            <w:pPr>
              <w:jc w:val="center"/>
            </w:pPr>
          </w:p>
        </w:tc>
        <w:tc>
          <w:tcPr>
            <w:tcW w:w="2363" w:type="dxa"/>
            <w:vMerge/>
          </w:tcPr>
          <w:p w14:paraId="30FFC715" w14:textId="77777777" w:rsidR="003016CF" w:rsidRDefault="003016CF" w:rsidP="009C282F">
            <w:pPr>
              <w:jc w:val="center"/>
            </w:pPr>
          </w:p>
        </w:tc>
        <w:tc>
          <w:tcPr>
            <w:tcW w:w="4245" w:type="dxa"/>
          </w:tcPr>
          <w:p w14:paraId="4DE33C7C" w14:textId="77777777" w:rsidR="003016CF" w:rsidRDefault="003016CF" w:rsidP="009C282F">
            <w:pPr>
              <w:jc w:val="center"/>
            </w:pPr>
            <w:r>
              <w:t>quercetin-3-O-arabinoside</w:t>
            </w:r>
            <w:r>
              <w:fldChar w:fldCharType="begin" w:fldLock="1"/>
            </w:r>
            <w:r>
              <w:instrText>ADDIN CSL_CITATION {"citationItems":[{"id":"ITEM-1","itemData":{"DOI":"10.4172/2329-6836.1000346","author":[{"dropping-particle":"","family":"Thi","given":"Nguyen","non-dropping-particle":"","parse-names":false,"suffix":""},{"dropping-particle":"","family":"Ly","given":"Ha","non-dropping-particle":"","parse-names":false,"suffix":""},{"dropping-particle":"","family":"Thao","given":"Ta Thi","non-dropping-particle":"","parse-names":false,"suffix":""},{"dropping-particle":"Van","family":"Truong","given":"Phan","non-dropping-particle":"","parse-names":false,"suffix":""},{"dropping-particle":"","family":"Thuong","given":"Phuong Thien","non-dropping-particle":"","parse-names":false,"suffix":""}],"id":"ITEM-1","issue":"6","issued":{"date-parts":[["2018"]]},"title":"Natural Products Chemistry &amp; Quality Evaluation of Fallopia multiflora in Vietnam Based on HPLC-FLD and Chemometrics","type":"article-journal","volume":"6"},"uris":["http://www.mendeley.com/documents/?uuid=ea22854c-6a8e-4f1c-9ded-379143b2421c"]}],"mendeley":{"formattedCitation":"&lt;sup&gt;28&lt;/sup&gt;","plainTextFormattedCitation":"28","previouslyFormattedCitation":"&lt;sup&gt;28&lt;/sup&gt;"},"properties":{"noteIndex":0},"schema":"https://github.com/citation-style-language/schema/raw/master/csl-citation.json"}</w:instrText>
            </w:r>
            <w:r>
              <w:fldChar w:fldCharType="separate"/>
            </w:r>
            <w:r w:rsidRPr="00EE0E50">
              <w:rPr>
                <w:noProof/>
                <w:vertAlign w:val="superscript"/>
              </w:rPr>
              <w:t>28</w:t>
            </w:r>
            <w:r>
              <w:fldChar w:fldCharType="end"/>
            </w:r>
          </w:p>
          <w:p w14:paraId="5F854B71" w14:textId="7493319D" w:rsidR="00EB3F91" w:rsidRDefault="00EB3F91" w:rsidP="009C282F">
            <w:pPr>
              <w:jc w:val="center"/>
            </w:pPr>
          </w:p>
        </w:tc>
        <w:tc>
          <w:tcPr>
            <w:tcW w:w="1728" w:type="dxa"/>
          </w:tcPr>
          <w:p w14:paraId="17AC0D96" w14:textId="77777777" w:rsidR="003016CF" w:rsidRDefault="003016CF" w:rsidP="009C282F">
            <w:pPr>
              <w:jc w:val="center"/>
            </w:pPr>
            <w:r>
              <w:rPr>
                <w:rFonts w:ascii="Segoe UI" w:hAnsi="Segoe UI" w:cs="Segoe UI"/>
                <w:color w:val="212121"/>
                <w:shd w:val="clear" w:color="auto" w:fill="FFFFFF"/>
              </w:rPr>
              <w:t>12309865</w:t>
            </w:r>
          </w:p>
        </w:tc>
      </w:tr>
      <w:tr w:rsidR="003016CF" w14:paraId="191891A0" w14:textId="77777777" w:rsidTr="00C44C3C">
        <w:trPr>
          <w:trHeight w:val="141"/>
        </w:trPr>
        <w:tc>
          <w:tcPr>
            <w:tcW w:w="1240" w:type="dxa"/>
            <w:vMerge/>
          </w:tcPr>
          <w:p w14:paraId="01BD8295" w14:textId="77777777" w:rsidR="003016CF" w:rsidRDefault="003016CF" w:rsidP="009C282F">
            <w:pPr>
              <w:jc w:val="center"/>
            </w:pPr>
          </w:p>
        </w:tc>
        <w:tc>
          <w:tcPr>
            <w:tcW w:w="2363" w:type="dxa"/>
            <w:vMerge/>
          </w:tcPr>
          <w:p w14:paraId="5E475276" w14:textId="77777777" w:rsidR="003016CF" w:rsidRDefault="003016CF" w:rsidP="009C282F">
            <w:pPr>
              <w:jc w:val="center"/>
            </w:pPr>
          </w:p>
        </w:tc>
        <w:tc>
          <w:tcPr>
            <w:tcW w:w="4245" w:type="dxa"/>
          </w:tcPr>
          <w:p w14:paraId="4FDA5A2B" w14:textId="77777777" w:rsidR="003016CF" w:rsidRDefault="003016CF" w:rsidP="009C282F">
            <w:pPr>
              <w:jc w:val="center"/>
            </w:pPr>
            <w:r>
              <w:t>gallic acid</w:t>
            </w:r>
            <w:r>
              <w:fldChar w:fldCharType="begin" w:fldLock="1"/>
            </w:r>
            <w:r>
              <w:instrText>ADDIN CSL_CITATION {"citationItems":[{"id":"ITEM-1","itemData":{"DOI":"10.4172/2329-6836.1000346","author":[{"dropping-particle":"","family":"Thi","given":"Nguyen","non-dropping-particle":"","parse-names":false,"suffix":""},{"dropping-particle":"","family":"Ly","given":"Ha","non-dropping-particle":"","parse-names":false,"suffix":""},{"dropping-particle":"","family":"Thao","given":"Ta Thi","non-dropping-particle":"","parse-names":false,"suffix":""},{"dropping-particle":"Van","family":"Truong","given":"Phan","non-dropping-particle":"","parse-names":false,"suffix":""},{"dropping-particle":"","family":"Thuong","given":"Phuong Thien","non-dropping-particle":"","parse-names":false,"suffix":""}],"id":"ITEM-1","issue":"6","issued":{"date-parts":[["2018"]]},"title":"Natural Products Chemistry &amp; Quality Evaluation of Fallopia multiflora in Vietnam Based on HPLC-FLD and Chemometrics","type":"article-journal","volume":"6"},"uris":["http://www.mendeley.com/documents/?uuid=ea22854c-6a8e-4f1c-9ded-379143b2421c"]}],"mendeley":{"formattedCitation":"&lt;sup&gt;28&lt;/sup&gt;","plainTextFormattedCitation":"28","previouslyFormattedCitation":"&lt;sup&gt;28&lt;/sup&gt;"},"properties":{"noteIndex":0},"schema":"https://github.com/citation-style-language/schema/raw/master/csl-citation.json"}</w:instrText>
            </w:r>
            <w:r>
              <w:fldChar w:fldCharType="separate"/>
            </w:r>
            <w:r w:rsidRPr="00EE0E50">
              <w:rPr>
                <w:noProof/>
                <w:vertAlign w:val="superscript"/>
              </w:rPr>
              <w:t>28</w:t>
            </w:r>
            <w:r>
              <w:fldChar w:fldCharType="end"/>
            </w:r>
          </w:p>
          <w:p w14:paraId="71336BE2" w14:textId="219442FB" w:rsidR="00EB3F91" w:rsidRDefault="00EB3F91" w:rsidP="009C282F">
            <w:pPr>
              <w:jc w:val="center"/>
            </w:pPr>
          </w:p>
        </w:tc>
        <w:tc>
          <w:tcPr>
            <w:tcW w:w="1728" w:type="dxa"/>
          </w:tcPr>
          <w:p w14:paraId="5CBEA6F9" w14:textId="77777777" w:rsidR="003016CF" w:rsidRDefault="003016CF" w:rsidP="009C282F">
            <w:pPr>
              <w:jc w:val="center"/>
            </w:pPr>
            <w:r>
              <w:rPr>
                <w:rFonts w:ascii="Segoe UI" w:hAnsi="Segoe UI" w:cs="Segoe UI"/>
                <w:color w:val="212121"/>
                <w:shd w:val="clear" w:color="auto" w:fill="FFFFFF"/>
              </w:rPr>
              <w:t>370</w:t>
            </w:r>
          </w:p>
        </w:tc>
      </w:tr>
      <w:tr w:rsidR="003016CF" w14:paraId="380D397C" w14:textId="77777777" w:rsidTr="00C44C3C">
        <w:trPr>
          <w:trHeight w:val="141"/>
        </w:trPr>
        <w:tc>
          <w:tcPr>
            <w:tcW w:w="1240" w:type="dxa"/>
            <w:vMerge/>
          </w:tcPr>
          <w:p w14:paraId="5E976191" w14:textId="77777777" w:rsidR="003016CF" w:rsidRDefault="003016CF" w:rsidP="009C282F">
            <w:pPr>
              <w:jc w:val="center"/>
            </w:pPr>
          </w:p>
        </w:tc>
        <w:tc>
          <w:tcPr>
            <w:tcW w:w="2363" w:type="dxa"/>
            <w:vMerge/>
          </w:tcPr>
          <w:p w14:paraId="7086EB96" w14:textId="77777777" w:rsidR="003016CF" w:rsidRDefault="003016CF" w:rsidP="009C282F">
            <w:pPr>
              <w:jc w:val="center"/>
            </w:pPr>
          </w:p>
        </w:tc>
        <w:tc>
          <w:tcPr>
            <w:tcW w:w="4245" w:type="dxa"/>
          </w:tcPr>
          <w:p w14:paraId="5D5E8FEE" w14:textId="77777777" w:rsidR="003016CF" w:rsidRDefault="003016CF" w:rsidP="009C282F">
            <w:pPr>
              <w:jc w:val="center"/>
            </w:pPr>
            <w:r>
              <w:t>N-transferuloyl tyramine</w:t>
            </w:r>
            <w:r>
              <w:fldChar w:fldCharType="begin" w:fldLock="1"/>
            </w:r>
            <w:r>
              <w:instrText>ADDIN CSL_CITATION {"citationItems":[{"id":"ITEM-1","itemData":{"DOI":"10.4172/2329-6836.1000346","author":[{"dropping-particle":"","family":"Thi","given":"Nguyen","non-dropping-particle":"","parse-names":false,"suffix":""},{"dropping-particle":"","family":"Ly","given":"Ha","non-dropping-particle":"","parse-names":false,"suffix":""},{"dropping-particle":"","family":"Thao","given":"Ta Thi","non-dropping-particle":"","parse-names":false,"suffix":""},{"dropping-particle":"Van","family":"Truong","given":"Phan","non-dropping-particle":"","parse-names":false,"suffix":""},{"dropping-particle":"","family":"Thuong","given":"Phuong Thien","non-dropping-particle":"","parse-names":false,"suffix":""}],"id":"ITEM-1","issue":"6","issued":{"date-parts":[["2018"]]},"title":"Natural Products Chemistry &amp; Quality Evaluation of Fallopia multiflora in Vietnam Based on HPLC-FLD and Chemometrics","type":"article-journal","volume":"6"},"uris":["http://www.mendeley.com/documents/?uuid=ea22854c-6a8e-4f1c-9ded-379143b2421c"]}],"mendeley":{"formattedCitation":"&lt;sup&gt;28&lt;/sup&gt;","plainTextFormattedCitation":"28","previouslyFormattedCitation":"&lt;sup&gt;28&lt;/sup&gt;"},"properties":{"noteIndex":0},"schema":"https://github.com/citation-style-language/schema/raw/master/csl-citation.json"}</w:instrText>
            </w:r>
            <w:r>
              <w:fldChar w:fldCharType="separate"/>
            </w:r>
            <w:r w:rsidRPr="00EE0E50">
              <w:rPr>
                <w:noProof/>
                <w:vertAlign w:val="superscript"/>
              </w:rPr>
              <w:t>28</w:t>
            </w:r>
            <w:r>
              <w:fldChar w:fldCharType="end"/>
            </w:r>
          </w:p>
          <w:p w14:paraId="0308D9A0" w14:textId="06C20C4D" w:rsidR="00EB3F91" w:rsidRDefault="00EB3F91" w:rsidP="009C282F">
            <w:pPr>
              <w:jc w:val="center"/>
            </w:pPr>
          </w:p>
        </w:tc>
        <w:tc>
          <w:tcPr>
            <w:tcW w:w="1728" w:type="dxa"/>
          </w:tcPr>
          <w:p w14:paraId="0591739E" w14:textId="77777777" w:rsidR="003016CF" w:rsidRDefault="003016CF" w:rsidP="009C282F">
            <w:pPr>
              <w:jc w:val="center"/>
            </w:pPr>
            <w:r>
              <w:rPr>
                <w:rFonts w:ascii="Segoe UI" w:hAnsi="Segoe UI" w:cs="Segoe UI"/>
                <w:color w:val="212121"/>
                <w:shd w:val="clear" w:color="auto" w:fill="FFFFFF"/>
              </w:rPr>
              <w:t>5280537</w:t>
            </w:r>
          </w:p>
        </w:tc>
      </w:tr>
      <w:tr w:rsidR="003016CF" w14:paraId="6A0CA170" w14:textId="77777777" w:rsidTr="00C44C3C">
        <w:trPr>
          <w:trHeight w:val="141"/>
        </w:trPr>
        <w:tc>
          <w:tcPr>
            <w:tcW w:w="1240" w:type="dxa"/>
            <w:vMerge/>
          </w:tcPr>
          <w:p w14:paraId="6E6326A5" w14:textId="77777777" w:rsidR="003016CF" w:rsidRDefault="003016CF" w:rsidP="009C282F">
            <w:pPr>
              <w:jc w:val="center"/>
            </w:pPr>
          </w:p>
        </w:tc>
        <w:tc>
          <w:tcPr>
            <w:tcW w:w="2363" w:type="dxa"/>
            <w:vMerge/>
          </w:tcPr>
          <w:p w14:paraId="6CCE8C56" w14:textId="77777777" w:rsidR="003016CF" w:rsidRDefault="003016CF" w:rsidP="009C282F">
            <w:pPr>
              <w:jc w:val="center"/>
            </w:pPr>
          </w:p>
        </w:tc>
        <w:tc>
          <w:tcPr>
            <w:tcW w:w="4245" w:type="dxa"/>
          </w:tcPr>
          <w:p w14:paraId="0343670E" w14:textId="77777777" w:rsidR="003016CF" w:rsidRDefault="003016CF" w:rsidP="009C282F">
            <w:pPr>
              <w:jc w:val="center"/>
            </w:pPr>
            <w:r>
              <w:t>N-transferuloyl-3- methyldopamine</w:t>
            </w:r>
            <w:r>
              <w:fldChar w:fldCharType="begin" w:fldLock="1"/>
            </w:r>
            <w:r w:rsidR="0060244F">
              <w:instrText>ADDIN CSL_CITATION {"citationItems":[{"id":"ITEM-1","itemData":{"DOI":"10.4172/2329-6836.1000346","author":[{"dropping-particle":"","family":"Thi","given":"Nguyen","non-dropping-particle":"","parse-names":false,"suffix":""},{"dropping-particle":"","family":"Ly","given":"Ha","non-dropping-particle":"","parse-names":false,"suffix":""},{"dropping-particle":"","family":"Thao","given":"Ta Thi","non-dropping-particle":"","parse-names":false,"suffix":""},{"dropping-particle":"Van","family":"Truong","given":"Phan","non-dropping-particle":"","parse-names":false,"suffix":""},{"dropping-particle":"","family":"Thuong","given":"Phuong Thien","non-dropping-particle":"","parse-names":false,"suffix":""}],"id":"ITEM-1","issue":"6","issued":{"date-parts":[["2018"]]},"title":"Natural Products Chemistry &amp; Quality Evaluation of Fallopia multiflora in Vietnam Based on HPLC-FLD and Chemometrics","type":"article-journal","volume":"6"},"uris":["http://www.mendeley.com/documents/?uuid=ea22854c-6a8e-4f1c-9ded-379143b2421c"]}],"mendeley":{"formattedCitation":"&lt;sup&gt;28&lt;/sup&gt;","plainTextFormattedCitation":"28","previouslyFormattedCitation":"&lt;sup&gt;28&lt;/sup&gt;"},"properties":{"noteIndex":0},"schema":"https://github.com/citation-style-language/schema/raw/master/csl-citation.json"}</w:instrText>
            </w:r>
            <w:r>
              <w:fldChar w:fldCharType="separate"/>
            </w:r>
            <w:r w:rsidRPr="00EE0E50">
              <w:rPr>
                <w:noProof/>
                <w:vertAlign w:val="superscript"/>
              </w:rPr>
              <w:t>28</w:t>
            </w:r>
            <w:r>
              <w:fldChar w:fldCharType="end"/>
            </w:r>
          </w:p>
          <w:p w14:paraId="4AEABDF2" w14:textId="0FC492E0" w:rsidR="00EB3F91" w:rsidRDefault="00EB3F91" w:rsidP="009C282F">
            <w:pPr>
              <w:jc w:val="center"/>
            </w:pPr>
          </w:p>
        </w:tc>
        <w:tc>
          <w:tcPr>
            <w:tcW w:w="1728" w:type="dxa"/>
          </w:tcPr>
          <w:p w14:paraId="2A85CCC0" w14:textId="77777777" w:rsidR="003016CF" w:rsidRDefault="003016CF" w:rsidP="009C282F">
            <w:pPr>
              <w:jc w:val="center"/>
            </w:pPr>
            <w:r>
              <w:rPr>
                <w:rFonts w:ascii="Segoe UI" w:hAnsi="Segoe UI" w:cs="Segoe UI"/>
                <w:color w:val="212121"/>
                <w:shd w:val="clear" w:color="auto" w:fill="FFFFFF"/>
              </w:rPr>
              <w:t>5352115</w:t>
            </w:r>
          </w:p>
        </w:tc>
      </w:tr>
      <w:tr w:rsidR="003016CF" w14:paraId="0ADA899A" w14:textId="77777777" w:rsidTr="00C44C3C">
        <w:trPr>
          <w:trHeight w:val="141"/>
        </w:trPr>
        <w:tc>
          <w:tcPr>
            <w:tcW w:w="1240" w:type="dxa"/>
            <w:vMerge/>
          </w:tcPr>
          <w:p w14:paraId="019A2EAB" w14:textId="77777777" w:rsidR="003016CF" w:rsidRDefault="003016CF" w:rsidP="009C282F">
            <w:pPr>
              <w:jc w:val="center"/>
            </w:pPr>
          </w:p>
        </w:tc>
        <w:tc>
          <w:tcPr>
            <w:tcW w:w="2363" w:type="dxa"/>
            <w:vMerge/>
          </w:tcPr>
          <w:p w14:paraId="12FCF598" w14:textId="77777777" w:rsidR="003016CF" w:rsidRDefault="003016CF" w:rsidP="009C282F">
            <w:pPr>
              <w:jc w:val="center"/>
            </w:pPr>
          </w:p>
        </w:tc>
        <w:tc>
          <w:tcPr>
            <w:tcW w:w="4245" w:type="dxa"/>
          </w:tcPr>
          <w:p w14:paraId="506202B9" w14:textId="77777777" w:rsidR="003016CF" w:rsidRDefault="003016CF" w:rsidP="009C282F">
            <w:pPr>
              <w:jc w:val="center"/>
            </w:pPr>
            <w:r>
              <w:t>polydatin</w:t>
            </w:r>
            <w:r w:rsidR="0060244F">
              <w:fldChar w:fldCharType="begin" w:fldLock="1"/>
            </w:r>
            <w:r w:rsidR="0060244F">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60244F">
              <w:fldChar w:fldCharType="separate"/>
            </w:r>
            <w:r w:rsidR="0060244F" w:rsidRPr="0060244F">
              <w:rPr>
                <w:noProof/>
                <w:vertAlign w:val="superscript"/>
              </w:rPr>
              <w:t>29</w:t>
            </w:r>
            <w:r w:rsidR="0060244F">
              <w:fldChar w:fldCharType="end"/>
            </w:r>
          </w:p>
          <w:p w14:paraId="0D6686CA" w14:textId="4BD54918" w:rsidR="00EB3F91" w:rsidRDefault="00EB3F91" w:rsidP="009C282F">
            <w:pPr>
              <w:jc w:val="center"/>
            </w:pPr>
          </w:p>
        </w:tc>
        <w:tc>
          <w:tcPr>
            <w:tcW w:w="1728" w:type="dxa"/>
          </w:tcPr>
          <w:p w14:paraId="314DA5B3" w14:textId="77777777" w:rsidR="003016CF" w:rsidRDefault="003016CF" w:rsidP="009C282F">
            <w:pPr>
              <w:jc w:val="center"/>
            </w:pPr>
            <w:r>
              <w:rPr>
                <w:rFonts w:ascii="Segoe UI" w:hAnsi="Segoe UI" w:cs="Segoe UI"/>
                <w:color w:val="212121"/>
                <w:shd w:val="clear" w:color="auto" w:fill="FFFFFF"/>
              </w:rPr>
              <w:t>5281718</w:t>
            </w:r>
          </w:p>
        </w:tc>
      </w:tr>
      <w:tr w:rsidR="003016CF" w14:paraId="45EF102C" w14:textId="77777777" w:rsidTr="00C44C3C">
        <w:trPr>
          <w:trHeight w:val="141"/>
        </w:trPr>
        <w:tc>
          <w:tcPr>
            <w:tcW w:w="1240" w:type="dxa"/>
            <w:vMerge/>
          </w:tcPr>
          <w:p w14:paraId="7CDD924D" w14:textId="77777777" w:rsidR="003016CF" w:rsidRDefault="003016CF" w:rsidP="009C282F">
            <w:pPr>
              <w:jc w:val="center"/>
            </w:pPr>
          </w:p>
        </w:tc>
        <w:tc>
          <w:tcPr>
            <w:tcW w:w="2363" w:type="dxa"/>
            <w:vMerge/>
          </w:tcPr>
          <w:p w14:paraId="5B4282C1" w14:textId="77777777" w:rsidR="003016CF" w:rsidRDefault="003016CF" w:rsidP="009C282F">
            <w:pPr>
              <w:jc w:val="center"/>
            </w:pPr>
          </w:p>
        </w:tc>
        <w:tc>
          <w:tcPr>
            <w:tcW w:w="4245" w:type="dxa"/>
          </w:tcPr>
          <w:p w14:paraId="77A39927" w14:textId="77777777" w:rsidR="003016CF" w:rsidRDefault="003016CF" w:rsidP="009C282F">
            <w:pPr>
              <w:jc w:val="center"/>
            </w:pPr>
            <w:r>
              <w:t>rhaponiticin</w:t>
            </w:r>
            <w:r w:rsidR="0060244F">
              <w:fldChar w:fldCharType="begin" w:fldLock="1"/>
            </w:r>
            <w:r w:rsidR="0060244F">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60244F">
              <w:fldChar w:fldCharType="separate"/>
            </w:r>
            <w:r w:rsidR="0060244F" w:rsidRPr="0060244F">
              <w:rPr>
                <w:noProof/>
                <w:vertAlign w:val="superscript"/>
              </w:rPr>
              <w:t>29</w:t>
            </w:r>
            <w:r w:rsidR="0060244F">
              <w:fldChar w:fldCharType="end"/>
            </w:r>
          </w:p>
          <w:p w14:paraId="219F0234" w14:textId="5B0F5E5A" w:rsidR="00EB3F91" w:rsidRDefault="00EB3F91" w:rsidP="009C282F">
            <w:pPr>
              <w:jc w:val="center"/>
            </w:pPr>
          </w:p>
        </w:tc>
        <w:tc>
          <w:tcPr>
            <w:tcW w:w="1728" w:type="dxa"/>
          </w:tcPr>
          <w:p w14:paraId="6C24416E" w14:textId="77777777" w:rsidR="003016CF" w:rsidRDefault="003016CF" w:rsidP="009C282F">
            <w:pPr>
              <w:jc w:val="center"/>
            </w:pPr>
            <w:r>
              <w:rPr>
                <w:rFonts w:ascii="Segoe UI" w:hAnsi="Segoe UI" w:cs="Segoe UI"/>
                <w:color w:val="212121"/>
                <w:shd w:val="clear" w:color="auto" w:fill="FFFFFF"/>
              </w:rPr>
              <w:t>5062</w:t>
            </w:r>
          </w:p>
        </w:tc>
      </w:tr>
      <w:tr w:rsidR="003016CF" w14:paraId="69FB6743" w14:textId="77777777" w:rsidTr="00C44C3C">
        <w:trPr>
          <w:trHeight w:val="141"/>
        </w:trPr>
        <w:tc>
          <w:tcPr>
            <w:tcW w:w="1240" w:type="dxa"/>
            <w:vMerge/>
          </w:tcPr>
          <w:p w14:paraId="7F4C4185" w14:textId="77777777" w:rsidR="003016CF" w:rsidRDefault="003016CF" w:rsidP="009C282F">
            <w:pPr>
              <w:jc w:val="center"/>
            </w:pPr>
          </w:p>
        </w:tc>
        <w:tc>
          <w:tcPr>
            <w:tcW w:w="2363" w:type="dxa"/>
            <w:vMerge/>
          </w:tcPr>
          <w:p w14:paraId="2B7A8DD8" w14:textId="77777777" w:rsidR="003016CF" w:rsidRDefault="003016CF" w:rsidP="009C282F">
            <w:pPr>
              <w:jc w:val="center"/>
            </w:pPr>
          </w:p>
        </w:tc>
        <w:tc>
          <w:tcPr>
            <w:tcW w:w="4245" w:type="dxa"/>
          </w:tcPr>
          <w:p w14:paraId="1C6B7BAD" w14:textId="77777777" w:rsidR="003016CF" w:rsidRDefault="003016CF" w:rsidP="009C282F">
            <w:pPr>
              <w:jc w:val="center"/>
            </w:pPr>
            <w:r>
              <w:t>aloe-emodin</w:t>
            </w:r>
            <w:r w:rsidR="0060244F">
              <w:fldChar w:fldCharType="begin" w:fldLock="1"/>
            </w:r>
            <w:r w:rsidR="0060244F">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60244F">
              <w:fldChar w:fldCharType="separate"/>
            </w:r>
            <w:r w:rsidR="0060244F" w:rsidRPr="0060244F">
              <w:rPr>
                <w:noProof/>
                <w:vertAlign w:val="superscript"/>
              </w:rPr>
              <w:t>29</w:t>
            </w:r>
            <w:r w:rsidR="0060244F">
              <w:fldChar w:fldCharType="end"/>
            </w:r>
          </w:p>
          <w:p w14:paraId="17A05B22" w14:textId="5A37740A" w:rsidR="00EB3F91" w:rsidRDefault="00EB3F91" w:rsidP="009C282F">
            <w:pPr>
              <w:jc w:val="center"/>
            </w:pPr>
          </w:p>
        </w:tc>
        <w:tc>
          <w:tcPr>
            <w:tcW w:w="1728" w:type="dxa"/>
          </w:tcPr>
          <w:p w14:paraId="7DD4DBA6" w14:textId="77777777" w:rsidR="003016CF" w:rsidRDefault="003016CF" w:rsidP="009C282F">
            <w:pPr>
              <w:jc w:val="center"/>
            </w:pPr>
            <w:r>
              <w:rPr>
                <w:rFonts w:ascii="Segoe UI" w:hAnsi="Segoe UI" w:cs="Segoe UI"/>
                <w:color w:val="212121"/>
                <w:shd w:val="clear" w:color="auto" w:fill="FFFFFF"/>
              </w:rPr>
              <w:t>10207</w:t>
            </w:r>
          </w:p>
        </w:tc>
      </w:tr>
      <w:tr w:rsidR="003016CF" w14:paraId="5811C004" w14:textId="77777777" w:rsidTr="00C44C3C">
        <w:trPr>
          <w:trHeight w:val="141"/>
        </w:trPr>
        <w:tc>
          <w:tcPr>
            <w:tcW w:w="1240" w:type="dxa"/>
            <w:vMerge/>
          </w:tcPr>
          <w:p w14:paraId="6CB56E32" w14:textId="77777777" w:rsidR="003016CF" w:rsidRDefault="003016CF" w:rsidP="009C282F">
            <w:pPr>
              <w:jc w:val="center"/>
            </w:pPr>
          </w:p>
        </w:tc>
        <w:tc>
          <w:tcPr>
            <w:tcW w:w="2363" w:type="dxa"/>
            <w:vMerge/>
          </w:tcPr>
          <w:p w14:paraId="075173D8" w14:textId="77777777" w:rsidR="003016CF" w:rsidRDefault="003016CF" w:rsidP="009C282F">
            <w:pPr>
              <w:jc w:val="center"/>
            </w:pPr>
          </w:p>
        </w:tc>
        <w:tc>
          <w:tcPr>
            <w:tcW w:w="4245" w:type="dxa"/>
          </w:tcPr>
          <w:p w14:paraId="25897881" w14:textId="77777777" w:rsidR="003016CF" w:rsidRDefault="003016CF" w:rsidP="009C282F">
            <w:pPr>
              <w:jc w:val="center"/>
            </w:pPr>
            <w:r>
              <w:t>rhein</w:t>
            </w:r>
            <w:r w:rsidR="0060244F">
              <w:fldChar w:fldCharType="begin" w:fldLock="1"/>
            </w:r>
            <w:r w:rsidR="0060244F">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60244F">
              <w:fldChar w:fldCharType="separate"/>
            </w:r>
            <w:r w:rsidR="0060244F" w:rsidRPr="0060244F">
              <w:rPr>
                <w:noProof/>
                <w:vertAlign w:val="superscript"/>
              </w:rPr>
              <w:t>29</w:t>
            </w:r>
            <w:r w:rsidR="0060244F">
              <w:fldChar w:fldCharType="end"/>
            </w:r>
          </w:p>
          <w:p w14:paraId="5AD5ECB9" w14:textId="62745FBB" w:rsidR="00EB3F91" w:rsidRDefault="00EB3F91" w:rsidP="009C282F">
            <w:pPr>
              <w:jc w:val="center"/>
            </w:pPr>
          </w:p>
        </w:tc>
        <w:tc>
          <w:tcPr>
            <w:tcW w:w="1728" w:type="dxa"/>
          </w:tcPr>
          <w:p w14:paraId="5BE76B71" w14:textId="77777777" w:rsidR="003016CF" w:rsidRDefault="003016CF" w:rsidP="009C282F">
            <w:pPr>
              <w:jc w:val="center"/>
            </w:pPr>
            <w:r>
              <w:rPr>
                <w:rFonts w:ascii="Segoe UI" w:hAnsi="Segoe UI" w:cs="Segoe UI"/>
                <w:color w:val="212121"/>
                <w:shd w:val="clear" w:color="auto" w:fill="FFFFFF"/>
              </w:rPr>
              <w:t>10168</w:t>
            </w:r>
          </w:p>
        </w:tc>
      </w:tr>
      <w:tr w:rsidR="003016CF" w14:paraId="6E9DBAB2" w14:textId="77777777" w:rsidTr="00C44C3C">
        <w:trPr>
          <w:trHeight w:val="230"/>
        </w:trPr>
        <w:tc>
          <w:tcPr>
            <w:tcW w:w="1240" w:type="dxa"/>
            <w:vMerge/>
          </w:tcPr>
          <w:p w14:paraId="3C003DDC" w14:textId="77777777" w:rsidR="003016CF" w:rsidRDefault="003016CF" w:rsidP="009C282F">
            <w:pPr>
              <w:jc w:val="center"/>
            </w:pPr>
          </w:p>
        </w:tc>
        <w:tc>
          <w:tcPr>
            <w:tcW w:w="2363" w:type="dxa"/>
            <w:vMerge/>
          </w:tcPr>
          <w:p w14:paraId="7051E3AE" w14:textId="77777777" w:rsidR="003016CF" w:rsidRDefault="003016CF" w:rsidP="009C282F">
            <w:pPr>
              <w:jc w:val="center"/>
            </w:pPr>
          </w:p>
        </w:tc>
        <w:tc>
          <w:tcPr>
            <w:tcW w:w="4245" w:type="dxa"/>
          </w:tcPr>
          <w:p w14:paraId="381D3CA1" w14:textId="77777777" w:rsidR="003016CF" w:rsidRDefault="003016CF" w:rsidP="009C282F">
            <w:pPr>
              <w:jc w:val="center"/>
            </w:pPr>
            <w:r>
              <w:t>EMG</w:t>
            </w:r>
            <w:r w:rsidR="0060244F">
              <w:fldChar w:fldCharType="begin" w:fldLock="1"/>
            </w:r>
            <w:r w:rsidR="0060244F">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60244F">
              <w:fldChar w:fldCharType="separate"/>
            </w:r>
            <w:r w:rsidR="0060244F" w:rsidRPr="0060244F">
              <w:rPr>
                <w:noProof/>
                <w:vertAlign w:val="superscript"/>
              </w:rPr>
              <w:t>29</w:t>
            </w:r>
            <w:r w:rsidR="0060244F">
              <w:fldChar w:fldCharType="end"/>
            </w:r>
          </w:p>
          <w:p w14:paraId="10988459" w14:textId="25E0B219" w:rsidR="00EB3F91" w:rsidRDefault="00EB3F91" w:rsidP="009C282F">
            <w:pPr>
              <w:jc w:val="center"/>
            </w:pPr>
          </w:p>
        </w:tc>
        <w:tc>
          <w:tcPr>
            <w:tcW w:w="1728" w:type="dxa"/>
          </w:tcPr>
          <w:p w14:paraId="461A00CE" w14:textId="77777777" w:rsidR="003016CF" w:rsidRDefault="003016CF" w:rsidP="009C282F">
            <w:pPr>
              <w:jc w:val="center"/>
            </w:pPr>
            <w:r>
              <w:rPr>
                <w:rFonts w:ascii="Segoe UI" w:hAnsi="Segoe UI" w:cs="Segoe UI"/>
                <w:color w:val="212121"/>
                <w:shd w:val="clear" w:color="auto" w:fill="FFFFFF"/>
              </w:rPr>
              <w:t>137321184</w:t>
            </w:r>
          </w:p>
        </w:tc>
      </w:tr>
      <w:tr w:rsidR="003016CF" w14:paraId="31AA57D8" w14:textId="77777777" w:rsidTr="00C44C3C">
        <w:trPr>
          <w:trHeight w:val="230"/>
        </w:trPr>
        <w:tc>
          <w:tcPr>
            <w:tcW w:w="1240" w:type="dxa"/>
            <w:vMerge/>
          </w:tcPr>
          <w:p w14:paraId="34103307" w14:textId="77777777" w:rsidR="003016CF" w:rsidRDefault="003016CF" w:rsidP="009C282F">
            <w:pPr>
              <w:jc w:val="center"/>
            </w:pPr>
          </w:p>
        </w:tc>
        <w:tc>
          <w:tcPr>
            <w:tcW w:w="2363" w:type="dxa"/>
            <w:vMerge/>
          </w:tcPr>
          <w:p w14:paraId="6C8270D4" w14:textId="77777777" w:rsidR="003016CF" w:rsidRDefault="003016CF" w:rsidP="009C282F">
            <w:pPr>
              <w:jc w:val="center"/>
            </w:pPr>
          </w:p>
        </w:tc>
        <w:tc>
          <w:tcPr>
            <w:tcW w:w="4245" w:type="dxa"/>
          </w:tcPr>
          <w:p w14:paraId="5A2F955B" w14:textId="77777777" w:rsidR="003016CF" w:rsidRDefault="003016CF" w:rsidP="009C282F">
            <w:pPr>
              <w:jc w:val="center"/>
            </w:pPr>
            <w:r>
              <w:t>PG</w:t>
            </w:r>
            <w:r w:rsidR="0060244F">
              <w:fldChar w:fldCharType="begin" w:fldLock="1"/>
            </w:r>
            <w:r w:rsidR="0060244F">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60244F">
              <w:fldChar w:fldCharType="separate"/>
            </w:r>
            <w:r w:rsidR="0060244F" w:rsidRPr="0060244F">
              <w:rPr>
                <w:noProof/>
                <w:vertAlign w:val="superscript"/>
              </w:rPr>
              <w:t>29</w:t>
            </w:r>
            <w:r w:rsidR="0060244F">
              <w:fldChar w:fldCharType="end"/>
            </w:r>
          </w:p>
          <w:p w14:paraId="632F5453" w14:textId="54ABB445" w:rsidR="00EB3F91" w:rsidRDefault="00EB3F91" w:rsidP="009C282F">
            <w:pPr>
              <w:jc w:val="center"/>
            </w:pPr>
          </w:p>
        </w:tc>
        <w:tc>
          <w:tcPr>
            <w:tcW w:w="1728" w:type="dxa"/>
          </w:tcPr>
          <w:p w14:paraId="29C2CFCB" w14:textId="77777777" w:rsidR="003016CF" w:rsidRDefault="003016CF" w:rsidP="009C282F">
            <w:pPr>
              <w:jc w:val="center"/>
            </w:pPr>
            <w:r>
              <w:rPr>
                <w:rFonts w:ascii="Segoe UI" w:hAnsi="Segoe UI" w:cs="Segoe UI"/>
                <w:color w:val="212121"/>
                <w:shd w:val="clear" w:color="auto" w:fill="FFFFFF"/>
              </w:rPr>
              <w:t>52927148</w:t>
            </w:r>
          </w:p>
        </w:tc>
      </w:tr>
      <w:tr w:rsidR="003016CF" w14:paraId="7E1F89C1" w14:textId="77777777" w:rsidTr="00C44C3C">
        <w:trPr>
          <w:trHeight w:val="230"/>
        </w:trPr>
        <w:tc>
          <w:tcPr>
            <w:tcW w:w="1240" w:type="dxa"/>
            <w:vMerge/>
          </w:tcPr>
          <w:p w14:paraId="6EF8BCAD" w14:textId="77777777" w:rsidR="003016CF" w:rsidRDefault="003016CF" w:rsidP="009C282F">
            <w:pPr>
              <w:jc w:val="center"/>
            </w:pPr>
          </w:p>
        </w:tc>
        <w:tc>
          <w:tcPr>
            <w:tcW w:w="2363" w:type="dxa"/>
            <w:vMerge/>
          </w:tcPr>
          <w:p w14:paraId="576B366D" w14:textId="77777777" w:rsidR="003016CF" w:rsidRDefault="003016CF" w:rsidP="009C282F">
            <w:pPr>
              <w:jc w:val="center"/>
            </w:pPr>
          </w:p>
        </w:tc>
        <w:tc>
          <w:tcPr>
            <w:tcW w:w="4245" w:type="dxa"/>
          </w:tcPr>
          <w:p w14:paraId="7CDE3A5F" w14:textId="77777777" w:rsidR="003016CF" w:rsidRDefault="003016CF" w:rsidP="009C282F">
            <w:pPr>
              <w:jc w:val="center"/>
            </w:pPr>
            <w:r>
              <w:t>emodin-1-O-βD-glucoside</w:t>
            </w:r>
            <w:r w:rsidR="0060244F">
              <w:fldChar w:fldCharType="begin" w:fldLock="1"/>
            </w:r>
            <w:r w:rsidR="0060244F">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60244F">
              <w:fldChar w:fldCharType="separate"/>
            </w:r>
            <w:r w:rsidR="0060244F" w:rsidRPr="0060244F">
              <w:rPr>
                <w:noProof/>
                <w:vertAlign w:val="superscript"/>
              </w:rPr>
              <w:t>29</w:t>
            </w:r>
            <w:r w:rsidR="0060244F">
              <w:fldChar w:fldCharType="end"/>
            </w:r>
          </w:p>
          <w:p w14:paraId="4713DDEC" w14:textId="6E81992D" w:rsidR="00EB3F91" w:rsidRDefault="00EB3F91" w:rsidP="009C282F">
            <w:pPr>
              <w:jc w:val="center"/>
            </w:pPr>
          </w:p>
        </w:tc>
        <w:tc>
          <w:tcPr>
            <w:tcW w:w="1728" w:type="dxa"/>
          </w:tcPr>
          <w:p w14:paraId="603576E8" w14:textId="77777777" w:rsidR="003016CF" w:rsidRDefault="003016CF" w:rsidP="009C282F">
            <w:pPr>
              <w:jc w:val="center"/>
            </w:pPr>
            <w:r>
              <w:rPr>
                <w:rFonts w:ascii="Segoe UI" w:hAnsi="Segoe UI" w:cs="Segoe UI"/>
                <w:color w:val="212121"/>
                <w:shd w:val="clear" w:color="auto" w:fill="FFFFFF"/>
              </w:rPr>
              <w:t>5319333</w:t>
            </w:r>
          </w:p>
        </w:tc>
      </w:tr>
      <w:tr w:rsidR="003016CF" w14:paraId="746E32C0" w14:textId="77777777" w:rsidTr="00C44C3C">
        <w:trPr>
          <w:trHeight w:val="230"/>
        </w:trPr>
        <w:tc>
          <w:tcPr>
            <w:tcW w:w="1240" w:type="dxa"/>
            <w:vMerge/>
          </w:tcPr>
          <w:p w14:paraId="1AF4AB66" w14:textId="77777777" w:rsidR="003016CF" w:rsidRDefault="003016CF" w:rsidP="009C282F">
            <w:pPr>
              <w:jc w:val="center"/>
            </w:pPr>
          </w:p>
        </w:tc>
        <w:tc>
          <w:tcPr>
            <w:tcW w:w="2363" w:type="dxa"/>
            <w:vMerge/>
          </w:tcPr>
          <w:p w14:paraId="37602C51" w14:textId="77777777" w:rsidR="003016CF" w:rsidRDefault="003016CF" w:rsidP="009C282F">
            <w:pPr>
              <w:jc w:val="center"/>
            </w:pPr>
          </w:p>
        </w:tc>
        <w:tc>
          <w:tcPr>
            <w:tcW w:w="4245" w:type="dxa"/>
          </w:tcPr>
          <w:p w14:paraId="5EDE2443" w14:textId="77777777" w:rsidR="003016CF" w:rsidRDefault="003016CF" w:rsidP="009C282F">
            <w:pPr>
              <w:jc w:val="center"/>
            </w:pPr>
            <w:r>
              <w:t>sennoside A</w:t>
            </w:r>
            <w:r w:rsidR="0060244F">
              <w:fldChar w:fldCharType="begin" w:fldLock="1"/>
            </w:r>
            <w:r w:rsidR="0060244F">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60244F">
              <w:fldChar w:fldCharType="separate"/>
            </w:r>
            <w:r w:rsidR="0060244F" w:rsidRPr="0060244F">
              <w:rPr>
                <w:noProof/>
                <w:vertAlign w:val="superscript"/>
              </w:rPr>
              <w:t>29</w:t>
            </w:r>
            <w:r w:rsidR="0060244F">
              <w:fldChar w:fldCharType="end"/>
            </w:r>
          </w:p>
          <w:p w14:paraId="7F90E51B" w14:textId="7472456C" w:rsidR="00EB3F91" w:rsidRDefault="00EB3F91" w:rsidP="009C282F">
            <w:pPr>
              <w:jc w:val="center"/>
            </w:pPr>
          </w:p>
        </w:tc>
        <w:tc>
          <w:tcPr>
            <w:tcW w:w="1728" w:type="dxa"/>
          </w:tcPr>
          <w:p w14:paraId="74B23A29" w14:textId="77777777" w:rsidR="003016CF" w:rsidRDefault="003016CF" w:rsidP="009C282F">
            <w:pPr>
              <w:jc w:val="center"/>
            </w:pPr>
            <w:r>
              <w:rPr>
                <w:rFonts w:ascii="Segoe UI" w:hAnsi="Segoe UI" w:cs="Segoe UI"/>
                <w:color w:val="212121"/>
                <w:shd w:val="clear" w:color="auto" w:fill="FFFFFF"/>
              </w:rPr>
              <w:t>73111</w:t>
            </w:r>
          </w:p>
        </w:tc>
      </w:tr>
      <w:tr w:rsidR="003016CF" w14:paraId="069B523A" w14:textId="77777777" w:rsidTr="00C44C3C">
        <w:trPr>
          <w:trHeight w:val="230"/>
        </w:trPr>
        <w:tc>
          <w:tcPr>
            <w:tcW w:w="1240" w:type="dxa"/>
            <w:vMerge/>
          </w:tcPr>
          <w:p w14:paraId="429DD354" w14:textId="77777777" w:rsidR="003016CF" w:rsidRDefault="003016CF" w:rsidP="009C282F">
            <w:pPr>
              <w:jc w:val="center"/>
            </w:pPr>
          </w:p>
        </w:tc>
        <w:tc>
          <w:tcPr>
            <w:tcW w:w="2363" w:type="dxa"/>
            <w:vMerge/>
          </w:tcPr>
          <w:p w14:paraId="3BC126CA" w14:textId="77777777" w:rsidR="003016CF" w:rsidRDefault="003016CF" w:rsidP="009C282F">
            <w:pPr>
              <w:jc w:val="center"/>
            </w:pPr>
          </w:p>
        </w:tc>
        <w:tc>
          <w:tcPr>
            <w:tcW w:w="4245" w:type="dxa"/>
          </w:tcPr>
          <w:p w14:paraId="7BF9F516" w14:textId="77777777" w:rsidR="003016CF" w:rsidRDefault="003016CF" w:rsidP="009C282F">
            <w:pPr>
              <w:jc w:val="center"/>
            </w:pPr>
            <w:r>
              <w:t>Sennoside B</w:t>
            </w:r>
            <w:r w:rsidR="0060244F">
              <w:fldChar w:fldCharType="begin" w:fldLock="1"/>
            </w:r>
            <w:r w:rsidR="0060244F">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60244F">
              <w:fldChar w:fldCharType="separate"/>
            </w:r>
            <w:r w:rsidR="0060244F" w:rsidRPr="0060244F">
              <w:rPr>
                <w:noProof/>
                <w:vertAlign w:val="superscript"/>
              </w:rPr>
              <w:t>29</w:t>
            </w:r>
            <w:r w:rsidR="0060244F">
              <w:fldChar w:fldCharType="end"/>
            </w:r>
          </w:p>
        </w:tc>
        <w:tc>
          <w:tcPr>
            <w:tcW w:w="1728" w:type="dxa"/>
          </w:tcPr>
          <w:p w14:paraId="3F3C47CD" w14:textId="77777777" w:rsidR="003016CF" w:rsidRDefault="003016CF" w:rsidP="009C282F">
            <w:pPr>
              <w:jc w:val="center"/>
            </w:pPr>
            <w:r>
              <w:rPr>
                <w:rFonts w:ascii="Segoe UI" w:hAnsi="Segoe UI" w:cs="Segoe UI"/>
                <w:color w:val="212121"/>
                <w:shd w:val="clear" w:color="auto" w:fill="FFFFFF"/>
              </w:rPr>
              <w:t>91440</w:t>
            </w:r>
          </w:p>
        </w:tc>
      </w:tr>
      <w:tr w:rsidR="003016CF" w14:paraId="74F969E9" w14:textId="77777777" w:rsidTr="00C44C3C">
        <w:trPr>
          <w:trHeight w:val="230"/>
        </w:trPr>
        <w:tc>
          <w:tcPr>
            <w:tcW w:w="1240" w:type="dxa"/>
            <w:vMerge/>
          </w:tcPr>
          <w:p w14:paraId="0FAE2AE1" w14:textId="77777777" w:rsidR="003016CF" w:rsidRDefault="003016CF" w:rsidP="009C282F">
            <w:pPr>
              <w:jc w:val="center"/>
            </w:pPr>
          </w:p>
        </w:tc>
        <w:tc>
          <w:tcPr>
            <w:tcW w:w="2363" w:type="dxa"/>
            <w:vMerge/>
          </w:tcPr>
          <w:p w14:paraId="27AFA8DF" w14:textId="77777777" w:rsidR="003016CF" w:rsidRDefault="003016CF" w:rsidP="009C282F">
            <w:pPr>
              <w:jc w:val="center"/>
            </w:pPr>
          </w:p>
        </w:tc>
        <w:tc>
          <w:tcPr>
            <w:tcW w:w="4245" w:type="dxa"/>
          </w:tcPr>
          <w:p w14:paraId="340F2DCB" w14:textId="77777777" w:rsidR="003016CF" w:rsidRDefault="003016CF" w:rsidP="009C282F">
            <w:pPr>
              <w:jc w:val="center"/>
            </w:pPr>
            <w:r>
              <w:t>danthron</w:t>
            </w:r>
            <w:r w:rsidR="0060244F">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60244F">
              <w:fldChar w:fldCharType="separate"/>
            </w:r>
            <w:r w:rsidR="0060244F" w:rsidRPr="0060244F">
              <w:rPr>
                <w:noProof/>
                <w:vertAlign w:val="superscript"/>
              </w:rPr>
              <w:t>29</w:t>
            </w:r>
            <w:r w:rsidR="0060244F">
              <w:fldChar w:fldCharType="end"/>
            </w:r>
          </w:p>
          <w:p w14:paraId="18EE3028" w14:textId="0B220B10" w:rsidR="00EB3F91" w:rsidRDefault="00EB3F91" w:rsidP="009C282F">
            <w:pPr>
              <w:jc w:val="center"/>
            </w:pPr>
          </w:p>
        </w:tc>
        <w:tc>
          <w:tcPr>
            <w:tcW w:w="1728" w:type="dxa"/>
          </w:tcPr>
          <w:p w14:paraId="04BA2A67" w14:textId="77777777" w:rsidR="003016CF" w:rsidRDefault="003016CF" w:rsidP="009C282F">
            <w:pPr>
              <w:jc w:val="center"/>
            </w:pPr>
            <w:r>
              <w:rPr>
                <w:rFonts w:ascii="Segoe UI" w:hAnsi="Segoe UI" w:cs="Segoe UI"/>
                <w:color w:val="212121"/>
                <w:shd w:val="clear" w:color="auto" w:fill="FFFFFF"/>
              </w:rPr>
              <w:t>2950</w:t>
            </w:r>
          </w:p>
        </w:tc>
      </w:tr>
      <w:tr w:rsidR="003016CF" w14:paraId="7D0C5BF0" w14:textId="77777777" w:rsidTr="00C44C3C">
        <w:trPr>
          <w:trHeight w:val="230"/>
        </w:trPr>
        <w:tc>
          <w:tcPr>
            <w:tcW w:w="1240" w:type="dxa"/>
            <w:vMerge/>
          </w:tcPr>
          <w:p w14:paraId="1F610E33" w14:textId="77777777" w:rsidR="003016CF" w:rsidRDefault="003016CF" w:rsidP="009C282F">
            <w:pPr>
              <w:jc w:val="center"/>
            </w:pPr>
          </w:p>
        </w:tc>
        <w:tc>
          <w:tcPr>
            <w:tcW w:w="2363" w:type="dxa"/>
            <w:vMerge/>
          </w:tcPr>
          <w:p w14:paraId="696A8C6C" w14:textId="77777777" w:rsidR="003016CF" w:rsidRDefault="003016CF" w:rsidP="009C282F">
            <w:pPr>
              <w:jc w:val="center"/>
            </w:pPr>
          </w:p>
        </w:tc>
        <w:tc>
          <w:tcPr>
            <w:tcW w:w="4245" w:type="dxa"/>
          </w:tcPr>
          <w:p w14:paraId="0CC3F799" w14:textId="77777777" w:rsidR="003016CF" w:rsidRDefault="003016CF" w:rsidP="009C282F">
            <w:pPr>
              <w:jc w:val="center"/>
            </w:pPr>
            <w:r>
              <w:t>epicatechin</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3799F988" w14:textId="455C9B70" w:rsidR="00EB3F91" w:rsidRDefault="00EB3F91" w:rsidP="009C282F">
            <w:pPr>
              <w:jc w:val="center"/>
            </w:pPr>
          </w:p>
        </w:tc>
        <w:tc>
          <w:tcPr>
            <w:tcW w:w="1728" w:type="dxa"/>
          </w:tcPr>
          <w:p w14:paraId="29069845" w14:textId="77777777" w:rsidR="003016CF" w:rsidRDefault="003016CF" w:rsidP="009C282F">
            <w:pPr>
              <w:jc w:val="center"/>
            </w:pPr>
            <w:r>
              <w:rPr>
                <w:rFonts w:ascii="Segoe UI" w:hAnsi="Segoe UI" w:cs="Segoe UI"/>
                <w:color w:val="212121"/>
                <w:shd w:val="clear" w:color="auto" w:fill="FFFFFF"/>
              </w:rPr>
              <w:t>72276</w:t>
            </w:r>
          </w:p>
        </w:tc>
      </w:tr>
      <w:tr w:rsidR="003016CF" w14:paraId="0AC48D2E" w14:textId="77777777" w:rsidTr="00C44C3C">
        <w:trPr>
          <w:trHeight w:val="230"/>
        </w:trPr>
        <w:tc>
          <w:tcPr>
            <w:tcW w:w="1240" w:type="dxa"/>
            <w:vMerge/>
          </w:tcPr>
          <w:p w14:paraId="5E301453" w14:textId="77777777" w:rsidR="003016CF" w:rsidRDefault="003016CF" w:rsidP="009C282F">
            <w:pPr>
              <w:jc w:val="center"/>
            </w:pPr>
          </w:p>
        </w:tc>
        <w:tc>
          <w:tcPr>
            <w:tcW w:w="2363" w:type="dxa"/>
            <w:vMerge/>
          </w:tcPr>
          <w:p w14:paraId="7588A404" w14:textId="77777777" w:rsidR="003016CF" w:rsidRDefault="003016CF" w:rsidP="009C282F">
            <w:pPr>
              <w:jc w:val="center"/>
            </w:pPr>
          </w:p>
        </w:tc>
        <w:tc>
          <w:tcPr>
            <w:tcW w:w="4245" w:type="dxa"/>
          </w:tcPr>
          <w:p w14:paraId="3FFE5C04" w14:textId="77777777" w:rsidR="003016CF" w:rsidRDefault="003016CF" w:rsidP="009C282F">
            <w:pPr>
              <w:jc w:val="center"/>
            </w:pPr>
            <w:r>
              <w:t>proanthocyanidin B1</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160934ED" w14:textId="54FE6F3D" w:rsidR="00EB3F91" w:rsidRDefault="00EB3F91" w:rsidP="009C282F">
            <w:pPr>
              <w:jc w:val="center"/>
            </w:pPr>
          </w:p>
        </w:tc>
        <w:tc>
          <w:tcPr>
            <w:tcW w:w="1728" w:type="dxa"/>
          </w:tcPr>
          <w:p w14:paraId="7A402B28" w14:textId="77777777" w:rsidR="003016CF" w:rsidRDefault="003016CF" w:rsidP="009C282F">
            <w:pPr>
              <w:jc w:val="center"/>
            </w:pPr>
            <w:r>
              <w:rPr>
                <w:rFonts w:ascii="Segoe UI" w:hAnsi="Segoe UI" w:cs="Segoe UI"/>
                <w:color w:val="212121"/>
                <w:shd w:val="clear" w:color="auto" w:fill="FFFFFF"/>
              </w:rPr>
              <w:t>11250133</w:t>
            </w:r>
          </w:p>
        </w:tc>
      </w:tr>
      <w:tr w:rsidR="003016CF" w14:paraId="37F9F878" w14:textId="77777777" w:rsidTr="00C44C3C">
        <w:trPr>
          <w:trHeight w:val="230"/>
        </w:trPr>
        <w:tc>
          <w:tcPr>
            <w:tcW w:w="1240" w:type="dxa"/>
            <w:vMerge/>
          </w:tcPr>
          <w:p w14:paraId="3168C3B3" w14:textId="77777777" w:rsidR="003016CF" w:rsidRDefault="003016CF" w:rsidP="009C282F">
            <w:pPr>
              <w:jc w:val="center"/>
            </w:pPr>
          </w:p>
        </w:tc>
        <w:tc>
          <w:tcPr>
            <w:tcW w:w="2363" w:type="dxa"/>
            <w:vMerge/>
          </w:tcPr>
          <w:p w14:paraId="1B288764" w14:textId="77777777" w:rsidR="003016CF" w:rsidRDefault="003016CF" w:rsidP="009C282F">
            <w:pPr>
              <w:jc w:val="center"/>
            </w:pPr>
          </w:p>
        </w:tc>
        <w:tc>
          <w:tcPr>
            <w:tcW w:w="4245" w:type="dxa"/>
          </w:tcPr>
          <w:p w14:paraId="17BDF3CE" w14:textId="77777777" w:rsidR="003016CF" w:rsidRDefault="003016CF" w:rsidP="009C282F">
            <w:pPr>
              <w:jc w:val="center"/>
            </w:pPr>
            <w:r>
              <w:t>Proanthocyanidin B2</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7CDEC73D" w14:textId="1C1CCBAA" w:rsidR="00EB3F91" w:rsidRDefault="00EB3F91" w:rsidP="009C282F">
            <w:pPr>
              <w:jc w:val="center"/>
            </w:pPr>
          </w:p>
        </w:tc>
        <w:tc>
          <w:tcPr>
            <w:tcW w:w="1728" w:type="dxa"/>
          </w:tcPr>
          <w:p w14:paraId="098E6D0B" w14:textId="77777777" w:rsidR="003016CF" w:rsidRDefault="003016CF" w:rsidP="009C282F">
            <w:pPr>
              <w:jc w:val="center"/>
            </w:pPr>
            <w:r>
              <w:rPr>
                <w:rFonts w:ascii="Segoe UI" w:hAnsi="Segoe UI" w:cs="Segoe UI"/>
                <w:color w:val="212121"/>
                <w:shd w:val="clear" w:color="auto" w:fill="FFFFFF"/>
              </w:rPr>
              <w:t>122738</w:t>
            </w:r>
          </w:p>
        </w:tc>
      </w:tr>
      <w:tr w:rsidR="003016CF" w14:paraId="6505338A" w14:textId="77777777" w:rsidTr="00C44C3C">
        <w:trPr>
          <w:trHeight w:val="230"/>
        </w:trPr>
        <w:tc>
          <w:tcPr>
            <w:tcW w:w="1240" w:type="dxa"/>
            <w:vMerge/>
          </w:tcPr>
          <w:p w14:paraId="0BBDD349" w14:textId="77777777" w:rsidR="003016CF" w:rsidRDefault="003016CF" w:rsidP="009C282F">
            <w:pPr>
              <w:jc w:val="center"/>
            </w:pPr>
          </w:p>
        </w:tc>
        <w:tc>
          <w:tcPr>
            <w:tcW w:w="2363" w:type="dxa"/>
            <w:vMerge/>
          </w:tcPr>
          <w:p w14:paraId="0C5F5A22" w14:textId="77777777" w:rsidR="003016CF" w:rsidRDefault="003016CF" w:rsidP="009C282F">
            <w:pPr>
              <w:jc w:val="center"/>
            </w:pPr>
          </w:p>
        </w:tc>
        <w:tc>
          <w:tcPr>
            <w:tcW w:w="4245" w:type="dxa"/>
          </w:tcPr>
          <w:p w14:paraId="1FE71AF1" w14:textId="77777777" w:rsidR="003016CF" w:rsidRDefault="003016CF" w:rsidP="009C282F">
            <w:pPr>
              <w:jc w:val="center"/>
            </w:pPr>
            <w:r>
              <w:t>hypaphorine</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4111902F" w14:textId="6D3EDE68" w:rsidR="00EB3F91" w:rsidRDefault="00EB3F91" w:rsidP="009C282F">
            <w:pPr>
              <w:jc w:val="center"/>
            </w:pPr>
          </w:p>
        </w:tc>
        <w:tc>
          <w:tcPr>
            <w:tcW w:w="1728" w:type="dxa"/>
          </w:tcPr>
          <w:p w14:paraId="59D54000" w14:textId="77777777" w:rsidR="003016CF" w:rsidRDefault="003016CF" w:rsidP="009C282F">
            <w:pPr>
              <w:jc w:val="center"/>
            </w:pPr>
            <w:r>
              <w:rPr>
                <w:rFonts w:ascii="Segoe UI" w:hAnsi="Segoe UI" w:cs="Segoe UI"/>
                <w:color w:val="212121"/>
                <w:shd w:val="clear" w:color="auto" w:fill="FFFFFF"/>
              </w:rPr>
              <w:t>442106</w:t>
            </w:r>
          </w:p>
        </w:tc>
      </w:tr>
      <w:tr w:rsidR="003016CF" w14:paraId="4A3469F5" w14:textId="77777777" w:rsidTr="00C44C3C">
        <w:trPr>
          <w:trHeight w:val="230"/>
        </w:trPr>
        <w:tc>
          <w:tcPr>
            <w:tcW w:w="1240" w:type="dxa"/>
            <w:vMerge/>
          </w:tcPr>
          <w:p w14:paraId="1397126C" w14:textId="77777777" w:rsidR="003016CF" w:rsidRDefault="003016CF" w:rsidP="009C282F">
            <w:pPr>
              <w:jc w:val="center"/>
            </w:pPr>
          </w:p>
        </w:tc>
        <w:tc>
          <w:tcPr>
            <w:tcW w:w="2363" w:type="dxa"/>
            <w:vMerge/>
          </w:tcPr>
          <w:p w14:paraId="25AA722F" w14:textId="77777777" w:rsidR="003016CF" w:rsidRDefault="003016CF" w:rsidP="009C282F">
            <w:pPr>
              <w:jc w:val="center"/>
            </w:pPr>
          </w:p>
        </w:tc>
        <w:tc>
          <w:tcPr>
            <w:tcW w:w="4245" w:type="dxa"/>
          </w:tcPr>
          <w:p w14:paraId="4F6907B1" w14:textId="77777777" w:rsidR="003016CF" w:rsidRDefault="003016CF" w:rsidP="009C282F">
            <w:pPr>
              <w:jc w:val="center"/>
            </w:pPr>
            <w:r>
              <w:t>hydroxymaltol</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16EB2A5A" w14:textId="00015D68" w:rsidR="00EB3F91" w:rsidRDefault="00EB3F91" w:rsidP="009C282F">
            <w:pPr>
              <w:jc w:val="center"/>
            </w:pPr>
          </w:p>
        </w:tc>
        <w:tc>
          <w:tcPr>
            <w:tcW w:w="1728" w:type="dxa"/>
          </w:tcPr>
          <w:p w14:paraId="56C477CA" w14:textId="77777777" w:rsidR="003016CF" w:rsidRDefault="003016CF" w:rsidP="009C282F">
            <w:pPr>
              <w:jc w:val="center"/>
            </w:pPr>
            <w:r>
              <w:rPr>
                <w:rFonts w:ascii="Segoe UI" w:hAnsi="Segoe UI" w:cs="Segoe UI"/>
                <w:color w:val="212121"/>
                <w:shd w:val="clear" w:color="auto" w:fill="FFFFFF"/>
              </w:rPr>
              <w:t>70627</w:t>
            </w:r>
          </w:p>
        </w:tc>
      </w:tr>
      <w:tr w:rsidR="003016CF" w14:paraId="31B63A34" w14:textId="77777777" w:rsidTr="00C44C3C">
        <w:trPr>
          <w:trHeight w:val="230"/>
        </w:trPr>
        <w:tc>
          <w:tcPr>
            <w:tcW w:w="1240" w:type="dxa"/>
            <w:vMerge/>
          </w:tcPr>
          <w:p w14:paraId="57D1B338" w14:textId="77777777" w:rsidR="003016CF" w:rsidRDefault="003016CF" w:rsidP="009C282F">
            <w:pPr>
              <w:jc w:val="center"/>
            </w:pPr>
          </w:p>
        </w:tc>
        <w:tc>
          <w:tcPr>
            <w:tcW w:w="2363" w:type="dxa"/>
            <w:vMerge/>
          </w:tcPr>
          <w:p w14:paraId="22D555AB" w14:textId="77777777" w:rsidR="003016CF" w:rsidRDefault="003016CF" w:rsidP="009C282F">
            <w:pPr>
              <w:jc w:val="center"/>
            </w:pPr>
          </w:p>
        </w:tc>
        <w:tc>
          <w:tcPr>
            <w:tcW w:w="4245" w:type="dxa"/>
          </w:tcPr>
          <w:p w14:paraId="6E4457F8" w14:textId="77777777" w:rsidR="003016CF" w:rsidRDefault="003016CF" w:rsidP="009C282F">
            <w:pPr>
              <w:jc w:val="center"/>
            </w:pPr>
            <w:r>
              <w:t>2,3-dihydro-3,5-dihydroxy-6-methyl-4(H)- pyran-4-one</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6D44514B" w14:textId="0B58F1E3" w:rsidR="00EB3F91" w:rsidRDefault="00EB3F91" w:rsidP="009C282F">
            <w:pPr>
              <w:jc w:val="center"/>
            </w:pPr>
          </w:p>
        </w:tc>
        <w:tc>
          <w:tcPr>
            <w:tcW w:w="1728" w:type="dxa"/>
          </w:tcPr>
          <w:p w14:paraId="70EF91B8" w14:textId="77777777" w:rsidR="003016CF" w:rsidRDefault="003016CF" w:rsidP="009C282F">
            <w:pPr>
              <w:jc w:val="center"/>
            </w:pPr>
            <w:r>
              <w:rPr>
                <w:rFonts w:ascii="Segoe UI" w:hAnsi="Segoe UI" w:cs="Segoe UI"/>
                <w:color w:val="212121"/>
                <w:shd w:val="clear" w:color="auto" w:fill="FFFFFF"/>
              </w:rPr>
              <w:t>119838</w:t>
            </w:r>
          </w:p>
        </w:tc>
      </w:tr>
      <w:tr w:rsidR="003016CF" w14:paraId="45BE84EE" w14:textId="77777777" w:rsidTr="00C44C3C">
        <w:trPr>
          <w:trHeight w:val="230"/>
        </w:trPr>
        <w:tc>
          <w:tcPr>
            <w:tcW w:w="1240" w:type="dxa"/>
            <w:vMerge/>
          </w:tcPr>
          <w:p w14:paraId="36E3A832" w14:textId="77777777" w:rsidR="003016CF" w:rsidRDefault="003016CF" w:rsidP="009C282F">
            <w:pPr>
              <w:jc w:val="center"/>
            </w:pPr>
          </w:p>
        </w:tc>
        <w:tc>
          <w:tcPr>
            <w:tcW w:w="2363" w:type="dxa"/>
            <w:vMerge/>
          </w:tcPr>
          <w:p w14:paraId="56B84EB2" w14:textId="77777777" w:rsidR="003016CF" w:rsidRDefault="003016CF" w:rsidP="009C282F">
            <w:pPr>
              <w:jc w:val="center"/>
            </w:pPr>
          </w:p>
        </w:tc>
        <w:tc>
          <w:tcPr>
            <w:tcW w:w="4245" w:type="dxa"/>
          </w:tcPr>
          <w:p w14:paraId="5F00AB53" w14:textId="77777777" w:rsidR="003016CF" w:rsidRDefault="003016CF" w:rsidP="009C282F">
            <w:pPr>
              <w:jc w:val="center"/>
            </w:pPr>
            <w:r>
              <w:t>5-hydroxymethylfurfural</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77AFD5E8" w14:textId="4EEFC260" w:rsidR="00EB3F91" w:rsidRDefault="00EB3F91" w:rsidP="009C282F">
            <w:pPr>
              <w:jc w:val="center"/>
            </w:pPr>
          </w:p>
        </w:tc>
        <w:tc>
          <w:tcPr>
            <w:tcW w:w="1728" w:type="dxa"/>
          </w:tcPr>
          <w:p w14:paraId="2FAE1DEB" w14:textId="77777777" w:rsidR="003016CF" w:rsidRDefault="003016CF" w:rsidP="009C282F">
            <w:pPr>
              <w:jc w:val="center"/>
            </w:pPr>
            <w:r>
              <w:rPr>
                <w:rFonts w:ascii="Segoe UI" w:hAnsi="Segoe UI" w:cs="Segoe UI"/>
                <w:color w:val="212121"/>
                <w:shd w:val="clear" w:color="auto" w:fill="FFFFFF"/>
              </w:rPr>
              <w:t>237332</w:t>
            </w:r>
          </w:p>
        </w:tc>
      </w:tr>
      <w:tr w:rsidR="003016CF" w14:paraId="1D522792" w14:textId="77777777" w:rsidTr="00C44C3C">
        <w:trPr>
          <w:trHeight w:val="230"/>
        </w:trPr>
        <w:tc>
          <w:tcPr>
            <w:tcW w:w="1240" w:type="dxa"/>
            <w:vMerge/>
          </w:tcPr>
          <w:p w14:paraId="38FE8005" w14:textId="77777777" w:rsidR="003016CF" w:rsidRDefault="003016CF" w:rsidP="009C282F">
            <w:pPr>
              <w:jc w:val="center"/>
            </w:pPr>
          </w:p>
        </w:tc>
        <w:tc>
          <w:tcPr>
            <w:tcW w:w="2363" w:type="dxa"/>
            <w:vMerge/>
          </w:tcPr>
          <w:p w14:paraId="16820654" w14:textId="77777777" w:rsidR="003016CF" w:rsidRDefault="003016CF" w:rsidP="009C282F">
            <w:pPr>
              <w:jc w:val="center"/>
            </w:pPr>
          </w:p>
        </w:tc>
        <w:tc>
          <w:tcPr>
            <w:tcW w:w="4245" w:type="dxa"/>
          </w:tcPr>
          <w:p w14:paraId="60033E2D" w14:textId="77777777" w:rsidR="003016CF" w:rsidRDefault="003016CF" w:rsidP="009C282F">
            <w:pPr>
              <w:jc w:val="center"/>
            </w:pPr>
            <w:r>
              <w:t>2-hydroxyemodin</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15397512" w14:textId="37B96FD0" w:rsidR="00EB3F91" w:rsidRDefault="00EB3F91" w:rsidP="009C282F">
            <w:pPr>
              <w:jc w:val="center"/>
            </w:pPr>
          </w:p>
        </w:tc>
        <w:tc>
          <w:tcPr>
            <w:tcW w:w="1728" w:type="dxa"/>
          </w:tcPr>
          <w:p w14:paraId="584D01FD" w14:textId="77777777" w:rsidR="003016CF" w:rsidRDefault="003016CF" w:rsidP="009C282F">
            <w:pPr>
              <w:jc w:val="center"/>
            </w:pPr>
            <w:r>
              <w:rPr>
                <w:rFonts w:ascii="Segoe UI" w:hAnsi="Segoe UI" w:cs="Segoe UI"/>
                <w:color w:val="212121"/>
                <w:shd w:val="clear" w:color="auto" w:fill="FFFFFF"/>
              </w:rPr>
              <w:t>12548</w:t>
            </w:r>
          </w:p>
        </w:tc>
      </w:tr>
      <w:tr w:rsidR="003016CF" w14:paraId="114B0F3E" w14:textId="77777777" w:rsidTr="00C44C3C">
        <w:trPr>
          <w:trHeight w:val="230"/>
        </w:trPr>
        <w:tc>
          <w:tcPr>
            <w:tcW w:w="1240" w:type="dxa"/>
            <w:vMerge/>
          </w:tcPr>
          <w:p w14:paraId="73C4CBA6" w14:textId="77777777" w:rsidR="003016CF" w:rsidRDefault="003016CF" w:rsidP="009C282F">
            <w:pPr>
              <w:jc w:val="center"/>
            </w:pPr>
          </w:p>
        </w:tc>
        <w:tc>
          <w:tcPr>
            <w:tcW w:w="2363" w:type="dxa"/>
            <w:vMerge/>
          </w:tcPr>
          <w:p w14:paraId="5FC5A7AC" w14:textId="77777777" w:rsidR="003016CF" w:rsidRDefault="003016CF" w:rsidP="009C282F">
            <w:pPr>
              <w:jc w:val="center"/>
            </w:pPr>
          </w:p>
        </w:tc>
        <w:tc>
          <w:tcPr>
            <w:tcW w:w="4245" w:type="dxa"/>
          </w:tcPr>
          <w:p w14:paraId="644D3B03" w14:textId="77777777" w:rsidR="003016CF" w:rsidRDefault="003016CF" w:rsidP="009C282F">
            <w:pPr>
              <w:jc w:val="center"/>
            </w:pPr>
            <w:r>
              <w:t>aflatoxin B1</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3CBE61CD" w14:textId="7775265A" w:rsidR="00EB3F91" w:rsidRDefault="00EB3F91" w:rsidP="009C282F">
            <w:pPr>
              <w:jc w:val="center"/>
            </w:pPr>
          </w:p>
        </w:tc>
        <w:tc>
          <w:tcPr>
            <w:tcW w:w="1728" w:type="dxa"/>
          </w:tcPr>
          <w:p w14:paraId="6EBADA06" w14:textId="77777777" w:rsidR="003016CF" w:rsidRDefault="003016CF" w:rsidP="009C282F">
            <w:pPr>
              <w:jc w:val="center"/>
            </w:pPr>
            <w:r>
              <w:rPr>
                <w:rFonts w:ascii="Segoe UI" w:hAnsi="Segoe UI" w:cs="Segoe UI"/>
                <w:color w:val="212121"/>
                <w:shd w:val="clear" w:color="auto" w:fill="FFFFFF"/>
              </w:rPr>
              <w:t>186907</w:t>
            </w:r>
          </w:p>
        </w:tc>
      </w:tr>
      <w:tr w:rsidR="003016CF" w14:paraId="004A7485" w14:textId="77777777" w:rsidTr="00C44C3C">
        <w:trPr>
          <w:trHeight w:val="230"/>
        </w:trPr>
        <w:tc>
          <w:tcPr>
            <w:tcW w:w="1240" w:type="dxa"/>
            <w:vMerge/>
          </w:tcPr>
          <w:p w14:paraId="07948921" w14:textId="77777777" w:rsidR="003016CF" w:rsidRDefault="003016CF" w:rsidP="009C282F">
            <w:pPr>
              <w:jc w:val="center"/>
            </w:pPr>
          </w:p>
        </w:tc>
        <w:tc>
          <w:tcPr>
            <w:tcW w:w="2363" w:type="dxa"/>
            <w:vMerge/>
          </w:tcPr>
          <w:p w14:paraId="685D7507" w14:textId="77777777" w:rsidR="003016CF" w:rsidRDefault="003016CF" w:rsidP="009C282F">
            <w:pPr>
              <w:jc w:val="center"/>
            </w:pPr>
          </w:p>
        </w:tc>
        <w:tc>
          <w:tcPr>
            <w:tcW w:w="4245" w:type="dxa"/>
          </w:tcPr>
          <w:p w14:paraId="341D5883" w14:textId="77777777" w:rsidR="003016CF" w:rsidRDefault="003016CF" w:rsidP="009C282F">
            <w:pPr>
              <w:jc w:val="center"/>
            </w:pPr>
            <w:r>
              <w:t>Aflatoxin B2</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645F76AA" w14:textId="01DDC6B9" w:rsidR="00EB3F91" w:rsidRDefault="00EB3F91" w:rsidP="009C282F">
            <w:pPr>
              <w:jc w:val="center"/>
            </w:pPr>
          </w:p>
        </w:tc>
        <w:tc>
          <w:tcPr>
            <w:tcW w:w="1728" w:type="dxa"/>
          </w:tcPr>
          <w:p w14:paraId="3D5851E4" w14:textId="77777777" w:rsidR="003016CF" w:rsidRDefault="003016CF" w:rsidP="009C282F">
            <w:pPr>
              <w:jc w:val="center"/>
            </w:pPr>
            <w:r>
              <w:rPr>
                <w:rFonts w:ascii="Segoe UI" w:hAnsi="Segoe UI" w:cs="Segoe UI"/>
                <w:color w:val="212121"/>
                <w:shd w:val="clear" w:color="auto" w:fill="FFFFFF"/>
              </w:rPr>
              <w:t>2724360</w:t>
            </w:r>
          </w:p>
        </w:tc>
      </w:tr>
      <w:tr w:rsidR="003016CF" w14:paraId="6EF81DC3" w14:textId="77777777" w:rsidTr="00C44C3C">
        <w:trPr>
          <w:trHeight w:val="230"/>
        </w:trPr>
        <w:tc>
          <w:tcPr>
            <w:tcW w:w="1240" w:type="dxa"/>
            <w:vMerge/>
          </w:tcPr>
          <w:p w14:paraId="4364B9E1" w14:textId="77777777" w:rsidR="003016CF" w:rsidRDefault="003016CF" w:rsidP="009C282F">
            <w:pPr>
              <w:jc w:val="center"/>
            </w:pPr>
          </w:p>
        </w:tc>
        <w:tc>
          <w:tcPr>
            <w:tcW w:w="2363" w:type="dxa"/>
            <w:vMerge/>
          </w:tcPr>
          <w:p w14:paraId="0A3BC2FC" w14:textId="77777777" w:rsidR="003016CF" w:rsidRDefault="003016CF" w:rsidP="009C282F">
            <w:pPr>
              <w:jc w:val="center"/>
            </w:pPr>
          </w:p>
        </w:tc>
        <w:tc>
          <w:tcPr>
            <w:tcW w:w="4245" w:type="dxa"/>
          </w:tcPr>
          <w:p w14:paraId="026B0B74" w14:textId="77777777" w:rsidR="003016CF" w:rsidRDefault="003016CF" w:rsidP="009C282F">
            <w:pPr>
              <w:jc w:val="center"/>
            </w:pPr>
            <w:r>
              <w:t>Aflatoxin G1</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31B40208" w14:textId="64D960FF" w:rsidR="00EB3F91" w:rsidRDefault="00EB3F91" w:rsidP="009C282F">
            <w:pPr>
              <w:jc w:val="center"/>
            </w:pPr>
          </w:p>
        </w:tc>
        <w:tc>
          <w:tcPr>
            <w:tcW w:w="1728" w:type="dxa"/>
          </w:tcPr>
          <w:p w14:paraId="61BEC77E" w14:textId="77777777" w:rsidR="003016CF" w:rsidRDefault="003016CF" w:rsidP="009C282F">
            <w:pPr>
              <w:jc w:val="center"/>
            </w:pPr>
            <w:r>
              <w:rPr>
                <w:rFonts w:ascii="Segoe UI" w:hAnsi="Segoe UI" w:cs="Segoe UI"/>
                <w:color w:val="212121"/>
                <w:shd w:val="clear" w:color="auto" w:fill="FFFFFF"/>
              </w:rPr>
              <w:t>14421</w:t>
            </w:r>
          </w:p>
        </w:tc>
      </w:tr>
      <w:tr w:rsidR="003016CF" w14:paraId="004672A6" w14:textId="77777777" w:rsidTr="00C44C3C">
        <w:trPr>
          <w:trHeight w:val="230"/>
        </w:trPr>
        <w:tc>
          <w:tcPr>
            <w:tcW w:w="1240" w:type="dxa"/>
            <w:vMerge/>
          </w:tcPr>
          <w:p w14:paraId="3F9ABEBF" w14:textId="77777777" w:rsidR="003016CF" w:rsidRDefault="003016CF" w:rsidP="009C282F">
            <w:pPr>
              <w:jc w:val="center"/>
            </w:pPr>
          </w:p>
        </w:tc>
        <w:tc>
          <w:tcPr>
            <w:tcW w:w="2363" w:type="dxa"/>
            <w:vMerge/>
          </w:tcPr>
          <w:p w14:paraId="2E94776F" w14:textId="77777777" w:rsidR="003016CF" w:rsidRDefault="003016CF" w:rsidP="009C282F">
            <w:pPr>
              <w:jc w:val="center"/>
            </w:pPr>
          </w:p>
        </w:tc>
        <w:tc>
          <w:tcPr>
            <w:tcW w:w="4245" w:type="dxa"/>
          </w:tcPr>
          <w:p w14:paraId="0F60574F" w14:textId="77777777" w:rsidR="003016CF" w:rsidRDefault="003016CF" w:rsidP="009C282F">
            <w:pPr>
              <w:jc w:val="center"/>
            </w:pPr>
            <w:r>
              <w:t>Aflatoxin G2</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10B6B332" w14:textId="5FA31B6F" w:rsidR="00EB3F91" w:rsidRDefault="00EB3F91" w:rsidP="009C282F">
            <w:pPr>
              <w:jc w:val="center"/>
            </w:pPr>
          </w:p>
        </w:tc>
        <w:tc>
          <w:tcPr>
            <w:tcW w:w="1728" w:type="dxa"/>
          </w:tcPr>
          <w:p w14:paraId="4C053EC9" w14:textId="77777777" w:rsidR="003016CF" w:rsidRDefault="003016CF" w:rsidP="009C282F">
            <w:pPr>
              <w:jc w:val="center"/>
            </w:pPr>
            <w:r>
              <w:rPr>
                <w:rFonts w:ascii="Segoe UI" w:hAnsi="Segoe UI" w:cs="Segoe UI"/>
                <w:color w:val="212121"/>
                <w:shd w:val="clear" w:color="auto" w:fill="FFFFFF"/>
              </w:rPr>
              <w:t>2724362</w:t>
            </w:r>
          </w:p>
        </w:tc>
      </w:tr>
      <w:tr w:rsidR="003016CF" w14:paraId="1503C7F0" w14:textId="77777777" w:rsidTr="00C44C3C">
        <w:trPr>
          <w:trHeight w:val="230"/>
        </w:trPr>
        <w:tc>
          <w:tcPr>
            <w:tcW w:w="1240" w:type="dxa"/>
            <w:vMerge/>
          </w:tcPr>
          <w:p w14:paraId="29A904AD" w14:textId="77777777" w:rsidR="003016CF" w:rsidRDefault="003016CF" w:rsidP="009C282F">
            <w:pPr>
              <w:jc w:val="center"/>
            </w:pPr>
          </w:p>
        </w:tc>
        <w:tc>
          <w:tcPr>
            <w:tcW w:w="2363" w:type="dxa"/>
            <w:vMerge/>
          </w:tcPr>
          <w:p w14:paraId="5425276E" w14:textId="77777777" w:rsidR="003016CF" w:rsidRDefault="003016CF" w:rsidP="009C282F">
            <w:pPr>
              <w:jc w:val="center"/>
            </w:pPr>
          </w:p>
        </w:tc>
        <w:tc>
          <w:tcPr>
            <w:tcW w:w="4245" w:type="dxa"/>
          </w:tcPr>
          <w:p w14:paraId="32450D70" w14:textId="77777777" w:rsidR="003016CF" w:rsidRDefault="003016CF" w:rsidP="009C282F">
            <w:pPr>
              <w:jc w:val="center"/>
            </w:pPr>
            <w:r>
              <w:t>Aflatoxin M1</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3066933C" w14:textId="7E021DFA" w:rsidR="00EB3F91" w:rsidRDefault="00EB3F91" w:rsidP="009C282F">
            <w:pPr>
              <w:jc w:val="center"/>
            </w:pPr>
          </w:p>
        </w:tc>
        <w:tc>
          <w:tcPr>
            <w:tcW w:w="1728" w:type="dxa"/>
          </w:tcPr>
          <w:p w14:paraId="6A2B2A54" w14:textId="77777777" w:rsidR="003016CF" w:rsidRDefault="003016CF" w:rsidP="009C282F">
            <w:pPr>
              <w:jc w:val="center"/>
            </w:pPr>
            <w:r>
              <w:rPr>
                <w:rFonts w:ascii="Segoe UI" w:hAnsi="Segoe UI" w:cs="Segoe UI"/>
                <w:color w:val="212121"/>
                <w:shd w:val="clear" w:color="auto" w:fill="FFFFFF"/>
              </w:rPr>
              <w:t>15558498</w:t>
            </w:r>
          </w:p>
        </w:tc>
      </w:tr>
      <w:tr w:rsidR="003016CF" w14:paraId="50A82C4E" w14:textId="77777777" w:rsidTr="00C44C3C">
        <w:trPr>
          <w:trHeight w:val="230"/>
        </w:trPr>
        <w:tc>
          <w:tcPr>
            <w:tcW w:w="1240" w:type="dxa"/>
            <w:vMerge/>
          </w:tcPr>
          <w:p w14:paraId="4D19F97C" w14:textId="77777777" w:rsidR="003016CF" w:rsidRDefault="003016CF" w:rsidP="009C282F">
            <w:pPr>
              <w:jc w:val="center"/>
            </w:pPr>
          </w:p>
        </w:tc>
        <w:tc>
          <w:tcPr>
            <w:tcW w:w="2363" w:type="dxa"/>
            <w:vMerge/>
          </w:tcPr>
          <w:p w14:paraId="7884E5D5" w14:textId="77777777" w:rsidR="003016CF" w:rsidRDefault="003016CF" w:rsidP="009C282F">
            <w:pPr>
              <w:jc w:val="center"/>
            </w:pPr>
          </w:p>
        </w:tc>
        <w:tc>
          <w:tcPr>
            <w:tcW w:w="4245" w:type="dxa"/>
          </w:tcPr>
          <w:p w14:paraId="7CC1C9C0" w14:textId="77777777" w:rsidR="003016CF" w:rsidRDefault="003016CF" w:rsidP="009C282F">
            <w:pPr>
              <w:jc w:val="center"/>
            </w:pPr>
            <w:r>
              <w:t>Aflatoxin M2</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1D7209C7" w14:textId="1E2140DB" w:rsidR="00EB3F91" w:rsidRDefault="00EB3F91" w:rsidP="009C282F">
            <w:pPr>
              <w:jc w:val="center"/>
            </w:pPr>
          </w:p>
        </w:tc>
        <w:tc>
          <w:tcPr>
            <w:tcW w:w="1728" w:type="dxa"/>
          </w:tcPr>
          <w:p w14:paraId="3AEDD243" w14:textId="77777777" w:rsidR="003016CF" w:rsidRDefault="003016CF" w:rsidP="009C282F">
            <w:pPr>
              <w:jc w:val="center"/>
            </w:pPr>
            <w:r>
              <w:rPr>
                <w:rFonts w:ascii="Segoe UI" w:hAnsi="Segoe UI" w:cs="Segoe UI"/>
                <w:color w:val="212121"/>
                <w:shd w:val="clear" w:color="auto" w:fill="FFFFFF"/>
              </w:rPr>
              <w:t>23318</w:t>
            </w:r>
          </w:p>
        </w:tc>
      </w:tr>
      <w:tr w:rsidR="003016CF" w14:paraId="0A3FF4EF" w14:textId="77777777" w:rsidTr="00C44C3C">
        <w:trPr>
          <w:trHeight w:val="230"/>
        </w:trPr>
        <w:tc>
          <w:tcPr>
            <w:tcW w:w="1240" w:type="dxa"/>
            <w:vMerge/>
          </w:tcPr>
          <w:p w14:paraId="5EB88F9D" w14:textId="77777777" w:rsidR="003016CF" w:rsidRDefault="003016CF" w:rsidP="009C282F">
            <w:pPr>
              <w:jc w:val="center"/>
            </w:pPr>
          </w:p>
        </w:tc>
        <w:tc>
          <w:tcPr>
            <w:tcW w:w="2363" w:type="dxa"/>
            <w:vMerge/>
          </w:tcPr>
          <w:p w14:paraId="696A6DB9" w14:textId="77777777" w:rsidR="003016CF" w:rsidRDefault="003016CF" w:rsidP="009C282F">
            <w:pPr>
              <w:jc w:val="center"/>
            </w:pPr>
          </w:p>
        </w:tc>
        <w:tc>
          <w:tcPr>
            <w:tcW w:w="4245" w:type="dxa"/>
          </w:tcPr>
          <w:p w14:paraId="2A7AF521" w14:textId="77777777" w:rsidR="003016CF" w:rsidRDefault="003016CF" w:rsidP="009C282F">
            <w:pPr>
              <w:jc w:val="center"/>
            </w:pPr>
            <w:r>
              <w:t>Ochratoxin A</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33003D6E" w14:textId="3165D3CC" w:rsidR="00EB3F91" w:rsidRDefault="00EB3F91" w:rsidP="009C282F">
            <w:pPr>
              <w:jc w:val="center"/>
            </w:pPr>
          </w:p>
        </w:tc>
        <w:tc>
          <w:tcPr>
            <w:tcW w:w="1728" w:type="dxa"/>
          </w:tcPr>
          <w:p w14:paraId="2B417C07" w14:textId="77777777" w:rsidR="003016CF" w:rsidRDefault="003016CF" w:rsidP="009C282F">
            <w:pPr>
              <w:jc w:val="center"/>
            </w:pPr>
            <w:r>
              <w:rPr>
                <w:rFonts w:ascii="Segoe UI" w:hAnsi="Segoe UI" w:cs="Segoe UI"/>
                <w:color w:val="212121"/>
                <w:shd w:val="clear" w:color="auto" w:fill="FFFFFF"/>
              </w:rPr>
              <w:t>442530</w:t>
            </w:r>
          </w:p>
        </w:tc>
      </w:tr>
      <w:tr w:rsidR="003016CF" w14:paraId="0EC5F44B" w14:textId="77777777" w:rsidTr="00C44C3C">
        <w:trPr>
          <w:trHeight w:val="230"/>
        </w:trPr>
        <w:tc>
          <w:tcPr>
            <w:tcW w:w="1240" w:type="dxa"/>
            <w:vMerge/>
          </w:tcPr>
          <w:p w14:paraId="52A426E0" w14:textId="77777777" w:rsidR="003016CF" w:rsidRDefault="003016CF" w:rsidP="009C282F">
            <w:pPr>
              <w:jc w:val="center"/>
            </w:pPr>
          </w:p>
        </w:tc>
        <w:tc>
          <w:tcPr>
            <w:tcW w:w="2363" w:type="dxa"/>
            <w:vMerge/>
          </w:tcPr>
          <w:p w14:paraId="7E744619" w14:textId="77777777" w:rsidR="003016CF" w:rsidRDefault="003016CF" w:rsidP="009C282F">
            <w:pPr>
              <w:jc w:val="center"/>
            </w:pPr>
          </w:p>
        </w:tc>
        <w:tc>
          <w:tcPr>
            <w:tcW w:w="4245" w:type="dxa"/>
          </w:tcPr>
          <w:p w14:paraId="7E48342E" w14:textId="77777777" w:rsidR="003016CF" w:rsidRDefault="003016CF" w:rsidP="009C282F">
            <w:pPr>
              <w:jc w:val="center"/>
            </w:pPr>
            <w:r>
              <w:t>Ochratoxin B</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4DB22E68" w14:textId="4A1AB96C" w:rsidR="00EB3F91" w:rsidRDefault="00EB3F91" w:rsidP="009C282F">
            <w:pPr>
              <w:jc w:val="center"/>
            </w:pPr>
          </w:p>
        </w:tc>
        <w:tc>
          <w:tcPr>
            <w:tcW w:w="1728" w:type="dxa"/>
          </w:tcPr>
          <w:p w14:paraId="47AB3967" w14:textId="77777777" w:rsidR="003016CF" w:rsidRDefault="003016CF" w:rsidP="009C282F">
            <w:pPr>
              <w:jc w:val="center"/>
            </w:pPr>
            <w:r>
              <w:rPr>
                <w:rFonts w:ascii="Segoe UI" w:hAnsi="Segoe UI" w:cs="Segoe UI"/>
                <w:color w:val="212121"/>
                <w:shd w:val="clear" w:color="auto" w:fill="FFFFFF"/>
              </w:rPr>
              <w:t>20966</w:t>
            </w:r>
          </w:p>
        </w:tc>
      </w:tr>
      <w:tr w:rsidR="003016CF" w14:paraId="671C0D8C" w14:textId="77777777" w:rsidTr="00C44C3C">
        <w:trPr>
          <w:trHeight w:val="230"/>
        </w:trPr>
        <w:tc>
          <w:tcPr>
            <w:tcW w:w="1240" w:type="dxa"/>
            <w:vMerge/>
          </w:tcPr>
          <w:p w14:paraId="5B39ACD9" w14:textId="77777777" w:rsidR="003016CF" w:rsidRDefault="003016CF" w:rsidP="009C282F">
            <w:pPr>
              <w:jc w:val="center"/>
            </w:pPr>
          </w:p>
        </w:tc>
        <w:tc>
          <w:tcPr>
            <w:tcW w:w="2363" w:type="dxa"/>
            <w:vMerge/>
          </w:tcPr>
          <w:p w14:paraId="4EA8E53C" w14:textId="77777777" w:rsidR="003016CF" w:rsidRDefault="003016CF" w:rsidP="009C282F">
            <w:pPr>
              <w:jc w:val="center"/>
            </w:pPr>
          </w:p>
        </w:tc>
        <w:tc>
          <w:tcPr>
            <w:tcW w:w="4245" w:type="dxa"/>
          </w:tcPr>
          <w:p w14:paraId="253FB760" w14:textId="77777777" w:rsidR="003016CF" w:rsidRDefault="003016CF" w:rsidP="009C282F">
            <w:pPr>
              <w:jc w:val="center"/>
            </w:pPr>
            <w:r>
              <w:t>Fumonisin B1</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406F17EC" w14:textId="3306C1A5" w:rsidR="00EB3F91" w:rsidRDefault="00EB3F91" w:rsidP="009C282F">
            <w:pPr>
              <w:jc w:val="center"/>
            </w:pPr>
          </w:p>
        </w:tc>
        <w:tc>
          <w:tcPr>
            <w:tcW w:w="1728" w:type="dxa"/>
          </w:tcPr>
          <w:p w14:paraId="00F58C82" w14:textId="77777777" w:rsidR="003016CF" w:rsidRDefault="003016CF" w:rsidP="009C282F">
            <w:pPr>
              <w:jc w:val="center"/>
            </w:pPr>
            <w:r>
              <w:rPr>
                <w:rFonts w:ascii="Segoe UI" w:hAnsi="Segoe UI" w:cs="Segoe UI"/>
                <w:color w:val="212121"/>
                <w:shd w:val="clear" w:color="auto" w:fill="FFFFFF"/>
              </w:rPr>
              <w:t>2733487</w:t>
            </w:r>
          </w:p>
        </w:tc>
      </w:tr>
      <w:tr w:rsidR="003016CF" w14:paraId="1C4FEB1E" w14:textId="77777777" w:rsidTr="00C44C3C">
        <w:trPr>
          <w:trHeight w:val="230"/>
        </w:trPr>
        <w:tc>
          <w:tcPr>
            <w:tcW w:w="1240" w:type="dxa"/>
            <w:vMerge/>
          </w:tcPr>
          <w:p w14:paraId="3A40A826" w14:textId="77777777" w:rsidR="003016CF" w:rsidRDefault="003016CF" w:rsidP="009C282F">
            <w:pPr>
              <w:jc w:val="center"/>
            </w:pPr>
          </w:p>
        </w:tc>
        <w:tc>
          <w:tcPr>
            <w:tcW w:w="2363" w:type="dxa"/>
            <w:vMerge/>
          </w:tcPr>
          <w:p w14:paraId="5D7F9B82" w14:textId="77777777" w:rsidR="003016CF" w:rsidRDefault="003016CF" w:rsidP="009C282F">
            <w:pPr>
              <w:jc w:val="center"/>
            </w:pPr>
          </w:p>
        </w:tc>
        <w:tc>
          <w:tcPr>
            <w:tcW w:w="4245" w:type="dxa"/>
          </w:tcPr>
          <w:p w14:paraId="4FC66848" w14:textId="77777777" w:rsidR="003016CF" w:rsidRDefault="003016CF" w:rsidP="009C282F">
            <w:pPr>
              <w:jc w:val="center"/>
            </w:pPr>
            <w:r>
              <w:t>Fumonisin B2</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037DC50A" w14:textId="186AAEF3" w:rsidR="00EB3F91" w:rsidRDefault="00EB3F91" w:rsidP="009C282F">
            <w:pPr>
              <w:jc w:val="center"/>
            </w:pPr>
          </w:p>
        </w:tc>
        <w:tc>
          <w:tcPr>
            <w:tcW w:w="1728" w:type="dxa"/>
          </w:tcPr>
          <w:p w14:paraId="0AFCB8F3" w14:textId="77777777" w:rsidR="003016CF" w:rsidRDefault="003016CF" w:rsidP="009C282F">
            <w:pPr>
              <w:jc w:val="center"/>
            </w:pPr>
            <w:r>
              <w:rPr>
                <w:rFonts w:ascii="Segoe UI" w:hAnsi="Segoe UI" w:cs="Segoe UI"/>
                <w:color w:val="212121"/>
                <w:shd w:val="clear" w:color="auto" w:fill="FFFFFF"/>
              </w:rPr>
              <w:t>2733489</w:t>
            </w:r>
          </w:p>
        </w:tc>
      </w:tr>
      <w:tr w:rsidR="003016CF" w14:paraId="2D5117F8" w14:textId="77777777" w:rsidTr="00C44C3C">
        <w:trPr>
          <w:trHeight w:val="230"/>
        </w:trPr>
        <w:tc>
          <w:tcPr>
            <w:tcW w:w="1240" w:type="dxa"/>
            <w:vMerge/>
          </w:tcPr>
          <w:p w14:paraId="40FB9126" w14:textId="77777777" w:rsidR="003016CF" w:rsidRDefault="003016CF" w:rsidP="009C282F">
            <w:pPr>
              <w:jc w:val="center"/>
            </w:pPr>
          </w:p>
        </w:tc>
        <w:tc>
          <w:tcPr>
            <w:tcW w:w="2363" w:type="dxa"/>
            <w:vMerge/>
          </w:tcPr>
          <w:p w14:paraId="0DFC41F0" w14:textId="77777777" w:rsidR="003016CF" w:rsidRDefault="003016CF" w:rsidP="009C282F">
            <w:pPr>
              <w:jc w:val="center"/>
            </w:pPr>
          </w:p>
        </w:tc>
        <w:tc>
          <w:tcPr>
            <w:tcW w:w="4245" w:type="dxa"/>
          </w:tcPr>
          <w:p w14:paraId="2DBE2274" w14:textId="77777777" w:rsidR="003016CF" w:rsidRDefault="003016CF" w:rsidP="009C282F">
            <w:pPr>
              <w:jc w:val="center"/>
            </w:pPr>
            <w:r>
              <w:t>Fumonisin B3</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217A5394" w14:textId="099B815A" w:rsidR="00EB3F91" w:rsidRDefault="00EB3F91" w:rsidP="009C282F">
            <w:pPr>
              <w:jc w:val="center"/>
            </w:pPr>
          </w:p>
        </w:tc>
        <w:tc>
          <w:tcPr>
            <w:tcW w:w="1728" w:type="dxa"/>
          </w:tcPr>
          <w:p w14:paraId="6CE521DD" w14:textId="77777777" w:rsidR="003016CF" w:rsidRDefault="003016CF" w:rsidP="009C282F">
            <w:pPr>
              <w:jc w:val="center"/>
            </w:pPr>
            <w:r>
              <w:rPr>
                <w:rFonts w:ascii="Segoe UI" w:hAnsi="Segoe UI" w:cs="Segoe UI"/>
                <w:color w:val="212121"/>
                <w:shd w:val="clear" w:color="auto" w:fill="FFFFFF"/>
              </w:rPr>
              <w:t>3034751</w:t>
            </w:r>
          </w:p>
        </w:tc>
      </w:tr>
      <w:tr w:rsidR="003016CF" w14:paraId="02D1F984" w14:textId="77777777" w:rsidTr="00C44C3C">
        <w:trPr>
          <w:trHeight w:val="230"/>
        </w:trPr>
        <w:tc>
          <w:tcPr>
            <w:tcW w:w="1240" w:type="dxa"/>
            <w:vMerge/>
          </w:tcPr>
          <w:p w14:paraId="1B11422A" w14:textId="77777777" w:rsidR="003016CF" w:rsidRDefault="003016CF" w:rsidP="009C282F">
            <w:pPr>
              <w:jc w:val="center"/>
            </w:pPr>
          </w:p>
        </w:tc>
        <w:tc>
          <w:tcPr>
            <w:tcW w:w="2363" w:type="dxa"/>
            <w:vMerge/>
          </w:tcPr>
          <w:p w14:paraId="0023FA29" w14:textId="77777777" w:rsidR="003016CF" w:rsidRDefault="003016CF" w:rsidP="009C282F">
            <w:pPr>
              <w:jc w:val="center"/>
            </w:pPr>
          </w:p>
        </w:tc>
        <w:tc>
          <w:tcPr>
            <w:tcW w:w="4245" w:type="dxa"/>
          </w:tcPr>
          <w:p w14:paraId="15B7D95F" w14:textId="77777777" w:rsidR="003016CF" w:rsidRDefault="003016CF" w:rsidP="009C282F">
            <w:pPr>
              <w:jc w:val="center"/>
            </w:pPr>
            <w:r>
              <w:t xml:space="preserve">Deoxynivalenol </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7F40B382" w14:textId="723C7DED" w:rsidR="00EB3F91" w:rsidRDefault="00EB3F91" w:rsidP="009C282F">
            <w:pPr>
              <w:jc w:val="center"/>
            </w:pPr>
          </w:p>
        </w:tc>
        <w:tc>
          <w:tcPr>
            <w:tcW w:w="1728" w:type="dxa"/>
          </w:tcPr>
          <w:p w14:paraId="70338068" w14:textId="77777777" w:rsidR="003016CF" w:rsidRDefault="003016CF" w:rsidP="009C282F">
            <w:pPr>
              <w:jc w:val="center"/>
            </w:pPr>
            <w:r>
              <w:rPr>
                <w:rFonts w:ascii="Segoe UI" w:hAnsi="Segoe UI" w:cs="Segoe UI"/>
                <w:color w:val="212121"/>
                <w:shd w:val="clear" w:color="auto" w:fill="FFFFFF"/>
              </w:rPr>
              <w:t>40024</w:t>
            </w:r>
          </w:p>
        </w:tc>
      </w:tr>
      <w:tr w:rsidR="003016CF" w14:paraId="7C8DE2BA" w14:textId="77777777" w:rsidTr="00C44C3C">
        <w:trPr>
          <w:trHeight w:val="230"/>
        </w:trPr>
        <w:tc>
          <w:tcPr>
            <w:tcW w:w="1240" w:type="dxa"/>
            <w:vMerge/>
          </w:tcPr>
          <w:p w14:paraId="4C5DE770" w14:textId="77777777" w:rsidR="003016CF" w:rsidRDefault="003016CF" w:rsidP="009C282F">
            <w:pPr>
              <w:jc w:val="center"/>
            </w:pPr>
          </w:p>
        </w:tc>
        <w:tc>
          <w:tcPr>
            <w:tcW w:w="2363" w:type="dxa"/>
            <w:vMerge/>
          </w:tcPr>
          <w:p w14:paraId="49848D27" w14:textId="77777777" w:rsidR="003016CF" w:rsidRDefault="003016CF" w:rsidP="009C282F">
            <w:pPr>
              <w:jc w:val="center"/>
            </w:pPr>
          </w:p>
        </w:tc>
        <w:tc>
          <w:tcPr>
            <w:tcW w:w="4245" w:type="dxa"/>
          </w:tcPr>
          <w:p w14:paraId="25BB9049" w14:textId="77777777" w:rsidR="003016CF" w:rsidRDefault="003016CF" w:rsidP="009C282F">
            <w:pPr>
              <w:jc w:val="center"/>
            </w:pPr>
            <w:r>
              <w:t xml:space="preserve">3-acetyldeoxynivalenol </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7D27FD5C" w14:textId="491AD71F" w:rsidR="00EB3F91" w:rsidRDefault="00EB3F91" w:rsidP="009C282F">
            <w:pPr>
              <w:jc w:val="center"/>
            </w:pPr>
          </w:p>
        </w:tc>
        <w:tc>
          <w:tcPr>
            <w:tcW w:w="1728" w:type="dxa"/>
          </w:tcPr>
          <w:p w14:paraId="022FBDB8" w14:textId="77777777" w:rsidR="003016CF" w:rsidRDefault="003016CF" w:rsidP="009C282F">
            <w:pPr>
              <w:jc w:val="center"/>
            </w:pPr>
            <w:r>
              <w:rPr>
                <w:rFonts w:ascii="Segoe UI" w:hAnsi="Segoe UI" w:cs="Segoe UI"/>
                <w:color w:val="212121"/>
                <w:shd w:val="clear" w:color="auto" w:fill="FFFFFF"/>
              </w:rPr>
              <w:t>5458510</w:t>
            </w:r>
          </w:p>
        </w:tc>
      </w:tr>
      <w:tr w:rsidR="003016CF" w14:paraId="58F35216" w14:textId="77777777" w:rsidTr="00C44C3C">
        <w:trPr>
          <w:trHeight w:val="230"/>
        </w:trPr>
        <w:tc>
          <w:tcPr>
            <w:tcW w:w="1240" w:type="dxa"/>
            <w:vMerge/>
          </w:tcPr>
          <w:p w14:paraId="6A400430" w14:textId="77777777" w:rsidR="003016CF" w:rsidRDefault="003016CF" w:rsidP="009C282F">
            <w:pPr>
              <w:jc w:val="center"/>
            </w:pPr>
          </w:p>
        </w:tc>
        <w:tc>
          <w:tcPr>
            <w:tcW w:w="2363" w:type="dxa"/>
            <w:vMerge/>
          </w:tcPr>
          <w:p w14:paraId="34ED97B4" w14:textId="77777777" w:rsidR="003016CF" w:rsidRDefault="003016CF" w:rsidP="009C282F">
            <w:pPr>
              <w:jc w:val="center"/>
            </w:pPr>
          </w:p>
        </w:tc>
        <w:tc>
          <w:tcPr>
            <w:tcW w:w="4245" w:type="dxa"/>
          </w:tcPr>
          <w:p w14:paraId="04438D9D" w14:textId="77777777" w:rsidR="003016CF" w:rsidRDefault="003016CF" w:rsidP="009C282F">
            <w:pPr>
              <w:jc w:val="center"/>
            </w:pPr>
            <w:r w:rsidRPr="003016CF">
              <w:t>15-acetyldeoxynivalenol</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19E1AE4F" w14:textId="279B1A10" w:rsidR="00EB3F91" w:rsidRDefault="00EB3F91" w:rsidP="009C282F">
            <w:pPr>
              <w:jc w:val="center"/>
            </w:pPr>
          </w:p>
        </w:tc>
        <w:tc>
          <w:tcPr>
            <w:tcW w:w="1728" w:type="dxa"/>
          </w:tcPr>
          <w:p w14:paraId="01E8BEFB" w14:textId="77777777" w:rsidR="003016CF" w:rsidRDefault="003016CF" w:rsidP="009C282F">
            <w:pPr>
              <w:jc w:val="center"/>
            </w:pPr>
            <w:r>
              <w:rPr>
                <w:rFonts w:ascii="Segoe UI" w:hAnsi="Segoe UI" w:cs="Segoe UI"/>
                <w:color w:val="212121"/>
                <w:shd w:val="clear" w:color="auto" w:fill="FFFFFF"/>
              </w:rPr>
              <w:t>10382483</w:t>
            </w:r>
          </w:p>
        </w:tc>
      </w:tr>
      <w:tr w:rsidR="003016CF" w14:paraId="6E4B9F6B" w14:textId="77777777" w:rsidTr="00C44C3C">
        <w:trPr>
          <w:trHeight w:val="77"/>
        </w:trPr>
        <w:tc>
          <w:tcPr>
            <w:tcW w:w="1240" w:type="dxa"/>
            <w:vMerge/>
          </w:tcPr>
          <w:p w14:paraId="09A10AF6" w14:textId="77777777" w:rsidR="003016CF" w:rsidRDefault="003016CF" w:rsidP="009C282F">
            <w:pPr>
              <w:jc w:val="center"/>
            </w:pPr>
          </w:p>
        </w:tc>
        <w:tc>
          <w:tcPr>
            <w:tcW w:w="2363" w:type="dxa"/>
            <w:vMerge/>
          </w:tcPr>
          <w:p w14:paraId="022E383E" w14:textId="77777777" w:rsidR="003016CF" w:rsidRDefault="003016CF" w:rsidP="009C282F">
            <w:pPr>
              <w:jc w:val="center"/>
            </w:pPr>
          </w:p>
        </w:tc>
        <w:tc>
          <w:tcPr>
            <w:tcW w:w="4245" w:type="dxa"/>
          </w:tcPr>
          <w:p w14:paraId="456F5E96" w14:textId="77777777" w:rsidR="003016CF" w:rsidRDefault="003016CF" w:rsidP="009C282F">
            <w:pPr>
              <w:jc w:val="center"/>
            </w:pPr>
            <w:r>
              <w:t>nivalenol</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423050D4" w14:textId="2E9C838C" w:rsidR="00EB3F91" w:rsidRDefault="00EB3F91" w:rsidP="009C282F">
            <w:pPr>
              <w:jc w:val="center"/>
            </w:pPr>
          </w:p>
        </w:tc>
        <w:tc>
          <w:tcPr>
            <w:tcW w:w="1728" w:type="dxa"/>
          </w:tcPr>
          <w:p w14:paraId="5299B899" w14:textId="77777777" w:rsidR="003016CF" w:rsidRDefault="003016CF" w:rsidP="009C282F">
            <w:pPr>
              <w:jc w:val="center"/>
            </w:pPr>
            <w:r>
              <w:rPr>
                <w:rFonts w:ascii="Segoe UI" w:hAnsi="Segoe UI" w:cs="Segoe UI"/>
                <w:color w:val="212121"/>
                <w:shd w:val="clear" w:color="auto" w:fill="FFFFFF"/>
              </w:rPr>
              <w:t>5284433</w:t>
            </w:r>
          </w:p>
        </w:tc>
      </w:tr>
      <w:tr w:rsidR="003016CF" w14:paraId="50727C65" w14:textId="77777777" w:rsidTr="00C44C3C">
        <w:trPr>
          <w:trHeight w:val="77"/>
        </w:trPr>
        <w:tc>
          <w:tcPr>
            <w:tcW w:w="1240" w:type="dxa"/>
            <w:vMerge/>
          </w:tcPr>
          <w:p w14:paraId="662FC3E7" w14:textId="77777777" w:rsidR="003016CF" w:rsidRDefault="003016CF" w:rsidP="009C282F">
            <w:pPr>
              <w:jc w:val="center"/>
            </w:pPr>
          </w:p>
        </w:tc>
        <w:tc>
          <w:tcPr>
            <w:tcW w:w="2363" w:type="dxa"/>
            <w:vMerge/>
          </w:tcPr>
          <w:p w14:paraId="517B74D2" w14:textId="77777777" w:rsidR="003016CF" w:rsidRDefault="003016CF" w:rsidP="009C282F">
            <w:pPr>
              <w:jc w:val="center"/>
            </w:pPr>
          </w:p>
        </w:tc>
        <w:tc>
          <w:tcPr>
            <w:tcW w:w="4245" w:type="dxa"/>
          </w:tcPr>
          <w:p w14:paraId="143DE08E" w14:textId="77777777" w:rsidR="003016CF" w:rsidRDefault="003016CF" w:rsidP="009C282F">
            <w:pPr>
              <w:jc w:val="center"/>
            </w:pPr>
            <w:r>
              <w:t>Zearalenone</w:t>
            </w:r>
            <w:r w:rsidR="003064EC">
              <w:fldChar w:fldCharType="begin" w:fldLock="1"/>
            </w:r>
            <w:r w:rsidR="003064EC">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083D7874" w14:textId="5C8C7A54" w:rsidR="00EB3F91" w:rsidRDefault="00EB3F91" w:rsidP="009C282F">
            <w:pPr>
              <w:jc w:val="center"/>
            </w:pPr>
          </w:p>
        </w:tc>
        <w:tc>
          <w:tcPr>
            <w:tcW w:w="1728" w:type="dxa"/>
          </w:tcPr>
          <w:p w14:paraId="3942BDA7" w14:textId="77777777" w:rsidR="003016CF" w:rsidRDefault="003016CF" w:rsidP="009C282F">
            <w:pPr>
              <w:jc w:val="center"/>
            </w:pPr>
            <w:r>
              <w:rPr>
                <w:rFonts w:ascii="Segoe UI" w:hAnsi="Segoe UI" w:cs="Segoe UI"/>
                <w:color w:val="212121"/>
                <w:shd w:val="clear" w:color="auto" w:fill="FFFFFF"/>
              </w:rPr>
              <w:t>5281576</w:t>
            </w:r>
          </w:p>
        </w:tc>
      </w:tr>
      <w:tr w:rsidR="003016CF" w14:paraId="6ED4FDBA" w14:textId="77777777" w:rsidTr="00C44C3C">
        <w:trPr>
          <w:trHeight w:val="77"/>
        </w:trPr>
        <w:tc>
          <w:tcPr>
            <w:tcW w:w="1240" w:type="dxa"/>
            <w:vMerge/>
          </w:tcPr>
          <w:p w14:paraId="531B0888" w14:textId="77777777" w:rsidR="003016CF" w:rsidRDefault="003016CF" w:rsidP="009C282F">
            <w:pPr>
              <w:jc w:val="center"/>
            </w:pPr>
          </w:p>
        </w:tc>
        <w:tc>
          <w:tcPr>
            <w:tcW w:w="2363" w:type="dxa"/>
            <w:vMerge/>
          </w:tcPr>
          <w:p w14:paraId="4F231B14" w14:textId="77777777" w:rsidR="003016CF" w:rsidRDefault="003016CF" w:rsidP="009C282F">
            <w:pPr>
              <w:jc w:val="center"/>
            </w:pPr>
          </w:p>
        </w:tc>
        <w:tc>
          <w:tcPr>
            <w:tcW w:w="4245" w:type="dxa"/>
          </w:tcPr>
          <w:p w14:paraId="348D0743" w14:textId="77777777" w:rsidR="003016CF" w:rsidRDefault="003016CF" w:rsidP="009C282F">
            <w:pPr>
              <w:jc w:val="center"/>
            </w:pPr>
            <w:r>
              <w:t>fusarenon X</w:t>
            </w:r>
            <w:r w:rsidR="003064EC">
              <w:fldChar w:fldCharType="begin" w:fldLock="1"/>
            </w:r>
            <w:r w:rsidR="0003280E">
              <w:instrText>ADDIN CSL_CITATION {"citationItems":[{"id":"ITEM-1","itemData":{"DOI":"10.3389/fphar.2018.00364","ISSN":"16639812","abstract":"Polygonum multiflorum Thunb. and its processed products have been used in China for centuries due to their multiple beneficial effects to human body. Currently, liver injuries caused by taking P. multiflorum have been reported worldwide, but the potential toxic components and possible mechanism that caused hepatotoxicity remain unclear. It is worth noting that the processing procedure could significantly decrease the toxicity of raw P. multiflorum and the processed products of P. multiflorum are considered to be relatively safe. However, the processing mechanism is still ambiguous, and there is the lack of a scientific approach to control the quality of P. multiflorum praeparata. This study is the first review that summarizes the recently advances (from 2007 to 2017) in the chemical analysis of P. multiflorum, and provides comprehensive information on the quantitative and qualitative analysis of P. multiflorum as well as its related species. In addition, the processing mechanism and quality evaluation of processed P. multiflorum are discussed. Moreover, the toxicity of P. multiflorum is analyzed from the perspectives of exploration of the proposed toxic ingredients, metabolite identification, metabolomics studies, and exogenous contaminant determination. Furthermore, trends and perspectives for future research of this medicine are discussed.","author":[{"dropping-particle":"","family":"Liu","given":"Yue","non-dropping-particle":"","parse-names":false,"suffix":""},{"dropping-particle":"","family":"Wang","given":"Qi","non-dropping-particle":"","parse-names":false,"suffix":""},{"dropping-particle":"","family":"Yang","given":"Jianbo","non-dropping-particle":"","parse-names":false,"suffix":""},{"dropping-particle":"","family":"Guo","given":"Xiaohan","non-dropping-particle":"","parse-names":false,"suffix":""},{"dropping-particle":"","family":"Liu","given":"Wenxi","non-dropping-particle":"","parse-names":false,"suffix":""},{"dropping-particle":"","family":"Ma","given":"Shuangcheng","non-dropping-particle":"","parse-names":false,"suffix":""},{"dropping-particle":"","family":"Li","given":"Shaoping","non-dropping-particle":"","parse-names":false,"suffix":""}],"container-title":"Frontiers in Pharmacology","id":"ITEM-1","issue":"APR","issued":{"date-parts":[["2018"]]},"page":"1-16","title":"Polygonum multiflorum Thunb.: A review on chemical analysis, processing mechanism, quality evaluation, and hepatotoxicity","type":"article-journal","volume":"9"},"uris":["http://www.mendeley.com/documents/?uuid=8e249bb9-82ae-4887-82eb-38cc9d1a95cc"]}],"mendeley":{"formattedCitation":"&lt;sup&gt;29&lt;/sup&gt;","plainTextFormattedCitation":"29","previouslyFormattedCitation":"&lt;sup&gt;29&lt;/sup&gt;"},"properties":{"noteIndex":0},"schema":"https://github.com/citation-style-language/schema/raw/master/csl-citation.json"}</w:instrText>
            </w:r>
            <w:r w:rsidR="003064EC">
              <w:fldChar w:fldCharType="separate"/>
            </w:r>
            <w:r w:rsidR="003064EC" w:rsidRPr="003064EC">
              <w:rPr>
                <w:noProof/>
                <w:vertAlign w:val="superscript"/>
              </w:rPr>
              <w:t>29</w:t>
            </w:r>
            <w:r w:rsidR="003064EC">
              <w:fldChar w:fldCharType="end"/>
            </w:r>
          </w:p>
          <w:p w14:paraId="10D2A7A9" w14:textId="24DC5A9D" w:rsidR="00EB3F91" w:rsidRDefault="00EB3F91" w:rsidP="009C282F">
            <w:pPr>
              <w:jc w:val="center"/>
            </w:pPr>
          </w:p>
        </w:tc>
        <w:tc>
          <w:tcPr>
            <w:tcW w:w="1728" w:type="dxa"/>
          </w:tcPr>
          <w:p w14:paraId="7C76A641" w14:textId="77777777" w:rsidR="003016CF" w:rsidRDefault="0060244F" w:rsidP="009C282F">
            <w:pPr>
              <w:jc w:val="center"/>
            </w:pPr>
            <w:r>
              <w:rPr>
                <w:rFonts w:ascii="Segoe UI" w:hAnsi="Segoe UI" w:cs="Segoe UI"/>
                <w:color w:val="212121"/>
                <w:shd w:val="clear" w:color="auto" w:fill="FFFFFF"/>
              </w:rPr>
              <w:t>304599</w:t>
            </w:r>
          </w:p>
        </w:tc>
      </w:tr>
      <w:tr w:rsidR="003016CF" w14:paraId="536DD0B2" w14:textId="77777777" w:rsidTr="00C44C3C">
        <w:trPr>
          <w:trHeight w:val="77"/>
        </w:trPr>
        <w:tc>
          <w:tcPr>
            <w:tcW w:w="1240" w:type="dxa"/>
            <w:vMerge/>
          </w:tcPr>
          <w:p w14:paraId="7C16BAFC" w14:textId="77777777" w:rsidR="003016CF" w:rsidRDefault="003016CF" w:rsidP="009C282F">
            <w:pPr>
              <w:jc w:val="center"/>
            </w:pPr>
          </w:p>
        </w:tc>
        <w:tc>
          <w:tcPr>
            <w:tcW w:w="2363" w:type="dxa"/>
            <w:vMerge/>
          </w:tcPr>
          <w:p w14:paraId="0F103D7A" w14:textId="77777777" w:rsidR="003016CF" w:rsidRDefault="003016CF" w:rsidP="009C282F">
            <w:pPr>
              <w:jc w:val="center"/>
            </w:pPr>
          </w:p>
        </w:tc>
        <w:tc>
          <w:tcPr>
            <w:tcW w:w="4245" w:type="dxa"/>
          </w:tcPr>
          <w:p w14:paraId="7005A1B2" w14:textId="77777777" w:rsidR="003016CF" w:rsidRDefault="0003280E" w:rsidP="009C282F">
            <w:pPr>
              <w:jc w:val="center"/>
            </w:pPr>
            <w:r>
              <w:t>polygonimitin B</w:t>
            </w:r>
            <w:r>
              <w:fldChar w:fldCharType="begin" w:fldLock="1"/>
            </w:r>
            <w:r w:rsidR="00170DA2">
              <w:instrText>ADDIN CSL_CITATION {"citationItems":[{"id":"ITEM-1","itemData":{"DOI":"10.1016/j.chroma.2006.02.071","ISSN":"00219673","PMID":"16564530","abstract":"High-speed counter-current chromatography methods, combined with solvent partition, were applied to the systematic separation and purification of chemical components from Chinese medicinal herb Polygonum multiflorum extract. The aim of this paper is summing up the rules of solvent system selection for diverse fractions of herbal extract, and establishing the systematic pattern to screen the bioactive constituents rapidly. Nine compounds including emodin, chrysophanol, rhein, 6-OH-emodin, emodin-8-β-d-glucoside, polygonimitin B, 2,3,5,4′-tetrahydroxystilbene-2-β-d-glucoside, gallic acid and an unkown glycoside, which differed in quantity and polarity remarkably, were obtained. The purities of them were all above 97% as determined by high-performance liquid chromatography (HPLC), and their structures were identified by 1H NMR and electrospray ionization mass spectrometry (ESI-MS). The results demonstrated that HSCCC is a speedy and efficient technique for systematic isolation of bioactive components from traditional medicinal herbs. © 2006 Elsevier B.V. All rights reserved.","author":[{"dropping-particle":"","family":"Yao","given":"Shun","non-dropping-particle":"","parse-names":false,"suffix":""},{"dropping-particle":"","family":"Li","given":"Yi","non-dropping-particle":"","parse-names":false,"suffix":""},{"dropping-particle":"","family":"Kong","given":"Lingyi","non-dropping-particle":"","parse-names":false,"suffix":""}],"container-title":"Journal of Chromatography A","id":"ITEM-1","issue":"1-2","issued":{"date-parts":[["2006"]]},"page":"64-71","title":"Preparative isolation and purification of chemical constituents from the root of Polygonum multiflorum by high-speed counter-current chromatography","type":"article-journal","volume":"1115"},"uris":["http://www.mendeley.com/documents/?uuid=3ce1a9ce-2d1d-4cbd-9c62-26068cead2b2"]}],"mendeley":{"formattedCitation":"&lt;sup&gt;30&lt;/sup&gt;","plainTextFormattedCitation":"30","previouslyFormattedCitation":"&lt;sup&gt;30&lt;/sup&gt;"},"properties":{"noteIndex":0},"schema":"https://github.com/citation-style-language/schema/raw/master/csl-citation.json"}</w:instrText>
            </w:r>
            <w:r>
              <w:fldChar w:fldCharType="separate"/>
            </w:r>
            <w:r w:rsidRPr="0003280E">
              <w:rPr>
                <w:noProof/>
                <w:vertAlign w:val="superscript"/>
              </w:rPr>
              <w:t>30</w:t>
            </w:r>
            <w:r>
              <w:fldChar w:fldCharType="end"/>
            </w:r>
          </w:p>
          <w:p w14:paraId="7D132265" w14:textId="215C6118" w:rsidR="00EB3F91" w:rsidRDefault="00EB3F91" w:rsidP="009C282F">
            <w:pPr>
              <w:jc w:val="center"/>
            </w:pPr>
          </w:p>
        </w:tc>
        <w:tc>
          <w:tcPr>
            <w:tcW w:w="1728" w:type="dxa"/>
          </w:tcPr>
          <w:p w14:paraId="621B7BEB" w14:textId="77777777" w:rsidR="003016CF" w:rsidRDefault="0003280E" w:rsidP="009C282F">
            <w:pPr>
              <w:jc w:val="center"/>
            </w:pPr>
            <w:r>
              <w:rPr>
                <w:rFonts w:ascii="Segoe UI" w:hAnsi="Segoe UI" w:cs="Segoe UI"/>
                <w:color w:val="212121"/>
                <w:shd w:val="clear" w:color="auto" w:fill="FFFFFF"/>
              </w:rPr>
              <w:t>5316774</w:t>
            </w:r>
          </w:p>
        </w:tc>
      </w:tr>
      <w:tr w:rsidR="003016CF" w14:paraId="45B40E7D" w14:textId="77777777" w:rsidTr="00C44C3C">
        <w:trPr>
          <w:trHeight w:val="77"/>
        </w:trPr>
        <w:tc>
          <w:tcPr>
            <w:tcW w:w="1240" w:type="dxa"/>
            <w:vMerge/>
          </w:tcPr>
          <w:p w14:paraId="36EC0CD7" w14:textId="77777777" w:rsidR="003016CF" w:rsidRDefault="003016CF" w:rsidP="009C282F">
            <w:pPr>
              <w:jc w:val="center"/>
            </w:pPr>
          </w:p>
        </w:tc>
        <w:tc>
          <w:tcPr>
            <w:tcW w:w="2363" w:type="dxa"/>
            <w:vMerge/>
          </w:tcPr>
          <w:p w14:paraId="18B55539" w14:textId="77777777" w:rsidR="003016CF" w:rsidRDefault="003016CF" w:rsidP="009C282F">
            <w:pPr>
              <w:jc w:val="center"/>
            </w:pPr>
          </w:p>
        </w:tc>
        <w:tc>
          <w:tcPr>
            <w:tcW w:w="4245" w:type="dxa"/>
          </w:tcPr>
          <w:p w14:paraId="12B67175" w14:textId="77777777" w:rsidR="003016CF" w:rsidRDefault="00170DA2" w:rsidP="009C282F">
            <w:pPr>
              <w:jc w:val="center"/>
            </w:pPr>
            <w:r>
              <w:t>Sucrose</w:t>
            </w:r>
            <w:r>
              <w:fldChar w:fldCharType="begin" w:fldLock="1"/>
            </w:r>
            <w:r>
              <w:instrText>ADDIN CSL_CITATION {"citationItems":[{"id":"ITEM-1","itemData":{"DOI":"10.3390/molecules21010040","ISSN":"14203049","PMID":"26712736","abstract":"In order to quickly and simultaneously obtain the chemical profiles and control the quality of the root of Polygonum multiflorum Thumb. and its processed form, a rapid qualitative and quantitative method, using ultra-high-performance liquid chromatography coupled with electrospray ionization-linear ion trap-Orbitrap hybrid mass spectrometry (UHPLC-LTQ-Orbitrap MSn) has been developed. The analysis was performed within 10 min on an AcQuity UPLC™ BEH C18 column with a gradient elution of 0.1% formic acid-acetonitrile at flow rate of 400μL/min. According to the fragmentation mechanism and high resolution MSn data, a diagnostic ion searching strategy was used for rapid and tentative identification of main phenolic components and 23 compounds were simultaneously identified or tentatively characterized. The difference in chemical profiles between P. multiflorum and its processed preparation were observed by comparing the ions abundances of main constituents in the MS spectra and significant changes of eight metabolite biomarkers were detected in the P. multiflorum samples and their preparations. In addition, four of the representative phenols, namely gallic acid, trans-2,3,5,41-tetra-hydroxystilbene-2-O-β-D-glucopyranoside, emodin and emodin-8-O-β-D-glucopyranoside were quantified by the validated UHPLC-MS/MS method. These phenols are considered to be major bioactive constituents in P. multiflorum, and are generally regarded as the index for quality assessment of this herb. The method was successfully used to quantify 10 batches of P. multiflorum and 10 batches of processed P. multiflorum. The results demonstrated that the method is simple, rapid, and suitable for the discrimination and quality control of this traditional Chinese herb.","author":[{"dropping-particle":"","family":"Wang","given":"Teng Hua","non-dropping-particle":"","parse-names":false,"suffix":""},{"dropping-particle":"","family":"Zhang","given":"Jing","non-dropping-particle":"","parse-names":false,"suffix":""},{"dropping-particle":"","family":"Qiu","given":"Xiao Hui","non-dropping-particle":"","parse-names":false,"suffix":""},{"dropping-particle":"","family":"Bai","given":"Jun Qi","non-dropping-particle":"","parse-names":false,"suffix":""},{"dropping-particle":"","family":"Gao","given":"You Heng","non-dropping-particle":"","parse-names":false,"suffix":""},{"dropping-particle":"","family":"Xu","given":"Wen","non-dropping-particle":"","parse-names":false,"suffix":""}],"container-title":"Molecules","id":"ITEM-1","issue":"1","issued":{"date-parts":[["2016"]]},"page":"1-14","title":"Application of ultra-high-performance liquid chromatography coupled with LTQ-orbitrap mass spectrometry for the qualitative and quantitative analysis of polygonum multiflorum thumb. And Its processed products","type":"article-journal","volume":"21"},"uris":["http://www.mendeley.com/documents/?uuid=ae7f4b46-9b04-4888-84bb-4d425a11e7e1"]}],"mendeley":{"formattedCitation":"&lt;sup&gt;31&lt;/sup&gt;","plainTextFormattedCitation":"31","previouslyFormattedCitation":"&lt;sup&gt;31&lt;/sup&gt;"},"properties":{"noteIndex":0},"schema":"https://github.com/citation-style-language/schema/raw/master/csl-citation.json"}</w:instrText>
            </w:r>
            <w:r>
              <w:fldChar w:fldCharType="separate"/>
            </w:r>
            <w:r w:rsidRPr="00170DA2">
              <w:rPr>
                <w:noProof/>
                <w:vertAlign w:val="superscript"/>
              </w:rPr>
              <w:t>31</w:t>
            </w:r>
            <w:r>
              <w:fldChar w:fldCharType="end"/>
            </w:r>
          </w:p>
          <w:p w14:paraId="7F931943" w14:textId="23190A8C" w:rsidR="00EB3F91" w:rsidRDefault="00EB3F91" w:rsidP="009C282F">
            <w:pPr>
              <w:jc w:val="center"/>
            </w:pPr>
          </w:p>
        </w:tc>
        <w:tc>
          <w:tcPr>
            <w:tcW w:w="1728" w:type="dxa"/>
          </w:tcPr>
          <w:p w14:paraId="493D09F6" w14:textId="77777777" w:rsidR="003016CF" w:rsidRDefault="00170DA2" w:rsidP="009C282F">
            <w:pPr>
              <w:jc w:val="center"/>
            </w:pPr>
            <w:r>
              <w:rPr>
                <w:rFonts w:ascii="Segoe UI" w:hAnsi="Segoe UI" w:cs="Segoe UI"/>
                <w:color w:val="212121"/>
                <w:shd w:val="clear" w:color="auto" w:fill="FFFFFF"/>
              </w:rPr>
              <w:t>5988</w:t>
            </w:r>
          </w:p>
        </w:tc>
      </w:tr>
      <w:tr w:rsidR="003016CF" w14:paraId="74B1233D" w14:textId="77777777" w:rsidTr="00C44C3C">
        <w:trPr>
          <w:trHeight w:val="77"/>
        </w:trPr>
        <w:tc>
          <w:tcPr>
            <w:tcW w:w="1240" w:type="dxa"/>
            <w:vMerge/>
          </w:tcPr>
          <w:p w14:paraId="279CAF5F" w14:textId="77777777" w:rsidR="003016CF" w:rsidRDefault="003016CF" w:rsidP="009C282F">
            <w:pPr>
              <w:jc w:val="center"/>
            </w:pPr>
          </w:p>
        </w:tc>
        <w:tc>
          <w:tcPr>
            <w:tcW w:w="2363" w:type="dxa"/>
            <w:vMerge/>
          </w:tcPr>
          <w:p w14:paraId="4100A0CF" w14:textId="77777777" w:rsidR="003016CF" w:rsidRDefault="003016CF" w:rsidP="009C282F">
            <w:pPr>
              <w:jc w:val="center"/>
            </w:pPr>
          </w:p>
        </w:tc>
        <w:tc>
          <w:tcPr>
            <w:tcW w:w="4245" w:type="dxa"/>
          </w:tcPr>
          <w:p w14:paraId="2405F213" w14:textId="77777777" w:rsidR="003016CF" w:rsidRDefault="00170DA2" w:rsidP="009C282F">
            <w:pPr>
              <w:jc w:val="center"/>
            </w:pPr>
            <w:r>
              <w:t>Glucose</w:t>
            </w:r>
            <w:r>
              <w:fldChar w:fldCharType="begin" w:fldLock="1"/>
            </w:r>
            <w:r w:rsidR="00736608">
              <w:instrText>ADDIN CSL_CITATION {"citationItems":[{"id":"ITEM-1","itemData":{"DOI":"10.3390/molecules21010040","ISSN":"14203049","PMID":"26712736","abstract":"In order to quickly and simultaneously obtain the chemical profiles and control the quality of the root of Polygonum multiflorum Thumb. and its processed form, a rapid qualitative and quantitative method, using ultra-high-performance liquid chromatography coupled with electrospray ionization-linear ion trap-Orbitrap hybrid mass spectrometry (UHPLC-LTQ-Orbitrap MSn) has been developed. The analysis was performed within 10 min on an AcQuity UPLC™ BEH C18 column with a gradient elution of 0.1% formic acid-acetonitrile at flow rate of 400μL/min. According to the fragmentation mechanism and high resolution MSn data, a diagnostic ion searching strategy was used for rapid and tentative identification of main phenolic components and 23 compounds were simultaneously identified or tentatively characterized. The difference in chemical profiles between P. multiflorum and its processed preparation were observed by comparing the ions abundances of main constituents in the MS spectra and significant changes of eight metabolite biomarkers were detected in the P. multiflorum samples and their preparations. In addition, four of the representative phenols, namely gallic acid, trans-2,3,5,41-tetra-hydroxystilbene-2-O-β-D-glucopyranoside, emodin and emodin-8-O-β-D-glucopyranoside were quantified by the validated UHPLC-MS/MS method. These phenols are considered to be major bioactive constituents in P. multiflorum, and are generally regarded as the index for quality assessment of this herb. The method was successfully used to quantify 10 batches of P. multiflorum and 10 batches of processed P. multiflorum. The results demonstrated that the method is simple, rapid, and suitable for the discrimination and quality control of this traditional Chinese herb.","author":[{"dropping-particle":"","family":"Wang","given":"Teng Hua","non-dropping-particle":"","parse-names":false,"suffix":""},{"dropping-particle":"","family":"Zhang","given":"Jing","non-dropping-particle":"","parse-names":false,"suffix":""},{"dropping-particle":"","family":"Qiu","given":"Xiao Hui","non-dropping-particle":"","parse-names":false,"suffix":""},{"dropping-particle":"","family":"Bai","given":"Jun Qi","non-dropping-particle":"","parse-names":false,"suffix":""},{"dropping-particle":"","family":"Gao","given":"You Heng","non-dropping-particle":"","parse-names":false,"suffix":""},{"dropping-particle":"","family":"Xu","given":"Wen","non-dropping-particle":"","parse-names":false,"suffix":""}],"container-title":"Molecules","id":"ITEM-1","issue":"1","issued":{"date-parts":[["2016"]]},"page":"1-14","title":"Application of ultra-high-performance liquid chromatography coupled with LTQ-orbitrap mass spectrometry for the qualitative and quantitative analysis of polygonum multiflorum thumb. And Its processed products","type":"article-journal","volume":"21"},"uris":["http://www.mendeley.com/documents/?uuid=ae7f4b46-9b04-4888-84bb-4d425a11e7e1"]}],"mendeley":{"formattedCitation":"&lt;sup&gt;31&lt;/sup&gt;","plainTextFormattedCitation":"31","previouslyFormattedCitation":"&lt;sup&gt;31&lt;/sup&gt;"},"properties":{"noteIndex":0},"schema":"https://github.com/citation-style-language/schema/raw/master/csl-citation.json"}</w:instrText>
            </w:r>
            <w:r>
              <w:fldChar w:fldCharType="separate"/>
            </w:r>
            <w:r w:rsidRPr="00170DA2">
              <w:rPr>
                <w:noProof/>
                <w:vertAlign w:val="superscript"/>
              </w:rPr>
              <w:t>31</w:t>
            </w:r>
            <w:r>
              <w:fldChar w:fldCharType="end"/>
            </w:r>
          </w:p>
          <w:p w14:paraId="5026021C" w14:textId="7C2B4BC0" w:rsidR="00EB3F91" w:rsidRDefault="00EB3F91" w:rsidP="009C282F">
            <w:pPr>
              <w:jc w:val="center"/>
            </w:pPr>
          </w:p>
        </w:tc>
        <w:tc>
          <w:tcPr>
            <w:tcW w:w="1728" w:type="dxa"/>
          </w:tcPr>
          <w:p w14:paraId="5D2BCF00" w14:textId="77777777" w:rsidR="003016CF" w:rsidRDefault="00170DA2" w:rsidP="009C282F">
            <w:pPr>
              <w:jc w:val="center"/>
            </w:pPr>
            <w:r>
              <w:rPr>
                <w:rFonts w:ascii="Segoe UI" w:hAnsi="Segoe UI" w:cs="Segoe UI"/>
                <w:color w:val="212121"/>
                <w:shd w:val="clear" w:color="auto" w:fill="FFFFFF"/>
              </w:rPr>
              <w:t>5793</w:t>
            </w:r>
          </w:p>
        </w:tc>
      </w:tr>
      <w:tr w:rsidR="00617A5C" w14:paraId="4E91315A" w14:textId="77777777" w:rsidTr="00C44C3C">
        <w:trPr>
          <w:trHeight w:val="419"/>
        </w:trPr>
        <w:tc>
          <w:tcPr>
            <w:tcW w:w="1240" w:type="dxa"/>
            <w:vMerge w:val="restart"/>
          </w:tcPr>
          <w:p w14:paraId="4AA1DF1C" w14:textId="008AF201" w:rsidR="00617A5C" w:rsidRDefault="00902E7F" w:rsidP="009C282F">
            <w:pPr>
              <w:jc w:val="center"/>
            </w:pPr>
            <w:r>
              <w:t>12.</w:t>
            </w:r>
          </w:p>
        </w:tc>
        <w:tc>
          <w:tcPr>
            <w:tcW w:w="2363" w:type="dxa"/>
            <w:vMerge w:val="restart"/>
          </w:tcPr>
          <w:p w14:paraId="3EF90A11" w14:textId="78F537DF" w:rsidR="00617A5C" w:rsidRDefault="00617A5C" w:rsidP="009C282F">
            <w:pPr>
              <w:jc w:val="center"/>
            </w:pPr>
            <w:r w:rsidRPr="00EB3F91">
              <w:rPr>
                <w:i/>
                <w:iCs/>
              </w:rPr>
              <w:t>Ficus tikoua</w:t>
            </w:r>
            <w:r>
              <w:t xml:space="preserve"> Bur.</w:t>
            </w:r>
          </w:p>
        </w:tc>
        <w:tc>
          <w:tcPr>
            <w:tcW w:w="4245" w:type="dxa"/>
          </w:tcPr>
          <w:p w14:paraId="7304004B" w14:textId="77777777" w:rsidR="00617A5C" w:rsidRDefault="00617A5C" w:rsidP="009C282F">
            <w:pPr>
              <w:jc w:val="center"/>
            </w:pPr>
            <w:r>
              <w:t>wighteone</w:t>
            </w:r>
            <w:r>
              <w:fldChar w:fldCharType="begin" w:fldLock="1"/>
            </w:r>
            <w:r>
              <w:instrText>ADDIN CSL_CITATION {"citationItems":[{"id":"ITEM-1","itemData":{"DOI":"10.3390/ijms13067375","ISSN":"14220067","PMID":"22837700","abstract":"Considering the undesirable attributes of synthetic fungicides and the availability of Ficus species in China, the stem of Ficus tikoua Bur. was investigated. One new antifungal pyranoisoflavone, 5,3′,4′-trihydroxy-2\",2\"-dimethylpyrano (5\",6\":7,8) isoflavone (1), together with two known isoflavones, wighteone (2) and lupiwighteone (3) (with previously reported antifungal activities), were isolated from ethyl acetate extract by bioassay-guided fractionation. Their structures were determined by spectroscopic analysis, such as NMR ( 1H- 1H COSY, HMQC, HMBC and NOESY), IR, UV and HRMS, as well as ESI-MS n analyses. The antifungal activities of 1-3 against Phytophthora infestans were evaluated by direct spore germination assay, and the IC 50 values were 262.442, 198.153 and 90.365 μg·mL -1, respectively. © 2012 by the authors; licensee MDPI, Basel, Switzerland.","author":[{"dropping-particle":"","family":"Wei","given":"Shaopeng","non-dropping-particle":"","parse-names":false,"suffix":""},{"dropping-particle":"","family":"Wu","given":"Wenjun","non-dropping-particle":"","parse-names":false,"suffix":""},{"dropping-particle":"","family":"Ji","given":"Zhiqin","non-dropping-particle":"","parse-names":false,"suffix":""}],"container-title":"International Journal of Molecular Sciences","id":"ITEM-1","issue":"6","issued":{"date-parts":[["2012"]]},"page":"7375-7382","title":"New antifungal pyranoisoflavone from ficus tikoua bur","type":"article-journal","volume":"13"},"uris":["http://www.mendeley.com/documents/?uuid=5634ada6-9a43-4336-be7d-1bc7cb3e7b87"]}],"mendeley":{"formattedCitation":"&lt;sup&gt;32&lt;/sup&gt;","plainTextFormattedCitation":"32","previouslyFormattedCitation":"&lt;sup&gt;32&lt;/sup&gt;"},"properties":{"noteIndex":0},"schema":"https://github.com/citation-style-language/schema/raw/master/csl-citation.json"}</w:instrText>
            </w:r>
            <w:r>
              <w:fldChar w:fldCharType="separate"/>
            </w:r>
            <w:r w:rsidRPr="00736608">
              <w:rPr>
                <w:noProof/>
                <w:vertAlign w:val="superscript"/>
              </w:rPr>
              <w:t>32</w:t>
            </w:r>
            <w:r>
              <w:fldChar w:fldCharType="end"/>
            </w:r>
          </w:p>
        </w:tc>
        <w:tc>
          <w:tcPr>
            <w:tcW w:w="1728" w:type="dxa"/>
          </w:tcPr>
          <w:p w14:paraId="7B8C4071" w14:textId="77777777" w:rsidR="00617A5C" w:rsidRDefault="00617A5C" w:rsidP="009C282F">
            <w:pPr>
              <w:jc w:val="center"/>
            </w:pPr>
            <w:r>
              <w:rPr>
                <w:rFonts w:ascii="Segoe UI" w:hAnsi="Segoe UI" w:cs="Segoe UI"/>
                <w:color w:val="212121"/>
                <w:shd w:val="clear" w:color="auto" w:fill="FFFFFF"/>
              </w:rPr>
              <w:t>5281814</w:t>
            </w:r>
          </w:p>
        </w:tc>
      </w:tr>
      <w:tr w:rsidR="00617A5C" w14:paraId="497698EE" w14:textId="77777777" w:rsidTr="00C44C3C">
        <w:trPr>
          <w:trHeight w:val="419"/>
        </w:trPr>
        <w:tc>
          <w:tcPr>
            <w:tcW w:w="1240" w:type="dxa"/>
            <w:vMerge/>
          </w:tcPr>
          <w:p w14:paraId="331F1EBD" w14:textId="77777777" w:rsidR="00617A5C" w:rsidRDefault="00617A5C" w:rsidP="009C282F">
            <w:pPr>
              <w:jc w:val="center"/>
            </w:pPr>
          </w:p>
        </w:tc>
        <w:tc>
          <w:tcPr>
            <w:tcW w:w="2363" w:type="dxa"/>
            <w:vMerge/>
          </w:tcPr>
          <w:p w14:paraId="4BEB18B8" w14:textId="77777777" w:rsidR="00617A5C" w:rsidRDefault="00617A5C" w:rsidP="009C282F">
            <w:pPr>
              <w:jc w:val="center"/>
            </w:pPr>
          </w:p>
        </w:tc>
        <w:tc>
          <w:tcPr>
            <w:tcW w:w="4245" w:type="dxa"/>
          </w:tcPr>
          <w:p w14:paraId="15201F71" w14:textId="77777777" w:rsidR="00617A5C" w:rsidRDefault="00617A5C" w:rsidP="009C282F">
            <w:pPr>
              <w:jc w:val="center"/>
            </w:pPr>
            <w:r>
              <w:t>Pyrimethanil</w:t>
            </w:r>
            <w:r>
              <w:fldChar w:fldCharType="begin" w:fldLock="1"/>
            </w:r>
            <w:r>
              <w:instrText>ADDIN CSL_CITATION {"citationItems":[{"id":"ITEM-1","itemData":{"DOI":"10.3390/ijms13067375","ISSN":"14220067","PMID":"22837700","abstract":"Considering the undesirable attributes of synthetic fungicides and the availability of Ficus species in China, the stem of Ficus tikoua Bur. was investigated. One new antifungal pyranoisoflavone, 5,3′,4′-trihydroxy-2\",2\"-dimethylpyrano (5\",6\":7,8) isoflavone (1), together with two known isoflavones, wighteone (2) and lupiwighteone (3) (with previously reported antifungal activities), were isolated from ethyl acetate extract by bioassay-guided fractionation. Their structures were determined by spectroscopic analysis, such as NMR ( 1H- 1H COSY, HMQC, HMBC and NOESY), IR, UV and HRMS, as well as ESI-MS n analyses. The antifungal activities of 1-3 against Phytophthora infestans were evaluated by direct spore germination assay, and the IC 50 values were 262.442, 198.153 and 90.365 μg·mL -1, respectively. © 2012 by the authors; licensee MDPI, Basel, Switzerland.","author":[{"dropping-particle":"","family":"Wei","given":"Shaopeng","non-dropping-particle":"","parse-names":false,"suffix":""},{"dropping-particle":"","family":"Wu","given":"Wenjun","non-dropping-particle":"","parse-names":false,"suffix":""},{"dropping-particle":"","family":"Ji","given":"Zhiqin","non-dropping-particle":"","parse-names":false,"suffix":""}],"container-title":"International Journal of Molecular Sciences","id":"ITEM-1","issue":"6","issued":{"date-parts":[["2012"]]},"page":"7375-7382","title":"New antifungal pyranoisoflavone from ficus tikoua bur","type":"article-journal","volume":"13"},"uris":["http://www.mendeley.com/documents/?uuid=5634ada6-9a43-4336-be7d-1bc7cb3e7b87"]}],"mendeley":{"formattedCitation":"&lt;sup&gt;32&lt;/sup&gt;","plainTextFormattedCitation":"32","previouslyFormattedCitation":"&lt;sup&gt;32&lt;/sup&gt;"},"properties":{"noteIndex":0},"schema":"https://github.com/citation-style-language/schema/raw/master/csl-citation.json"}</w:instrText>
            </w:r>
            <w:r>
              <w:fldChar w:fldCharType="separate"/>
            </w:r>
            <w:r w:rsidRPr="00736608">
              <w:rPr>
                <w:noProof/>
                <w:vertAlign w:val="superscript"/>
              </w:rPr>
              <w:t>32</w:t>
            </w:r>
            <w:r>
              <w:fldChar w:fldCharType="end"/>
            </w:r>
          </w:p>
        </w:tc>
        <w:tc>
          <w:tcPr>
            <w:tcW w:w="1728" w:type="dxa"/>
          </w:tcPr>
          <w:p w14:paraId="0C62E84D" w14:textId="77777777" w:rsidR="00617A5C" w:rsidRDefault="00617A5C" w:rsidP="009C282F">
            <w:pPr>
              <w:jc w:val="center"/>
            </w:pPr>
            <w:r>
              <w:rPr>
                <w:rFonts w:ascii="Segoe UI" w:hAnsi="Segoe UI" w:cs="Segoe UI"/>
                <w:color w:val="212121"/>
                <w:shd w:val="clear" w:color="auto" w:fill="FFFFFF"/>
              </w:rPr>
              <w:t>91650</w:t>
            </w:r>
          </w:p>
        </w:tc>
      </w:tr>
      <w:tr w:rsidR="00617A5C" w14:paraId="591BE825" w14:textId="77777777" w:rsidTr="00C44C3C">
        <w:trPr>
          <w:trHeight w:val="419"/>
        </w:trPr>
        <w:tc>
          <w:tcPr>
            <w:tcW w:w="1240" w:type="dxa"/>
            <w:vMerge/>
          </w:tcPr>
          <w:p w14:paraId="65D5BCD3" w14:textId="77777777" w:rsidR="00617A5C" w:rsidRDefault="00617A5C" w:rsidP="009C282F">
            <w:pPr>
              <w:jc w:val="center"/>
            </w:pPr>
          </w:p>
        </w:tc>
        <w:tc>
          <w:tcPr>
            <w:tcW w:w="2363" w:type="dxa"/>
            <w:vMerge/>
          </w:tcPr>
          <w:p w14:paraId="53B9C6BD" w14:textId="77777777" w:rsidR="00617A5C" w:rsidRDefault="00617A5C" w:rsidP="009C282F">
            <w:pPr>
              <w:jc w:val="center"/>
            </w:pPr>
          </w:p>
        </w:tc>
        <w:tc>
          <w:tcPr>
            <w:tcW w:w="4245" w:type="dxa"/>
          </w:tcPr>
          <w:p w14:paraId="190A2391" w14:textId="77777777" w:rsidR="00617A5C" w:rsidRDefault="00617A5C" w:rsidP="009C282F">
            <w:pPr>
              <w:jc w:val="center"/>
            </w:pPr>
            <w:r>
              <w:t>Octane</w:t>
            </w:r>
            <w:r>
              <w:fldChar w:fldCharType="begin" w:fldLock="1"/>
            </w:r>
            <w:r>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fldChar w:fldCharType="separate"/>
            </w:r>
            <w:r w:rsidRPr="00617A5C">
              <w:rPr>
                <w:noProof/>
                <w:vertAlign w:val="superscript"/>
              </w:rPr>
              <w:t>33</w:t>
            </w:r>
            <w:r>
              <w:fldChar w:fldCharType="end"/>
            </w:r>
          </w:p>
        </w:tc>
        <w:tc>
          <w:tcPr>
            <w:tcW w:w="1728" w:type="dxa"/>
          </w:tcPr>
          <w:p w14:paraId="35034286" w14:textId="77777777" w:rsidR="00617A5C" w:rsidRDefault="00617A5C" w:rsidP="009C282F">
            <w:pPr>
              <w:jc w:val="center"/>
            </w:pPr>
            <w:r>
              <w:rPr>
                <w:rFonts w:ascii="Segoe UI" w:hAnsi="Segoe UI" w:cs="Segoe UI"/>
                <w:color w:val="212121"/>
                <w:shd w:val="clear" w:color="auto" w:fill="FFFFFF"/>
              </w:rPr>
              <w:t>356</w:t>
            </w:r>
          </w:p>
        </w:tc>
      </w:tr>
      <w:tr w:rsidR="00617A5C" w14:paraId="405A959A" w14:textId="77777777" w:rsidTr="00C44C3C">
        <w:trPr>
          <w:trHeight w:val="419"/>
        </w:trPr>
        <w:tc>
          <w:tcPr>
            <w:tcW w:w="1240" w:type="dxa"/>
            <w:vMerge/>
          </w:tcPr>
          <w:p w14:paraId="1EA5A8A3" w14:textId="77777777" w:rsidR="00617A5C" w:rsidRDefault="00617A5C" w:rsidP="009C282F">
            <w:pPr>
              <w:jc w:val="center"/>
            </w:pPr>
          </w:p>
        </w:tc>
        <w:tc>
          <w:tcPr>
            <w:tcW w:w="2363" w:type="dxa"/>
            <w:vMerge/>
          </w:tcPr>
          <w:p w14:paraId="54433CD8" w14:textId="77777777" w:rsidR="00617A5C" w:rsidRDefault="00617A5C" w:rsidP="009C282F">
            <w:pPr>
              <w:jc w:val="center"/>
            </w:pPr>
          </w:p>
        </w:tc>
        <w:tc>
          <w:tcPr>
            <w:tcW w:w="4245" w:type="dxa"/>
          </w:tcPr>
          <w:p w14:paraId="05DAB28D" w14:textId="77777777" w:rsidR="00617A5C" w:rsidRDefault="00617A5C" w:rsidP="009C282F">
            <w:pPr>
              <w:jc w:val="center"/>
            </w:pPr>
            <w:r>
              <w:t>2,4-Dimethylheptane</w:t>
            </w:r>
            <w:r>
              <w:fldChar w:fldCharType="begin" w:fldLock="1"/>
            </w:r>
            <w:r>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fldChar w:fldCharType="separate"/>
            </w:r>
            <w:r w:rsidRPr="00617A5C">
              <w:rPr>
                <w:noProof/>
                <w:vertAlign w:val="superscript"/>
              </w:rPr>
              <w:t>33</w:t>
            </w:r>
            <w:r>
              <w:fldChar w:fldCharType="end"/>
            </w:r>
          </w:p>
          <w:p w14:paraId="32821D2F" w14:textId="48086A16" w:rsidR="00EB3F91" w:rsidRDefault="00EB3F91" w:rsidP="009C282F">
            <w:pPr>
              <w:jc w:val="center"/>
            </w:pPr>
          </w:p>
        </w:tc>
        <w:tc>
          <w:tcPr>
            <w:tcW w:w="1728" w:type="dxa"/>
          </w:tcPr>
          <w:p w14:paraId="44A6716F" w14:textId="77777777" w:rsidR="00617A5C" w:rsidRDefault="00617A5C" w:rsidP="009C282F">
            <w:pPr>
              <w:jc w:val="center"/>
            </w:pPr>
            <w:r>
              <w:rPr>
                <w:rFonts w:ascii="Segoe UI" w:hAnsi="Segoe UI" w:cs="Segoe UI"/>
                <w:color w:val="212121"/>
                <w:shd w:val="clear" w:color="auto" w:fill="FFFFFF"/>
              </w:rPr>
              <w:t>16656</w:t>
            </w:r>
          </w:p>
        </w:tc>
      </w:tr>
      <w:tr w:rsidR="00617A5C" w14:paraId="33099566" w14:textId="77777777" w:rsidTr="00C44C3C">
        <w:trPr>
          <w:trHeight w:val="419"/>
        </w:trPr>
        <w:tc>
          <w:tcPr>
            <w:tcW w:w="1240" w:type="dxa"/>
            <w:vMerge/>
          </w:tcPr>
          <w:p w14:paraId="6E2A0C76" w14:textId="77777777" w:rsidR="00617A5C" w:rsidRDefault="00617A5C" w:rsidP="009C282F">
            <w:pPr>
              <w:jc w:val="center"/>
            </w:pPr>
          </w:p>
        </w:tc>
        <w:tc>
          <w:tcPr>
            <w:tcW w:w="2363" w:type="dxa"/>
            <w:vMerge/>
          </w:tcPr>
          <w:p w14:paraId="5E2CEAB3" w14:textId="77777777" w:rsidR="00617A5C" w:rsidRDefault="00617A5C" w:rsidP="009C282F">
            <w:pPr>
              <w:jc w:val="center"/>
            </w:pPr>
          </w:p>
        </w:tc>
        <w:tc>
          <w:tcPr>
            <w:tcW w:w="4245" w:type="dxa"/>
          </w:tcPr>
          <w:p w14:paraId="7C34BB27" w14:textId="77777777" w:rsidR="00617A5C" w:rsidRDefault="00617A5C" w:rsidP="009C282F">
            <w:pPr>
              <w:jc w:val="center"/>
            </w:pPr>
            <w:r>
              <w:t>4-Methyloctane</w:t>
            </w:r>
            <w:r>
              <w:fldChar w:fldCharType="begin" w:fldLock="1"/>
            </w:r>
            <w:r>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fldChar w:fldCharType="separate"/>
            </w:r>
            <w:r w:rsidRPr="00617A5C">
              <w:rPr>
                <w:noProof/>
                <w:vertAlign w:val="superscript"/>
              </w:rPr>
              <w:t>33</w:t>
            </w:r>
            <w:r>
              <w:fldChar w:fldCharType="end"/>
            </w:r>
          </w:p>
        </w:tc>
        <w:tc>
          <w:tcPr>
            <w:tcW w:w="1728" w:type="dxa"/>
          </w:tcPr>
          <w:p w14:paraId="0DFCB71D" w14:textId="77777777" w:rsidR="00617A5C" w:rsidRDefault="00617A5C" w:rsidP="009C282F">
            <w:pPr>
              <w:jc w:val="center"/>
            </w:pPr>
            <w:r>
              <w:rPr>
                <w:rFonts w:ascii="Segoe UI" w:hAnsi="Segoe UI" w:cs="Segoe UI"/>
                <w:color w:val="212121"/>
                <w:shd w:val="clear" w:color="auto" w:fill="FFFFFF"/>
              </w:rPr>
              <w:t>16665</w:t>
            </w:r>
          </w:p>
        </w:tc>
      </w:tr>
      <w:tr w:rsidR="00617A5C" w14:paraId="701054D1" w14:textId="77777777" w:rsidTr="00C44C3C">
        <w:trPr>
          <w:trHeight w:val="419"/>
        </w:trPr>
        <w:tc>
          <w:tcPr>
            <w:tcW w:w="1240" w:type="dxa"/>
            <w:vMerge/>
          </w:tcPr>
          <w:p w14:paraId="11B536EF" w14:textId="77777777" w:rsidR="00617A5C" w:rsidRDefault="00617A5C" w:rsidP="009C282F">
            <w:pPr>
              <w:jc w:val="center"/>
            </w:pPr>
          </w:p>
        </w:tc>
        <w:tc>
          <w:tcPr>
            <w:tcW w:w="2363" w:type="dxa"/>
            <w:vMerge/>
          </w:tcPr>
          <w:p w14:paraId="7009303C" w14:textId="77777777" w:rsidR="00617A5C" w:rsidRDefault="00617A5C" w:rsidP="009C282F">
            <w:pPr>
              <w:jc w:val="center"/>
            </w:pPr>
          </w:p>
        </w:tc>
        <w:tc>
          <w:tcPr>
            <w:tcW w:w="4245" w:type="dxa"/>
          </w:tcPr>
          <w:p w14:paraId="2B8C5D97" w14:textId="77777777" w:rsidR="00617A5C" w:rsidRDefault="00617A5C" w:rsidP="009C282F">
            <w:pPr>
              <w:jc w:val="center"/>
            </w:pPr>
            <w:r>
              <w:t>Styrene</w:t>
            </w:r>
            <w:r>
              <w:fldChar w:fldCharType="begin" w:fldLock="1"/>
            </w:r>
            <w:r>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fldChar w:fldCharType="separate"/>
            </w:r>
            <w:r w:rsidRPr="00617A5C">
              <w:rPr>
                <w:noProof/>
                <w:vertAlign w:val="superscript"/>
              </w:rPr>
              <w:t>33</w:t>
            </w:r>
            <w:r>
              <w:fldChar w:fldCharType="end"/>
            </w:r>
          </w:p>
        </w:tc>
        <w:tc>
          <w:tcPr>
            <w:tcW w:w="1728" w:type="dxa"/>
          </w:tcPr>
          <w:p w14:paraId="42EF43FF" w14:textId="77777777" w:rsidR="00617A5C" w:rsidRDefault="00617A5C" w:rsidP="009C282F">
            <w:pPr>
              <w:jc w:val="center"/>
            </w:pPr>
            <w:r>
              <w:rPr>
                <w:rFonts w:ascii="Segoe UI" w:hAnsi="Segoe UI" w:cs="Segoe UI"/>
                <w:color w:val="212121"/>
                <w:shd w:val="clear" w:color="auto" w:fill="FFFFFF"/>
              </w:rPr>
              <w:t>7501</w:t>
            </w:r>
          </w:p>
        </w:tc>
      </w:tr>
      <w:tr w:rsidR="00617A5C" w14:paraId="0F4A9574" w14:textId="77777777" w:rsidTr="00C44C3C">
        <w:trPr>
          <w:trHeight w:val="419"/>
        </w:trPr>
        <w:tc>
          <w:tcPr>
            <w:tcW w:w="1240" w:type="dxa"/>
            <w:vMerge/>
          </w:tcPr>
          <w:p w14:paraId="3D92C532" w14:textId="77777777" w:rsidR="00617A5C" w:rsidRDefault="00617A5C" w:rsidP="009C282F">
            <w:pPr>
              <w:jc w:val="center"/>
            </w:pPr>
          </w:p>
        </w:tc>
        <w:tc>
          <w:tcPr>
            <w:tcW w:w="2363" w:type="dxa"/>
            <w:vMerge/>
          </w:tcPr>
          <w:p w14:paraId="42A3DEF6" w14:textId="77777777" w:rsidR="00617A5C" w:rsidRDefault="00617A5C" w:rsidP="009C282F">
            <w:pPr>
              <w:jc w:val="center"/>
            </w:pPr>
          </w:p>
        </w:tc>
        <w:tc>
          <w:tcPr>
            <w:tcW w:w="4245" w:type="dxa"/>
          </w:tcPr>
          <w:p w14:paraId="23AD6E5E" w14:textId="77777777" w:rsidR="00617A5C" w:rsidRDefault="00617A5C" w:rsidP="009C282F">
            <w:pPr>
              <w:jc w:val="center"/>
            </w:pPr>
            <w:r>
              <w:t>Neophytadiene</w:t>
            </w:r>
            <w:r>
              <w:fldChar w:fldCharType="begin" w:fldLock="1"/>
            </w:r>
            <w:r>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fldChar w:fldCharType="separate"/>
            </w:r>
            <w:r w:rsidRPr="00617A5C">
              <w:rPr>
                <w:noProof/>
                <w:vertAlign w:val="superscript"/>
              </w:rPr>
              <w:t>33</w:t>
            </w:r>
            <w:r>
              <w:fldChar w:fldCharType="end"/>
            </w:r>
          </w:p>
        </w:tc>
        <w:tc>
          <w:tcPr>
            <w:tcW w:w="1728" w:type="dxa"/>
          </w:tcPr>
          <w:p w14:paraId="4F6FCE4F" w14:textId="77777777" w:rsidR="00617A5C" w:rsidRDefault="00617A5C" w:rsidP="009C282F">
            <w:pPr>
              <w:jc w:val="center"/>
            </w:pPr>
            <w:r>
              <w:rPr>
                <w:rFonts w:ascii="Segoe UI" w:hAnsi="Segoe UI" w:cs="Segoe UI"/>
                <w:color w:val="212121"/>
                <w:shd w:val="clear" w:color="auto" w:fill="FFFFFF"/>
              </w:rPr>
              <w:t>10446</w:t>
            </w:r>
          </w:p>
        </w:tc>
      </w:tr>
      <w:tr w:rsidR="00617A5C" w14:paraId="0371DD26" w14:textId="77777777" w:rsidTr="00C44C3C">
        <w:trPr>
          <w:trHeight w:val="419"/>
        </w:trPr>
        <w:tc>
          <w:tcPr>
            <w:tcW w:w="1240" w:type="dxa"/>
            <w:vMerge/>
          </w:tcPr>
          <w:p w14:paraId="3B543412" w14:textId="77777777" w:rsidR="00617A5C" w:rsidRDefault="00617A5C" w:rsidP="009C282F">
            <w:pPr>
              <w:jc w:val="center"/>
            </w:pPr>
          </w:p>
        </w:tc>
        <w:tc>
          <w:tcPr>
            <w:tcW w:w="2363" w:type="dxa"/>
            <w:vMerge/>
          </w:tcPr>
          <w:p w14:paraId="285E6178" w14:textId="77777777" w:rsidR="00617A5C" w:rsidRDefault="00617A5C" w:rsidP="009C282F">
            <w:pPr>
              <w:jc w:val="center"/>
            </w:pPr>
          </w:p>
        </w:tc>
        <w:tc>
          <w:tcPr>
            <w:tcW w:w="4245" w:type="dxa"/>
          </w:tcPr>
          <w:p w14:paraId="47CE04A5" w14:textId="77777777" w:rsidR="00617A5C" w:rsidRDefault="00617A5C" w:rsidP="009C282F">
            <w:pPr>
              <w:jc w:val="center"/>
            </w:pPr>
            <w:r>
              <w:t>Nonane</w:t>
            </w:r>
            <w:r>
              <w:fldChar w:fldCharType="begin" w:fldLock="1"/>
            </w:r>
            <w:r>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fldChar w:fldCharType="separate"/>
            </w:r>
            <w:r w:rsidRPr="00617A5C">
              <w:rPr>
                <w:noProof/>
                <w:vertAlign w:val="superscript"/>
              </w:rPr>
              <w:t>33</w:t>
            </w:r>
            <w:r>
              <w:fldChar w:fldCharType="end"/>
            </w:r>
          </w:p>
        </w:tc>
        <w:tc>
          <w:tcPr>
            <w:tcW w:w="1728" w:type="dxa"/>
          </w:tcPr>
          <w:p w14:paraId="459515CB" w14:textId="77777777" w:rsidR="00617A5C" w:rsidRDefault="00617A5C" w:rsidP="009C282F">
            <w:pPr>
              <w:jc w:val="center"/>
            </w:pPr>
            <w:r>
              <w:rPr>
                <w:rFonts w:ascii="Segoe UI" w:hAnsi="Segoe UI" w:cs="Segoe UI"/>
                <w:color w:val="212121"/>
                <w:shd w:val="clear" w:color="auto" w:fill="FFFFFF"/>
              </w:rPr>
              <w:t>8141</w:t>
            </w:r>
          </w:p>
        </w:tc>
      </w:tr>
      <w:tr w:rsidR="00617A5C" w14:paraId="60C3A7A9" w14:textId="77777777" w:rsidTr="00C44C3C">
        <w:trPr>
          <w:trHeight w:val="419"/>
        </w:trPr>
        <w:tc>
          <w:tcPr>
            <w:tcW w:w="1240" w:type="dxa"/>
            <w:vMerge/>
          </w:tcPr>
          <w:p w14:paraId="423DAA76" w14:textId="77777777" w:rsidR="00617A5C" w:rsidRDefault="00617A5C" w:rsidP="009C282F">
            <w:pPr>
              <w:jc w:val="center"/>
            </w:pPr>
          </w:p>
        </w:tc>
        <w:tc>
          <w:tcPr>
            <w:tcW w:w="2363" w:type="dxa"/>
            <w:vMerge/>
          </w:tcPr>
          <w:p w14:paraId="52C1386C" w14:textId="77777777" w:rsidR="00617A5C" w:rsidRDefault="00617A5C" w:rsidP="009C282F">
            <w:pPr>
              <w:jc w:val="center"/>
            </w:pPr>
          </w:p>
        </w:tc>
        <w:tc>
          <w:tcPr>
            <w:tcW w:w="4245" w:type="dxa"/>
          </w:tcPr>
          <w:p w14:paraId="599E72FB" w14:textId="77777777" w:rsidR="00617A5C" w:rsidRDefault="00617A5C" w:rsidP="009C282F">
            <w:pPr>
              <w:jc w:val="center"/>
            </w:pPr>
            <w:r>
              <w:t>Benzaldehyde</w:t>
            </w:r>
            <w:r>
              <w:fldChar w:fldCharType="begin" w:fldLock="1"/>
            </w:r>
            <w:r>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fldChar w:fldCharType="separate"/>
            </w:r>
            <w:r w:rsidRPr="00617A5C">
              <w:rPr>
                <w:noProof/>
                <w:vertAlign w:val="superscript"/>
              </w:rPr>
              <w:t>33</w:t>
            </w:r>
            <w:r>
              <w:fldChar w:fldCharType="end"/>
            </w:r>
          </w:p>
        </w:tc>
        <w:tc>
          <w:tcPr>
            <w:tcW w:w="1728" w:type="dxa"/>
          </w:tcPr>
          <w:p w14:paraId="2EADE8AB" w14:textId="77777777" w:rsidR="00617A5C" w:rsidRDefault="00617A5C" w:rsidP="009C282F">
            <w:pPr>
              <w:jc w:val="center"/>
            </w:pPr>
            <w:r>
              <w:rPr>
                <w:rFonts w:ascii="Segoe UI" w:hAnsi="Segoe UI" w:cs="Segoe UI"/>
                <w:color w:val="212121"/>
                <w:shd w:val="clear" w:color="auto" w:fill="FFFFFF"/>
              </w:rPr>
              <w:t>240</w:t>
            </w:r>
          </w:p>
        </w:tc>
      </w:tr>
      <w:tr w:rsidR="00617A5C" w14:paraId="3C057196" w14:textId="77777777" w:rsidTr="00C44C3C">
        <w:trPr>
          <w:trHeight w:val="419"/>
        </w:trPr>
        <w:tc>
          <w:tcPr>
            <w:tcW w:w="1240" w:type="dxa"/>
            <w:vMerge/>
          </w:tcPr>
          <w:p w14:paraId="4D03D96F" w14:textId="77777777" w:rsidR="00617A5C" w:rsidRDefault="00617A5C" w:rsidP="009C282F">
            <w:pPr>
              <w:jc w:val="center"/>
            </w:pPr>
          </w:p>
        </w:tc>
        <w:tc>
          <w:tcPr>
            <w:tcW w:w="2363" w:type="dxa"/>
            <w:vMerge/>
          </w:tcPr>
          <w:p w14:paraId="27B94567" w14:textId="77777777" w:rsidR="00617A5C" w:rsidRDefault="00617A5C" w:rsidP="009C282F">
            <w:pPr>
              <w:jc w:val="center"/>
            </w:pPr>
          </w:p>
        </w:tc>
        <w:tc>
          <w:tcPr>
            <w:tcW w:w="4245" w:type="dxa"/>
          </w:tcPr>
          <w:p w14:paraId="09EF9A8B" w14:textId="77777777" w:rsidR="00617A5C" w:rsidRDefault="00617A5C" w:rsidP="009C282F">
            <w:pPr>
              <w:jc w:val="center"/>
            </w:pPr>
            <w:r>
              <w:t>Hexanoic acid</w:t>
            </w:r>
            <w:r>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fldChar w:fldCharType="separate"/>
            </w:r>
            <w:r w:rsidRPr="00617A5C">
              <w:rPr>
                <w:noProof/>
                <w:vertAlign w:val="superscript"/>
              </w:rPr>
              <w:t>33</w:t>
            </w:r>
            <w:r>
              <w:fldChar w:fldCharType="end"/>
            </w:r>
          </w:p>
          <w:p w14:paraId="09A83E3D" w14:textId="7CA61138" w:rsidR="00EB3F91" w:rsidRDefault="00EB3F91" w:rsidP="009C282F">
            <w:pPr>
              <w:jc w:val="center"/>
            </w:pPr>
          </w:p>
        </w:tc>
        <w:tc>
          <w:tcPr>
            <w:tcW w:w="1728" w:type="dxa"/>
          </w:tcPr>
          <w:p w14:paraId="16685805" w14:textId="77777777" w:rsidR="00617A5C" w:rsidRDefault="00617A5C" w:rsidP="009C282F">
            <w:pPr>
              <w:jc w:val="center"/>
            </w:pPr>
            <w:r>
              <w:rPr>
                <w:rFonts w:ascii="Segoe UI" w:hAnsi="Segoe UI" w:cs="Segoe UI"/>
                <w:color w:val="212121"/>
                <w:shd w:val="clear" w:color="auto" w:fill="FFFFFF"/>
              </w:rPr>
              <w:t>998</w:t>
            </w:r>
          </w:p>
        </w:tc>
      </w:tr>
      <w:tr w:rsidR="00617A5C" w14:paraId="22B35195" w14:textId="77777777" w:rsidTr="00C44C3C">
        <w:trPr>
          <w:trHeight w:val="419"/>
        </w:trPr>
        <w:tc>
          <w:tcPr>
            <w:tcW w:w="1240" w:type="dxa"/>
            <w:vMerge/>
          </w:tcPr>
          <w:p w14:paraId="37E3630E" w14:textId="77777777" w:rsidR="00617A5C" w:rsidRDefault="00617A5C" w:rsidP="009C282F">
            <w:pPr>
              <w:jc w:val="center"/>
            </w:pPr>
          </w:p>
        </w:tc>
        <w:tc>
          <w:tcPr>
            <w:tcW w:w="2363" w:type="dxa"/>
            <w:vMerge/>
          </w:tcPr>
          <w:p w14:paraId="295BE894" w14:textId="77777777" w:rsidR="00617A5C" w:rsidRDefault="00617A5C" w:rsidP="009C282F">
            <w:pPr>
              <w:jc w:val="center"/>
            </w:pPr>
          </w:p>
        </w:tc>
        <w:tc>
          <w:tcPr>
            <w:tcW w:w="4245" w:type="dxa"/>
          </w:tcPr>
          <w:p w14:paraId="70EE2FA0" w14:textId="77777777" w:rsidR="00617A5C" w:rsidRDefault="00617A5C" w:rsidP="009C282F">
            <w:pPr>
              <w:jc w:val="center"/>
            </w:pPr>
            <w:r>
              <w:t>cis-Linalool oxide</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45F63D19" w14:textId="734D20BF" w:rsidR="00EB3F91" w:rsidRDefault="00EB3F91" w:rsidP="009C282F">
            <w:pPr>
              <w:jc w:val="center"/>
            </w:pPr>
          </w:p>
        </w:tc>
        <w:tc>
          <w:tcPr>
            <w:tcW w:w="1728" w:type="dxa"/>
          </w:tcPr>
          <w:p w14:paraId="1292BEED" w14:textId="77777777" w:rsidR="00617A5C" w:rsidRDefault="00617A5C" w:rsidP="009C282F">
            <w:pPr>
              <w:jc w:val="center"/>
            </w:pPr>
            <w:r>
              <w:rPr>
                <w:rFonts w:ascii="Segoe UI" w:hAnsi="Segoe UI" w:cs="Segoe UI"/>
                <w:color w:val="212121"/>
                <w:shd w:val="clear" w:color="auto" w:fill="FFFFFF"/>
              </w:rPr>
              <w:t>6428573</w:t>
            </w:r>
          </w:p>
        </w:tc>
      </w:tr>
      <w:tr w:rsidR="00617A5C" w14:paraId="4E15B21D" w14:textId="77777777" w:rsidTr="00C44C3C">
        <w:trPr>
          <w:trHeight w:val="419"/>
        </w:trPr>
        <w:tc>
          <w:tcPr>
            <w:tcW w:w="1240" w:type="dxa"/>
            <w:vMerge/>
          </w:tcPr>
          <w:p w14:paraId="544D7F8B" w14:textId="77777777" w:rsidR="00617A5C" w:rsidRDefault="00617A5C" w:rsidP="009C282F">
            <w:pPr>
              <w:jc w:val="center"/>
            </w:pPr>
          </w:p>
        </w:tc>
        <w:tc>
          <w:tcPr>
            <w:tcW w:w="2363" w:type="dxa"/>
            <w:vMerge/>
          </w:tcPr>
          <w:p w14:paraId="3C22DD19" w14:textId="77777777" w:rsidR="00617A5C" w:rsidRDefault="00617A5C" w:rsidP="009C282F">
            <w:pPr>
              <w:jc w:val="center"/>
            </w:pPr>
          </w:p>
        </w:tc>
        <w:tc>
          <w:tcPr>
            <w:tcW w:w="4245" w:type="dxa"/>
          </w:tcPr>
          <w:p w14:paraId="077A20E8" w14:textId="77777777" w:rsidR="00617A5C" w:rsidRDefault="00617A5C" w:rsidP="009C282F">
            <w:pPr>
              <w:jc w:val="center"/>
            </w:pPr>
            <w:r>
              <w:t>trans-Linalool oxide</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2088ED9D" w14:textId="34825816" w:rsidR="00EB3F91" w:rsidRDefault="00EB3F91" w:rsidP="009C282F">
            <w:pPr>
              <w:jc w:val="center"/>
            </w:pPr>
          </w:p>
        </w:tc>
        <w:tc>
          <w:tcPr>
            <w:tcW w:w="1728" w:type="dxa"/>
          </w:tcPr>
          <w:p w14:paraId="4010583B" w14:textId="77777777" w:rsidR="00617A5C" w:rsidRDefault="00617A5C" w:rsidP="009C282F">
            <w:pPr>
              <w:jc w:val="center"/>
            </w:pPr>
            <w:r>
              <w:rPr>
                <w:rFonts w:ascii="Segoe UI" w:hAnsi="Segoe UI" w:cs="Segoe UI"/>
                <w:color w:val="212121"/>
                <w:shd w:val="clear" w:color="auto" w:fill="FFFFFF"/>
              </w:rPr>
              <w:t>6432254</w:t>
            </w:r>
          </w:p>
        </w:tc>
      </w:tr>
      <w:tr w:rsidR="00617A5C" w14:paraId="426FE9C5" w14:textId="77777777" w:rsidTr="00C44C3C">
        <w:trPr>
          <w:trHeight w:val="419"/>
        </w:trPr>
        <w:tc>
          <w:tcPr>
            <w:tcW w:w="1240" w:type="dxa"/>
            <w:vMerge/>
          </w:tcPr>
          <w:p w14:paraId="315EE4D8" w14:textId="77777777" w:rsidR="00617A5C" w:rsidRDefault="00617A5C" w:rsidP="009C282F">
            <w:pPr>
              <w:jc w:val="center"/>
            </w:pPr>
          </w:p>
        </w:tc>
        <w:tc>
          <w:tcPr>
            <w:tcW w:w="2363" w:type="dxa"/>
            <w:vMerge/>
          </w:tcPr>
          <w:p w14:paraId="207DF1EF" w14:textId="77777777" w:rsidR="00617A5C" w:rsidRDefault="00617A5C" w:rsidP="009C282F">
            <w:pPr>
              <w:jc w:val="center"/>
            </w:pPr>
          </w:p>
        </w:tc>
        <w:tc>
          <w:tcPr>
            <w:tcW w:w="4245" w:type="dxa"/>
          </w:tcPr>
          <w:p w14:paraId="1AB731E5" w14:textId="77777777" w:rsidR="00617A5C" w:rsidRDefault="00617A5C" w:rsidP="009C282F">
            <w:pPr>
              <w:jc w:val="center"/>
            </w:pPr>
            <w:r>
              <w:t>Guaiacol</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tc>
        <w:tc>
          <w:tcPr>
            <w:tcW w:w="1728" w:type="dxa"/>
          </w:tcPr>
          <w:p w14:paraId="0101F064" w14:textId="77777777" w:rsidR="00617A5C" w:rsidRDefault="00617A5C" w:rsidP="009C282F">
            <w:pPr>
              <w:jc w:val="center"/>
            </w:pPr>
            <w:r>
              <w:rPr>
                <w:rFonts w:ascii="Segoe UI" w:hAnsi="Segoe UI" w:cs="Segoe UI"/>
                <w:color w:val="212121"/>
                <w:shd w:val="clear" w:color="auto" w:fill="FFFFFF"/>
              </w:rPr>
              <w:t>460</w:t>
            </w:r>
          </w:p>
        </w:tc>
      </w:tr>
      <w:tr w:rsidR="00617A5C" w14:paraId="090A204D" w14:textId="77777777" w:rsidTr="00C44C3C">
        <w:trPr>
          <w:trHeight w:val="419"/>
        </w:trPr>
        <w:tc>
          <w:tcPr>
            <w:tcW w:w="1240" w:type="dxa"/>
            <w:vMerge/>
          </w:tcPr>
          <w:p w14:paraId="5A68024F" w14:textId="77777777" w:rsidR="00617A5C" w:rsidRDefault="00617A5C" w:rsidP="009C282F">
            <w:pPr>
              <w:jc w:val="center"/>
            </w:pPr>
          </w:p>
        </w:tc>
        <w:tc>
          <w:tcPr>
            <w:tcW w:w="2363" w:type="dxa"/>
            <w:vMerge/>
          </w:tcPr>
          <w:p w14:paraId="632D6A89" w14:textId="77777777" w:rsidR="00617A5C" w:rsidRDefault="00617A5C" w:rsidP="009C282F">
            <w:pPr>
              <w:jc w:val="center"/>
            </w:pPr>
          </w:p>
        </w:tc>
        <w:tc>
          <w:tcPr>
            <w:tcW w:w="4245" w:type="dxa"/>
          </w:tcPr>
          <w:p w14:paraId="48606152" w14:textId="77777777" w:rsidR="00617A5C" w:rsidRDefault="00617A5C" w:rsidP="009C282F">
            <w:pPr>
              <w:jc w:val="center"/>
            </w:pPr>
            <w:r>
              <w:t>Linalool</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605D01CE" w14:textId="412F230C" w:rsidR="00EB3F91" w:rsidRDefault="00EB3F91" w:rsidP="009C282F">
            <w:pPr>
              <w:jc w:val="center"/>
            </w:pPr>
          </w:p>
        </w:tc>
        <w:tc>
          <w:tcPr>
            <w:tcW w:w="1728" w:type="dxa"/>
          </w:tcPr>
          <w:p w14:paraId="6B1B1539" w14:textId="77777777" w:rsidR="00617A5C" w:rsidRDefault="00617A5C" w:rsidP="009C282F">
            <w:pPr>
              <w:jc w:val="center"/>
            </w:pPr>
            <w:r>
              <w:rPr>
                <w:rFonts w:ascii="Segoe UI" w:hAnsi="Segoe UI" w:cs="Segoe UI"/>
                <w:color w:val="212121"/>
                <w:shd w:val="clear" w:color="auto" w:fill="FFFFFF"/>
              </w:rPr>
              <w:t>6549</w:t>
            </w:r>
          </w:p>
        </w:tc>
      </w:tr>
      <w:tr w:rsidR="00617A5C" w14:paraId="5F7C1515" w14:textId="77777777" w:rsidTr="00C44C3C">
        <w:trPr>
          <w:trHeight w:val="154"/>
        </w:trPr>
        <w:tc>
          <w:tcPr>
            <w:tcW w:w="1240" w:type="dxa"/>
            <w:vMerge/>
          </w:tcPr>
          <w:p w14:paraId="6485CF5C" w14:textId="77777777" w:rsidR="00617A5C" w:rsidRDefault="00617A5C" w:rsidP="009C282F">
            <w:pPr>
              <w:jc w:val="center"/>
            </w:pPr>
          </w:p>
        </w:tc>
        <w:tc>
          <w:tcPr>
            <w:tcW w:w="2363" w:type="dxa"/>
            <w:vMerge/>
          </w:tcPr>
          <w:p w14:paraId="7C70EEC2" w14:textId="77777777" w:rsidR="00617A5C" w:rsidRDefault="00617A5C" w:rsidP="009C282F">
            <w:pPr>
              <w:jc w:val="center"/>
            </w:pPr>
          </w:p>
        </w:tc>
        <w:tc>
          <w:tcPr>
            <w:tcW w:w="4245" w:type="dxa"/>
          </w:tcPr>
          <w:p w14:paraId="6AB4D531" w14:textId="77777777" w:rsidR="00617A5C" w:rsidRDefault="00617A5C" w:rsidP="009C282F">
            <w:pPr>
              <w:jc w:val="center"/>
            </w:pPr>
            <w:r>
              <w:t>Nonanal</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13848FBA" w14:textId="726D6B28" w:rsidR="00EB3F91" w:rsidRDefault="00EB3F91" w:rsidP="009C282F">
            <w:pPr>
              <w:jc w:val="center"/>
            </w:pPr>
          </w:p>
        </w:tc>
        <w:tc>
          <w:tcPr>
            <w:tcW w:w="1728" w:type="dxa"/>
          </w:tcPr>
          <w:p w14:paraId="5F8A80CD" w14:textId="77777777" w:rsidR="00617A5C" w:rsidRDefault="00617A5C" w:rsidP="009C282F">
            <w:pPr>
              <w:jc w:val="center"/>
            </w:pPr>
            <w:r>
              <w:rPr>
                <w:rFonts w:ascii="Segoe UI" w:hAnsi="Segoe UI" w:cs="Segoe UI"/>
                <w:color w:val="212121"/>
                <w:shd w:val="clear" w:color="auto" w:fill="FFFFFF"/>
              </w:rPr>
              <w:t>31289</w:t>
            </w:r>
          </w:p>
        </w:tc>
      </w:tr>
      <w:tr w:rsidR="00617A5C" w14:paraId="19D3549C" w14:textId="77777777" w:rsidTr="00C44C3C">
        <w:trPr>
          <w:trHeight w:val="149"/>
        </w:trPr>
        <w:tc>
          <w:tcPr>
            <w:tcW w:w="1240" w:type="dxa"/>
            <w:vMerge/>
          </w:tcPr>
          <w:p w14:paraId="3641B3F3" w14:textId="77777777" w:rsidR="00617A5C" w:rsidRDefault="00617A5C" w:rsidP="009C282F">
            <w:pPr>
              <w:jc w:val="center"/>
            </w:pPr>
          </w:p>
        </w:tc>
        <w:tc>
          <w:tcPr>
            <w:tcW w:w="2363" w:type="dxa"/>
            <w:vMerge/>
          </w:tcPr>
          <w:p w14:paraId="11A14BA5" w14:textId="77777777" w:rsidR="00617A5C" w:rsidRDefault="00617A5C" w:rsidP="009C282F">
            <w:pPr>
              <w:jc w:val="center"/>
            </w:pPr>
          </w:p>
        </w:tc>
        <w:tc>
          <w:tcPr>
            <w:tcW w:w="4245" w:type="dxa"/>
          </w:tcPr>
          <w:p w14:paraId="257629D2" w14:textId="77777777" w:rsidR="00617A5C" w:rsidRDefault="00617A5C" w:rsidP="009C282F">
            <w:pPr>
              <w:jc w:val="center"/>
            </w:pPr>
            <w:r>
              <w:t>2,6,11-Trimethyldodecane</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73DFAEAA" w14:textId="366395CA" w:rsidR="00EB3F91" w:rsidRDefault="00EB3F91" w:rsidP="009C282F">
            <w:pPr>
              <w:jc w:val="center"/>
            </w:pPr>
          </w:p>
        </w:tc>
        <w:tc>
          <w:tcPr>
            <w:tcW w:w="1728" w:type="dxa"/>
          </w:tcPr>
          <w:p w14:paraId="673C92A9" w14:textId="77777777" w:rsidR="00617A5C" w:rsidRDefault="00617A5C" w:rsidP="009C282F">
            <w:pPr>
              <w:jc w:val="center"/>
            </w:pPr>
            <w:r>
              <w:rPr>
                <w:rFonts w:ascii="Segoe UI" w:hAnsi="Segoe UI" w:cs="Segoe UI"/>
                <w:color w:val="212121"/>
                <w:shd w:val="clear" w:color="auto" w:fill="FFFFFF"/>
              </w:rPr>
              <w:t>35768</w:t>
            </w:r>
          </w:p>
        </w:tc>
      </w:tr>
      <w:tr w:rsidR="00617A5C" w14:paraId="05D49AE1" w14:textId="77777777" w:rsidTr="00C44C3C">
        <w:trPr>
          <w:trHeight w:val="149"/>
        </w:trPr>
        <w:tc>
          <w:tcPr>
            <w:tcW w:w="1240" w:type="dxa"/>
            <w:vMerge/>
          </w:tcPr>
          <w:p w14:paraId="5B6197C6" w14:textId="77777777" w:rsidR="00617A5C" w:rsidRDefault="00617A5C" w:rsidP="009C282F">
            <w:pPr>
              <w:jc w:val="center"/>
            </w:pPr>
          </w:p>
        </w:tc>
        <w:tc>
          <w:tcPr>
            <w:tcW w:w="2363" w:type="dxa"/>
            <w:vMerge/>
          </w:tcPr>
          <w:p w14:paraId="4A085C1F" w14:textId="77777777" w:rsidR="00617A5C" w:rsidRDefault="00617A5C" w:rsidP="009C282F">
            <w:pPr>
              <w:jc w:val="center"/>
            </w:pPr>
          </w:p>
        </w:tc>
        <w:tc>
          <w:tcPr>
            <w:tcW w:w="4245" w:type="dxa"/>
          </w:tcPr>
          <w:p w14:paraId="56AABA7A" w14:textId="77777777" w:rsidR="00617A5C" w:rsidRDefault="00617A5C" w:rsidP="009C282F">
            <w:pPr>
              <w:jc w:val="center"/>
            </w:pPr>
            <w:r>
              <w:t>β-Damascenone</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3DC2FF42" w14:textId="3200758F" w:rsidR="00EB3F91" w:rsidRDefault="00EB3F91" w:rsidP="009C282F">
            <w:pPr>
              <w:jc w:val="center"/>
            </w:pPr>
          </w:p>
        </w:tc>
        <w:tc>
          <w:tcPr>
            <w:tcW w:w="1728" w:type="dxa"/>
          </w:tcPr>
          <w:p w14:paraId="7CC75353" w14:textId="77777777" w:rsidR="00617A5C" w:rsidRDefault="00617A5C" w:rsidP="009C282F">
            <w:pPr>
              <w:jc w:val="center"/>
            </w:pPr>
            <w:r>
              <w:rPr>
                <w:rFonts w:ascii="Segoe UI" w:hAnsi="Segoe UI" w:cs="Segoe UI"/>
                <w:color w:val="212121"/>
                <w:shd w:val="clear" w:color="auto" w:fill="FFFFFF"/>
              </w:rPr>
              <w:t>5366074</w:t>
            </w:r>
          </w:p>
        </w:tc>
      </w:tr>
      <w:tr w:rsidR="00617A5C" w14:paraId="3534DF98" w14:textId="77777777" w:rsidTr="00C44C3C">
        <w:trPr>
          <w:trHeight w:val="149"/>
        </w:trPr>
        <w:tc>
          <w:tcPr>
            <w:tcW w:w="1240" w:type="dxa"/>
            <w:vMerge/>
          </w:tcPr>
          <w:p w14:paraId="484669CD" w14:textId="77777777" w:rsidR="00617A5C" w:rsidRDefault="00617A5C" w:rsidP="009C282F">
            <w:pPr>
              <w:jc w:val="center"/>
            </w:pPr>
          </w:p>
        </w:tc>
        <w:tc>
          <w:tcPr>
            <w:tcW w:w="2363" w:type="dxa"/>
            <w:vMerge/>
          </w:tcPr>
          <w:p w14:paraId="5055C2ED" w14:textId="77777777" w:rsidR="00617A5C" w:rsidRDefault="00617A5C" w:rsidP="009C282F">
            <w:pPr>
              <w:jc w:val="center"/>
            </w:pPr>
          </w:p>
        </w:tc>
        <w:tc>
          <w:tcPr>
            <w:tcW w:w="4245" w:type="dxa"/>
          </w:tcPr>
          <w:p w14:paraId="7256545B" w14:textId="77777777" w:rsidR="00617A5C" w:rsidRDefault="00617A5C" w:rsidP="009C282F">
            <w:pPr>
              <w:jc w:val="center"/>
            </w:pPr>
            <w:r>
              <w:t>Dodecanoic acid</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0523D5B1" w14:textId="6EC0B7C1" w:rsidR="00EB3F91" w:rsidRDefault="00EB3F91" w:rsidP="009C282F">
            <w:pPr>
              <w:jc w:val="center"/>
            </w:pPr>
          </w:p>
        </w:tc>
        <w:tc>
          <w:tcPr>
            <w:tcW w:w="1728" w:type="dxa"/>
          </w:tcPr>
          <w:p w14:paraId="4AC9A7BD" w14:textId="77777777" w:rsidR="00617A5C" w:rsidRDefault="00617A5C" w:rsidP="009C282F">
            <w:pPr>
              <w:jc w:val="center"/>
            </w:pPr>
            <w:r>
              <w:rPr>
                <w:rFonts w:ascii="Segoe UI" w:hAnsi="Segoe UI" w:cs="Segoe UI"/>
                <w:color w:val="212121"/>
                <w:shd w:val="clear" w:color="auto" w:fill="FFFFFF"/>
              </w:rPr>
              <w:t>3893</w:t>
            </w:r>
          </w:p>
        </w:tc>
      </w:tr>
      <w:tr w:rsidR="00617A5C" w14:paraId="71ADB066" w14:textId="77777777" w:rsidTr="00C44C3C">
        <w:trPr>
          <w:trHeight w:val="149"/>
        </w:trPr>
        <w:tc>
          <w:tcPr>
            <w:tcW w:w="1240" w:type="dxa"/>
            <w:vMerge/>
          </w:tcPr>
          <w:p w14:paraId="48728D34" w14:textId="77777777" w:rsidR="00617A5C" w:rsidRDefault="00617A5C" w:rsidP="009C282F">
            <w:pPr>
              <w:jc w:val="center"/>
            </w:pPr>
          </w:p>
        </w:tc>
        <w:tc>
          <w:tcPr>
            <w:tcW w:w="2363" w:type="dxa"/>
            <w:vMerge/>
          </w:tcPr>
          <w:p w14:paraId="6D9FEC90" w14:textId="77777777" w:rsidR="00617A5C" w:rsidRDefault="00617A5C" w:rsidP="009C282F">
            <w:pPr>
              <w:jc w:val="center"/>
            </w:pPr>
          </w:p>
        </w:tc>
        <w:tc>
          <w:tcPr>
            <w:tcW w:w="4245" w:type="dxa"/>
          </w:tcPr>
          <w:p w14:paraId="14D091F4" w14:textId="77777777" w:rsidR="00617A5C" w:rsidRDefault="00617A5C" w:rsidP="009C282F">
            <w:pPr>
              <w:jc w:val="center"/>
            </w:pPr>
            <w:r>
              <w:t>d-Nerolidol</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2B434700" w14:textId="74EF20F7" w:rsidR="00EB3F91" w:rsidRDefault="00EB3F91" w:rsidP="009C282F">
            <w:pPr>
              <w:jc w:val="center"/>
            </w:pPr>
          </w:p>
        </w:tc>
        <w:tc>
          <w:tcPr>
            <w:tcW w:w="1728" w:type="dxa"/>
          </w:tcPr>
          <w:p w14:paraId="4F079A0C" w14:textId="77777777" w:rsidR="00617A5C" w:rsidRDefault="00617A5C" w:rsidP="009C282F">
            <w:pPr>
              <w:jc w:val="center"/>
            </w:pPr>
            <w:r>
              <w:rPr>
                <w:rFonts w:ascii="Segoe UI" w:hAnsi="Segoe UI" w:cs="Segoe UI"/>
                <w:color w:val="212121"/>
                <w:shd w:val="clear" w:color="auto" w:fill="FFFFFF"/>
              </w:rPr>
              <w:t>5356544</w:t>
            </w:r>
          </w:p>
        </w:tc>
      </w:tr>
      <w:tr w:rsidR="00617A5C" w14:paraId="58D40B34" w14:textId="77777777" w:rsidTr="00C44C3C">
        <w:trPr>
          <w:trHeight w:val="149"/>
        </w:trPr>
        <w:tc>
          <w:tcPr>
            <w:tcW w:w="1240" w:type="dxa"/>
            <w:vMerge/>
          </w:tcPr>
          <w:p w14:paraId="2F55246E" w14:textId="77777777" w:rsidR="00617A5C" w:rsidRDefault="00617A5C" w:rsidP="009C282F">
            <w:pPr>
              <w:jc w:val="center"/>
            </w:pPr>
          </w:p>
        </w:tc>
        <w:tc>
          <w:tcPr>
            <w:tcW w:w="2363" w:type="dxa"/>
            <w:vMerge/>
          </w:tcPr>
          <w:p w14:paraId="70634EAC" w14:textId="77777777" w:rsidR="00617A5C" w:rsidRDefault="00617A5C" w:rsidP="009C282F">
            <w:pPr>
              <w:jc w:val="center"/>
            </w:pPr>
          </w:p>
        </w:tc>
        <w:tc>
          <w:tcPr>
            <w:tcW w:w="4245" w:type="dxa"/>
          </w:tcPr>
          <w:p w14:paraId="2CCE1DF6" w14:textId="77777777" w:rsidR="00617A5C" w:rsidRDefault="00617A5C" w:rsidP="009C282F">
            <w:pPr>
              <w:jc w:val="center"/>
            </w:pPr>
            <w:r>
              <w:t>α-Cedrol</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tc>
        <w:tc>
          <w:tcPr>
            <w:tcW w:w="1728" w:type="dxa"/>
          </w:tcPr>
          <w:p w14:paraId="7A603B68" w14:textId="77777777" w:rsidR="00617A5C" w:rsidRDefault="00617A5C" w:rsidP="009C282F">
            <w:pPr>
              <w:jc w:val="center"/>
            </w:pPr>
            <w:r>
              <w:rPr>
                <w:rFonts w:ascii="Segoe UI" w:hAnsi="Segoe UI" w:cs="Segoe UI"/>
                <w:color w:val="212121"/>
                <w:shd w:val="clear" w:color="auto" w:fill="FFFFFF"/>
              </w:rPr>
              <w:t>6432709</w:t>
            </w:r>
          </w:p>
        </w:tc>
      </w:tr>
      <w:tr w:rsidR="00617A5C" w14:paraId="32FF0DC7" w14:textId="77777777" w:rsidTr="00C44C3C">
        <w:trPr>
          <w:trHeight w:val="149"/>
        </w:trPr>
        <w:tc>
          <w:tcPr>
            <w:tcW w:w="1240" w:type="dxa"/>
            <w:vMerge/>
          </w:tcPr>
          <w:p w14:paraId="59BE9EA2" w14:textId="77777777" w:rsidR="00617A5C" w:rsidRDefault="00617A5C" w:rsidP="009C282F">
            <w:pPr>
              <w:jc w:val="center"/>
            </w:pPr>
          </w:p>
        </w:tc>
        <w:tc>
          <w:tcPr>
            <w:tcW w:w="2363" w:type="dxa"/>
            <w:vMerge/>
          </w:tcPr>
          <w:p w14:paraId="00D89767" w14:textId="77777777" w:rsidR="00617A5C" w:rsidRDefault="00617A5C" w:rsidP="009C282F">
            <w:pPr>
              <w:jc w:val="center"/>
            </w:pPr>
          </w:p>
        </w:tc>
        <w:tc>
          <w:tcPr>
            <w:tcW w:w="4245" w:type="dxa"/>
          </w:tcPr>
          <w:p w14:paraId="4EFD50A3" w14:textId="77777777" w:rsidR="00617A5C" w:rsidRDefault="00617A5C" w:rsidP="009C282F">
            <w:pPr>
              <w:jc w:val="center"/>
            </w:pPr>
            <w:r>
              <w:t>α-Cadinol</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10350923" w14:textId="207BF89D" w:rsidR="00EB3F91" w:rsidRDefault="00EB3F91" w:rsidP="009C282F">
            <w:pPr>
              <w:jc w:val="center"/>
            </w:pPr>
          </w:p>
        </w:tc>
        <w:tc>
          <w:tcPr>
            <w:tcW w:w="1728" w:type="dxa"/>
          </w:tcPr>
          <w:p w14:paraId="5DAC3877" w14:textId="77777777" w:rsidR="00617A5C" w:rsidRDefault="00617A5C" w:rsidP="009C282F">
            <w:pPr>
              <w:jc w:val="center"/>
            </w:pPr>
            <w:r>
              <w:rPr>
                <w:rFonts w:ascii="Segoe UI" w:hAnsi="Segoe UI" w:cs="Segoe UI"/>
                <w:color w:val="212121"/>
                <w:shd w:val="clear" w:color="auto" w:fill="FFFFFF"/>
              </w:rPr>
              <w:t>6431302</w:t>
            </w:r>
          </w:p>
        </w:tc>
      </w:tr>
      <w:tr w:rsidR="00617A5C" w14:paraId="7E39F25E" w14:textId="77777777" w:rsidTr="00C44C3C">
        <w:trPr>
          <w:trHeight w:val="149"/>
        </w:trPr>
        <w:tc>
          <w:tcPr>
            <w:tcW w:w="1240" w:type="dxa"/>
            <w:vMerge/>
          </w:tcPr>
          <w:p w14:paraId="7DC053AC" w14:textId="77777777" w:rsidR="00617A5C" w:rsidRDefault="00617A5C" w:rsidP="009C282F">
            <w:pPr>
              <w:jc w:val="center"/>
            </w:pPr>
          </w:p>
        </w:tc>
        <w:tc>
          <w:tcPr>
            <w:tcW w:w="2363" w:type="dxa"/>
            <w:vMerge/>
          </w:tcPr>
          <w:p w14:paraId="5656D928" w14:textId="77777777" w:rsidR="00617A5C" w:rsidRDefault="00617A5C" w:rsidP="009C282F">
            <w:pPr>
              <w:jc w:val="center"/>
            </w:pPr>
          </w:p>
        </w:tc>
        <w:tc>
          <w:tcPr>
            <w:tcW w:w="4245" w:type="dxa"/>
          </w:tcPr>
          <w:p w14:paraId="3A81B577" w14:textId="77777777" w:rsidR="00617A5C" w:rsidRDefault="00617A5C" w:rsidP="009C282F">
            <w:pPr>
              <w:jc w:val="center"/>
            </w:pPr>
            <w:r>
              <w:t>Spathulenol</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5CD5AE1E" w14:textId="670B607E" w:rsidR="00EB3F91" w:rsidRDefault="00EB3F91" w:rsidP="009C282F">
            <w:pPr>
              <w:jc w:val="center"/>
            </w:pPr>
          </w:p>
        </w:tc>
        <w:tc>
          <w:tcPr>
            <w:tcW w:w="1728" w:type="dxa"/>
          </w:tcPr>
          <w:p w14:paraId="0C85A5E5" w14:textId="77777777" w:rsidR="00617A5C" w:rsidRDefault="00617A5C" w:rsidP="009C282F">
            <w:pPr>
              <w:jc w:val="center"/>
            </w:pPr>
            <w:r>
              <w:rPr>
                <w:rFonts w:ascii="Segoe UI" w:hAnsi="Segoe UI" w:cs="Segoe UI"/>
                <w:color w:val="212121"/>
                <w:shd w:val="clear" w:color="auto" w:fill="FFFFFF"/>
              </w:rPr>
              <w:t>92231</w:t>
            </w:r>
          </w:p>
        </w:tc>
      </w:tr>
      <w:tr w:rsidR="00617A5C" w14:paraId="43AD18D6" w14:textId="77777777" w:rsidTr="00C44C3C">
        <w:trPr>
          <w:trHeight w:val="149"/>
        </w:trPr>
        <w:tc>
          <w:tcPr>
            <w:tcW w:w="1240" w:type="dxa"/>
            <w:vMerge/>
          </w:tcPr>
          <w:p w14:paraId="1013F87D" w14:textId="77777777" w:rsidR="00617A5C" w:rsidRDefault="00617A5C" w:rsidP="009C282F">
            <w:pPr>
              <w:jc w:val="center"/>
            </w:pPr>
          </w:p>
        </w:tc>
        <w:tc>
          <w:tcPr>
            <w:tcW w:w="2363" w:type="dxa"/>
            <w:vMerge/>
          </w:tcPr>
          <w:p w14:paraId="69307C18" w14:textId="77777777" w:rsidR="00617A5C" w:rsidRDefault="00617A5C" w:rsidP="009C282F">
            <w:pPr>
              <w:jc w:val="center"/>
            </w:pPr>
          </w:p>
        </w:tc>
        <w:tc>
          <w:tcPr>
            <w:tcW w:w="4245" w:type="dxa"/>
          </w:tcPr>
          <w:p w14:paraId="3D82586C" w14:textId="77777777" w:rsidR="00617A5C" w:rsidRDefault="00617A5C" w:rsidP="009C282F">
            <w:pPr>
              <w:jc w:val="center"/>
            </w:pPr>
            <w:r>
              <w:t>2-Pentadecanone</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041596C3" w14:textId="1D1B5B18" w:rsidR="00EB3F91" w:rsidRDefault="00EB3F91" w:rsidP="009C282F">
            <w:pPr>
              <w:jc w:val="center"/>
            </w:pPr>
          </w:p>
        </w:tc>
        <w:tc>
          <w:tcPr>
            <w:tcW w:w="1728" w:type="dxa"/>
          </w:tcPr>
          <w:p w14:paraId="4B457BD9" w14:textId="77777777" w:rsidR="00617A5C" w:rsidRDefault="00617A5C" w:rsidP="009C282F">
            <w:pPr>
              <w:jc w:val="center"/>
            </w:pPr>
            <w:r>
              <w:rPr>
                <w:rFonts w:ascii="Segoe UI" w:hAnsi="Segoe UI" w:cs="Segoe UI"/>
                <w:color w:val="212121"/>
                <w:shd w:val="clear" w:color="auto" w:fill="FFFFFF"/>
              </w:rPr>
              <w:t>61303</w:t>
            </w:r>
          </w:p>
        </w:tc>
      </w:tr>
      <w:tr w:rsidR="00617A5C" w14:paraId="350BBE2C" w14:textId="77777777" w:rsidTr="00C44C3C">
        <w:trPr>
          <w:trHeight w:val="149"/>
        </w:trPr>
        <w:tc>
          <w:tcPr>
            <w:tcW w:w="1240" w:type="dxa"/>
            <w:vMerge/>
          </w:tcPr>
          <w:p w14:paraId="629E9DE3" w14:textId="77777777" w:rsidR="00617A5C" w:rsidRDefault="00617A5C" w:rsidP="009C282F">
            <w:pPr>
              <w:jc w:val="center"/>
            </w:pPr>
          </w:p>
        </w:tc>
        <w:tc>
          <w:tcPr>
            <w:tcW w:w="2363" w:type="dxa"/>
            <w:vMerge/>
          </w:tcPr>
          <w:p w14:paraId="7A1BE6A0" w14:textId="77777777" w:rsidR="00617A5C" w:rsidRDefault="00617A5C" w:rsidP="009C282F">
            <w:pPr>
              <w:jc w:val="center"/>
            </w:pPr>
          </w:p>
        </w:tc>
        <w:tc>
          <w:tcPr>
            <w:tcW w:w="4245" w:type="dxa"/>
          </w:tcPr>
          <w:p w14:paraId="72A2C32D" w14:textId="77777777" w:rsidR="00617A5C" w:rsidRDefault="00617A5C" w:rsidP="009C282F">
            <w:pPr>
              <w:jc w:val="center"/>
            </w:pPr>
            <w:r>
              <w:t>Pentadecanal</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1B6B8E2D" w14:textId="4C87039F" w:rsidR="00EB3F91" w:rsidRDefault="00EB3F91" w:rsidP="009C282F">
            <w:pPr>
              <w:jc w:val="center"/>
            </w:pPr>
          </w:p>
        </w:tc>
        <w:tc>
          <w:tcPr>
            <w:tcW w:w="1728" w:type="dxa"/>
          </w:tcPr>
          <w:p w14:paraId="083A062E" w14:textId="77777777" w:rsidR="00617A5C" w:rsidRDefault="00617A5C" w:rsidP="009C282F">
            <w:pPr>
              <w:jc w:val="center"/>
            </w:pPr>
            <w:r>
              <w:rPr>
                <w:rFonts w:ascii="Segoe UI" w:hAnsi="Segoe UI" w:cs="Segoe UI"/>
                <w:color w:val="212121"/>
                <w:shd w:val="clear" w:color="auto" w:fill="FFFFFF"/>
              </w:rPr>
              <w:t>17697</w:t>
            </w:r>
          </w:p>
        </w:tc>
      </w:tr>
      <w:tr w:rsidR="00617A5C" w14:paraId="40AFB874" w14:textId="77777777" w:rsidTr="00C44C3C">
        <w:trPr>
          <w:trHeight w:val="149"/>
        </w:trPr>
        <w:tc>
          <w:tcPr>
            <w:tcW w:w="1240" w:type="dxa"/>
            <w:vMerge/>
          </w:tcPr>
          <w:p w14:paraId="1E8B5EF3" w14:textId="77777777" w:rsidR="00617A5C" w:rsidRDefault="00617A5C" w:rsidP="009C282F">
            <w:pPr>
              <w:jc w:val="center"/>
            </w:pPr>
          </w:p>
        </w:tc>
        <w:tc>
          <w:tcPr>
            <w:tcW w:w="2363" w:type="dxa"/>
            <w:vMerge/>
          </w:tcPr>
          <w:p w14:paraId="63C65642" w14:textId="77777777" w:rsidR="00617A5C" w:rsidRDefault="00617A5C" w:rsidP="009C282F">
            <w:pPr>
              <w:jc w:val="center"/>
            </w:pPr>
          </w:p>
        </w:tc>
        <w:tc>
          <w:tcPr>
            <w:tcW w:w="4245" w:type="dxa"/>
          </w:tcPr>
          <w:p w14:paraId="0472BFF2" w14:textId="77777777" w:rsidR="00617A5C" w:rsidRDefault="00617A5C" w:rsidP="009C282F">
            <w:pPr>
              <w:jc w:val="center"/>
            </w:pPr>
            <w:r>
              <w:t>Methyl myristate</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4AE814D7" w14:textId="69267C12" w:rsidR="00EB3F91" w:rsidRDefault="00EB3F91" w:rsidP="009C282F">
            <w:pPr>
              <w:jc w:val="center"/>
            </w:pPr>
          </w:p>
        </w:tc>
        <w:tc>
          <w:tcPr>
            <w:tcW w:w="1728" w:type="dxa"/>
          </w:tcPr>
          <w:p w14:paraId="44746767" w14:textId="77777777" w:rsidR="00617A5C" w:rsidRDefault="00617A5C" w:rsidP="009C282F">
            <w:pPr>
              <w:jc w:val="center"/>
            </w:pPr>
            <w:r>
              <w:rPr>
                <w:rFonts w:ascii="Segoe UI" w:hAnsi="Segoe UI" w:cs="Segoe UI"/>
                <w:color w:val="212121"/>
                <w:shd w:val="clear" w:color="auto" w:fill="FFFFFF"/>
              </w:rPr>
              <w:t>31284</w:t>
            </w:r>
          </w:p>
        </w:tc>
      </w:tr>
      <w:tr w:rsidR="00617A5C" w14:paraId="65A0F0DD" w14:textId="77777777" w:rsidTr="00C44C3C">
        <w:trPr>
          <w:trHeight w:val="149"/>
        </w:trPr>
        <w:tc>
          <w:tcPr>
            <w:tcW w:w="1240" w:type="dxa"/>
            <w:vMerge/>
          </w:tcPr>
          <w:p w14:paraId="30441268" w14:textId="77777777" w:rsidR="00617A5C" w:rsidRDefault="00617A5C" w:rsidP="009C282F">
            <w:pPr>
              <w:jc w:val="center"/>
            </w:pPr>
          </w:p>
        </w:tc>
        <w:tc>
          <w:tcPr>
            <w:tcW w:w="2363" w:type="dxa"/>
            <w:vMerge/>
          </w:tcPr>
          <w:p w14:paraId="3E82F892" w14:textId="77777777" w:rsidR="00617A5C" w:rsidRDefault="00617A5C" w:rsidP="009C282F">
            <w:pPr>
              <w:jc w:val="center"/>
            </w:pPr>
          </w:p>
        </w:tc>
        <w:tc>
          <w:tcPr>
            <w:tcW w:w="4245" w:type="dxa"/>
          </w:tcPr>
          <w:p w14:paraId="74E7344D" w14:textId="77777777" w:rsidR="00617A5C" w:rsidRDefault="00617A5C" w:rsidP="009C282F">
            <w:pPr>
              <w:jc w:val="center"/>
            </w:pPr>
            <w:r>
              <w:t>Tetradecanoic acid</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4186DC3F" w14:textId="413A4EA0" w:rsidR="00EB3F91" w:rsidRDefault="00EB3F91" w:rsidP="009C282F">
            <w:pPr>
              <w:jc w:val="center"/>
            </w:pPr>
          </w:p>
        </w:tc>
        <w:tc>
          <w:tcPr>
            <w:tcW w:w="1728" w:type="dxa"/>
          </w:tcPr>
          <w:p w14:paraId="6DBC233E" w14:textId="77777777" w:rsidR="00617A5C" w:rsidRDefault="00617A5C" w:rsidP="009C282F">
            <w:pPr>
              <w:jc w:val="center"/>
            </w:pPr>
            <w:r>
              <w:rPr>
                <w:rFonts w:ascii="Segoe UI" w:hAnsi="Segoe UI" w:cs="Segoe UI"/>
                <w:color w:val="212121"/>
                <w:shd w:val="clear" w:color="auto" w:fill="FFFFFF"/>
              </w:rPr>
              <w:t>11005</w:t>
            </w:r>
          </w:p>
        </w:tc>
      </w:tr>
      <w:tr w:rsidR="00617A5C" w14:paraId="027EE6DD" w14:textId="77777777" w:rsidTr="00C44C3C">
        <w:trPr>
          <w:trHeight w:val="149"/>
        </w:trPr>
        <w:tc>
          <w:tcPr>
            <w:tcW w:w="1240" w:type="dxa"/>
            <w:vMerge/>
          </w:tcPr>
          <w:p w14:paraId="6A454B7D" w14:textId="77777777" w:rsidR="00617A5C" w:rsidRDefault="00617A5C" w:rsidP="009C282F">
            <w:pPr>
              <w:jc w:val="center"/>
            </w:pPr>
          </w:p>
        </w:tc>
        <w:tc>
          <w:tcPr>
            <w:tcW w:w="2363" w:type="dxa"/>
            <w:vMerge/>
          </w:tcPr>
          <w:p w14:paraId="7F6DE840" w14:textId="77777777" w:rsidR="00617A5C" w:rsidRDefault="00617A5C" w:rsidP="009C282F">
            <w:pPr>
              <w:jc w:val="center"/>
            </w:pPr>
          </w:p>
        </w:tc>
        <w:tc>
          <w:tcPr>
            <w:tcW w:w="4245" w:type="dxa"/>
          </w:tcPr>
          <w:p w14:paraId="5D8DEFB8" w14:textId="77777777" w:rsidR="00617A5C" w:rsidRDefault="00617A5C" w:rsidP="009C282F">
            <w:pPr>
              <w:jc w:val="center"/>
            </w:pPr>
            <w:r>
              <w:t>Hexahydrofarnesyl acetone</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3673EA65" w14:textId="64CE688E" w:rsidR="00EB3F91" w:rsidRDefault="00EB3F91" w:rsidP="009C282F">
            <w:pPr>
              <w:jc w:val="center"/>
            </w:pPr>
          </w:p>
        </w:tc>
        <w:tc>
          <w:tcPr>
            <w:tcW w:w="1728" w:type="dxa"/>
          </w:tcPr>
          <w:p w14:paraId="17F3E402" w14:textId="77777777" w:rsidR="00617A5C" w:rsidRDefault="00617A5C" w:rsidP="009C282F">
            <w:pPr>
              <w:jc w:val="center"/>
            </w:pPr>
            <w:r>
              <w:rPr>
                <w:rFonts w:ascii="Segoe UI" w:hAnsi="Segoe UI" w:cs="Segoe UI"/>
                <w:color w:val="212121"/>
                <w:shd w:val="clear" w:color="auto" w:fill="FFFFFF"/>
              </w:rPr>
              <w:t>10408</w:t>
            </w:r>
          </w:p>
        </w:tc>
      </w:tr>
      <w:tr w:rsidR="00617A5C" w14:paraId="69DCA948" w14:textId="77777777" w:rsidTr="00C44C3C">
        <w:trPr>
          <w:trHeight w:val="149"/>
        </w:trPr>
        <w:tc>
          <w:tcPr>
            <w:tcW w:w="1240" w:type="dxa"/>
            <w:vMerge/>
          </w:tcPr>
          <w:p w14:paraId="596B605C" w14:textId="77777777" w:rsidR="00617A5C" w:rsidRDefault="00617A5C" w:rsidP="009C282F">
            <w:pPr>
              <w:jc w:val="center"/>
            </w:pPr>
          </w:p>
        </w:tc>
        <w:tc>
          <w:tcPr>
            <w:tcW w:w="2363" w:type="dxa"/>
            <w:vMerge/>
          </w:tcPr>
          <w:p w14:paraId="075C8C7C" w14:textId="77777777" w:rsidR="00617A5C" w:rsidRDefault="00617A5C" w:rsidP="009C282F">
            <w:pPr>
              <w:jc w:val="center"/>
            </w:pPr>
          </w:p>
        </w:tc>
        <w:tc>
          <w:tcPr>
            <w:tcW w:w="4245" w:type="dxa"/>
          </w:tcPr>
          <w:p w14:paraId="08040B46" w14:textId="77777777" w:rsidR="00617A5C" w:rsidRDefault="00617A5C" w:rsidP="009C282F">
            <w:pPr>
              <w:jc w:val="center"/>
            </w:pPr>
            <w:r>
              <w:t>Pentadecanoic acid</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04861A1D" w14:textId="29324168" w:rsidR="00EB3F91" w:rsidRDefault="00EB3F91" w:rsidP="009C282F">
            <w:pPr>
              <w:jc w:val="center"/>
            </w:pPr>
          </w:p>
        </w:tc>
        <w:tc>
          <w:tcPr>
            <w:tcW w:w="1728" w:type="dxa"/>
          </w:tcPr>
          <w:p w14:paraId="27A46C54" w14:textId="77777777" w:rsidR="00617A5C" w:rsidRDefault="00617A5C" w:rsidP="009C282F">
            <w:pPr>
              <w:jc w:val="center"/>
            </w:pPr>
            <w:r>
              <w:rPr>
                <w:rFonts w:ascii="Segoe UI" w:hAnsi="Segoe UI" w:cs="Segoe UI"/>
                <w:color w:val="212121"/>
                <w:shd w:val="clear" w:color="auto" w:fill="FFFFFF"/>
              </w:rPr>
              <w:t>13849</w:t>
            </w:r>
          </w:p>
        </w:tc>
      </w:tr>
      <w:tr w:rsidR="00617A5C" w14:paraId="15B3A217" w14:textId="77777777" w:rsidTr="00C44C3C">
        <w:trPr>
          <w:trHeight w:val="149"/>
        </w:trPr>
        <w:tc>
          <w:tcPr>
            <w:tcW w:w="1240" w:type="dxa"/>
            <w:vMerge/>
          </w:tcPr>
          <w:p w14:paraId="51571608" w14:textId="77777777" w:rsidR="00617A5C" w:rsidRDefault="00617A5C" w:rsidP="009C282F">
            <w:pPr>
              <w:jc w:val="center"/>
            </w:pPr>
          </w:p>
        </w:tc>
        <w:tc>
          <w:tcPr>
            <w:tcW w:w="2363" w:type="dxa"/>
            <w:vMerge/>
          </w:tcPr>
          <w:p w14:paraId="14F519CF" w14:textId="77777777" w:rsidR="00617A5C" w:rsidRDefault="00617A5C" w:rsidP="009C282F">
            <w:pPr>
              <w:jc w:val="center"/>
            </w:pPr>
          </w:p>
        </w:tc>
        <w:tc>
          <w:tcPr>
            <w:tcW w:w="4245" w:type="dxa"/>
          </w:tcPr>
          <w:p w14:paraId="630166AE" w14:textId="77777777" w:rsidR="00617A5C" w:rsidRDefault="00617A5C" w:rsidP="009C282F">
            <w:pPr>
              <w:jc w:val="center"/>
            </w:pPr>
            <w:r>
              <w:t>2-Heptadecanone</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19EBD911" w14:textId="1E3143C4" w:rsidR="00EB3F91" w:rsidRDefault="00EB3F91" w:rsidP="009C282F">
            <w:pPr>
              <w:jc w:val="center"/>
            </w:pPr>
          </w:p>
        </w:tc>
        <w:tc>
          <w:tcPr>
            <w:tcW w:w="1728" w:type="dxa"/>
          </w:tcPr>
          <w:p w14:paraId="07F323DE" w14:textId="77777777" w:rsidR="00617A5C" w:rsidRDefault="00617A5C" w:rsidP="009C282F">
            <w:pPr>
              <w:jc w:val="center"/>
            </w:pPr>
            <w:r>
              <w:rPr>
                <w:rFonts w:ascii="Segoe UI" w:hAnsi="Segoe UI" w:cs="Segoe UI"/>
                <w:color w:val="212121"/>
                <w:shd w:val="clear" w:color="auto" w:fill="FFFFFF"/>
              </w:rPr>
              <w:t>18027</w:t>
            </w:r>
          </w:p>
        </w:tc>
      </w:tr>
      <w:tr w:rsidR="00617A5C" w14:paraId="5B8F1BE8" w14:textId="77777777" w:rsidTr="00C44C3C">
        <w:trPr>
          <w:trHeight w:val="149"/>
        </w:trPr>
        <w:tc>
          <w:tcPr>
            <w:tcW w:w="1240" w:type="dxa"/>
            <w:vMerge/>
          </w:tcPr>
          <w:p w14:paraId="275E06CD" w14:textId="77777777" w:rsidR="00617A5C" w:rsidRDefault="00617A5C" w:rsidP="009C282F">
            <w:pPr>
              <w:jc w:val="center"/>
            </w:pPr>
          </w:p>
        </w:tc>
        <w:tc>
          <w:tcPr>
            <w:tcW w:w="2363" w:type="dxa"/>
            <w:vMerge/>
          </w:tcPr>
          <w:p w14:paraId="5D37B406" w14:textId="77777777" w:rsidR="00617A5C" w:rsidRDefault="00617A5C" w:rsidP="009C282F">
            <w:pPr>
              <w:jc w:val="center"/>
            </w:pPr>
          </w:p>
        </w:tc>
        <w:tc>
          <w:tcPr>
            <w:tcW w:w="4245" w:type="dxa"/>
          </w:tcPr>
          <w:p w14:paraId="20C770DE" w14:textId="77777777" w:rsidR="00617A5C" w:rsidRDefault="00617A5C" w:rsidP="009C282F">
            <w:pPr>
              <w:jc w:val="center"/>
            </w:pPr>
            <w:r>
              <w:t>Farnesyl acetone</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3D0223F2" w14:textId="47CD0F0E" w:rsidR="00EB3F91" w:rsidRDefault="00EB3F91" w:rsidP="009C282F">
            <w:pPr>
              <w:jc w:val="center"/>
            </w:pPr>
          </w:p>
        </w:tc>
        <w:tc>
          <w:tcPr>
            <w:tcW w:w="1728" w:type="dxa"/>
          </w:tcPr>
          <w:p w14:paraId="1629C59F" w14:textId="77777777" w:rsidR="00617A5C" w:rsidRDefault="00617A5C" w:rsidP="009C282F">
            <w:pPr>
              <w:jc w:val="center"/>
            </w:pPr>
            <w:r>
              <w:rPr>
                <w:rFonts w:ascii="Segoe UI" w:hAnsi="Segoe UI" w:cs="Segoe UI"/>
                <w:color w:val="212121"/>
                <w:shd w:val="clear" w:color="auto" w:fill="FFFFFF"/>
              </w:rPr>
              <w:t>1711945</w:t>
            </w:r>
          </w:p>
        </w:tc>
      </w:tr>
      <w:tr w:rsidR="00617A5C" w14:paraId="08AAFFE6" w14:textId="77777777" w:rsidTr="00C44C3C">
        <w:trPr>
          <w:trHeight w:val="149"/>
        </w:trPr>
        <w:tc>
          <w:tcPr>
            <w:tcW w:w="1240" w:type="dxa"/>
            <w:vMerge/>
          </w:tcPr>
          <w:p w14:paraId="1C2E877F" w14:textId="77777777" w:rsidR="00617A5C" w:rsidRDefault="00617A5C" w:rsidP="009C282F">
            <w:pPr>
              <w:jc w:val="center"/>
            </w:pPr>
          </w:p>
        </w:tc>
        <w:tc>
          <w:tcPr>
            <w:tcW w:w="2363" w:type="dxa"/>
            <w:vMerge/>
          </w:tcPr>
          <w:p w14:paraId="4010E269" w14:textId="77777777" w:rsidR="00617A5C" w:rsidRDefault="00617A5C" w:rsidP="009C282F">
            <w:pPr>
              <w:jc w:val="center"/>
            </w:pPr>
          </w:p>
        </w:tc>
        <w:tc>
          <w:tcPr>
            <w:tcW w:w="4245" w:type="dxa"/>
          </w:tcPr>
          <w:p w14:paraId="599EF0FE" w14:textId="77777777" w:rsidR="00617A5C" w:rsidRDefault="00617A5C" w:rsidP="009C282F">
            <w:pPr>
              <w:jc w:val="center"/>
            </w:pPr>
            <w:r>
              <w:t>Methyl palmitate</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62CAB6BA" w14:textId="1E41B3E4" w:rsidR="00EB3F91" w:rsidRDefault="00EB3F91" w:rsidP="009C282F">
            <w:pPr>
              <w:jc w:val="center"/>
            </w:pPr>
          </w:p>
        </w:tc>
        <w:tc>
          <w:tcPr>
            <w:tcW w:w="1728" w:type="dxa"/>
          </w:tcPr>
          <w:p w14:paraId="15D0DC95" w14:textId="77777777" w:rsidR="00617A5C" w:rsidRDefault="00617A5C" w:rsidP="009C282F">
            <w:pPr>
              <w:jc w:val="center"/>
            </w:pPr>
            <w:r>
              <w:rPr>
                <w:rFonts w:ascii="Segoe UI" w:hAnsi="Segoe UI" w:cs="Segoe UI"/>
                <w:color w:val="212121"/>
                <w:shd w:val="clear" w:color="auto" w:fill="FFFFFF"/>
              </w:rPr>
              <w:t>8181</w:t>
            </w:r>
          </w:p>
        </w:tc>
      </w:tr>
      <w:tr w:rsidR="00617A5C" w14:paraId="3E622C28" w14:textId="77777777" w:rsidTr="00C44C3C">
        <w:trPr>
          <w:trHeight w:val="149"/>
        </w:trPr>
        <w:tc>
          <w:tcPr>
            <w:tcW w:w="1240" w:type="dxa"/>
            <w:vMerge/>
          </w:tcPr>
          <w:p w14:paraId="2327BDC6" w14:textId="77777777" w:rsidR="00617A5C" w:rsidRDefault="00617A5C" w:rsidP="009C282F">
            <w:pPr>
              <w:jc w:val="center"/>
            </w:pPr>
          </w:p>
        </w:tc>
        <w:tc>
          <w:tcPr>
            <w:tcW w:w="2363" w:type="dxa"/>
            <w:vMerge/>
          </w:tcPr>
          <w:p w14:paraId="46A816A4" w14:textId="77777777" w:rsidR="00617A5C" w:rsidRDefault="00617A5C" w:rsidP="009C282F">
            <w:pPr>
              <w:jc w:val="center"/>
            </w:pPr>
          </w:p>
        </w:tc>
        <w:tc>
          <w:tcPr>
            <w:tcW w:w="4245" w:type="dxa"/>
          </w:tcPr>
          <w:p w14:paraId="50FBB40F" w14:textId="77777777" w:rsidR="00617A5C" w:rsidRDefault="00617A5C" w:rsidP="009C282F">
            <w:pPr>
              <w:jc w:val="center"/>
            </w:pPr>
            <w:r>
              <w:t>Totarol</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397976E2" w14:textId="41901ED5" w:rsidR="00EB3F91" w:rsidRDefault="00EB3F91" w:rsidP="009C282F">
            <w:pPr>
              <w:jc w:val="center"/>
            </w:pPr>
          </w:p>
        </w:tc>
        <w:tc>
          <w:tcPr>
            <w:tcW w:w="1728" w:type="dxa"/>
          </w:tcPr>
          <w:p w14:paraId="03D285C3" w14:textId="77777777" w:rsidR="00617A5C" w:rsidRDefault="00617A5C" w:rsidP="009C282F">
            <w:pPr>
              <w:jc w:val="center"/>
            </w:pPr>
            <w:r>
              <w:rPr>
                <w:rFonts w:ascii="Segoe UI" w:hAnsi="Segoe UI" w:cs="Segoe UI"/>
                <w:color w:val="212121"/>
                <w:shd w:val="clear" w:color="auto" w:fill="FFFFFF"/>
              </w:rPr>
              <w:t>92783</w:t>
            </w:r>
          </w:p>
        </w:tc>
      </w:tr>
      <w:tr w:rsidR="00617A5C" w14:paraId="3DEA5B6B" w14:textId="77777777" w:rsidTr="00C44C3C">
        <w:trPr>
          <w:trHeight w:val="149"/>
        </w:trPr>
        <w:tc>
          <w:tcPr>
            <w:tcW w:w="1240" w:type="dxa"/>
            <w:vMerge/>
          </w:tcPr>
          <w:p w14:paraId="5744DBB6" w14:textId="77777777" w:rsidR="00617A5C" w:rsidRDefault="00617A5C" w:rsidP="009C282F">
            <w:pPr>
              <w:jc w:val="center"/>
            </w:pPr>
          </w:p>
        </w:tc>
        <w:tc>
          <w:tcPr>
            <w:tcW w:w="2363" w:type="dxa"/>
            <w:vMerge/>
          </w:tcPr>
          <w:p w14:paraId="07ADC583" w14:textId="77777777" w:rsidR="00617A5C" w:rsidRDefault="00617A5C" w:rsidP="009C282F">
            <w:pPr>
              <w:jc w:val="center"/>
            </w:pPr>
          </w:p>
        </w:tc>
        <w:tc>
          <w:tcPr>
            <w:tcW w:w="4245" w:type="dxa"/>
          </w:tcPr>
          <w:p w14:paraId="641322F0" w14:textId="77777777" w:rsidR="00617A5C" w:rsidRDefault="00617A5C" w:rsidP="009C282F">
            <w:pPr>
              <w:jc w:val="center"/>
            </w:pPr>
            <w:r>
              <w:t>4,8,12,16-Tetramethylheptadecan-4-olide</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307EF7C0" w14:textId="633785C1" w:rsidR="00EB3F91" w:rsidRDefault="00EB3F91" w:rsidP="009C282F">
            <w:pPr>
              <w:jc w:val="center"/>
            </w:pPr>
          </w:p>
        </w:tc>
        <w:tc>
          <w:tcPr>
            <w:tcW w:w="1728" w:type="dxa"/>
          </w:tcPr>
          <w:p w14:paraId="11F34D54" w14:textId="77777777" w:rsidR="00617A5C" w:rsidRDefault="00617A5C" w:rsidP="009C282F">
            <w:pPr>
              <w:jc w:val="center"/>
            </w:pPr>
            <w:r>
              <w:rPr>
                <w:rFonts w:ascii="Segoe UI" w:hAnsi="Segoe UI" w:cs="Segoe UI"/>
                <w:color w:val="212121"/>
                <w:shd w:val="clear" w:color="auto" w:fill="FFFFFF"/>
              </w:rPr>
              <w:t>567149</w:t>
            </w:r>
          </w:p>
        </w:tc>
      </w:tr>
      <w:tr w:rsidR="00617A5C" w14:paraId="714BB5A6" w14:textId="77777777" w:rsidTr="00C44C3C">
        <w:trPr>
          <w:trHeight w:val="155"/>
        </w:trPr>
        <w:tc>
          <w:tcPr>
            <w:tcW w:w="1240" w:type="dxa"/>
            <w:vMerge/>
          </w:tcPr>
          <w:p w14:paraId="62C1F1C9" w14:textId="77777777" w:rsidR="00617A5C" w:rsidRDefault="00617A5C" w:rsidP="009C282F">
            <w:pPr>
              <w:jc w:val="center"/>
            </w:pPr>
          </w:p>
        </w:tc>
        <w:tc>
          <w:tcPr>
            <w:tcW w:w="2363" w:type="dxa"/>
            <w:vMerge/>
          </w:tcPr>
          <w:p w14:paraId="456584A9" w14:textId="77777777" w:rsidR="00617A5C" w:rsidRDefault="00617A5C" w:rsidP="009C282F">
            <w:pPr>
              <w:jc w:val="center"/>
            </w:pPr>
          </w:p>
        </w:tc>
        <w:tc>
          <w:tcPr>
            <w:tcW w:w="4245" w:type="dxa"/>
          </w:tcPr>
          <w:p w14:paraId="50D1E4F5" w14:textId="77777777" w:rsidR="00617A5C" w:rsidRDefault="00617A5C" w:rsidP="009C282F">
            <w:pPr>
              <w:jc w:val="center"/>
            </w:pPr>
            <w:r>
              <w:t>Pentacosane</w:t>
            </w:r>
            <w:r w:rsidR="00C44C3C">
              <w:fldChar w:fldCharType="begin" w:fldLock="1"/>
            </w:r>
            <w:r w:rsidR="00C44C3C">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629F1CA9" w14:textId="4D304B9F" w:rsidR="00EB3F91" w:rsidRDefault="00EB3F91" w:rsidP="009C282F">
            <w:pPr>
              <w:jc w:val="center"/>
            </w:pPr>
          </w:p>
        </w:tc>
        <w:tc>
          <w:tcPr>
            <w:tcW w:w="1728" w:type="dxa"/>
          </w:tcPr>
          <w:p w14:paraId="0D1B745C" w14:textId="77777777" w:rsidR="00617A5C" w:rsidRDefault="00617A5C" w:rsidP="009C282F">
            <w:pPr>
              <w:jc w:val="center"/>
            </w:pPr>
            <w:r>
              <w:rPr>
                <w:rFonts w:ascii="Segoe UI" w:hAnsi="Segoe UI" w:cs="Segoe UI"/>
                <w:color w:val="212121"/>
                <w:shd w:val="clear" w:color="auto" w:fill="FFFFFF"/>
              </w:rPr>
              <w:t>12406</w:t>
            </w:r>
          </w:p>
        </w:tc>
      </w:tr>
      <w:tr w:rsidR="00617A5C" w14:paraId="688A334E" w14:textId="77777777" w:rsidTr="00C44C3C">
        <w:trPr>
          <w:trHeight w:val="145"/>
        </w:trPr>
        <w:tc>
          <w:tcPr>
            <w:tcW w:w="1240" w:type="dxa"/>
            <w:vMerge/>
          </w:tcPr>
          <w:p w14:paraId="0084A568" w14:textId="77777777" w:rsidR="00617A5C" w:rsidRDefault="00617A5C" w:rsidP="009C282F">
            <w:pPr>
              <w:jc w:val="center"/>
            </w:pPr>
          </w:p>
        </w:tc>
        <w:tc>
          <w:tcPr>
            <w:tcW w:w="2363" w:type="dxa"/>
            <w:vMerge/>
          </w:tcPr>
          <w:p w14:paraId="7BCA433F" w14:textId="77777777" w:rsidR="00617A5C" w:rsidRDefault="00617A5C" w:rsidP="009C282F">
            <w:pPr>
              <w:jc w:val="center"/>
            </w:pPr>
          </w:p>
        </w:tc>
        <w:tc>
          <w:tcPr>
            <w:tcW w:w="4245" w:type="dxa"/>
          </w:tcPr>
          <w:p w14:paraId="5F2CD2F0" w14:textId="77777777" w:rsidR="00617A5C" w:rsidRDefault="00617A5C" w:rsidP="009C282F">
            <w:pPr>
              <w:jc w:val="center"/>
            </w:pPr>
            <w:r>
              <w:t>Octacosane</w:t>
            </w:r>
            <w:r w:rsidR="00C44C3C">
              <w:fldChar w:fldCharType="begin" w:fldLock="1"/>
            </w:r>
            <w:r w:rsidR="00B54DAF">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C44C3C">
              <w:fldChar w:fldCharType="separate"/>
            </w:r>
            <w:r w:rsidR="00C44C3C" w:rsidRPr="00C44C3C">
              <w:rPr>
                <w:noProof/>
                <w:vertAlign w:val="superscript"/>
              </w:rPr>
              <w:t>33</w:t>
            </w:r>
            <w:r w:rsidR="00C44C3C">
              <w:fldChar w:fldCharType="end"/>
            </w:r>
          </w:p>
          <w:p w14:paraId="1982B822" w14:textId="1F496ED0" w:rsidR="00EB3F91" w:rsidRDefault="00EB3F91" w:rsidP="009C282F">
            <w:pPr>
              <w:jc w:val="center"/>
            </w:pPr>
          </w:p>
        </w:tc>
        <w:tc>
          <w:tcPr>
            <w:tcW w:w="1728" w:type="dxa"/>
          </w:tcPr>
          <w:p w14:paraId="46DEB31D" w14:textId="77777777" w:rsidR="00617A5C" w:rsidRDefault="00617A5C" w:rsidP="009C282F">
            <w:pPr>
              <w:jc w:val="center"/>
            </w:pPr>
            <w:r>
              <w:rPr>
                <w:rFonts w:ascii="Segoe UI" w:hAnsi="Segoe UI" w:cs="Segoe UI"/>
                <w:color w:val="212121"/>
                <w:shd w:val="clear" w:color="auto" w:fill="FFFFFF"/>
              </w:rPr>
              <w:t>12408</w:t>
            </w:r>
          </w:p>
        </w:tc>
      </w:tr>
      <w:tr w:rsidR="00617A5C" w14:paraId="1E5A6776" w14:textId="77777777" w:rsidTr="00C44C3C">
        <w:trPr>
          <w:trHeight w:val="145"/>
        </w:trPr>
        <w:tc>
          <w:tcPr>
            <w:tcW w:w="1240" w:type="dxa"/>
            <w:vMerge/>
          </w:tcPr>
          <w:p w14:paraId="18DF1406" w14:textId="77777777" w:rsidR="00617A5C" w:rsidRDefault="00617A5C" w:rsidP="009C282F">
            <w:pPr>
              <w:jc w:val="center"/>
            </w:pPr>
          </w:p>
        </w:tc>
        <w:tc>
          <w:tcPr>
            <w:tcW w:w="2363" w:type="dxa"/>
            <w:vMerge/>
          </w:tcPr>
          <w:p w14:paraId="410FF81B" w14:textId="77777777" w:rsidR="00617A5C" w:rsidRDefault="00617A5C" w:rsidP="009C282F">
            <w:pPr>
              <w:jc w:val="center"/>
            </w:pPr>
          </w:p>
        </w:tc>
        <w:tc>
          <w:tcPr>
            <w:tcW w:w="4245" w:type="dxa"/>
          </w:tcPr>
          <w:p w14:paraId="3E129ECA" w14:textId="77777777" w:rsidR="00617A5C" w:rsidRDefault="00617A5C" w:rsidP="009C282F">
            <w:pPr>
              <w:jc w:val="center"/>
            </w:pPr>
            <w:r>
              <w:t>Squalene</w:t>
            </w:r>
            <w:r w:rsidR="00B54DAF">
              <w:fldChar w:fldCharType="begin" w:fldLock="1"/>
            </w:r>
            <w:r w:rsidR="006736EE">
              <w:instrText>ADDIN CSL_CITATION {"citationItems":[{"id":"ITEM-1","itemData":{"DOI":"10.25135/rnp.161.19.10.1450","ISSN":"13076167","abstract":"The chemical composition and biological activities of the essential oil from Ficus tikoua Bur. were reported for the first time. Fifty-three compounds, accounting for 99.60% of the total essential oil composition, were identified and the main components were palmitic acid (51.13%) and linoleic acid (47.54%). The essential oil revealed significant antibacterial activity with the inhibition zones (7.89–10.59 mm), MIC (0.20–6.25 mg/mLand MBC (0.20–12.50 mg/mL) against Staphylococcus aureus, Bacillus subtilis, Enterococcus faecalisEscherichia coli, Pseudomonas aeruginosa and Proteus vulgaris. The essential oil exhibited significant cytotoxicity against A549, NCI-H1299, PC-3 and K562 tumor cells with the IC50 values of 131.08, 50.32, 120.58 and 31.68 μg/mL, respectively. The essential oil exhibited selective cytotoxic activity to human tumor cell lines, with a significantly lower cytotoxicity to human normal cell line (MRC-5, IC50 = 161.75 μg/mL) than to tumor cells. Additionally, palmitic acid, as the major compound, aslo revealed significant antibacterial and cytotoxic activities.","author":[{"dropping-particle":"","family":"Tian","given":"Minyi","non-dropping-particle":"","parse-names":false,"suffix":""},{"dropping-particle":"","family":"Zhao","given":"Xiaoge","non-dropping-particle":"","parse-names":false,"suffix":""},{"dropping-particle":"","family":"Wu","given":"Xianghuan","non-dropping-particle":"","parse-names":false,"suffix":""},{"dropping-particle":"","family":"Hong","given":"Yi","non-dropping-particle":"","parse-names":false,"suffix":""},{"dropping-particle":"","family":"Chen","given":"Qi","non-dropping-particle":"","parse-names":false,"suffix":""},{"dropping-particle":"","family":"Liu","given":"Xiongli","non-dropping-particle":"","parse-names":false,"suffix":""},{"dropping-particle":"","family":"Zhou","given":"Ying","non-dropping-particle":"","parse-names":false,"suffix":""}],"container-title":"Records of Natural Products","id":"ITEM-1","issue":"3","issued":{"date-parts":[["2020"]]},"page":"219-224","title":"Chemical composition, antibacterial and cytotoxic activities of the essential oil from ficus tikoua bur.","type":"article-journal","volume":"14"},"uris":["http://www.mendeley.com/documents/?uuid=f479a04f-0acd-4a35-80bc-df30b2c8f184"]}],"mendeley":{"formattedCitation":"&lt;sup&gt;33&lt;/sup&gt;","plainTextFormattedCitation":"33","previouslyFormattedCitation":"&lt;sup&gt;33&lt;/sup&gt;"},"properties":{"noteIndex":0},"schema":"https://github.com/citation-style-language/schema/raw/master/csl-citation.json"}</w:instrText>
            </w:r>
            <w:r w:rsidR="00B54DAF">
              <w:fldChar w:fldCharType="separate"/>
            </w:r>
            <w:r w:rsidR="00B54DAF" w:rsidRPr="00B54DAF">
              <w:rPr>
                <w:noProof/>
                <w:vertAlign w:val="superscript"/>
              </w:rPr>
              <w:t>33</w:t>
            </w:r>
            <w:r w:rsidR="00B54DAF">
              <w:fldChar w:fldCharType="end"/>
            </w:r>
          </w:p>
          <w:p w14:paraId="1CADFA0E" w14:textId="55A535ED" w:rsidR="00EB3F91" w:rsidRDefault="00EB3F91" w:rsidP="009C282F">
            <w:pPr>
              <w:jc w:val="center"/>
            </w:pPr>
          </w:p>
        </w:tc>
        <w:tc>
          <w:tcPr>
            <w:tcW w:w="1728" w:type="dxa"/>
          </w:tcPr>
          <w:p w14:paraId="595EA12F" w14:textId="77777777" w:rsidR="00617A5C" w:rsidRDefault="00617A5C" w:rsidP="009C282F">
            <w:pPr>
              <w:jc w:val="center"/>
            </w:pPr>
            <w:r>
              <w:rPr>
                <w:rFonts w:ascii="Segoe UI" w:hAnsi="Segoe UI" w:cs="Segoe UI"/>
                <w:color w:val="212121"/>
                <w:shd w:val="clear" w:color="auto" w:fill="FFFFFF"/>
              </w:rPr>
              <w:t>638072</w:t>
            </w:r>
          </w:p>
        </w:tc>
      </w:tr>
      <w:tr w:rsidR="00617A5C" w14:paraId="3B8BC9B7" w14:textId="77777777" w:rsidTr="00C44C3C">
        <w:trPr>
          <w:trHeight w:val="145"/>
        </w:trPr>
        <w:tc>
          <w:tcPr>
            <w:tcW w:w="1240" w:type="dxa"/>
            <w:vMerge/>
          </w:tcPr>
          <w:p w14:paraId="0D3FD61D" w14:textId="77777777" w:rsidR="00617A5C" w:rsidRDefault="00617A5C" w:rsidP="009C282F">
            <w:pPr>
              <w:jc w:val="center"/>
            </w:pPr>
          </w:p>
        </w:tc>
        <w:tc>
          <w:tcPr>
            <w:tcW w:w="2363" w:type="dxa"/>
            <w:vMerge/>
          </w:tcPr>
          <w:p w14:paraId="6505CB82" w14:textId="77777777" w:rsidR="00617A5C" w:rsidRDefault="00617A5C" w:rsidP="009C282F">
            <w:pPr>
              <w:jc w:val="center"/>
            </w:pPr>
          </w:p>
        </w:tc>
        <w:tc>
          <w:tcPr>
            <w:tcW w:w="4245" w:type="dxa"/>
          </w:tcPr>
          <w:p w14:paraId="3A4DB388" w14:textId="77777777" w:rsidR="00617A5C" w:rsidRDefault="006736EE" w:rsidP="009C282F">
            <w:pPr>
              <w:jc w:val="center"/>
            </w:pPr>
            <w:r>
              <w:t>Genistein</w:t>
            </w:r>
            <w:r>
              <w:fldChar w:fldCharType="begin" w:fldLock="1"/>
            </w:r>
            <w:r>
              <w:instrText>ADDIN CSL_CITATION {"citationItems":[{"id":"ITEM-1","itemData":{"DOI":"10.1007/s10600-012-0283-4","ISSN":"15738388","author":[{"dropping-particle":"","family":"Wei","given":"Shao Peng","non-dropping-particle":"","parse-names":false,"suffix":""},{"dropping-particle":"","family":"Lu","given":"Li Na","non-dropping-particle":"","parse-names":false,"suffix":""},{"dropping-particle":"","family":"Ji","given":"Zhi Qin","non-dropping-particle":"","parse-names":false,"suffix":""},{"dropping-particle":"","family":"Zhang","given":"Ji Wen","non-dropping-particle":"","parse-names":false,"suffix":""},{"dropping-particle":"","family":"Wu","given":"Wen Jun","non-dropping-particle":"","parse-names":false,"suffix":""}],"container-title":"Chemistry of Natural Compounds","id":"ITEM-1","issue":"3","issued":{"date-parts":[["2012"]]},"page":"484-485","title":"Chemical constituents from ficus tikoua","type":"article-journal","volume":"48"},"uris":["http://www.mendeley.com/documents/?uuid=e815e6e3-e7e5-4976-97d0-130d60252fa7"]}],"mendeley":{"formattedCitation":"&lt;sup&gt;34&lt;/sup&gt;","plainTextFormattedCitation":"34","previouslyFormattedCitation":"&lt;sup&gt;34&lt;/sup&gt;"},"properties":{"noteIndex":0},"schema":"https://github.com/citation-style-language/schema/raw/master/csl-citation.json"}</w:instrText>
            </w:r>
            <w:r>
              <w:fldChar w:fldCharType="separate"/>
            </w:r>
            <w:r w:rsidRPr="006736EE">
              <w:rPr>
                <w:noProof/>
                <w:vertAlign w:val="superscript"/>
              </w:rPr>
              <w:t>34</w:t>
            </w:r>
            <w:r>
              <w:fldChar w:fldCharType="end"/>
            </w:r>
          </w:p>
          <w:p w14:paraId="2A5D242D" w14:textId="6B626F1E" w:rsidR="00EB3F91" w:rsidRDefault="00EB3F91" w:rsidP="009C282F">
            <w:pPr>
              <w:jc w:val="center"/>
            </w:pPr>
          </w:p>
        </w:tc>
        <w:tc>
          <w:tcPr>
            <w:tcW w:w="1728" w:type="dxa"/>
          </w:tcPr>
          <w:p w14:paraId="5241A60B" w14:textId="77777777" w:rsidR="00617A5C" w:rsidRDefault="006736EE" w:rsidP="009C282F">
            <w:pPr>
              <w:jc w:val="center"/>
            </w:pPr>
            <w:r>
              <w:rPr>
                <w:rFonts w:ascii="Segoe UI" w:hAnsi="Segoe UI" w:cs="Segoe UI"/>
                <w:color w:val="212121"/>
                <w:shd w:val="clear" w:color="auto" w:fill="FFFFFF"/>
              </w:rPr>
              <w:t>5280961</w:t>
            </w:r>
          </w:p>
        </w:tc>
      </w:tr>
      <w:tr w:rsidR="00617A5C" w14:paraId="34FB200D" w14:textId="77777777" w:rsidTr="00C44C3C">
        <w:trPr>
          <w:trHeight w:val="145"/>
        </w:trPr>
        <w:tc>
          <w:tcPr>
            <w:tcW w:w="1240" w:type="dxa"/>
            <w:vMerge/>
          </w:tcPr>
          <w:p w14:paraId="7CC64386" w14:textId="77777777" w:rsidR="00617A5C" w:rsidRDefault="00617A5C" w:rsidP="009C282F">
            <w:pPr>
              <w:jc w:val="center"/>
            </w:pPr>
          </w:p>
        </w:tc>
        <w:tc>
          <w:tcPr>
            <w:tcW w:w="2363" w:type="dxa"/>
            <w:vMerge/>
          </w:tcPr>
          <w:p w14:paraId="5D1967E9" w14:textId="77777777" w:rsidR="00617A5C" w:rsidRDefault="00617A5C" w:rsidP="009C282F">
            <w:pPr>
              <w:jc w:val="center"/>
            </w:pPr>
          </w:p>
        </w:tc>
        <w:tc>
          <w:tcPr>
            <w:tcW w:w="4245" w:type="dxa"/>
          </w:tcPr>
          <w:p w14:paraId="143BD1C5" w14:textId="77777777" w:rsidR="00617A5C" w:rsidRDefault="006736EE" w:rsidP="009C282F">
            <w:pPr>
              <w:jc w:val="center"/>
            </w:pPr>
            <w:r>
              <w:t>Naringenin</w:t>
            </w:r>
            <w:r>
              <w:fldChar w:fldCharType="begin" w:fldLock="1"/>
            </w:r>
            <w:r>
              <w:instrText>ADDIN CSL_CITATION {"citationItems":[{"id":"ITEM-1","itemData":{"DOI":"10.1007/s10600-012-0283-4","ISSN":"15738388","author":[{"dropping-particle":"","family":"Wei","given":"Shao Peng","non-dropping-particle":"","parse-names":false,"suffix":""},{"dropping-particle":"","family":"Lu","given":"Li Na","non-dropping-particle":"","parse-names":false,"suffix":""},{"dropping-particle":"","family":"Ji","given":"Zhi Qin","non-dropping-particle":"","parse-names":false,"suffix":""},{"dropping-particle":"","family":"Zhang","given":"Ji Wen","non-dropping-particle":"","parse-names":false,"suffix":""},{"dropping-particle":"","family":"Wu","given":"Wen Jun","non-dropping-particle":"","parse-names":false,"suffix":""}],"container-title":"Chemistry of Natural Compounds","id":"ITEM-1","issue":"3","issued":{"date-parts":[["2012"]]},"page":"484-485","title":"Chemical constituents from ficus tikoua","type":"article-journal","volume":"48"},"uris":["http://www.mendeley.com/documents/?uuid=e815e6e3-e7e5-4976-97d0-130d60252fa7"]}],"mendeley":{"formattedCitation":"&lt;sup&gt;34&lt;/sup&gt;","plainTextFormattedCitation":"34","previouslyFormattedCitation":"&lt;sup&gt;34&lt;/sup&gt;"},"properties":{"noteIndex":0},"schema":"https://github.com/citation-style-language/schema/raw/master/csl-citation.json"}</w:instrText>
            </w:r>
            <w:r>
              <w:fldChar w:fldCharType="separate"/>
            </w:r>
            <w:r w:rsidRPr="006736EE">
              <w:rPr>
                <w:noProof/>
                <w:vertAlign w:val="superscript"/>
              </w:rPr>
              <w:t>34</w:t>
            </w:r>
            <w:r>
              <w:fldChar w:fldCharType="end"/>
            </w:r>
          </w:p>
          <w:p w14:paraId="32B435C7" w14:textId="51ED35F5" w:rsidR="00EB3F91" w:rsidRDefault="00EB3F91" w:rsidP="009C282F">
            <w:pPr>
              <w:jc w:val="center"/>
            </w:pPr>
          </w:p>
        </w:tc>
        <w:tc>
          <w:tcPr>
            <w:tcW w:w="1728" w:type="dxa"/>
          </w:tcPr>
          <w:p w14:paraId="467FEEDB" w14:textId="77777777" w:rsidR="00617A5C" w:rsidRDefault="006736EE" w:rsidP="009C282F">
            <w:pPr>
              <w:jc w:val="center"/>
            </w:pPr>
            <w:r>
              <w:rPr>
                <w:rFonts w:ascii="Segoe UI" w:hAnsi="Segoe UI" w:cs="Segoe UI"/>
                <w:color w:val="212121"/>
                <w:shd w:val="clear" w:color="auto" w:fill="FFFFFF"/>
              </w:rPr>
              <w:t>932</w:t>
            </w:r>
          </w:p>
        </w:tc>
      </w:tr>
      <w:tr w:rsidR="00617A5C" w14:paraId="5889D3DC" w14:textId="77777777" w:rsidTr="00C44C3C">
        <w:trPr>
          <w:trHeight w:val="145"/>
        </w:trPr>
        <w:tc>
          <w:tcPr>
            <w:tcW w:w="1240" w:type="dxa"/>
            <w:vMerge/>
          </w:tcPr>
          <w:p w14:paraId="21095A0E" w14:textId="77777777" w:rsidR="00617A5C" w:rsidRDefault="00617A5C" w:rsidP="009C282F">
            <w:pPr>
              <w:jc w:val="center"/>
            </w:pPr>
          </w:p>
        </w:tc>
        <w:tc>
          <w:tcPr>
            <w:tcW w:w="2363" w:type="dxa"/>
            <w:vMerge/>
          </w:tcPr>
          <w:p w14:paraId="7ED0A1ED" w14:textId="77777777" w:rsidR="00617A5C" w:rsidRDefault="00617A5C" w:rsidP="009C282F">
            <w:pPr>
              <w:jc w:val="center"/>
            </w:pPr>
          </w:p>
        </w:tc>
        <w:tc>
          <w:tcPr>
            <w:tcW w:w="4245" w:type="dxa"/>
          </w:tcPr>
          <w:p w14:paraId="3C9A5D94" w14:textId="77777777" w:rsidR="00617A5C" w:rsidRDefault="006736EE" w:rsidP="009C282F">
            <w:pPr>
              <w:jc w:val="center"/>
            </w:pPr>
            <w:r>
              <w:t>6-Prenylnaringenin</w:t>
            </w:r>
            <w:r>
              <w:fldChar w:fldCharType="begin" w:fldLock="1"/>
            </w:r>
            <w:r>
              <w:instrText>ADDIN CSL_CITATION {"citationItems":[{"id":"ITEM-1","itemData":{"DOI":"10.1007/s10600-012-0283-4","ISSN":"15738388","author":[{"dropping-particle":"","family":"Wei","given":"Shao Peng","non-dropping-particle":"","parse-names":false,"suffix":""},{"dropping-particle":"","family":"Lu","given":"Li Na","non-dropping-particle":"","parse-names":false,"suffix":""},{"dropping-particle":"","family":"Ji","given":"Zhi Qin","non-dropping-particle":"","parse-names":false,"suffix":""},{"dropping-particle":"","family":"Zhang","given":"Ji Wen","non-dropping-particle":"","parse-names":false,"suffix":""},{"dropping-particle":"","family":"Wu","given":"Wen Jun","non-dropping-particle":"","parse-names":false,"suffix":""}],"container-title":"Chemistry of Natural Compounds","id":"ITEM-1","issue":"3","issued":{"date-parts":[["2012"]]},"page":"484-485","title":"Chemical constituents from ficus tikoua","type":"article-journal","volume":"48"},"uris":["http://www.mendeley.com/documents/?uuid=e815e6e3-e7e5-4976-97d0-130d60252fa7"]}],"mendeley":{"formattedCitation":"&lt;sup&gt;34&lt;/sup&gt;","plainTextFormattedCitation":"34","previouslyFormattedCitation":"&lt;sup&gt;34&lt;/sup&gt;"},"properties":{"noteIndex":0},"schema":"https://github.com/citation-style-language/schema/raw/master/csl-citation.json"}</w:instrText>
            </w:r>
            <w:r>
              <w:fldChar w:fldCharType="separate"/>
            </w:r>
            <w:r w:rsidRPr="006736EE">
              <w:rPr>
                <w:noProof/>
                <w:vertAlign w:val="superscript"/>
              </w:rPr>
              <w:t>34</w:t>
            </w:r>
            <w:r>
              <w:fldChar w:fldCharType="end"/>
            </w:r>
          </w:p>
          <w:p w14:paraId="24E0EEF2" w14:textId="55EB3D45" w:rsidR="00EB3F91" w:rsidRDefault="00EB3F91" w:rsidP="009C282F">
            <w:pPr>
              <w:jc w:val="center"/>
            </w:pPr>
          </w:p>
        </w:tc>
        <w:tc>
          <w:tcPr>
            <w:tcW w:w="1728" w:type="dxa"/>
          </w:tcPr>
          <w:p w14:paraId="643B787A" w14:textId="77777777" w:rsidR="00617A5C" w:rsidRDefault="006736EE" w:rsidP="009C282F">
            <w:pPr>
              <w:jc w:val="center"/>
            </w:pPr>
            <w:r>
              <w:rPr>
                <w:rFonts w:ascii="Segoe UI" w:hAnsi="Segoe UI" w:cs="Segoe UI"/>
                <w:color w:val="212121"/>
                <w:shd w:val="clear" w:color="auto" w:fill="FFFFFF"/>
              </w:rPr>
              <w:t>155094</w:t>
            </w:r>
          </w:p>
        </w:tc>
      </w:tr>
      <w:tr w:rsidR="00617A5C" w14:paraId="6B77EDD0" w14:textId="77777777" w:rsidTr="00C44C3C">
        <w:trPr>
          <w:trHeight w:val="145"/>
        </w:trPr>
        <w:tc>
          <w:tcPr>
            <w:tcW w:w="1240" w:type="dxa"/>
            <w:vMerge/>
          </w:tcPr>
          <w:p w14:paraId="3A917C35" w14:textId="77777777" w:rsidR="00617A5C" w:rsidRDefault="00617A5C" w:rsidP="009C282F">
            <w:pPr>
              <w:jc w:val="center"/>
            </w:pPr>
          </w:p>
        </w:tc>
        <w:tc>
          <w:tcPr>
            <w:tcW w:w="2363" w:type="dxa"/>
            <w:vMerge/>
          </w:tcPr>
          <w:p w14:paraId="7A56DC8F" w14:textId="77777777" w:rsidR="00617A5C" w:rsidRDefault="00617A5C" w:rsidP="009C282F">
            <w:pPr>
              <w:jc w:val="center"/>
            </w:pPr>
          </w:p>
        </w:tc>
        <w:tc>
          <w:tcPr>
            <w:tcW w:w="4245" w:type="dxa"/>
          </w:tcPr>
          <w:p w14:paraId="16F7B0AD" w14:textId="77777777" w:rsidR="00617A5C" w:rsidRDefault="006736EE" w:rsidP="009C282F">
            <w:pPr>
              <w:jc w:val="center"/>
            </w:pPr>
            <w:r>
              <w:t>8-Prenylnaringenin</w:t>
            </w:r>
            <w:r>
              <w:fldChar w:fldCharType="begin" w:fldLock="1"/>
            </w:r>
            <w:r w:rsidR="00653F04">
              <w:instrText>ADDIN CSL_CITATION {"citationItems":[{"id":"ITEM-1","itemData":{"DOI":"10.1007/s10600-012-0283-4","ISSN":"15738388","author":[{"dropping-particle":"","family":"Wei","given":"Shao Peng","non-dropping-particle":"","parse-names":false,"suffix":""},{"dropping-particle":"","family":"Lu","given":"Li Na","non-dropping-particle":"","parse-names":false,"suffix":""},{"dropping-particle":"","family":"Ji","given":"Zhi Qin","non-dropping-particle":"","parse-names":false,"suffix":""},{"dropping-particle":"","family":"Zhang","given":"Ji Wen","non-dropping-particle":"","parse-names":false,"suffix":""},{"dropping-particle":"","family":"Wu","given":"Wen Jun","non-dropping-particle":"","parse-names":false,"suffix":""}],"container-title":"Chemistry of Natural Compounds","id":"ITEM-1","issue":"3","issued":{"date-parts":[["2012"]]},"page":"484-485","title":"Chemical constituents from ficus tikoua","type":"article-journal","volume":"48"},"uris":["http://www.mendeley.com/documents/?uuid=e815e6e3-e7e5-4976-97d0-130d60252fa7"]}],"mendeley":{"formattedCitation":"&lt;sup&gt;34&lt;/sup&gt;","plainTextFormattedCitation":"34","previouslyFormattedCitation":"&lt;sup&gt;34&lt;/sup&gt;"},"properties":{"noteIndex":0},"schema":"https://github.com/citation-style-language/schema/raw/master/csl-citation.json"}</w:instrText>
            </w:r>
            <w:r>
              <w:fldChar w:fldCharType="separate"/>
            </w:r>
            <w:r w:rsidRPr="006736EE">
              <w:rPr>
                <w:noProof/>
                <w:vertAlign w:val="superscript"/>
              </w:rPr>
              <w:t>34</w:t>
            </w:r>
            <w:r>
              <w:fldChar w:fldCharType="end"/>
            </w:r>
          </w:p>
          <w:p w14:paraId="71585BF2" w14:textId="0904C49F" w:rsidR="00EB3F91" w:rsidRDefault="00EB3F91" w:rsidP="009C282F">
            <w:pPr>
              <w:jc w:val="center"/>
            </w:pPr>
          </w:p>
        </w:tc>
        <w:tc>
          <w:tcPr>
            <w:tcW w:w="1728" w:type="dxa"/>
          </w:tcPr>
          <w:p w14:paraId="65CC58CF" w14:textId="77777777" w:rsidR="00617A5C" w:rsidRDefault="006736EE" w:rsidP="009C282F">
            <w:pPr>
              <w:jc w:val="center"/>
            </w:pPr>
            <w:r>
              <w:rPr>
                <w:rFonts w:ascii="Segoe UI" w:hAnsi="Segoe UI" w:cs="Segoe UI"/>
                <w:color w:val="212121"/>
                <w:shd w:val="clear" w:color="auto" w:fill="FFFFFF"/>
              </w:rPr>
              <w:t>480764</w:t>
            </w:r>
          </w:p>
        </w:tc>
      </w:tr>
      <w:tr w:rsidR="00617A5C" w14:paraId="7E53DF1D" w14:textId="77777777" w:rsidTr="00C44C3C">
        <w:trPr>
          <w:trHeight w:val="145"/>
        </w:trPr>
        <w:tc>
          <w:tcPr>
            <w:tcW w:w="1240" w:type="dxa"/>
            <w:vMerge/>
          </w:tcPr>
          <w:p w14:paraId="72EB44FD" w14:textId="77777777" w:rsidR="00617A5C" w:rsidRDefault="00617A5C" w:rsidP="009C282F">
            <w:pPr>
              <w:jc w:val="center"/>
            </w:pPr>
          </w:p>
        </w:tc>
        <w:tc>
          <w:tcPr>
            <w:tcW w:w="2363" w:type="dxa"/>
            <w:vMerge/>
          </w:tcPr>
          <w:p w14:paraId="46C284A3" w14:textId="77777777" w:rsidR="00617A5C" w:rsidRDefault="00617A5C" w:rsidP="009C282F">
            <w:pPr>
              <w:jc w:val="center"/>
            </w:pPr>
          </w:p>
        </w:tc>
        <w:tc>
          <w:tcPr>
            <w:tcW w:w="4245" w:type="dxa"/>
          </w:tcPr>
          <w:p w14:paraId="6A4D462F" w14:textId="77777777" w:rsidR="00617A5C" w:rsidRDefault="00653F04" w:rsidP="009C282F">
            <w:pPr>
              <w:jc w:val="center"/>
            </w:pPr>
            <w:r>
              <w:t>ficusin A</w:t>
            </w:r>
            <w:r>
              <w:fldChar w:fldCharType="begin" w:fldLock="1"/>
            </w:r>
            <w:r>
              <w:instrText>ADDIN CSL_CITATION {"citationItems":[{"id":"ITEM-1","itemData":{"DOI":"10.1080/14786419.2017.1312391","ISSN":"14786427","PMID":"28423925","abstract":"A new unique isoflavone derivatives with a cyclic-monoterpene-substituent, ficusin C (1), together with five known compounds (2–6), were isolated from the rhizomes of Ficus tikoua. Their structures were elucidated on the basis of spectroscopic data interpretation, mass spectrometric analysis and comparison with literature data of related compounds. Antioxidant and α-glucosidase inhibitory activities of these compounds were evaluated by 1,1-diphenyl-2-picryhydrazyl (DPPH) radical-scavenging assay and α-glucosidase inhibitory experiment, respectively.","author":[{"dropping-particle":"","family":"Fu","given":"Guangmiao","non-dropping-particle":"","parse-names":false,"suffix":""},{"dropping-particle":"","family":"Li","given":"Wenjuan","non-dropping-particle":"","parse-names":false,"suffix":""},{"dropping-particle":"","family":"Huang","given":"Xiangzhong","non-dropping-particle":"","parse-names":false,"suffix":""},{"dropping-particle":"","family":"Zhang","given":"Runzhi","non-dropping-particle":"","parse-names":false,"suffix":""},{"dropping-particle":"","family":"Tian","given":"Kai","non-dropping-particle":"","parse-names":false,"suffix":""},{"dropping-particle":"","family":"Hou","given":"Shuqun","non-dropping-particle":"","parse-names":false,"suffix":""},{"dropping-particle":"","family":"Li","given":"Yukui","non-dropping-particle":"","parse-names":false,"suffix":""}],"container-title":"Natural Product Research","id":"ITEM-1","issue":"4","issued":{"date-parts":[["2018"]]},"page":"399-405","publisher":"Taylor &amp; Francis","title":"Antioxidant and alpha-glucosidase inhibitory activities of isoflavonoids from the rhizomes of Ficus tikoua Bur","type":"article-journal","volume":"32"},"uris":["http://www.mendeley.com/documents/?uuid=2c497347-9ee4-4de3-b993-1bceefdd1856"]}],"mendeley":{"formattedCitation":"&lt;sup&gt;35&lt;/sup&gt;","plainTextFormattedCitation":"35","previouslyFormattedCitation":"&lt;sup&gt;35&lt;/sup&gt;"},"properties":{"noteIndex":0},"schema":"https://github.com/citation-style-language/schema/raw/master/csl-citation.json"}</w:instrText>
            </w:r>
            <w:r>
              <w:fldChar w:fldCharType="separate"/>
            </w:r>
            <w:r w:rsidRPr="00653F04">
              <w:rPr>
                <w:noProof/>
                <w:vertAlign w:val="superscript"/>
              </w:rPr>
              <w:t>35</w:t>
            </w:r>
            <w:r>
              <w:fldChar w:fldCharType="end"/>
            </w:r>
          </w:p>
          <w:p w14:paraId="2F673C41" w14:textId="37419711" w:rsidR="00EB3F91" w:rsidRDefault="00EB3F91" w:rsidP="009C282F">
            <w:pPr>
              <w:jc w:val="center"/>
            </w:pPr>
          </w:p>
        </w:tc>
        <w:tc>
          <w:tcPr>
            <w:tcW w:w="1728" w:type="dxa"/>
          </w:tcPr>
          <w:p w14:paraId="267F57B1" w14:textId="77777777" w:rsidR="00617A5C" w:rsidRDefault="00653F04" w:rsidP="009C282F">
            <w:pPr>
              <w:jc w:val="center"/>
            </w:pPr>
            <w:r>
              <w:rPr>
                <w:rFonts w:ascii="Segoe UI" w:hAnsi="Segoe UI" w:cs="Segoe UI"/>
                <w:color w:val="212121"/>
                <w:shd w:val="clear" w:color="auto" w:fill="FFFFFF"/>
              </w:rPr>
              <w:t>15231941</w:t>
            </w:r>
          </w:p>
        </w:tc>
      </w:tr>
      <w:tr w:rsidR="00617A5C" w14:paraId="7CE57015" w14:textId="77777777" w:rsidTr="00C44C3C">
        <w:trPr>
          <w:trHeight w:val="145"/>
        </w:trPr>
        <w:tc>
          <w:tcPr>
            <w:tcW w:w="1240" w:type="dxa"/>
            <w:vMerge/>
          </w:tcPr>
          <w:p w14:paraId="72A3561D" w14:textId="77777777" w:rsidR="00617A5C" w:rsidRDefault="00617A5C" w:rsidP="009C282F">
            <w:pPr>
              <w:jc w:val="center"/>
            </w:pPr>
          </w:p>
        </w:tc>
        <w:tc>
          <w:tcPr>
            <w:tcW w:w="2363" w:type="dxa"/>
            <w:vMerge/>
          </w:tcPr>
          <w:p w14:paraId="7F2B9D07" w14:textId="77777777" w:rsidR="00617A5C" w:rsidRDefault="00617A5C" w:rsidP="009C282F">
            <w:pPr>
              <w:jc w:val="center"/>
            </w:pPr>
          </w:p>
        </w:tc>
        <w:tc>
          <w:tcPr>
            <w:tcW w:w="4245" w:type="dxa"/>
          </w:tcPr>
          <w:p w14:paraId="24731779" w14:textId="77777777" w:rsidR="00617A5C" w:rsidRDefault="00653F04" w:rsidP="009C282F">
            <w:pPr>
              <w:jc w:val="center"/>
            </w:pPr>
            <w:r>
              <w:t>alpinumisoflavone</w:t>
            </w:r>
            <w:r>
              <w:fldChar w:fldCharType="begin" w:fldLock="1"/>
            </w:r>
            <w:r>
              <w:instrText>ADDIN CSL_CITATION {"citationItems":[{"id":"ITEM-1","itemData":{"DOI":"10.1080/14786419.2017.1312391","ISSN":"14786427","PMID":"28423925","abstract":"A new unique isoflavone derivatives with a cyclic-monoterpene-substituent, ficusin C (1), together with five known compounds (2–6), were isolated from the rhizomes of Ficus tikoua. Their structures were elucidated on the basis of spectroscopic data interpretation, mass spectrometric analysis and comparison with literature data of related compounds. Antioxidant and α-glucosidase inhibitory activities of these compounds were evaluated by 1,1-diphenyl-2-picryhydrazyl (DPPH) radical-scavenging assay and α-glucosidase inhibitory experiment, respectively.","author":[{"dropping-particle":"","family":"Fu","given":"Guangmiao","non-dropping-particle":"","parse-names":false,"suffix":""},{"dropping-particle":"","family":"Li","given":"Wenjuan","non-dropping-particle":"","parse-names":false,"suffix":""},{"dropping-particle":"","family":"Huang","given":"Xiangzhong","non-dropping-particle":"","parse-names":false,"suffix":""},{"dropping-particle":"","family":"Zhang","given":"Runzhi","non-dropping-particle":"","parse-names":false,"suffix":""},{"dropping-particle":"","family":"Tian","given":"Kai","non-dropping-particle":"","parse-names":false,"suffix":""},{"dropping-particle":"","family":"Hou","given":"Shuqun","non-dropping-particle":"","parse-names":false,"suffix":""},{"dropping-particle":"","family":"Li","given":"Yukui","non-dropping-particle":"","parse-names":false,"suffix":""}],"container-title":"Natural Product Research","id":"ITEM-1","issue":"4","issued":{"date-parts":[["2018"]]},"page":"399-405","publisher":"Taylor &amp; Francis","title":"Antioxidant and alpha-glucosidase inhibitory activities of isoflavonoids from the rhizomes of Ficus tikoua Bur","type":"article-journal","volume":"32"},"uris":["http://www.mendeley.com/documents/?uuid=2c497347-9ee4-4de3-b993-1bceefdd1856"]}],"mendeley":{"formattedCitation":"&lt;sup&gt;35&lt;/sup&gt;","plainTextFormattedCitation":"35","previouslyFormattedCitation":"&lt;sup&gt;35&lt;/sup&gt;"},"properties":{"noteIndex":0},"schema":"https://github.com/citation-style-language/schema/raw/master/csl-citation.json"}</w:instrText>
            </w:r>
            <w:r>
              <w:fldChar w:fldCharType="separate"/>
            </w:r>
            <w:r w:rsidRPr="00653F04">
              <w:rPr>
                <w:noProof/>
                <w:vertAlign w:val="superscript"/>
              </w:rPr>
              <w:t>35</w:t>
            </w:r>
            <w:r>
              <w:fldChar w:fldCharType="end"/>
            </w:r>
          </w:p>
          <w:p w14:paraId="4734178B" w14:textId="318A5F34" w:rsidR="00EB3F91" w:rsidRDefault="00EB3F91" w:rsidP="009C282F">
            <w:pPr>
              <w:jc w:val="center"/>
            </w:pPr>
          </w:p>
        </w:tc>
        <w:tc>
          <w:tcPr>
            <w:tcW w:w="1728" w:type="dxa"/>
          </w:tcPr>
          <w:p w14:paraId="34780F08" w14:textId="77777777" w:rsidR="00617A5C" w:rsidRDefault="00653F04" w:rsidP="009C282F">
            <w:pPr>
              <w:jc w:val="center"/>
            </w:pPr>
            <w:r>
              <w:rPr>
                <w:rFonts w:ascii="Segoe UI" w:hAnsi="Segoe UI" w:cs="Segoe UI"/>
                <w:color w:val="212121"/>
                <w:shd w:val="clear" w:color="auto" w:fill="FFFFFF"/>
              </w:rPr>
              <w:t>5490139</w:t>
            </w:r>
          </w:p>
        </w:tc>
      </w:tr>
      <w:tr w:rsidR="00617A5C" w14:paraId="42452D96" w14:textId="77777777" w:rsidTr="00C44C3C">
        <w:trPr>
          <w:trHeight w:val="145"/>
        </w:trPr>
        <w:tc>
          <w:tcPr>
            <w:tcW w:w="1240" w:type="dxa"/>
            <w:vMerge/>
          </w:tcPr>
          <w:p w14:paraId="0909CF17" w14:textId="77777777" w:rsidR="00617A5C" w:rsidRDefault="00617A5C" w:rsidP="009C282F">
            <w:pPr>
              <w:jc w:val="center"/>
            </w:pPr>
          </w:p>
        </w:tc>
        <w:tc>
          <w:tcPr>
            <w:tcW w:w="2363" w:type="dxa"/>
            <w:vMerge/>
          </w:tcPr>
          <w:p w14:paraId="585A69C4" w14:textId="77777777" w:rsidR="00617A5C" w:rsidRDefault="00617A5C" w:rsidP="009C282F">
            <w:pPr>
              <w:jc w:val="center"/>
            </w:pPr>
          </w:p>
        </w:tc>
        <w:tc>
          <w:tcPr>
            <w:tcW w:w="4245" w:type="dxa"/>
          </w:tcPr>
          <w:p w14:paraId="4A690B6D" w14:textId="77777777" w:rsidR="00617A5C" w:rsidRDefault="00653F04" w:rsidP="009C282F">
            <w:pPr>
              <w:jc w:val="center"/>
            </w:pPr>
            <w:r>
              <w:t>4'-O-methylalpinumisoflavone</w:t>
            </w:r>
            <w:r>
              <w:fldChar w:fldCharType="begin" w:fldLock="1"/>
            </w:r>
            <w:r>
              <w:instrText>ADDIN CSL_CITATION {"citationItems":[{"id":"ITEM-1","itemData":{"DOI":"10.1080/14786419.2017.1312391","ISSN":"14786427","PMID":"28423925","abstract":"A new unique isoflavone derivatives with a cyclic-monoterpene-substituent, ficusin C (1), together with five known compounds (2–6), were isolated from the rhizomes of Ficus tikoua. Their structures were elucidated on the basis of spectroscopic data interpretation, mass spectrometric analysis and comparison with literature data of related compounds. Antioxidant and α-glucosidase inhibitory activities of these compounds were evaluated by 1,1-diphenyl-2-picryhydrazyl (DPPH) radical-scavenging assay and α-glucosidase inhibitory experiment, respectively.","author":[{"dropping-particle":"","family":"Fu","given":"Guangmiao","non-dropping-particle":"","parse-names":false,"suffix":""},{"dropping-particle":"","family":"Li","given":"Wenjuan","non-dropping-particle":"","parse-names":false,"suffix":""},{"dropping-particle":"","family":"Huang","given":"Xiangzhong","non-dropping-particle":"","parse-names":false,"suffix":""},{"dropping-particle":"","family":"Zhang","given":"Runzhi","non-dropping-particle":"","parse-names":false,"suffix":""},{"dropping-particle":"","family":"Tian","given":"Kai","non-dropping-particle":"","parse-names":false,"suffix":""},{"dropping-particle":"","family":"Hou","given":"Shuqun","non-dropping-particle":"","parse-names":false,"suffix":""},{"dropping-particle":"","family":"Li","given":"Yukui","non-dropping-particle":"","parse-names":false,"suffix":""}],"container-title":"Natural Product Research","id":"ITEM-1","issue":"4","issued":{"date-parts":[["2018"]]},"page":"399-405","publisher":"Taylor &amp; Francis","title":"Antioxidant and alpha-glucosidase inhibitory activities of isoflavonoids from the rhizomes of Ficus tikoua Bur","type":"article-journal","volume":"32"},"uris":["http://www.mendeley.com/documents/?uuid=2c497347-9ee4-4de3-b993-1bceefdd1856"]}],"mendeley":{"formattedCitation":"&lt;sup&gt;35&lt;/sup&gt;","plainTextFormattedCitation":"35","previouslyFormattedCitation":"&lt;sup&gt;35&lt;/sup&gt;"},"properties":{"noteIndex":0},"schema":"https://github.com/citation-style-language/schema/raw/master/csl-citation.json"}</w:instrText>
            </w:r>
            <w:r>
              <w:fldChar w:fldCharType="separate"/>
            </w:r>
            <w:r w:rsidRPr="00653F04">
              <w:rPr>
                <w:noProof/>
                <w:vertAlign w:val="superscript"/>
              </w:rPr>
              <w:t>35</w:t>
            </w:r>
            <w:r>
              <w:fldChar w:fldCharType="end"/>
            </w:r>
          </w:p>
          <w:p w14:paraId="1F9857D3" w14:textId="6E583EAB" w:rsidR="00EB3F91" w:rsidRDefault="00EB3F91" w:rsidP="009C282F">
            <w:pPr>
              <w:jc w:val="center"/>
            </w:pPr>
          </w:p>
        </w:tc>
        <w:tc>
          <w:tcPr>
            <w:tcW w:w="1728" w:type="dxa"/>
          </w:tcPr>
          <w:p w14:paraId="326E0867" w14:textId="77777777" w:rsidR="00617A5C" w:rsidRDefault="00653F04" w:rsidP="009C282F">
            <w:pPr>
              <w:jc w:val="center"/>
            </w:pPr>
            <w:r>
              <w:rPr>
                <w:rFonts w:ascii="Segoe UI" w:hAnsi="Segoe UI" w:cs="Segoe UI"/>
                <w:color w:val="212121"/>
                <w:shd w:val="clear" w:color="auto" w:fill="FFFFFF"/>
              </w:rPr>
              <w:t>15596285</w:t>
            </w:r>
          </w:p>
        </w:tc>
      </w:tr>
      <w:tr w:rsidR="00617A5C" w14:paraId="68E038B0" w14:textId="77777777" w:rsidTr="00C44C3C">
        <w:trPr>
          <w:trHeight w:val="145"/>
        </w:trPr>
        <w:tc>
          <w:tcPr>
            <w:tcW w:w="1240" w:type="dxa"/>
            <w:vMerge/>
          </w:tcPr>
          <w:p w14:paraId="72F2A8FC" w14:textId="77777777" w:rsidR="00617A5C" w:rsidRDefault="00617A5C" w:rsidP="009C282F">
            <w:pPr>
              <w:jc w:val="center"/>
            </w:pPr>
          </w:p>
        </w:tc>
        <w:tc>
          <w:tcPr>
            <w:tcW w:w="2363" w:type="dxa"/>
            <w:vMerge/>
          </w:tcPr>
          <w:p w14:paraId="6249AF0D" w14:textId="77777777" w:rsidR="00617A5C" w:rsidRDefault="00617A5C" w:rsidP="009C282F">
            <w:pPr>
              <w:jc w:val="center"/>
            </w:pPr>
          </w:p>
        </w:tc>
        <w:tc>
          <w:tcPr>
            <w:tcW w:w="4245" w:type="dxa"/>
          </w:tcPr>
          <w:p w14:paraId="3FCD67F4" w14:textId="77777777" w:rsidR="00617A5C" w:rsidRDefault="00653F04" w:rsidP="009C282F">
            <w:pPr>
              <w:jc w:val="center"/>
            </w:pPr>
            <w:r>
              <w:t>quercetin</w:t>
            </w:r>
            <w:r>
              <w:fldChar w:fldCharType="begin" w:fldLock="1"/>
            </w:r>
            <w:r w:rsidR="00542BD0">
              <w:instrText>ADDIN CSL_CITATION {"citationItems":[{"id":"ITEM-1","itemData":{"DOI":"10.1080/14786419.2017.1312391","ISSN":"14786427","PMID":"28423925","abstract":"A new unique isoflavone derivatives with a cyclic-monoterpene-substituent, ficusin C (1), together with five known compounds (2–6), were isolated from the rhizomes of Ficus tikoua. Their structures were elucidated on the basis of spectroscopic data interpretation, mass spectrometric analysis and comparison with literature data of related compounds. Antioxidant and α-glucosidase inhibitory activities of these compounds were evaluated by 1,1-diphenyl-2-picryhydrazyl (DPPH) radical-scavenging assay and α-glucosidase inhibitory experiment, respectively.","author":[{"dropping-particle":"","family":"Fu","given":"Guangmiao","non-dropping-particle":"","parse-names":false,"suffix":""},{"dropping-particle":"","family":"Li","given":"Wenjuan","non-dropping-particle":"","parse-names":false,"suffix":""},{"dropping-particle":"","family":"Huang","given":"Xiangzhong","non-dropping-particle":"","parse-names":false,"suffix":""},{"dropping-particle":"","family":"Zhang","given":"Runzhi","non-dropping-particle":"","parse-names":false,"suffix":""},{"dropping-particle":"","family":"Tian","given":"Kai","non-dropping-particle":"","parse-names":false,"suffix":""},{"dropping-particle":"","family":"Hou","given":"Shuqun","non-dropping-particle":"","parse-names":false,"suffix":""},{"dropping-particle":"","family":"Li","given":"Yukui","non-dropping-particle":"","parse-names":false,"suffix":""}],"container-title":"Natural Product Research","id":"ITEM-1","issue":"4","issued":{"date-parts":[["2018"]]},"page":"399-405","publisher":"Taylor &amp; Francis","title":"Antioxidant and alpha-glucosidase inhibitory activities of isoflavonoids from the rhizomes of Ficus tikoua Bur","type":"article-journal","volume":"32"},"uris":["http://www.mendeley.com/documents/?uuid=2c497347-9ee4-4de3-b993-1bceefdd1856"]}],"mendeley":{"formattedCitation":"&lt;sup&gt;35&lt;/sup&gt;","plainTextFormattedCitation":"35","previouslyFormattedCitation":"&lt;sup&gt;35&lt;/sup&gt;"},"properties":{"noteIndex":0},"schema":"https://github.com/citation-style-language/schema/raw/master/csl-citation.json"}</w:instrText>
            </w:r>
            <w:r>
              <w:fldChar w:fldCharType="separate"/>
            </w:r>
            <w:r w:rsidRPr="00653F04">
              <w:rPr>
                <w:noProof/>
                <w:vertAlign w:val="superscript"/>
              </w:rPr>
              <w:t>35</w:t>
            </w:r>
            <w:r>
              <w:fldChar w:fldCharType="end"/>
            </w:r>
          </w:p>
        </w:tc>
        <w:tc>
          <w:tcPr>
            <w:tcW w:w="1728" w:type="dxa"/>
          </w:tcPr>
          <w:p w14:paraId="4619DA80" w14:textId="77777777" w:rsidR="00617A5C" w:rsidRDefault="00653F04" w:rsidP="009C282F">
            <w:pPr>
              <w:jc w:val="center"/>
            </w:pPr>
            <w:r>
              <w:rPr>
                <w:rFonts w:ascii="Segoe UI" w:hAnsi="Segoe UI" w:cs="Segoe UI"/>
                <w:color w:val="212121"/>
                <w:shd w:val="clear" w:color="auto" w:fill="FFFFFF"/>
              </w:rPr>
              <w:t>5280343</w:t>
            </w:r>
          </w:p>
        </w:tc>
      </w:tr>
      <w:tr w:rsidR="00E6427C" w14:paraId="136B6572" w14:textId="77777777" w:rsidTr="00987655">
        <w:trPr>
          <w:trHeight w:val="228"/>
        </w:trPr>
        <w:tc>
          <w:tcPr>
            <w:tcW w:w="1240" w:type="dxa"/>
            <w:vMerge w:val="restart"/>
          </w:tcPr>
          <w:p w14:paraId="7CEBB01E" w14:textId="08B68A98" w:rsidR="00E6427C" w:rsidRDefault="00902E7F" w:rsidP="009C282F">
            <w:pPr>
              <w:jc w:val="center"/>
            </w:pPr>
            <w:r>
              <w:lastRenderedPageBreak/>
              <w:t>13.</w:t>
            </w:r>
          </w:p>
        </w:tc>
        <w:tc>
          <w:tcPr>
            <w:tcW w:w="2363" w:type="dxa"/>
            <w:vMerge w:val="restart"/>
          </w:tcPr>
          <w:p w14:paraId="78D07C96" w14:textId="75DD6C4A" w:rsidR="00E6427C" w:rsidRDefault="00E6427C" w:rsidP="009C282F">
            <w:pPr>
              <w:jc w:val="center"/>
            </w:pPr>
            <w:r w:rsidRPr="00EB3F91">
              <w:rPr>
                <w:i/>
                <w:iCs/>
              </w:rPr>
              <w:t>Flemingia macrophylla</w:t>
            </w:r>
            <w:r>
              <w:t xml:space="preserve"> (Willd.) Merr.</w:t>
            </w:r>
          </w:p>
        </w:tc>
        <w:tc>
          <w:tcPr>
            <w:tcW w:w="4245" w:type="dxa"/>
          </w:tcPr>
          <w:p w14:paraId="1EE9F811" w14:textId="77777777" w:rsidR="00E6427C" w:rsidRDefault="00E6427C" w:rsidP="009C282F">
            <w:pPr>
              <w:jc w:val="center"/>
            </w:pPr>
            <w:r>
              <w:t>flemichin E</w:t>
            </w:r>
            <w:r>
              <w:fldChar w:fldCharType="begin" w:fldLock="1"/>
            </w:r>
            <w:r>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714872E9" w14:textId="4A905A6E" w:rsidR="00EB3F91" w:rsidRDefault="00EB3F91" w:rsidP="009C282F">
            <w:pPr>
              <w:jc w:val="center"/>
            </w:pPr>
          </w:p>
        </w:tc>
        <w:tc>
          <w:tcPr>
            <w:tcW w:w="1728" w:type="dxa"/>
          </w:tcPr>
          <w:p w14:paraId="036D4E8F" w14:textId="77777777" w:rsidR="00E6427C" w:rsidRDefault="00E6427C" w:rsidP="009C282F">
            <w:pPr>
              <w:jc w:val="center"/>
            </w:pPr>
            <w:r>
              <w:rPr>
                <w:rFonts w:ascii="Segoe UI" w:hAnsi="Segoe UI" w:cs="Segoe UI"/>
                <w:color w:val="212121"/>
                <w:shd w:val="clear" w:color="auto" w:fill="FFFFFF"/>
              </w:rPr>
              <w:t>42608043</w:t>
            </w:r>
          </w:p>
        </w:tc>
      </w:tr>
      <w:tr w:rsidR="00E6427C" w14:paraId="3CC4D75F" w14:textId="77777777" w:rsidTr="00987655">
        <w:trPr>
          <w:trHeight w:val="213"/>
        </w:trPr>
        <w:tc>
          <w:tcPr>
            <w:tcW w:w="1240" w:type="dxa"/>
            <w:vMerge/>
          </w:tcPr>
          <w:p w14:paraId="1A1F814F" w14:textId="77777777" w:rsidR="00E6427C" w:rsidRDefault="00E6427C" w:rsidP="009C282F">
            <w:pPr>
              <w:jc w:val="center"/>
            </w:pPr>
          </w:p>
        </w:tc>
        <w:tc>
          <w:tcPr>
            <w:tcW w:w="2363" w:type="dxa"/>
            <w:vMerge/>
          </w:tcPr>
          <w:p w14:paraId="45B084B2" w14:textId="77777777" w:rsidR="00E6427C" w:rsidRDefault="00E6427C" w:rsidP="009C282F">
            <w:pPr>
              <w:jc w:val="center"/>
            </w:pPr>
          </w:p>
        </w:tc>
        <w:tc>
          <w:tcPr>
            <w:tcW w:w="4245" w:type="dxa"/>
          </w:tcPr>
          <w:p w14:paraId="408728CB" w14:textId="77777777" w:rsidR="00E6427C" w:rsidRDefault="00E6427C" w:rsidP="009C282F">
            <w:pPr>
              <w:jc w:val="center"/>
            </w:pPr>
            <w:r>
              <w:t>genistin</w:t>
            </w:r>
            <w:r>
              <w:fldChar w:fldCharType="begin" w:fldLock="1"/>
            </w:r>
            <w:r>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1FDF8811" w14:textId="10DE704E" w:rsidR="00EB3F91" w:rsidRDefault="00EB3F91" w:rsidP="009C282F">
            <w:pPr>
              <w:jc w:val="center"/>
            </w:pPr>
          </w:p>
        </w:tc>
        <w:tc>
          <w:tcPr>
            <w:tcW w:w="1728" w:type="dxa"/>
          </w:tcPr>
          <w:p w14:paraId="5D73C120" w14:textId="77777777" w:rsidR="00E6427C" w:rsidRDefault="00E6427C" w:rsidP="009C282F">
            <w:pPr>
              <w:jc w:val="center"/>
            </w:pPr>
            <w:r>
              <w:rPr>
                <w:rFonts w:ascii="Segoe UI" w:hAnsi="Segoe UI" w:cs="Segoe UI"/>
                <w:color w:val="212121"/>
                <w:shd w:val="clear" w:color="auto" w:fill="FFFFFF"/>
              </w:rPr>
              <w:t>5281377</w:t>
            </w:r>
          </w:p>
        </w:tc>
      </w:tr>
      <w:tr w:rsidR="00E6427C" w14:paraId="69A84C11" w14:textId="77777777" w:rsidTr="00987655">
        <w:trPr>
          <w:trHeight w:val="213"/>
        </w:trPr>
        <w:tc>
          <w:tcPr>
            <w:tcW w:w="1240" w:type="dxa"/>
            <w:vMerge/>
          </w:tcPr>
          <w:p w14:paraId="66871CD2" w14:textId="77777777" w:rsidR="00E6427C" w:rsidRDefault="00E6427C" w:rsidP="009C282F">
            <w:pPr>
              <w:jc w:val="center"/>
            </w:pPr>
          </w:p>
        </w:tc>
        <w:tc>
          <w:tcPr>
            <w:tcW w:w="2363" w:type="dxa"/>
            <w:vMerge/>
          </w:tcPr>
          <w:p w14:paraId="68697ECD" w14:textId="77777777" w:rsidR="00E6427C" w:rsidRDefault="00E6427C" w:rsidP="009C282F">
            <w:pPr>
              <w:jc w:val="center"/>
            </w:pPr>
          </w:p>
        </w:tc>
        <w:tc>
          <w:tcPr>
            <w:tcW w:w="4245" w:type="dxa"/>
          </w:tcPr>
          <w:p w14:paraId="2EB77C93" w14:textId="77777777" w:rsidR="00E6427C" w:rsidRDefault="00E6427C" w:rsidP="009C282F">
            <w:pPr>
              <w:jc w:val="center"/>
            </w:pPr>
            <w:r>
              <w:t>genistein</w:t>
            </w:r>
            <w:r>
              <w:fldChar w:fldCharType="begin" w:fldLock="1"/>
            </w:r>
            <w:r>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3232687F" w14:textId="1C34C007" w:rsidR="00EB3F91" w:rsidRDefault="00EB3F91" w:rsidP="009C282F">
            <w:pPr>
              <w:jc w:val="center"/>
            </w:pPr>
          </w:p>
        </w:tc>
        <w:tc>
          <w:tcPr>
            <w:tcW w:w="1728" w:type="dxa"/>
          </w:tcPr>
          <w:p w14:paraId="52DFAACD" w14:textId="77777777" w:rsidR="00E6427C" w:rsidRDefault="00E6427C" w:rsidP="009C282F">
            <w:pPr>
              <w:jc w:val="center"/>
            </w:pPr>
            <w:r>
              <w:rPr>
                <w:rFonts w:ascii="Segoe UI" w:hAnsi="Segoe UI" w:cs="Segoe UI"/>
                <w:color w:val="212121"/>
                <w:shd w:val="clear" w:color="auto" w:fill="FFFFFF"/>
              </w:rPr>
              <w:t>5280961</w:t>
            </w:r>
          </w:p>
        </w:tc>
      </w:tr>
      <w:tr w:rsidR="00E6427C" w14:paraId="3CD26D40" w14:textId="77777777" w:rsidTr="00987655">
        <w:trPr>
          <w:trHeight w:val="213"/>
        </w:trPr>
        <w:tc>
          <w:tcPr>
            <w:tcW w:w="1240" w:type="dxa"/>
            <w:vMerge/>
          </w:tcPr>
          <w:p w14:paraId="787B20F5" w14:textId="77777777" w:rsidR="00E6427C" w:rsidRDefault="00E6427C" w:rsidP="009C282F">
            <w:pPr>
              <w:jc w:val="center"/>
            </w:pPr>
          </w:p>
        </w:tc>
        <w:tc>
          <w:tcPr>
            <w:tcW w:w="2363" w:type="dxa"/>
            <w:vMerge/>
          </w:tcPr>
          <w:p w14:paraId="26AC4FB7" w14:textId="77777777" w:rsidR="00E6427C" w:rsidRDefault="00E6427C" w:rsidP="009C282F">
            <w:pPr>
              <w:jc w:val="center"/>
            </w:pPr>
          </w:p>
        </w:tc>
        <w:tc>
          <w:tcPr>
            <w:tcW w:w="4245" w:type="dxa"/>
          </w:tcPr>
          <w:p w14:paraId="497FBAD4" w14:textId="77777777" w:rsidR="00E6427C" w:rsidRDefault="00E6427C" w:rsidP="009C282F">
            <w:pPr>
              <w:jc w:val="center"/>
            </w:pPr>
            <w:r>
              <w:t>2'-hydroxygenistein</w:t>
            </w:r>
            <w:r>
              <w:fldChar w:fldCharType="begin" w:fldLock="1"/>
            </w:r>
            <w:r>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3B7AEAEF" w14:textId="5032D770" w:rsidR="00EB3F91" w:rsidRDefault="00EB3F91" w:rsidP="009C282F">
            <w:pPr>
              <w:jc w:val="center"/>
            </w:pPr>
          </w:p>
        </w:tc>
        <w:tc>
          <w:tcPr>
            <w:tcW w:w="1728" w:type="dxa"/>
          </w:tcPr>
          <w:p w14:paraId="7593A94A" w14:textId="77777777" w:rsidR="00E6427C" w:rsidRDefault="00E6427C" w:rsidP="009C282F">
            <w:pPr>
              <w:jc w:val="center"/>
            </w:pPr>
            <w:r>
              <w:rPr>
                <w:rFonts w:ascii="Segoe UI" w:hAnsi="Segoe UI" w:cs="Segoe UI"/>
                <w:color w:val="212121"/>
                <w:shd w:val="clear" w:color="auto" w:fill="FFFFFF"/>
              </w:rPr>
              <w:t>5282074</w:t>
            </w:r>
          </w:p>
        </w:tc>
      </w:tr>
      <w:tr w:rsidR="00E6427C" w14:paraId="33D61544" w14:textId="77777777" w:rsidTr="00987655">
        <w:trPr>
          <w:trHeight w:val="213"/>
        </w:trPr>
        <w:tc>
          <w:tcPr>
            <w:tcW w:w="1240" w:type="dxa"/>
            <w:vMerge/>
          </w:tcPr>
          <w:p w14:paraId="6FB60358" w14:textId="77777777" w:rsidR="00E6427C" w:rsidRDefault="00E6427C" w:rsidP="009C282F">
            <w:pPr>
              <w:jc w:val="center"/>
            </w:pPr>
          </w:p>
        </w:tc>
        <w:tc>
          <w:tcPr>
            <w:tcW w:w="2363" w:type="dxa"/>
            <w:vMerge/>
          </w:tcPr>
          <w:p w14:paraId="34AB31AB" w14:textId="77777777" w:rsidR="00E6427C" w:rsidRDefault="00E6427C" w:rsidP="009C282F">
            <w:pPr>
              <w:jc w:val="center"/>
            </w:pPr>
          </w:p>
        </w:tc>
        <w:tc>
          <w:tcPr>
            <w:tcW w:w="4245" w:type="dxa"/>
          </w:tcPr>
          <w:p w14:paraId="62DF22CE" w14:textId="77777777" w:rsidR="00E6427C" w:rsidRDefault="00E6427C" w:rsidP="009C282F">
            <w:pPr>
              <w:jc w:val="center"/>
            </w:pPr>
            <w:r>
              <w:t>cajanin</w:t>
            </w:r>
            <w:r>
              <w:fldChar w:fldCharType="begin" w:fldLock="1"/>
            </w:r>
            <w:r>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269D39C6" w14:textId="442F3A5F" w:rsidR="00EB3F91" w:rsidRDefault="00EB3F91" w:rsidP="009C282F">
            <w:pPr>
              <w:jc w:val="center"/>
            </w:pPr>
          </w:p>
        </w:tc>
        <w:tc>
          <w:tcPr>
            <w:tcW w:w="1728" w:type="dxa"/>
          </w:tcPr>
          <w:p w14:paraId="78BE33CC" w14:textId="77777777" w:rsidR="00E6427C" w:rsidRDefault="00E6427C" w:rsidP="009C282F">
            <w:pPr>
              <w:jc w:val="center"/>
            </w:pPr>
            <w:r>
              <w:rPr>
                <w:rFonts w:ascii="Segoe UI" w:hAnsi="Segoe UI" w:cs="Segoe UI"/>
                <w:color w:val="212121"/>
                <w:shd w:val="clear" w:color="auto" w:fill="FFFFFF"/>
              </w:rPr>
              <w:t>5281706</w:t>
            </w:r>
          </w:p>
        </w:tc>
      </w:tr>
      <w:tr w:rsidR="00E6427C" w14:paraId="5A96DEA3" w14:textId="77777777" w:rsidTr="00987655">
        <w:trPr>
          <w:trHeight w:val="213"/>
        </w:trPr>
        <w:tc>
          <w:tcPr>
            <w:tcW w:w="1240" w:type="dxa"/>
            <w:vMerge/>
          </w:tcPr>
          <w:p w14:paraId="36FAAACB" w14:textId="77777777" w:rsidR="00E6427C" w:rsidRDefault="00E6427C" w:rsidP="009C282F">
            <w:pPr>
              <w:jc w:val="center"/>
            </w:pPr>
          </w:p>
        </w:tc>
        <w:tc>
          <w:tcPr>
            <w:tcW w:w="2363" w:type="dxa"/>
            <w:vMerge/>
          </w:tcPr>
          <w:p w14:paraId="49770676" w14:textId="77777777" w:rsidR="00E6427C" w:rsidRDefault="00E6427C" w:rsidP="009C282F">
            <w:pPr>
              <w:jc w:val="center"/>
            </w:pPr>
          </w:p>
        </w:tc>
        <w:tc>
          <w:tcPr>
            <w:tcW w:w="4245" w:type="dxa"/>
          </w:tcPr>
          <w:p w14:paraId="6B8EE73E" w14:textId="77777777" w:rsidR="00E6427C" w:rsidRDefault="00E6427C" w:rsidP="009C282F">
            <w:pPr>
              <w:jc w:val="center"/>
            </w:pPr>
            <w:r>
              <w:t>3'-isoprenylgenistein</w:t>
            </w:r>
            <w:r>
              <w:fldChar w:fldCharType="begin" w:fldLock="1"/>
            </w:r>
            <w:r>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763FB91A" w14:textId="6798CA1F" w:rsidR="00C653ED" w:rsidRDefault="00C653ED" w:rsidP="009C282F">
            <w:pPr>
              <w:jc w:val="center"/>
            </w:pPr>
          </w:p>
        </w:tc>
        <w:tc>
          <w:tcPr>
            <w:tcW w:w="1728" w:type="dxa"/>
          </w:tcPr>
          <w:p w14:paraId="05AD0B4B" w14:textId="77777777" w:rsidR="00E6427C" w:rsidRDefault="00E6427C" w:rsidP="009C282F">
            <w:pPr>
              <w:jc w:val="center"/>
            </w:pPr>
            <w:r>
              <w:rPr>
                <w:rFonts w:ascii="Segoe UI" w:hAnsi="Segoe UI" w:cs="Segoe UI"/>
                <w:color w:val="212121"/>
                <w:shd w:val="clear" w:color="auto" w:fill="FFFFFF"/>
              </w:rPr>
              <w:t>5494866</w:t>
            </w:r>
          </w:p>
        </w:tc>
      </w:tr>
      <w:tr w:rsidR="00E6427C" w14:paraId="00CE289C" w14:textId="77777777" w:rsidTr="00987655">
        <w:trPr>
          <w:trHeight w:val="213"/>
        </w:trPr>
        <w:tc>
          <w:tcPr>
            <w:tcW w:w="1240" w:type="dxa"/>
            <w:vMerge/>
          </w:tcPr>
          <w:p w14:paraId="68E7FB5D" w14:textId="77777777" w:rsidR="00E6427C" w:rsidRDefault="00E6427C" w:rsidP="009C282F">
            <w:pPr>
              <w:jc w:val="center"/>
            </w:pPr>
          </w:p>
        </w:tc>
        <w:tc>
          <w:tcPr>
            <w:tcW w:w="2363" w:type="dxa"/>
            <w:vMerge/>
          </w:tcPr>
          <w:p w14:paraId="26A30B0F" w14:textId="77777777" w:rsidR="00E6427C" w:rsidRDefault="00E6427C" w:rsidP="009C282F">
            <w:pPr>
              <w:jc w:val="center"/>
            </w:pPr>
          </w:p>
        </w:tc>
        <w:tc>
          <w:tcPr>
            <w:tcW w:w="4245" w:type="dxa"/>
          </w:tcPr>
          <w:p w14:paraId="07254E6A" w14:textId="77777777" w:rsidR="00E6427C" w:rsidRDefault="00E6427C" w:rsidP="009C282F">
            <w:pPr>
              <w:jc w:val="center"/>
            </w:pPr>
            <w:r>
              <w:t>prunetin</w:t>
            </w:r>
            <w:r>
              <w:fldChar w:fldCharType="begin" w:fldLock="1"/>
            </w:r>
            <w:r>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57EC03FB" w14:textId="7D6E2F9B" w:rsidR="00BF0FB9" w:rsidRDefault="00BF0FB9" w:rsidP="009C282F">
            <w:pPr>
              <w:jc w:val="center"/>
            </w:pPr>
          </w:p>
        </w:tc>
        <w:tc>
          <w:tcPr>
            <w:tcW w:w="1728" w:type="dxa"/>
          </w:tcPr>
          <w:p w14:paraId="1461A39B" w14:textId="77777777" w:rsidR="00E6427C" w:rsidRDefault="00E6427C" w:rsidP="009C282F">
            <w:pPr>
              <w:jc w:val="center"/>
            </w:pPr>
            <w:r>
              <w:rPr>
                <w:rFonts w:ascii="Segoe UI" w:hAnsi="Segoe UI" w:cs="Segoe UI"/>
                <w:color w:val="212121"/>
                <w:shd w:val="clear" w:color="auto" w:fill="FFFFFF"/>
              </w:rPr>
              <w:t>5281804</w:t>
            </w:r>
          </w:p>
        </w:tc>
      </w:tr>
      <w:tr w:rsidR="00E6427C" w14:paraId="4B938659" w14:textId="77777777" w:rsidTr="00987655">
        <w:trPr>
          <w:trHeight w:val="213"/>
        </w:trPr>
        <w:tc>
          <w:tcPr>
            <w:tcW w:w="1240" w:type="dxa"/>
            <w:vMerge/>
          </w:tcPr>
          <w:p w14:paraId="7FF89E18" w14:textId="77777777" w:rsidR="00E6427C" w:rsidRDefault="00E6427C" w:rsidP="009C282F">
            <w:pPr>
              <w:jc w:val="center"/>
            </w:pPr>
          </w:p>
        </w:tc>
        <w:tc>
          <w:tcPr>
            <w:tcW w:w="2363" w:type="dxa"/>
            <w:vMerge/>
          </w:tcPr>
          <w:p w14:paraId="7FD5EC1D" w14:textId="77777777" w:rsidR="00E6427C" w:rsidRDefault="00E6427C" w:rsidP="009C282F">
            <w:pPr>
              <w:jc w:val="center"/>
            </w:pPr>
          </w:p>
        </w:tc>
        <w:tc>
          <w:tcPr>
            <w:tcW w:w="4245" w:type="dxa"/>
          </w:tcPr>
          <w:p w14:paraId="0B64F64B" w14:textId="77777777" w:rsidR="00E6427C" w:rsidRDefault="00E6427C" w:rsidP="009C282F">
            <w:pPr>
              <w:jc w:val="center"/>
            </w:pPr>
            <w:r>
              <w:t>olmelin</w:t>
            </w:r>
            <w:r>
              <w:fldChar w:fldCharType="begin" w:fldLock="1"/>
            </w:r>
            <w:r>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4CD00168" w14:textId="3D3DEAC9" w:rsidR="00BF0FB9" w:rsidRDefault="00BF0FB9" w:rsidP="009C282F">
            <w:pPr>
              <w:jc w:val="center"/>
            </w:pPr>
          </w:p>
        </w:tc>
        <w:tc>
          <w:tcPr>
            <w:tcW w:w="1728" w:type="dxa"/>
          </w:tcPr>
          <w:p w14:paraId="62D2C9C5" w14:textId="77777777" w:rsidR="00E6427C" w:rsidRDefault="00E6427C" w:rsidP="009C282F">
            <w:pPr>
              <w:jc w:val="center"/>
            </w:pPr>
            <w:r>
              <w:rPr>
                <w:rFonts w:ascii="Segoe UI" w:hAnsi="Segoe UI" w:cs="Segoe UI"/>
                <w:color w:val="212121"/>
                <w:shd w:val="clear" w:color="auto" w:fill="FFFFFF"/>
              </w:rPr>
              <w:t>5280373</w:t>
            </w:r>
          </w:p>
        </w:tc>
      </w:tr>
      <w:tr w:rsidR="00E6427C" w14:paraId="32BD81D6" w14:textId="77777777" w:rsidTr="00987655">
        <w:trPr>
          <w:trHeight w:val="213"/>
        </w:trPr>
        <w:tc>
          <w:tcPr>
            <w:tcW w:w="1240" w:type="dxa"/>
            <w:vMerge/>
          </w:tcPr>
          <w:p w14:paraId="7595E0DE" w14:textId="77777777" w:rsidR="00E6427C" w:rsidRDefault="00E6427C" w:rsidP="009C282F">
            <w:pPr>
              <w:jc w:val="center"/>
            </w:pPr>
          </w:p>
        </w:tc>
        <w:tc>
          <w:tcPr>
            <w:tcW w:w="2363" w:type="dxa"/>
            <w:vMerge/>
          </w:tcPr>
          <w:p w14:paraId="11E08B01" w14:textId="77777777" w:rsidR="00E6427C" w:rsidRDefault="00E6427C" w:rsidP="009C282F">
            <w:pPr>
              <w:jc w:val="center"/>
            </w:pPr>
          </w:p>
        </w:tc>
        <w:tc>
          <w:tcPr>
            <w:tcW w:w="4245" w:type="dxa"/>
          </w:tcPr>
          <w:p w14:paraId="04AEB448" w14:textId="77777777" w:rsidR="00E6427C" w:rsidRDefault="00E6427C" w:rsidP="009C282F">
            <w:pPr>
              <w:jc w:val="center"/>
            </w:pPr>
            <w:r>
              <w:t>erythrinin B</w:t>
            </w:r>
            <w:r>
              <w:fldChar w:fldCharType="begin" w:fldLock="1"/>
            </w:r>
            <w:r>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6E415DA2" w14:textId="3B49437C" w:rsidR="00BF0FB9" w:rsidRDefault="00BF0FB9" w:rsidP="009C282F">
            <w:pPr>
              <w:jc w:val="center"/>
            </w:pPr>
          </w:p>
        </w:tc>
        <w:tc>
          <w:tcPr>
            <w:tcW w:w="1728" w:type="dxa"/>
          </w:tcPr>
          <w:p w14:paraId="5CB1F980" w14:textId="77777777" w:rsidR="00E6427C" w:rsidRDefault="00E6427C" w:rsidP="009C282F">
            <w:pPr>
              <w:jc w:val="center"/>
            </w:pPr>
            <w:r>
              <w:rPr>
                <w:rFonts w:ascii="Segoe UI" w:hAnsi="Segoe UI" w:cs="Segoe UI"/>
                <w:color w:val="212121"/>
                <w:shd w:val="clear" w:color="auto" w:fill="FFFFFF"/>
              </w:rPr>
              <w:t>5281814</w:t>
            </w:r>
          </w:p>
        </w:tc>
      </w:tr>
      <w:tr w:rsidR="00E6427C" w14:paraId="3EEE90EF" w14:textId="77777777" w:rsidTr="00987655">
        <w:trPr>
          <w:trHeight w:val="213"/>
        </w:trPr>
        <w:tc>
          <w:tcPr>
            <w:tcW w:w="1240" w:type="dxa"/>
            <w:vMerge/>
          </w:tcPr>
          <w:p w14:paraId="2B2ABC85" w14:textId="77777777" w:rsidR="00E6427C" w:rsidRDefault="00E6427C" w:rsidP="009C282F">
            <w:pPr>
              <w:jc w:val="center"/>
            </w:pPr>
          </w:p>
        </w:tc>
        <w:tc>
          <w:tcPr>
            <w:tcW w:w="2363" w:type="dxa"/>
            <w:vMerge/>
          </w:tcPr>
          <w:p w14:paraId="218F02A0" w14:textId="77777777" w:rsidR="00E6427C" w:rsidRDefault="00E6427C" w:rsidP="009C282F">
            <w:pPr>
              <w:jc w:val="center"/>
            </w:pPr>
          </w:p>
        </w:tc>
        <w:tc>
          <w:tcPr>
            <w:tcW w:w="4245" w:type="dxa"/>
          </w:tcPr>
          <w:p w14:paraId="63E04ECC" w14:textId="77777777" w:rsidR="00E6427C" w:rsidRDefault="00E6427C" w:rsidP="009C282F">
            <w:pPr>
              <w:jc w:val="center"/>
            </w:pPr>
            <w:r>
              <w:t>neoraufurane</w:t>
            </w:r>
            <w:r>
              <w:fldChar w:fldCharType="begin" w:fldLock="1"/>
            </w:r>
            <w:r>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06647278" w14:textId="3D46E587" w:rsidR="00BF0FB9" w:rsidRDefault="00BF0FB9" w:rsidP="009C282F">
            <w:pPr>
              <w:jc w:val="center"/>
            </w:pPr>
          </w:p>
        </w:tc>
        <w:tc>
          <w:tcPr>
            <w:tcW w:w="1728" w:type="dxa"/>
          </w:tcPr>
          <w:p w14:paraId="56881DDD" w14:textId="77777777" w:rsidR="00E6427C" w:rsidRDefault="00E6427C" w:rsidP="009C282F">
            <w:pPr>
              <w:jc w:val="center"/>
            </w:pPr>
            <w:r>
              <w:rPr>
                <w:rFonts w:ascii="Segoe UI" w:hAnsi="Segoe UI" w:cs="Segoe UI"/>
                <w:color w:val="212121"/>
                <w:shd w:val="clear" w:color="auto" w:fill="FFFFFF"/>
              </w:rPr>
              <w:t>44260112</w:t>
            </w:r>
          </w:p>
        </w:tc>
      </w:tr>
      <w:tr w:rsidR="00E6427C" w14:paraId="570624E3" w14:textId="77777777" w:rsidTr="00987655">
        <w:trPr>
          <w:trHeight w:val="213"/>
        </w:trPr>
        <w:tc>
          <w:tcPr>
            <w:tcW w:w="1240" w:type="dxa"/>
            <w:vMerge/>
          </w:tcPr>
          <w:p w14:paraId="613AFF02" w14:textId="77777777" w:rsidR="00E6427C" w:rsidRDefault="00E6427C" w:rsidP="009C282F">
            <w:pPr>
              <w:jc w:val="center"/>
            </w:pPr>
          </w:p>
        </w:tc>
        <w:tc>
          <w:tcPr>
            <w:tcW w:w="2363" w:type="dxa"/>
            <w:vMerge/>
          </w:tcPr>
          <w:p w14:paraId="2F55D5EE" w14:textId="77777777" w:rsidR="00E6427C" w:rsidRDefault="00E6427C" w:rsidP="009C282F">
            <w:pPr>
              <w:jc w:val="center"/>
            </w:pPr>
          </w:p>
        </w:tc>
        <w:tc>
          <w:tcPr>
            <w:tcW w:w="4245" w:type="dxa"/>
          </w:tcPr>
          <w:p w14:paraId="24DC7E4F" w14:textId="77777777" w:rsidR="00E6427C" w:rsidRDefault="00E6427C" w:rsidP="009C282F">
            <w:pPr>
              <w:jc w:val="center"/>
            </w:pPr>
            <w:r>
              <w:t>isoderrone</w:t>
            </w:r>
            <w:r>
              <w:fldChar w:fldCharType="begin" w:fldLock="1"/>
            </w:r>
            <w:r>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0AFCDC03" w14:textId="2F3BD163" w:rsidR="00BF0FB9" w:rsidRDefault="00BF0FB9" w:rsidP="009C282F">
            <w:pPr>
              <w:jc w:val="center"/>
            </w:pPr>
          </w:p>
        </w:tc>
        <w:tc>
          <w:tcPr>
            <w:tcW w:w="1728" w:type="dxa"/>
          </w:tcPr>
          <w:p w14:paraId="21911CAF" w14:textId="77777777" w:rsidR="00E6427C" w:rsidRDefault="00E6427C" w:rsidP="009C282F">
            <w:pPr>
              <w:jc w:val="center"/>
            </w:pPr>
            <w:r>
              <w:rPr>
                <w:rFonts w:ascii="Segoe UI" w:hAnsi="Segoe UI" w:cs="Segoe UI"/>
                <w:color w:val="212121"/>
                <w:shd w:val="clear" w:color="auto" w:fill="FFFFFF"/>
              </w:rPr>
              <w:t>14237660</w:t>
            </w:r>
          </w:p>
        </w:tc>
      </w:tr>
      <w:tr w:rsidR="00E6427C" w14:paraId="6B59FD41" w14:textId="77777777" w:rsidTr="00987655">
        <w:trPr>
          <w:trHeight w:val="213"/>
        </w:trPr>
        <w:tc>
          <w:tcPr>
            <w:tcW w:w="1240" w:type="dxa"/>
            <w:vMerge/>
          </w:tcPr>
          <w:p w14:paraId="21C204F7" w14:textId="77777777" w:rsidR="00E6427C" w:rsidRDefault="00E6427C" w:rsidP="009C282F">
            <w:pPr>
              <w:jc w:val="center"/>
            </w:pPr>
          </w:p>
        </w:tc>
        <w:tc>
          <w:tcPr>
            <w:tcW w:w="2363" w:type="dxa"/>
            <w:vMerge/>
          </w:tcPr>
          <w:p w14:paraId="2B452BCF" w14:textId="77777777" w:rsidR="00E6427C" w:rsidRDefault="00E6427C" w:rsidP="009C282F">
            <w:pPr>
              <w:jc w:val="center"/>
            </w:pPr>
          </w:p>
        </w:tc>
        <w:tc>
          <w:tcPr>
            <w:tcW w:w="4245" w:type="dxa"/>
          </w:tcPr>
          <w:p w14:paraId="588F671D" w14:textId="77777777" w:rsidR="00E6427C" w:rsidRDefault="00E6427C" w:rsidP="009C282F">
            <w:pPr>
              <w:jc w:val="center"/>
            </w:pPr>
            <w:r>
              <w:t>fleminone</w:t>
            </w:r>
            <w:r>
              <w:fldChar w:fldCharType="begin" w:fldLock="1"/>
            </w:r>
            <w:r>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17AE60E5" w14:textId="39E67125" w:rsidR="00BF0FB9" w:rsidRDefault="00BF0FB9" w:rsidP="009C282F">
            <w:pPr>
              <w:jc w:val="center"/>
            </w:pPr>
          </w:p>
        </w:tc>
        <w:tc>
          <w:tcPr>
            <w:tcW w:w="1728" w:type="dxa"/>
          </w:tcPr>
          <w:p w14:paraId="17C7E99D" w14:textId="77777777" w:rsidR="00E6427C" w:rsidRDefault="00E6427C" w:rsidP="009C282F">
            <w:pPr>
              <w:jc w:val="center"/>
            </w:pPr>
            <w:r>
              <w:rPr>
                <w:rFonts w:ascii="Segoe UI" w:hAnsi="Segoe UI" w:cs="Segoe UI"/>
                <w:color w:val="212121"/>
                <w:shd w:val="clear" w:color="auto" w:fill="FFFFFF"/>
              </w:rPr>
              <w:t>42608040</w:t>
            </w:r>
          </w:p>
        </w:tc>
      </w:tr>
      <w:tr w:rsidR="00E6427C" w14:paraId="25E6913C" w14:textId="77777777" w:rsidTr="00987655">
        <w:trPr>
          <w:trHeight w:val="213"/>
        </w:trPr>
        <w:tc>
          <w:tcPr>
            <w:tcW w:w="1240" w:type="dxa"/>
            <w:vMerge/>
          </w:tcPr>
          <w:p w14:paraId="7655A2EB" w14:textId="77777777" w:rsidR="00E6427C" w:rsidRDefault="00E6427C" w:rsidP="009C282F">
            <w:pPr>
              <w:jc w:val="center"/>
            </w:pPr>
          </w:p>
        </w:tc>
        <w:tc>
          <w:tcPr>
            <w:tcW w:w="2363" w:type="dxa"/>
            <w:vMerge/>
          </w:tcPr>
          <w:p w14:paraId="4E57F866" w14:textId="77777777" w:rsidR="00E6427C" w:rsidRDefault="00E6427C" w:rsidP="009C282F">
            <w:pPr>
              <w:jc w:val="center"/>
            </w:pPr>
          </w:p>
        </w:tc>
        <w:tc>
          <w:tcPr>
            <w:tcW w:w="4245" w:type="dxa"/>
          </w:tcPr>
          <w:p w14:paraId="4290CDB2" w14:textId="77777777" w:rsidR="00E6427C" w:rsidRDefault="00E6427C" w:rsidP="009C282F">
            <w:pPr>
              <w:jc w:val="center"/>
            </w:pPr>
            <w:r>
              <w:t>flemiphilippinin D</w:t>
            </w:r>
            <w:r>
              <w:fldChar w:fldCharType="begin" w:fldLock="1"/>
            </w:r>
            <w:r>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1FE1319B" w14:textId="1073B91A" w:rsidR="00BF0FB9" w:rsidRDefault="00BF0FB9" w:rsidP="009C282F">
            <w:pPr>
              <w:jc w:val="center"/>
            </w:pPr>
          </w:p>
        </w:tc>
        <w:tc>
          <w:tcPr>
            <w:tcW w:w="1728" w:type="dxa"/>
          </w:tcPr>
          <w:p w14:paraId="1D38C4E7" w14:textId="77777777" w:rsidR="00E6427C" w:rsidRDefault="00E6427C" w:rsidP="009C282F">
            <w:pPr>
              <w:jc w:val="center"/>
            </w:pPr>
            <w:r>
              <w:rPr>
                <w:rFonts w:ascii="Segoe UI" w:hAnsi="Segoe UI" w:cs="Segoe UI"/>
                <w:color w:val="212121"/>
                <w:shd w:val="clear" w:color="auto" w:fill="FFFFFF"/>
              </w:rPr>
              <w:t>127234</w:t>
            </w:r>
          </w:p>
        </w:tc>
      </w:tr>
      <w:tr w:rsidR="00E6427C" w14:paraId="3C7EEABA" w14:textId="77777777" w:rsidTr="00987655">
        <w:trPr>
          <w:trHeight w:val="213"/>
        </w:trPr>
        <w:tc>
          <w:tcPr>
            <w:tcW w:w="1240" w:type="dxa"/>
            <w:vMerge/>
          </w:tcPr>
          <w:p w14:paraId="195E70EF" w14:textId="77777777" w:rsidR="00E6427C" w:rsidRDefault="00E6427C" w:rsidP="009C282F">
            <w:pPr>
              <w:jc w:val="center"/>
            </w:pPr>
          </w:p>
        </w:tc>
        <w:tc>
          <w:tcPr>
            <w:tcW w:w="2363" w:type="dxa"/>
            <w:vMerge/>
          </w:tcPr>
          <w:p w14:paraId="571F34E6" w14:textId="77777777" w:rsidR="00E6427C" w:rsidRDefault="00E6427C" w:rsidP="009C282F">
            <w:pPr>
              <w:jc w:val="center"/>
            </w:pPr>
          </w:p>
        </w:tc>
        <w:tc>
          <w:tcPr>
            <w:tcW w:w="4245" w:type="dxa"/>
          </w:tcPr>
          <w:p w14:paraId="75CE397F" w14:textId="77777777" w:rsidR="00E6427C" w:rsidRDefault="00E6427C" w:rsidP="009C282F">
            <w:pPr>
              <w:jc w:val="center"/>
            </w:pPr>
            <w:r>
              <w:t>flemiflavanone A</w:t>
            </w:r>
            <w:r>
              <w:fldChar w:fldCharType="begin" w:fldLock="1"/>
            </w:r>
            <w:r>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633D3E9C" w14:textId="483008CB" w:rsidR="00BF0FB9" w:rsidRDefault="00BF0FB9" w:rsidP="009C282F">
            <w:pPr>
              <w:jc w:val="center"/>
            </w:pPr>
          </w:p>
        </w:tc>
        <w:tc>
          <w:tcPr>
            <w:tcW w:w="1728" w:type="dxa"/>
          </w:tcPr>
          <w:p w14:paraId="3F97C575" w14:textId="77777777" w:rsidR="00E6427C" w:rsidRDefault="00E6427C" w:rsidP="009C282F">
            <w:pPr>
              <w:jc w:val="center"/>
            </w:pPr>
            <w:r>
              <w:rPr>
                <w:rFonts w:ascii="Segoe UI" w:hAnsi="Segoe UI" w:cs="Segoe UI"/>
                <w:color w:val="212121"/>
                <w:shd w:val="clear" w:color="auto" w:fill="FFFFFF"/>
              </w:rPr>
              <w:t>14531501</w:t>
            </w:r>
          </w:p>
        </w:tc>
      </w:tr>
      <w:tr w:rsidR="00E6427C" w14:paraId="2E04A304" w14:textId="77777777" w:rsidTr="00987655">
        <w:trPr>
          <w:trHeight w:val="213"/>
        </w:trPr>
        <w:tc>
          <w:tcPr>
            <w:tcW w:w="1240" w:type="dxa"/>
            <w:vMerge/>
          </w:tcPr>
          <w:p w14:paraId="6BFFB783" w14:textId="77777777" w:rsidR="00E6427C" w:rsidRDefault="00E6427C" w:rsidP="009C282F">
            <w:pPr>
              <w:jc w:val="center"/>
            </w:pPr>
          </w:p>
        </w:tc>
        <w:tc>
          <w:tcPr>
            <w:tcW w:w="2363" w:type="dxa"/>
            <w:vMerge/>
          </w:tcPr>
          <w:p w14:paraId="4C30038A" w14:textId="77777777" w:rsidR="00E6427C" w:rsidRDefault="00E6427C" w:rsidP="009C282F">
            <w:pPr>
              <w:jc w:val="center"/>
            </w:pPr>
          </w:p>
        </w:tc>
        <w:tc>
          <w:tcPr>
            <w:tcW w:w="4245" w:type="dxa"/>
          </w:tcPr>
          <w:p w14:paraId="7B03DA56" w14:textId="77777777" w:rsidR="00E6427C" w:rsidRDefault="00E6427C" w:rsidP="009C282F">
            <w:pPr>
              <w:jc w:val="center"/>
            </w:pPr>
            <w:r>
              <w:t>flemichin-D</w:t>
            </w:r>
            <w:r>
              <w:fldChar w:fldCharType="begin" w:fldLock="1"/>
            </w:r>
            <w:r>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6904B526" w14:textId="0380B09B" w:rsidR="00BF0FB9" w:rsidRDefault="00BF0FB9" w:rsidP="009C282F">
            <w:pPr>
              <w:jc w:val="center"/>
            </w:pPr>
          </w:p>
        </w:tc>
        <w:tc>
          <w:tcPr>
            <w:tcW w:w="1728" w:type="dxa"/>
          </w:tcPr>
          <w:p w14:paraId="74A661D8" w14:textId="77777777" w:rsidR="00E6427C" w:rsidRDefault="00E6427C" w:rsidP="009C282F">
            <w:pPr>
              <w:jc w:val="center"/>
            </w:pPr>
            <w:r>
              <w:rPr>
                <w:rFonts w:ascii="Segoe UI" w:hAnsi="Segoe UI" w:cs="Segoe UI"/>
                <w:color w:val="212121"/>
                <w:shd w:val="clear" w:color="auto" w:fill="FFFFFF"/>
              </w:rPr>
              <w:t>124344</w:t>
            </w:r>
          </w:p>
        </w:tc>
      </w:tr>
      <w:tr w:rsidR="00E6427C" w14:paraId="16134FBD" w14:textId="77777777" w:rsidTr="00987655">
        <w:trPr>
          <w:trHeight w:val="213"/>
        </w:trPr>
        <w:tc>
          <w:tcPr>
            <w:tcW w:w="1240" w:type="dxa"/>
            <w:vMerge/>
          </w:tcPr>
          <w:p w14:paraId="02EE9A90" w14:textId="77777777" w:rsidR="00E6427C" w:rsidRDefault="00E6427C" w:rsidP="009C282F">
            <w:pPr>
              <w:jc w:val="center"/>
            </w:pPr>
          </w:p>
        </w:tc>
        <w:tc>
          <w:tcPr>
            <w:tcW w:w="2363" w:type="dxa"/>
            <w:vMerge/>
          </w:tcPr>
          <w:p w14:paraId="16AC2C14" w14:textId="77777777" w:rsidR="00E6427C" w:rsidRDefault="00E6427C" w:rsidP="009C282F">
            <w:pPr>
              <w:jc w:val="center"/>
            </w:pPr>
          </w:p>
        </w:tc>
        <w:tc>
          <w:tcPr>
            <w:tcW w:w="4245" w:type="dxa"/>
          </w:tcPr>
          <w:p w14:paraId="5BEB0DB8" w14:textId="77777777" w:rsidR="00E6427C" w:rsidRDefault="00E6427C" w:rsidP="009C282F">
            <w:pPr>
              <w:jc w:val="center"/>
            </w:pPr>
            <w:r>
              <w:t>4'-O-methylgallocatechin</w:t>
            </w:r>
            <w:r>
              <w:fldChar w:fldCharType="begin" w:fldLock="1"/>
            </w:r>
            <w:r>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6623C3B9" w14:textId="5DDBFFA4" w:rsidR="00BF0FB9" w:rsidRDefault="00BF0FB9" w:rsidP="009C282F">
            <w:pPr>
              <w:jc w:val="center"/>
            </w:pPr>
          </w:p>
        </w:tc>
        <w:tc>
          <w:tcPr>
            <w:tcW w:w="1728" w:type="dxa"/>
          </w:tcPr>
          <w:p w14:paraId="0518737E" w14:textId="77777777" w:rsidR="00E6427C" w:rsidRDefault="00E6427C" w:rsidP="009C282F">
            <w:pPr>
              <w:jc w:val="center"/>
            </w:pPr>
            <w:r>
              <w:rPr>
                <w:rFonts w:ascii="Segoe UI" w:hAnsi="Segoe UI" w:cs="Segoe UI"/>
                <w:color w:val="212121"/>
                <w:shd w:val="clear" w:color="auto" w:fill="FFFFFF"/>
              </w:rPr>
              <w:t>44257120</w:t>
            </w:r>
          </w:p>
        </w:tc>
      </w:tr>
      <w:tr w:rsidR="00E6427C" w14:paraId="1A5E8AAA" w14:textId="77777777" w:rsidTr="00987655">
        <w:trPr>
          <w:trHeight w:val="213"/>
        </w:trPr>
        <w:tc>
          <w:tcPr>
            <w:tcW w:w="1240" w:type="dxa"/>
            <w:vMerge/>
          </w:tcPr>
          <w:p w14:paraId="7DE6CA84" w14:textId="77777777" w:rsidR="00E6427C" w:rsidRDefault="00E6427C" w:rsidP="009C282F">
            <w:pPr>
              <w:jc w:val="center"/>
            </w:pPr>
          </w:p>
        </w:tc>
        <w:tc>
          <w:tcPr>
            <w:tcW w:w="2363" w:type="dxa"/>
            <w:vMerge/>
          </w:tcPr>
          <w:p w14:paraId="19F42763" w14:textId="77777777" w:rsidR="00E6427C" w:rsidRDefault="00E6427C" w:rsidP="009C282F">
            <w:pPr>
              <w:jc w:val="center"/>
            </w:pPr>
          </w:p>
        </w:tc>
        <w:tc>
          <w:tcPr>
            <w:tcW w:w="4245" w:type="dxa"/>
          </w:tcPr>
          <w:p w14:paraId="61718BD2" w14:textId="77777777" w:rsidR="00E6427C" w:rsidRDefault="00E6427C" w:rsidP="009C282F">
            <w:pPr>
              <w:jc w:val="center"/>
            </w:pPr>
            <w:r>
              <w:t>17β-estradiol</w:t>
            </w:r>
            <w:r>
              <w:fldChar w:fldCharType="begin" w:fldLock="1"/>
            </w:r>
            <w:r w:rsidR="00EE02BF">
              <w:instrText>ADDIN CSL_CITATION {"citationItems":[{"id":"ITEM-1","itemData":{"DOI":"10.3390/ijms140815578","ISBN":"8864220533661","ISSN":"16616596","PMID":"23896592","abstract":"The methanolic extract of Flemingia macrophylla roots exhibited significant estrogenic activity in the transgenic plant assay system which was comparable to the activity of soybean extract. Utilizing estrogenic activity-guided fractionation, one new compound, fleminigin, together with 23 known compounds were isolated from F. macrophylla roots' methanolic extract. The structure of the new compound was identified based on intensive spectroscopic analysis and the full spectral data for one of the isolated compounds, flemichin E, was introduced for the first time in the current investigation. The estrogenic and anti-estrogenic activities of the isolated compounds were evaluated revealing that the isolated isoflavonoids may act as partial estrogen agonists, as well as antagonists. Additionally, the anti-inflammatory and the cytotoxic activities of the isolated compounds were studied. These results suggested the potential applications of F. macrophylla extract and its isolated compounds as selective estrogen receptor modulators (SERMs). © 2013 by the authors; licensee MDPI, Basel, Switzerland.","author":[{"dropping-particle":"","family":"Lai","given":"Wan Chun","non-dropping-particle":"","parse-names":false,"suffix":""},{"dropping-particle":"","family":"Tsui","given":"Ya Ting","non-dropping-particle":"","parse-names":false,"suffix":""},{"dropping-particle":"","family":"Singab","given":"Abdel Nasser B.","non-dropping-particle":"","parse-names":false,"suffix":""},{"dropping-particle":"","family":"El-Shazly","given":"Mohamed","non-dropping-particle":"","parse-names":false,"suffix":""},{"dropping-particle":"","family":"Du","given":"Ying Chi","non-dropping-particle":"","parse-names":false,"suffix":""},{"dropping-particle":"","family":"Hwang","given":"Tsong Long","non-dropping-particle":"","parse-names":false,"suffix":""},{"dropping-particle":"","family":"Wu","given":"Chin Chung","non-dropping-particle":"","parse-names":false,"suffix":""},{"dropping-particle":"","family":"Yen","given":"Ming Hong","non-dropping-particle":"","parse-names":false,"suffix":""},{"dropping-particle":"","family":"Lee","given":"Ching Kuo","non-dropping-particle":"","parse-names":false,"suffix":""},{"dropping-particle":"","family":"Hou","given":"Ming Feng","non-dropping-particle":"","parse-names":false,"suffix":""},{"dropping-particle":"","family":"Wu","given":"Yang Chang","non-dropping-particle":"","parse-names":false,"suffix":""},{"dropping-particle":"","family":"Chang","given":"Fang Rong","non-dropping-particle":"","parse-names":false,"suffix":""}],"container-title":"International Journal of Molecular Sciences","id":"ITEM-1","issue":"8","issued":{"date-parts":[["2013"]]},"page":"15578-15594","title":"Phyto-SERM constitutes from Flemingia macrophylla","type":"article-journal","volume":"14"},"uris":["http://www.mendeley.com/documents/?uuid=0062aa52-9494-46ef-be14-f83d8ba202ea"]}],"mendeley":{"formattedCitation":"&lt;sup&gt;36&lt;/sup&gt;","plainTextFormattedCitation":"36","previouslyFormattedCitation":"&lt;sup&gt;36&lt;/sup&gt;"},"properties":{"noteIndex":0},"schema":"https://github.com/citation-style-language/schema/raw/master/csl-citation.json"}</w:instrText>
            </w:r>
            <w:r>
              <w:fldChar w:fldCharType="separate"/>
            </w:r>
            <w:r w:rsidRPr="00542BD0">
              <w:rPr>
                <w:noProof/>
                <w:vertAlign w:val="superscript"/>
              </w:rPr>
              <w:t>36</w:t>
            </w:r>
            <w:r>
              <w:fldChar w:fldCharType="end"/>
            </w:r>
          </w:p>
          <w:p w14:paraId="4697B723" w14:textId="637A2F32" w:rsidR="00BF0FB9" w:rsidRDefault="00BF0FB9" w:rsidP="009C282F">
            <w:pPr>
              <w:jc w:val="center"/>
            </w:pPr>
          </w:p>
        </w:tc>
        <w:tc>
          <w:tcPr>
            <w:tcW w:w="1728" w:type="dxa"/>
          </w:tcPr>
          <w:p w14:paraId="4559A011" w14:textId="77777777" w:rsidR="00E6427C" w:rsidRDefault="00E6427C" w:rsidP="009C282F">
            <w:pPr>
              <w:jc w:val="center"/>
            </w:pPr>
            <w:r>
              <w:rPr>
                <w:rFonts w:ascii="Segoe UI" w:hAnsi="Segoe UI" w:cs="Segoe UI"/>
                <w:color w:val="212121"/>
                <w:shd w:val="clear" w:color="auto" w:fill="FFFFFF"/>
              </w:rPr>
              <w:t>5757</w:t>
            </w:r>
          </w:p>
        </w:tc>
      </w:tr>
      <w:tr w:rsidR="00E6427C" w14:paraId="54C52AE8" w14:textId="77777777" w:rsidTr="00987655">
        <w:trPr>
          <w:trHeight w:val="213"/>
        </w:trPr>
        <w:tc>
          <w:tcPr>
            <w:tcW w:w="1240" w:type="dxa"/>
            <w:vMerge/>
          </w:tcPr>
          <w:p w14:paraId="37FA511C" w14:textId="77777777" w:rsidR="00E6427C" w:rsidRDefault="00E6427C" w:rsidP="009C282F">
            <w:pPr>
              <w:jc w:val="center"/>
            </w:pPr>
          </w:p>
        </w:tc>
        <w:tc>
          <w:tcPr>
            <w:tcW w:w="2363" w:type="dxa"/>
            <w:vMerge/>
          </w:tcPr>
          <w:p w14:paraId="19065F3D" w14:textId="77777777" w:rsidR="00E6427C" w:rsidRDefault="00E6427C" w:rsidP="009C282F">
            <w:pPr>
              <w:jc w:val="center"/>
            </w:pPr>
          </w:p>
        </w:tc>
        <w:tc>
          <w:tcPr>
            <w:tcW w:w="4245" w:type="dxa"/>
          </w:tcPr>
          <w:p w14:paraId="4FDD0EFF" w14:textId="77777777" w:rsidR="00E6427C" w:rsidRDefault="00E6427C" w:rsidP="009C282F">
            <w:pPr>
              <w:jc w:val="center"/>
            </w:pPr>
            <w:r>
              <w:t>Lespedezaflavanone B</w:t>
            </w:r>
            <w:r w:rsidR="00EE02BF">
              <w:fldChar w:fldCharType="begin" w:fldLock="1"/>
            </w:r>
            <w:r w:rsidR="00EE02BF">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EE02BF">
              <w:fldChar w:fldCharType="separate"/>
            </w:r>
            <w:r w:rsidR="00EE02BF" w:rsidRPr="00EE02BF">
              <w:rPr>
                <w:noProof/>
                <w:vertAlign w:val="superscript"/>
              </w:rPr>
              <w:t>37</w:t>
            </w:r>
            <w:r w:rsidR="00EE02BF">
              <w:fldChar w:fldCharType="end"/>
            </w:r>
          </w:p>
          <w:p w14:paraId="24806640" w14:textId="389539F4" w:rsidR="00BF0FB9" w:rsidRDefault="00BF0FB9" w:rsidP="009C282F">
            <w:pPr>
              <w:jc w:val="center"/>
            </w:pPr>
          </w:p>
        </w:tc>
        <w:tc>
          <w:tcPr>
            <w:tcW w:w="1728" w:type="dxa"/>
          </w:tcPr>
          <w:p w14:paraId="6CDF7CD7" w14:textId="77777777" w:rsidR="00E6427C" w:rsidRDefault="00E6427C" w:rsidP="009C282F">
            <w:pPr>
              <w:jc w:val="center"/>
            </w:pPr>
            <w:r>
              <w:rPr>
                <w:rFonts w:ascii="Segoe UI" w:hAnsi="Segoe UI" w:cs="Segoe UI"/>
                <w:color w:val="212121"/>
                <w:shd w:val="clear" w:color="auto" w:fill="FFFFFF"/>
              </w:rPr>
              <w:t>484588</w:t>
            </w:r>
          </w:p>
        </w:tc>
      </w:tr>
      <w:tr w:rsidR="00E6427C" w14:paraId="536DB3DC" w14:textId="77777777" w:rsidTr="00987655">
        <w:trPr>
          <w:trHeight w:val="213"/>
        </w:trPr>
        <w:tc>
          <w:tcPr>
            <w:tcW w:w="1240" w:type="dxa"/>
            <w:vMerge/>
          </w:tcPr>
          <w:p w14:paraId="2B0BE837" w14:textId="77777777" w:rsidR="00E6427C" w:rsidRDefault="00E6427C" w:rsidP="009C282F">
            <w:pPr>
              <w:jc w:val="center"/>
            </w:pPr>
          </w:p>
        </w:tc>
        <w:tc>
          <w:tcPr>
            <w:tcW w:w="2363" w:type="dxa"/>
            <w:vMerge/>
          </w:tcPr>
          <w:p w14:paraId="02D848F8" w14:textId="77777777" w:rsidR="00E6427C" w:rsidRDefault="00E6427C" w:rsidP="009C282F">
            <w:pPr>
              <w:jc w:val="center"/>
            </w:pPr>
          </w:p>
        </w:tc>
        <w:tc>
          <w:tcPr>
            <w:tcW w:w="4245" w:type="dxa"/>
          </w:tcPr>
          <w:p w14:paraId="69F21380" w14:textId="77777777" w:rsidR="00E6427C" w:rsidRDefault="00E6427C" w:rsidP="009C282F">
            <w:pPr>
              <w:jc w:val="center"/>
            </w:pPr>
            <w:r>
              <w:t>narigenin</w:t>
            </w:r>
            <w:r w:rsidR="00EE02BF">
              <w:fldChar w:fldCharType="begin" w:fldLock="1"/>
            </w:r>
            <w:r w:rsidR="00EE02BF">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EE02BF">
              <w:fldChar w:fldCharType="separate"/>
            </w:r>
            <w:r w:rsidR="00EE02BF" w:rsidRPr="00EE02BF">
              <w:rPr>
                <w:noProof/>
                <w:vertAlign w:val="superscript"/>
              </w:rPr>
              <w:t>37</w:t>
            </w:r>
            <w:r w:rsidR="00EE02BF">
              <w:fldChar w:fldCharType="end"/>
            </w:r>
          </w:p>
          <w:p w14:paraId="3E741468" w14:textId="6E951FCE" w:rsidR="00BF0FB9" w:rsidRDefault="00BF0FB9" w:rsidP="009C282F">
            <w:pPr>
              <w:jc w:val="center"/>
            </w:pPr>
          </w:p>
        </w:tc>
        <w:tc>
          <w:tcPr>
            <w:tcW w:w="1728" w:type="dxa"/>
          </w:tcPr>
          <w:p w14:paraId="063FAA1C" w14:textId="77777777" w:rsidR="00E6427C" w:rsidRDefault="00E6427C" w:rsidP="009C282F">
            <w:pPr>
              <w:jc w:val="center"/>
            </w:pPr>
            <w:r>
              <w:rPr>
                <w:rFonts w:ascii="Segoe UI" w:hAnsi="Segoe UI" w:cs="Segoe UI"/>
                <w:color w:val="212121"/>
                <w:shd w:val="clear" w:color="auto" w:fill="FFFFFF"/>
              </w:rPr>
              <w:t>932</w:t>
            </w:r>
          </w:p>
        </w:tc>
      </w:tr>
      <w:tr w:rsidR="00E6427C" w14:paraId="52EEAB6F" w14:textId="77777777" w:rsidTr="00987655">
        <w:trPr>
          <w:trHeight w:val="213"/>
        </w:trPr>
        <w:tc>
          <w:tcPr>
            <w:tcW w:w="1240" w:type="dxa"/>
            <w:vMerge/>
          </w:tcPr>
          <w:p w14:paraId="3299E7E6" w14:textId="77777777" w:rsidR="00E6427C" w:rsidRDefault="00E6427C" w:rsidP="009C282F">
            <w:pPr>
              <w:jc w:val="center"/>
            </w:pPr>
          </w:p>
        </w:tc>
        <w:tc>
          <w:tcPr>
            <w:tcW w:w="2363" w:type="dxa"/>
            <w:vMerge/>
          </w:tcPr>
          <w:p w14:paraId="55622863" w14:textId="77777777" w:rsidR="00E6427C" w:rsidRDefault="00E6427C" w:rsidP="009C282F">
            <w:pPr>
              <w:jc w:val="center"/>
            </w:pPr>
          </w:p>
        </w:tc>
        <w:tc>
          <w:tcPr>
            <w:tcW w:w="4245" w:type="dxa"/>
          </w:tcPr>
          <w:p w14:paraId="4E2F49CF" w14:textId="77777777" w:rsidR="00E6427C" w:rsidRDefault="00E6427C" w:rsidP="009C282F">
            <w:pPr>
              <w:jc w:val="center"/>
            </w:pPr>
            <w:r>
              <w:t>5,7,2,4-tetrahydroxyisoflavone</w:t>
            </w:r>
            <w:r w:rsidR="00EE02BF">
              <w:fldChar w:fldCharType="begin" w:fldLock="1"/>
            </w:r>
            <w:r w:rsidR="003B039E">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EE02BF">
              <w:fldChar w:fldCharType="separate"/>
            </w:r>
            <w:r w:rsidR="00EE02BF" w:rsidRPr="00EE02BF">
              <w:rPr>
                <w:noProof/>
                <w:vertAlign w:val="superscript"/>
              </w:rPr>
              <w:t>37</w:t>
            </w:r>
            <w:r w:rsidR="00EE02BF">
              <w:fldChar w:fldCharType="end"/>
            </w:r>
          </w:p>
          <w:p w14:paraId="31B442E5" w14:textId="06E30479" w:rsidR="00BF0FB9" w:rsidRDefault="00BF0FB9" w:rsidP="009C282F">
            <w:pPr>
              <w:jc w:val="center"/>
            </w:pPr>
          </w:p>
        </w:tc>
        <w:tc>
          <w:tcPr>
            <w:tcW w:w="1728" w:type="dxa"/>
          </w:tcPr>
          <w:p w14:paraId="6B77185D" w14:textId="77777777" w:rsidR="00E6427C" w:rsidRDefault="00E6427C" w:rsidP="009C282F">
            <w:pPr>
              <w:jc w:val="center"/>
            </w:pPr>
            <w:r>
              <w:rPr>
                <w:rFonts w:ascii="Segoe UI" w:hAnsi="Segoe UI" w:cs="Segoe UI"/>
                <w:color w:val="212121"/>
                <w:shd w:val="clear" w:color="auto" w:fill="FFFFFF"/>
              </w:rPr>
              <w:t>25243884</w:t>
            </w:r>
          </w:p>
        </w:tc>
      </w:tr>
      <w:tr w:rsidR="00E6427C" w14:paraId="5BA2234B" w14:textId="77777777" w:rsidTr="00987655">
        <w:trPr>
          <w:trHeight w:val="213"/>
        </w:trPr>
        <w:tc>
          <w:tcPr>
            <w:tcW w:w="1240" w:type="dxa"/>
            <w:vMerge/>
          </w:tcPr>
          <w:p w14:paraId="2933A0B6" w14:textId="77777777" w:rsidR="00E6427C" w:rsidRDefault="00E6427C" w:rsidP="009C282F">
            <w:pPr>
              <w:jc w:val="center"/>
            </w:pPr>
          </w:p>
        </w:tc>
        <w:tc>
          <w:tcPr>
            <w:tcW w:w="2363" w:type="dxa"/>
            <w:vMerge/>
          </w:tcPr>
          <w:p w14:paraId="3CA9225C" w14:textId="77777777" w:rsidR="00E6427C" w:rsidRDefault="00E6427C" w:rsidP="009C282F">
            <w:pPr>
              <w:jc w:val="center"/>
            </w:pPr>
          </w:p>
        </w:tc>
        <w:tc>
          <w:tcPr>
            <w:tcW w:w="4245" w:type="dxa"/>
          </w:tcPr>
          <w:p w14:paraId="3E5D397B" w14:textId="77777777" w:rsidR="00E6427C" w:rsidRDefault="00E6427C" w:rsidP="009C282F">
            <w:pPr>
              <w:jc w:val="center"/>
            </w:pPr>
            <w:r>
              <w:t>Flemichin A</w:t>
            </w:r>
            <w:r w:rsidR="003B039E">
              <w:fldChar w:fldCharType="begin" w:fldLock="1"/>
            </w:r>
            <w:r w:rsidR="003B039E">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3B039E">
              <w:fldChar w:fldCharType="separate"/>
            </w:r>
            <w:r w:rsidR="003B039E" w:rsidRPr="003B039E">
              <w:rPr>
                <w:noProof/>
                <w:vertAlign w:val="superscript"/>
              </w:rPr>
              <w:t>37</w:t>
            </w:r>
            <w:r w:rsidR="003B039E">
              <w:fldChar w:fldCharType="end"/>
            </w:r>
          </w:p>
          <w:p w14:paraId="3F97FEC3" w14:textId="072F585A" w:rsidR="00BF0FB9" w:rsidRDefault="00BF0FB9" w:rsidP="009C282F">
            <w:pPr>
              <w:jc w:val="center"/>
            </w:pPr>
          </w:p>
        </w:tc>
        <w:tc>
          <w:tcPr>
            <w:tcW w:w="1728" w:type="dxa"/>
          </w:tcPr>
          <w:p w14:paraId="4515426D" w14:textId="77777777" w:rsidR="00E6427C" w:rsidRDefault="00E6427C" w:rsidP="009C282F">
            <w:pPr>
              <w:jc w:val="center"/>
            </w:pPr>
            <w:r>
              <w:rPr>
                <w:rFonts w:ascii="Segoe UI" w:hAnsi="Segoe UI" w:cs="Segoe UI"/>
                <w:color w:val="212121"/>
                <w:shd w:val="clear" w:color="auto" w:fill="FFFFFF"/>
              </w:rPr>
              <w:t>42608042</w:t>
            </w:r>
          </w:p>
        </w:tc>
      </w:tr>
      <w:tr w:rsidR="00E6427C" w14:paraId="208F8D42" w14:textId="77777777" w:rsidTr="00987655">
        <w:trPr>
          <w:trHeight w:val="213"/>
        </w:trPr>
        <w:tc>
          <w:tcPr>
            <w:tcW w:w="1240" w:type="dxa"/>
            <w:vMerge/>
          </w:tcPr>
          <w:p w14:paraId="7630C9F6" w14:textId="77777777" w:rsidR="00E6427C" w:rsidRDefault="00E6427C" w:rsidP="009C282F">
            <w:pPr>
              <w:jc w:val="center"/>
            </w:pPr>
          </w:p>
        </w:tc>
        <w:tc>
          <w:tcPr>
            <w:tcW w:w="2363" w:type="dxa"/>
            <w:vMerge/>
          </w:tcPr>
          <w:p w14:paraId="48C0DAC7" w14:textId="77777777" w:rsidR="00E6427C" w:rsidRDefault="00E6427C" w:rsidP="009C282F">
            <w:pPr>
              <w:jc w:val="center"/>
            </w:pPr>
          </w:p>
        </w:tc>
        <w:tc>
          <w:tcPr>
            <w:tcW w:w="4245" w:type="dxa"/>
          </w:tcPr>
          <w:p w14:paraId="69FF2029" w14:textId="77777777" w:rsidR="00E6427C" w:rsidRDefault="00E6427C" w:rsidP="009C282F">
            <w:pPr>
              <w:jc w:val="center"/>
            </w:pPr>
            <w:r>
              <w:t>Flemichin C</w:t>
            </w:r>
            <w:r w:rsidR="003B039E">
              <w:fldChar w:fldCharType="begin" w:fldLock="1"/>
            </w:r>
            <w:r w:rsidR="003B039E">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3B039E">
              <w:fldChar w:fldCharType="separate"/>
            </w:r>
            <w:r w:rsidR="003B039E" w:rsidRPr="003B039E">
              <w:rPr>
                <w:noProof/>
                <w:vertAlign w:val="superscript"/>
              </w:rPr>
              <w:t>37</w:t>
            </w:r>
            <w:r w:rsidR="003B039E">
              <w:fldChar w:fldCharType="end"/>
            </w:r>
          </w:p>
          <w:p w14:paraId="2995DA3D" w14:textId="1972F3C9" w:rsidR="00BF0FB9" w:rsidRDefault="00BF0FB9" w:rsidP="009C282F">
            <w:pPr>
              <w:jc w:val="center"/>
            </w:pPr>
          </w:p>
        </w:tc>
        <w:tc>
          <w:tcPr>
            <w:tcW w:w="1728" w:type="dxa"/>
          </w:tcPr>
          <w:p w14:paraId="74E216BF" w14:textId="77777777" w:rsidR="00E6427C" w:rsidRDefault="00E6427C" w:rsidP="009C282F">
            <w:pPr>
              <w:jc w:val="center"/>
            </w:pPr>
            <w:r>
              <w:rPr>
                <w:rFonts w:ascii="Segoe UI" w:hAnsi="Segoe UI" w:cs="Segoe UI"/>
                <w:color w:val="212121"/>
                <w:shd w:val="clear" w:color="auto" w:fill="FFFFFF"/>
              </w:rPr>
              <w:t>71438600</w:t>
            </w:r>
          </w:p>
        </w:tc>
      </w:tr>
      <w:tr w:rsidR="00E6427C" w14:paraId="4D399B90" w14:textId="77777777" w:rsidTr="00987655">
        <w:trPr>
          <w:trHeight w:val="213"/>
        </w:trPr>
        <w:tc>
          <w:tcPr>
            <w:tcW w:w="1240" w:type="dxa"/>
            <w:vMerge/>
          </w:tcPr>
          <w:p w14:paraId="3E2AD7CC" w14:textId="77777777" w:rsidR="00E6427C" w:rsidRDefault="00E6427C" w:rsidP="009C282F">
            <w:pPr>
              <w:jc w:val="center"/>
            </w:pPr>
          </w:p>
        </w:tc>
        <w:tc>
          <w:tcPr>
            <w:tcW w:w="2363" w:type="dxa"/>
            <w:vMerge/>
          </w:tcPr>
          <w:p w14:paraId="0CA57724" w14:textId="77777777" w:rsidR="00E6427C" w:rsidRDefault="00E6427C" w:rsidP="009C282F">
            <w:pPr>
              <w:jc w:val="center"/>
            </w:pPr>
          </w:p>
        </w:tc>
        <w:tc>
          <w:tcPr>
            <w:tcW w:w="4245" w:type="dxa"/>
          </w:tcPr>
          <w:p w14:paraId="3C2E24DC" w14:textId="77777777" w:rsidR="00E6427C" w:rsidRDefault="00E6427C" w:rsidP="009C282F">
            <w:pPr>
              <w:jc w:val="center"/>
            </w:pPr>
            <w:r>
              <w:t>Flemingin A</w:t>
            </w:r>
            <w:r w:rsidR="003B039E">
              <w:fldChar w:fldCharType="begin" w:fldLock="1"/>
            </w:r>
            <w:r w:rsidR="003B039E">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3B039E">
              <w:fldChar w:fldCharType="separate"/>
            </w:r>
            <w:r w:rsidR="003B039E" w:rsidRPr="003B039E">
              <w:rPr>
                <w:noProof/>
                <w:vertAlign w:val="superscript"/>
              </w:rPr>
              <w:t>37</w:t>
            </w:r>
            <w:r w:rsidR="003B039E">
              <w:fldChar w:fldCharType="end"/>
            </w:r>
          </w:p>
          <w:p w14:paraId="42D8653D" w14:textId="7B81C34C" w:rsidR="00BF0FB9" w:rsidRDefault="00BF0FB9" w:rsidP="009C282F">
            <w:pPr>
              <w:jc w:val="center"/>
            </w:pPr>
          </w:p>
        </w:tc>
        <w:tc>
          <w:tcPr>
            <w:tcW w:w="1728" w:type="dxa"/>
          </w:tcPr>
          <w:p w14:paraId="02B0A1BE" w14:textId="77777777" w:rsidR="00E6427C" w:rsidRDefault="00E6427C" w:rsidP="009C282F">
            <w:pPr>
              <w:jc w:val="center"/>
            </w:pPr>
            <w:r>
              <w:rPr>
                <w:rFonts w:ascii="Segoe UI" w:hAnsi="Segoe UI" w:cs="Segoe UI"/>
                <w:color w:val="212121"/>
                <w:shd w:val="clear" w:color="auto" w:fill="FFFFFF"/>
              </w:rPr>
              <w:t>15559270</w:t>
            </w:r>
          </w:p>
        </w:tc>
      </w:tr>
      <w:tr w:rsidR="00E6427C" w14:paraId="436F7228" w14:textId="77777777" w:rsidTr="00987655">
        <w:trPr>
          <w:trHeight w:val="213"/>
        </w:trPr>
        <w:tc>
          <w:tcPr>
            <w:tcW w:w="1240" w:type="dxa"/>
            <w:vMerge/>
          </w:tcPr>
          <w:p w14:paraId="3611BD3B" w14:textId="77777777" w:rsidR="00E6427C" w:rsidRDefault="00E6427C" w:rsidP="009C282F">
            <w:pPr>
              <w:jc w:val="center"/>
            </w:pPr>
          </w:p>
        </w:tc>
        <w:tc>
          <w:tcPr>
            <w:tcW w:w="2363" w:type="dxa"/>
            <w:vMerge/>
          </w:tcPr>
          <w:p w14:paraId="619549B6" w14:textId="77777777" w:rsidR="00E6427C" w:rsidRDefault="00E6427C" w:rsidP="009C282F">
            <w:pPr>
              <w:jc w:val="center"/>
            </w:pPr>
          </w:p>
        </w:tc>
        <w:tc>
          <w:tcPr>
            <w:tcW w:w="4245" w:type="dxa"/>
          </w:tcPr>
          <w:p w14:paraId="3739BDAF" w14:textId="77777777" w:rsidR="00E6427C" w:rsidRDefault="00E6427C" w:rsidP="009C282F">
            <w:pPr>
              <w:jc w:val="center"/>
            </w:pPr>
            <w:r>
              <w:t>Flemingin B</w:t>
            </w:r>
            <w:r w:rsidR="003B039E">
              <w:fldChar w:fldCharType="begin" w:fldLock="1"/>
            </w:r>
            <w:r w:rsidR="003B039E">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3B039E">
              <w:fldChar w:fldCharType="separate"/>
            </w:r>
            <w:r w:rsidR="003B039E" w:rsidRPr="003B039E">
              <w:rPr>
                <w:noProof/>
                <w:vertAlign w:val="superscript"/>
              </w:rPr>
              <w:t>37</w:t>
            </w:r>
            <w:r w:rsidR="003B039E">
              <w:fldChar w:fldCharType="end"/>
            </w:r>
          </w:p>
        </w:tc>
        <w:tc>
          <w:tcPr>
            <w:tcW w:w="1728" w:type="dxa"/>
          </w:tcPr>
          <w:p w14:paraId="3D2EB200" w14:textId="77777777" w:rsidR="00E6427C" w:rsidRDefault="00E6427C" w:rsidP="009C282F">
            <w:pPr>
              <w:jc w:val="center"/>
            </w:pPr>
            <w:r>
              <w:rPr>
                <w:rFonts w:ascii="Segoe UI" w:hAnsi="Segoe UI" w:cs="Segoe UI"/>
                <w:color w:val="212121"/>
                <w:shd w:val="clear" w:color="auto" w:fill="FFFFFF"/>
              </w:rPr>
              <w:t>15559271</w:t>
            </w:r>
          </w:p>
        </w:tc>
      </w:tr>
      <w:tr w:rsidR="00E6427C" w14:paraId="25473934" w14:textId="77777777" w:rsidTr="00987655">
        <w:trPr>
          <w:trHeight w:val="213"/>
        </w:trPr>
        <w:tc>
          <w:tcPr>
            <w:tcW w:w="1240" w:type="dxa"/>
            <w:vMerge/>
          </w:tcPr>
          <w:p w14:paraId="257B3F4D" w14:textId="77777777" w:rsidR="00E6427C" w:rsidRDefault="00E6427C" w:rsidP="009C282F">
            <w:pPr>
              <w:jc w:val="center"/>
            </w:pPr>
          </w:p>
        </w:tc>
        <w:tc>
          <w:tcPr>
            <w:tcW w:w="2363" w:type="dxa"/>
            <w:vMerge/>
          </w:tcPr>
          <w:p w14:paraId="04382D7D" w14:textId="77777777" w:rsidR="00E6427C" w:rsidRDefault="00E6427C" w:rsidP="009C282F">
            <w:pPr>
              <w:jc w:val="center"/>
            </w:pPr>
          </w:p>
        </w:tc>
        <w:tc>
          <w:tcPr>
            <w:tcW w:w="4245" w:type="dxa"/>
          </w:tcPr>
          <w:p w14:paraId="722AD7F6" w14:textId="77777777" w:rsidR="00E6427C" w:rsidRDefault="00E6427C" w:rsidP="009C282F">
            <w:pPr>
              <w:jc w:val="center"/>
            </w:pPr>
            <w:r>
              <w:t>Flemingin C</w:t>
            </w:r>
            <w:r w:rsidR="003B039E">
              <w:fldChar w:fldCharType="begin" w:fldLock="1"/>
            </w:r>
            <w:r w:rsidR="003B039E">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3B039E">
              <w:fldChar w:fldCharType="separate"/>
            </w:r>
            <w:r w:rsidR="003B039E" w:rsidRPr="003B039E">
              <w:rPr>
                <w:noProof/>
                <w:vertAlign w:val="superscript"/>
              </w:rPr>
              <w:t>37</w:t>
            </w:r>
            <w:r w:rsidR="003B039E">
              <w:fldChar w:fldCharType="end"/>
            </w:r>
          </w:p>
          <w:p w14:paraId="7A35D6F1" w14:textId="5148D547" w:rsidR="00BF0FB9" w:rsidRDefault="00BF0FB9" w:rsidP="009C282F">
            <w:pPr>
              <w:jc w:val="center"/>
            </w:pPr>
          </w:p>
        </w:tc>
        <w:tc>
          <w:tcPr>
            <w:tcW w:w="1728" w:type="dxa"/>
          </w:tcPr>
          <w:p w14:paraId="7E83E724" w14:textId="77777777" w:rsidR="00E6427C" w:rsidRDefault="00E6427C" w:rsidP="009C282F">
            <w:pPr>
              <w:jc w:val="center"/>
            </w:pPr>
            <w:r>
              <w:rPr>
                <w:rFonts w:ascii="Segoe UI" w:hAnsi="Segoe UI" w:cs="Segoe UI"/>
                <w:color w:val="212121"/>
                <w:shd w:val="clear" w:color="auto" w:fill="FFFFFF"/>
              </w:rPr>
              <w:t>15559272</w:t>
            </w:r>
          </w:p>
        </w:tc>
      </w:tr>
      <w:tr w:rsidR="00E6427C" w14:paraId="03DE7FDA" w14:textId="77777777" w:rsidTr="00987655">
        <w:trPr>
          <w:trHeight w:val="213"/>
        </w:trPr>
        <w:tc>
          <w:tcPr>
            <w:tcW w:w="1240" w:type="dxa"/>
            <w:vMerge/>
          </w:tcPr>
          <w:p w14:paraId="386A53BC" w14:textId="77777777" w:rsidR="00E6427C" w:rsidRDefault="00E6427C" w:rsidP="009C282F">
            <w:pPr>
              <w:jc w:val="center"/>
            </w:pPr>
          </w:p>
        </w:tc>
        <w:tc>
          <w:tcPr>
            <w:tcW w:w="2363" w:type="dxa"/>
            <w:vMerge/>
          </w:tcPr>
          <w:p w14:paraId="621B36F3" w14:textId="77777777" w:rsidR="00E6427C" w:rsidRDefault="00E6427C" w:rsidP="009C282F">
            <w:pPr>
              <w:jc w:val="center"/>
            </w:pPr>
          </w:p>
        </w:tc>
        <w:tc>
          <w:tcPr>
            <w:tcW w:w="4245" w:type="dxa"/>
          </w:tcPr>
          <w:p w14:paraId="0E3E23E1" w14:textId="77777777" w:rsidR="00E6427C" w:rsidRDefault="00E6427C" w:rsidP="009C282F">
            <w:pPr>
              <w:jc w:val="center"/>
            </w:pPr>
            <w:r>
              <w:t>Flemingin D</w:t>
            </w:r>
            <w:r w:rsidR="003B039E">
              <w:fldChar w:fldCharType="begin" w:fldLock="1"/>
            </w:r>
            <w:r w:rsidR="003B039E">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3B039E">
              <w:fldChar w:fldCharType="separate"/>
            </w:r>
            <w:r w:rsidR="003B039E" w:rsidRPr="003B039E">
              <w:rPr>
                <w:noProof/>
                <w:vertAlign w:val="superscript"/>
              </w:rPr>
              <w:t>37</w:t>
            </w:r>
            <w:r w:rsidR="003B039E">
              <w:fldChar w:fldCharType="end"/>
            </w:r>
          </w:p>
          <w:p w14:paraId="4917F872" w14:textId="70ABEA08" w:rsidR="00BF0FB9" w:rsidRDefault="00BF0FB9" w:rsidP="009C282F">
            <w:pPr>
              <w:jc w:val="center"/>
            </w:pPr>
          </w:p>
        </w:tc>
        <w:tc>
          <w:tcPr>
            <w:tcW w:w="1728" w:type="dxa"/>
          </w:tcPr>
          <w:p w14:paraId="37A30408" w14:textId="77777777" w:rsidR="00E6427C" w:rsidRDefault="00E6427C" w:rsidP="009C282F">
            <w:pPr>
              <w:jc w:val="center"/>
            </w:pPr>
            <w:r>
              <w:rPr>
                <w:rFonts w:ascii="Segoe UI" w:hAnsi="Segoe UI" w:cs="Segoe UI"/>
                <w:color w:val="212121"/>
                <w:shd w:val="clear" w:color="auto" w:fill="FFFFFF"/>
              </w:rPr>
              <w:t>24776964</w:t>
            </w:r>
          </w:p>
        </w:tc>
      </w:tr>
      <w:tr w:rsidR="00E6427C" w14:paraId="74EC46F3" w14:textId="77777777" w:rsidTr="00987655">
        <w:trPr>
          <w:trHeight w:val="213"/>
        </w:trPr>
        <w:tc>
          <w:tcPr>
            <w:tcW w:w="1240" w:type="dxa"/>
            <w:vMerge/>
          </w:tcPr>
          <w:p w14:paraId="09DB729D" w14:textId="77777777" w:rsidR="00E6427C" w:rsidRDefault="00E6427C" w:rsidP="009C282F">
            <w:pPr>
              <w:jc w:val="center"/>
            </w:pPr>
          </w:p>
        </w:tc>
        <w:tc>
          <w:tcPr>
            <w:tcW w:w="2363" w:type="dxa"/>
            <w:vMerge/>
          </w:tcPr>
          <w:p w14:paraId="42C8AF27" w14:textId="77777777" w:rsidR="00E6427C" w:rsidRDefault="00E6427C" w:rsidP="009C282F">
            <w:pPr>
              <w:jc w:val="center"/>
            </w:pPr>
          </w:p>
        </w:tc>
        <w:tc>
          <w:tcPr>
            <w:tcW w:w="4245" w:type="dxa"/>
          </w:tcPr>
          <w:p w14:paraId="0A85A8E1" w14:textId="77777777" w:rsidR="00E6427C" w:rsidRDefault="00E6427C" w:rsidP="009C282F">
            <w:pPr>
              <w:jc w:val="center"/>
            </w:pPr>
            <w:r>
              <w:t>chalcone</w:t>
            </w:r>
            <w:r w:rsidR="003B039E">
              <w:fldChar w:fldCharType="begin" w:fldLock="1"/>
            </w:r>
            <w:r w:rsidR="003B039E">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3B039E">
              <w:fldChar w:fldCharType="separate"/>
            </w:r>
            <w:r w:rsidR="003B039E" w:rsidRPr="003B039E">
              <w:rPr>
                <w:noProof/>
                <w:vertAlign w:val="superscript"/>
              </w:rPr>
              <w:t>37</w:t>
            </w:r>
            <w:r w:rsidR="003B039E">
              <w:fldChar w:fldCharType="end"/>
            </w:r>
          </w:p>
          <w:p w14:paraId="27F434E6" w14:textId="00F322AB" w:rsidR="00BF0FB9" w:rsidRDefault="00BF0FB9" w:rsidP="009C282F">
            <w:pPr>
              <w:jc w:val="center"/>
            </w:pPr>
          </w:p>
        </w:tc>
        <w:tc>
          <w:tcPr>
            <w:tcW w:w="1728" w:type="dxa"/>
          </w:tcPr>
          <w:p w14:paraId="5E9E2B34" w14:textId="77777777" w:rsidR="00E6427C" w:rsidRDefault="00E6427C" w:rsidP="009C282F">
            <w:pPr>
              <w:jc w:val="center"/>
            </w:pPr>
            <w:r>
              <w:rPr>
                <w:rFonts w:ascii="Segoe UI" w:hAnsi="Segoe UI" w:cs="Segoe UI"/>
                <w:color w:val="212121"/>
                <w:shd w:val="clear" w:color="auto" w:fill="FFFFFF"/>
              </w:rPr>
              <w:t>637760</w:t>
            </w:r>
          </w:p>
        </w:tc>
      </w:tr>
      <w:tr w:rsidR="00E6427C" w14:paraId="4E678A4E" w14:textId="77777777" w:rsidTr="00E6427C">
        <w:trPr>
          <w:trHeight w:val="163"/>
        </w:trPr>
        <w:tc>
          <w:tcPr>
            <w:tcW w:w="1240" w:type="dxa"/>
            <w:vMerge/>
          </w:tcPr>
          <w:p w14:paraId="276AC90C" w14:textId="77777777" w:rsidR="00E6427C" w:rsidRDefault="00E6427C" w:rsidP="009C282F">
            <w:pPr>
              <w:jc w:val="center"/>
            </w:pPr>
          </w:p>
        </w:tc>
        <w:tc>
          <w:tcPr>
            <w:tcW w:w="2363" w:type="dxa"/>
            <w:vMerge/>
          </w:tcPr>
          <w:p w14:paraId="46AF9312" w14:textId="77777777" w:rsidR="00E6427C" w:rsidRDefault="00E6427C" w:rsidP="009C282F">
            <w:pPr>
              <w:jc w:val="center"/>
            </w:pPr>
          </w:p>
        </w:tc>
        <w:tc>
          <w:tcPr>
            <w:tcW w:w="4245" w:type="dxa"/>
          </w:tcPr>
          <w:p w14:paraId="28C6CB65" w14:textId="77777777" w:rsidR="00E6427C" w:rsidRDefault="00E6427C" w:rsidP="009C282F">
            <w:pPr>
              <w:jc w:val="center"/>
            </w:pPr>
            <w:r>
              <w:t>Myricitrin</w:t>
            </w:r>
            <w:r w:rsidR="003B039E">
              <w:fldChar w:fldCharType="begin" w:fldLock="1"/>
            </w:r>
            <w:r w:rsidR="003B039E">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3B039E">
              <w:fldChar w:fldCharType="separate"/>
            </w:r>
            <w:r w:rsidR="003B039E" w:rsidRPr="003B039E">
              <w:rPr>
                <w:noProof/>
                <w:vertAlign w:val="superscript"/>
              </w:rPr>
              <w:t>37</w:t>
            </w:r>
            <w:r w:rsidR="003B039E">
              <w:fldChar w:fldCharType="end"/>
            </w:r>
          </w:p>
          <w:p w14:paraId="58A9FED7" w14:textId="44AC8067" w:rsidR="00BF0FB9" w:rsidRDefault="00BF0FB9" w:rsidP="009C282F">
            <w:pPr>
              <w:jc w:val="center"/>
            </w:pPr>
          </w:p>
        </w:tc>
        <w:tc>
          <w:tcPr>
            <w:tcW w:w="1728" w:type="dxa"/>
          </w:tcPr>
          <w:p w14:paraId="0CA26E20" w14:textId="77777777" w:rsidR="00E6427C" w:rsidRDefault="00E6427C" w:rsidP="009C282F">
            <w:pPr>
              <w:jc w:val="center"/>
            </w:pPr>
            <w:r>
              <w:rPr>
                <w:rFonts w:ascii="Segoe UI" w:hAnsi="Segoe UI" w:cs="Segoe UI"/>
                <w:color w:val="212121"/>
                <w:shd w:val="clear" w:color="auto" w:fill="FFFFFF"/>
              </w:rPr>
              <w:t>5281673</w:t>
            </w:r>
          </w:p>
        </w:tc>
      </w:tr>
      <w:tr w:rsidR="00E6427C" w14:paraId="27DA6C99" w14:textId="77777777" w:rsidTr="00E6427C">
        <w:trPr>
          <w:trHeight w:val="158"/>
        </w:trPr>
        <w:tc>
          <w:tcPr>
            <w:tcW w:w="1240" w:type="dxa"/>
            <w:vMerge/>
          </w:tcPr>
          <w:p w14:paraId="7531B384" w14:textId="77777777" w:rsidR="00E6427C" w:rsidRDefault="00E6427C" w:rsidP="009C282F">
            <w:pPr>
              <w:jc w:val="center"/>
            </w:pPr>
          </w:p>
        </w:tc>
        <w:tc>
          <w:tcPr>
            <w:tcW w:w="2363" w:type="dxa"/>
            <w:vMerge/>
          </w:tcPr>
          <w:p w14:paraId="0EC0BF59" w14:textId="77777777" w:rsidR="00E6427C" w:rsidRDefault="00E6427C" w:rsidP="009C282F">
            <w:pPr>
              <w:jc w:val="center"/>
            </w:pPr>
          </w:p>
        </w:tc>
        <w:tc>
          <w:tcPr>
            <w:tcW w:w="4245" w:type="dxa"/>
          </w:tcPr>
          <w:p w14:paraId="5591A5A4" w14:textId="77777777" w:rsidR="00E6427C" w:rsidRDefault="0004292C" w:rsidP="009C282F">
            <w:pPr>
              <w:jc w:val="center"/>
            </w:pPr>
            <w:r>
              <w:t>robinin</w:t>
            </w:r>
            <w:r w:rsidR="003B039E">
              <w:fldChar w:fldCharType="begin" w:fldLock="1"/>
            </w:r>
            <w:r w:rsidR="003B039E">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3B039E">
              <w:fldChar w:fldCharType="separate"/>
            </w:r>
            <w:r w:rsidR="003B039E" w:rsidRPr="003B039E">
              <w:rPr>
                <w:noProof/>
                <w:vertAlign w:val="superscript"/>
              </w:rPr>
              <w:t>37</w:t>
            </w:r>
            <w:r w:rsidR="003B039E">
              <w:fldChar w:fldCharType="end"/>
            </w:r>
          </w:p>
          <w:p w14:paraId="13797E7E" w14:textId="6D75A6EC" w:rsidR="00BF0FB9" w:rsidRDefault="00BF0FB9" w:rsidP="009C282F">
            <w:pPr>
              <w:jc w:val="center"/>
            </w:pPr>
          </w:p>
        </w:tc>
        <w:tc>
          <w:tcPr>
            <w:tcW w:w="1728" w:type="dxa"/>
          </w:tcPr>
          <w:p w14:paraId="36F6745A" w14:textId="77777777" w:rsidR="00E6427C" w:rsidRDefault="0004292C" w:rsidP="009C282F">
            <w:pPr>
              <w:jc w:val="center"/>
            </w:pPr>
            <w:r>
              <w:rPr>
                <w:rFonts w:ascii="Segoe UI" w:hAnsi="Segoe UI" w:cs="Segoe UI"/>
                <w:color w:val="212121"/>
                <w:shd w:val="clear" w:color="auto" w:fill="FFFFFF"/>
              </w:rPr>
              <w:t>5281693</w:t>
            </w:r>
          </w:p>
        </w:tc>
      </w:tr>
      <w:tr w:rsidR="00E6427C" w14:paraId="2E253174" w14:textId="77777777" w:rsidTr="00E6427C">
        <w:trPr>
          <w:trHeight w:val="158"/>
        </w:trPr>
        <w:tc>
          <w:tcPr>
            <w:tcW w:w="1240" w:type="dxa"/>
            <w:vMerge/>
          </w:tcPr>
          <w:p w14:paraId="01850380" w14:textId="77777777" w:rsidR="00E6427C" w:rsidRDefault="00E6427C" w:rsidP="009C282F">
            <w:pPr>
              <w:jc w:val="center"/>
            </w:pPr>
          </w:p>
        </w:tc>
        <w:tc>
          <w:tcPr>
            <w:tcW w:w="2363" w:type="dxa"/>
            <w:vMerge/>
          </w:tcPr>
          <w:p w14:paraId="66E3F7C6" w14:textId="77777777" w:rsidR="00E6427C" w:rsidRDefault="00E6427C" w:rsidP="009C282F">
            <w:pPr>
              <w:jc w:val="center"/>
            </w:pPr>
          </w:p>
        </w:tc>
        <w:tc>
          <w:tcPr>
            <w:tcW w:w="4245" w:type="dxa"/>
          </w:tcPr>
          <w:p w14:paraId="5A1CDD5D" w14:textId="77777777" w:rsidR="00E6427C" w:rsidRDefault="0004292C" w:rsidP="009C282F">
            <w:pPr>
              <w:jc w:val="center"/>
            </w:pPr>
            <w:r>
              <w:t>homoflemingin</w:t>
            </w:r>
            <w:r w:rsidR="003B039E">
              <w:fldChar w:fldCharType="begin" w:fldLock="1"/>
            </w:r>
            <w:r w:rsidR="003B039E">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3B039E">
              <w:fldChar w:fldCharType="separate"/>
            </w:r>
            <w:r w:rsidR="003B039E" w:rsidRPr="003B039E">
              <w:rPr>
                <w:noProof/>
                <w:vertAlign w:val="superscript"/>
              </w:rPr>
              <w:t>37</w:t>
            </w:r>
            <w:r w:rsidR="003B039E">
              <w:fldChar w:fldCharType="end"/>
            </w:r>
          </w:p>
          <w:p w14:paraId="52A56290" w14:textId="4F8C72CC" w:rsidR="00BF0FB9" w:rsidRDefault="00BF0FB9" w:rsidP="009C282F">
            <w:pPr>
              <w:jc w:val="center"/>
            </w:pPr>
          </w:p>
        </w:tc>
        <w:tc>
          <w:tcPr>
            <w:tcW w:w="1728" w:type="dxa"/>
          </w:tcPr>
          <w:p w14:paraId="2DC30861" w14:textId="77777777" w:rsidR="00E6427C" w:rsidRDefault="0004292C" w:rsidP="009C282F">
            <w:pPr>
              <w:jc w:val="center"/>
            </w:pPr>
            <w:r>
              <w:rPr>
                <w:rFonts w:ascii="Segoe UI" w:hAnsi="Segoe UI" w:cs="Segoe UI"/>
                <w:color w:val="212121"/>
                <w:shd w:val="clear" w:color="auto" w:fill="FFFFFF"/>
              </w:rPr>
              <w:t>5376772</w:t>
            </w:r>
          </w:p>
        </w:tc>
      </w:tr>
      <w:tr w:rsidR="00E6427C" w14:paraId="5BFFC484" w14:textId="77777777" w:rsidTr="00E6427C">
        <w:trPr>
          <w:trHeight w:val="158"/>
        </w:trPr>
        <w:tc>
          <w:tcPr>
            <w:tcW w:w="1240" w:type="dxa"/>
            <w:vMerge/>
          </w:tcPr>
          <w:p w14:paraId="63E6FC2A" w14:textId="77777777" w:rsidR="00E6427C" w:rsidRDefault="00E6427C" w:rsidP="009C282F">
            <w:pPr>
              <w:jc w:val="center"/>
            </w:pPr>
          </w:p>
        </w:tc>
        <w:tc>
          <w:tcPr>
            <w:tcW w:w="2363" w:type="dxa"/>
            <w:vMerge/>
          </w:tcPr>
          <w:p w14:paraId="2F64CCF9" w14:textId="77777777" w:rsidR="00E6427C" w:rsidRDefault="00E6427C" w:rsidP="009C282F">
            <w:pPr>
              <w:jc w:val="center"/>
            </w:pPr>
          </w:p>
        </w:tc>
        <w:tc>
          <w:tcPr>
            <w:tcW w:w="4245" w:type="dxa"/>
          </w:tcPr>
          <w:p w14:paraId="64F4E2D7" w14:textId="77777777" w:rsidR="00E6427C" w:rsidRDefault="00EE02BF" w:rsidP="009C282F">
            <w:pPr>
              <w:jc w:val="center"/>
            </w:pPr>
            <w:r>
              <w:t>flemiwallichin C</w:t>
            </w:r>
            <w:r w:rsidR="003B039E">
              <w:fldChar w:fldCharType="begin" w:fldLock="1"/>
            </w:r>
            <w:r w:rsidR="003B039E">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3B039E">
              <w:fldChar w:fldCharType="separate"/>
            </w:r>
            <w:r w:rsidR="003B039E" w:rsidRPr="003B039E">
              <w:rPr>
                <w:noProof/>
                <w:vertAlign w:val="superscript"/>
              </w:rPr>
              <w:t>37</w:t>
            </w:r>
            <w:r w:rsidR="003B039E">
              <w:fldChar w:fldCharType="end"/>
            </w:r>
          </w:p>
          <w:p w14:paraId="49182DA5" w14:textId="20653026" w:rsidR="00BF0FB9" w:rsidRDefault="00BF0FB9" w:rsidP="009C282F">
            <w:pPr>
              <w:jc w:val="center"/>
            </w:pPr>
          </w:p>
        </w:tc>
        <w:tc>
          <w:tcPr>
            <w:tcW w:w="1728" w:type="dxa"/>
          </w:tcPr>
          <w:p w14:paraId="3F9BEDD4" w14:textId="77777777" w:rsidR="00E6427C" w:rsidRDefault="00EE02BF" w:rsidP="009C282F">
            <w:pPr>
              <w:jc w:val="center"/>
            </w:pPr>
            <w:r>
              <w:rPr>
                <w:rFonts w:ascii="Segoe UI" w:hAnsi="Segoe UI" w:cs="Segoe UI"/>
                <w:color w:val="212121"/>
                <w:shd w:val="clear" w:color="auto" w:fill="FFFFFF"/>
              </w:rPr>
              <w:t>42607587</w:t>
            </w:r>
          </w:p>
        </w:tc>
      </w:tr>
      <w:tr w:rsidR="00E6427C" w14:paraId="0E06FDB9" w14:textId="77777777" w:rsidTr="00E6427C">
        <w:trPr>
          <w:trHeight w:val="158"/>
        </w:trPr>
        <w:tc>
          <w:tcPr>
            <w:tcW w:w="1240" w:type="dxa"/>
            <w:vMerge/>
          </w:tcPr>
          <w:p w14:paraId="7E22E85F" w14:textId="77777777" w:rsidR="00E6427C" w:rsidRDefault="00E6427C" w:rsidP="009C282F">
            <w:pPr>
              <w:jc w:val="center"/>
            </w:pPr>
          </w:p>
        </w:tc>
        <w:tc>
          <w:tcPr>
            <w:tcW w:w="2363" w:type="dxa"/>
            <w:vMerge/>
          </w:tcPr>
          <w:p w14:paraId="1C397E59" w14:textId="77777777" w:rsidR="00E6427C" w:rsidRDefault="00E6427C" w:rsidP="009C282F">
            <w:pPr>
              <w:jc w:val="center"/>
            </w:pPr>
          </w:p>
        </w:tc>
        <w:tc>
          <w:tcPr>
            <w:tcW w:w="4245" w:type="dxa"/>
          </w:tcPr>
          <w:p w14:paraId="5C07089D" w14:textId="77777777" w:rsidR="00E6427C" w:rsidRDefault="00EE02BF" w:rsidP="009C282F">
            <w:pPr>
              <w:jc w:val="center"/>
            </w:pPr>
            <w:r>
              <w:t>Lupeol</w:t>
            </w:r>
            <w:r w:rsidR="003B039E">
              <w:fldChar w:fldCharType="begin" w:fldLock="1"/>
            </w:r>
            <w:r w:rsidR="003B039E">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3B039E">
              <w:fldChar w:fldCharType="separate"/>
            </w:r>
            <w:r w:rsidR="003B039E" w:rsidRPr="003B039E">
              <w:rPr>
                <w:noProof/>
                <w:vertAlign w:val="superscript"/>
              </w:rPr>
              <w:t>37</w:t>
            </w:r>
            <w:r w:rsidR="003B039E">
              <w:fldChar w:fldCharType="end"/>
            </w:r>
          </w:p>
          <w:p w14:paraId="64B0DD4B" w14:textId="21AF456C" w:rsidR="00BF0FB9" w:rsidRDefault="00BF0FB9" w:rsidP="009C282F">
            <w:pPr>
              <w:jc w:val="center"/>
            </w:pPr>
          </w:p>
        </w:tc>
        <w:tc>
          <w:tcPr>
            <w:tcW w:w="1728" w:type="dxa"/>
          </w:tcPr>
          <w:p w14:paraId="70267297" w14:textId="77777777" w:rsidR="00E6427C" w:rsidRDefault="00EE02BF" w:rsidP="009C282F">
            <w:pPr>
              <w:jc w:val="center"/>
            </w:pPr>
            <w:r>
              <w:rPr>
                <w:rFonts w:ascii="Segoe UI" w:hAnsi="Segoe UI" w:cs="Segoe UI"/>
                <w:color w:val="212121"/>
                <w:shd w:val="clear" w:color="auto" w:fill="FFFFFF"/>
              </w:rPr>
              <w:t>259846</w:t>
            </w:r>
          </w:p>
        </w:tc>
      </w:tr>
      <w:tr w:rsidR="00E6427C" w14:paraId="08BB67CA" w14:textId="77777777" w:rsidTr="00E6427C">
        <w:trPr>
          <w:trHeight w:val="158"/>
        </w:trPr>
        <w:tc>
          <w:tcPr>
            <w:tcW w:w="1240" w:type="dxa"/>
            <w:vMerge/>
          </w:tcPr>
          <w:p w14:paraId="3D406737" w14:textId="77777777" w:rsidR="00E6427C" w:rsidRDefault="00E6427C" w:rsidP="009C282F">
            <w:pPr>
              <w:jc w:val="center"/>
            </w:pPr>
          </w:p>
        </w:tc>
        <w:tc>
          <w:tcPr>
            <w:tcW w:w="2363" w:type="dxa"/>
            <w:vMerge/>
          </w:tcPr>
          <w:p w14:paraId="6AC48DFB" w14:textId="77777777" w:rsidR="00E6427C" w:rsidRDefault="00E6427C" w:rsidP="009C282F">
            <w:pPr>
              <w:jc w:val="center"/>
            </w:pPr>
          </w:p>
        </w:tc>
        <w:tc>
          <w:tcPr>
            <w:tcW w:w="4245" w:type="dxa"/>
          </w:tcPr>
          <w:p w14:paraId="4ABEAC44" w14:textId="77777777" w:rsidR="00E6427C" w:rsidRDefault="00EE02BF" w:rsidP="009C282F">
            <w:pPr>
              <w:jc w:val="center"/>
            </w:pPr>
            <w:r>
              <w:t>α-amyrin</w:t>
            </w:r>
            <w:r w:rsidR="003B039E">
              <w:fldChar w:fldCharType="begin" w:fldLock="1"/>
            </w:r>
            <w:r w:rsidR="003B039E">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3B039E">
              <w:fldChar w:fldCharType="separate"/>
            </w:r>
            <w:r w:rsidR="003B039E" w:rsidRPr="003B039E">
              <w:rPr>
                <w:noProof/>
                <w:vertAlign w:val="superscript"/>
              </w:rPr>
              <w:t>37</w:t>
            </w:r>
            <w:r w:rsidR="003B039E">
              <w:fldChar w:fldCharType="end"/>
            </w:r>
          </w:p>
          <w:p w14:paraId="1187D0B2" w14:textId="14E25AB6" w:rsidR="00BF0FB9" w:rsidRDefault="00BF0FB9" w:rsidP="009C282F">
            <w:pPr>
              <w:jc w:val="center"/>
            </w:pPr>
          </w:p>
        </w:tc>
        <w:tc>
          <w:tcPr>
            <w:tcW w:w="1728" w:type="dxa"/>
          </w:tcPr>
          <w:p w14:paraId="225DEF8B" w14:textId="77777777" w:rsidR="00E6427C" w:rsidRDefault="00EE02BF" w:rsidP="009C282F">
            <w:pPr>
              <w:jc w:val="center"/>
            </w:pPr>
            <w:r>
              <w:rPr>
                <w:rFonts w:ascii="Segoe UI" w:hAnsi="Segoe UI" w:cs="Segoe UI"/>
                <w:color w:val="212121"/>
                <w:shd w:val="clear" w:color="auto" w:fill="FFFFFF"/>
              </w:rPr>
              <w:t>73170</w:t>
            </w:r>
          </w:p>
        </w:tc>
      </w:tr>
      <w:tr w:rsidR="00E6427C" w14:paraId="264294FA" w14:textId="77777777" w:rsidTr="00E6427C">
        <w:trPr>
          <w:trHeight w:val="158"/>
        </w:trPr>
        <w:tc>
          <w:tcPr>
            <w:tcW w:w="1240" w:type="dxa"/>
            <w:vMerge/>
          </w:tcPr>
          <w:p w14:paraId="18895E04" w14:textId="77777777" w:rsidR="00E6427C" w:rsidRDefault="00E6427C" w:rsidP="009C282F">
            <w:pPr>
              <w:jc w:val="center"/>
            </w:pPr>
          </w:p>
        </w:tc>
        <w:tc>
          <w:tcPr>
            <w:tcW w:w="2363" w:type="dxa"/>
            <w:vMerge/>
          </w:tcPr>
          <w:p w14:paraId="68E88AAE" w14:textId="77777777" w:rsidR="00E6427C" w:rsidRDefault="00E6427C" w:rsidP="009C282F">
            <w:pPr>
              <w:jc w:val="center"/>
            </w:pPr>
          </w:p>
        </w:tc>
        <w:tc>
          <w:tcPr>
            <w:tcW w:w="4245" w:type="dxa"/>
          </w:tcPr>
          <w:p w14:paraId="291A383C" w14:textId="77777777" w:rsidR="00E6427C" w:rsidRDefault="00EE02BF" w:rsidP="009C282F">
            <w:pPr>
              <w:jc w:val="center"/>
            </w:pPr>
            <w:r>
              <w:t>procyanidin</w:t>
            </w:r>
            <w:r w:rsidR="003B039E">
              <w:fldChar w:fldCharType="begin" w:fldLock="1"/>
            </w:r>
            <w:r w:rsidR="003B039E">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3B039E">
              <w:fldChar w:fldCharType="separate"/>
            </w:r>
            <w:r w:rsidR="003B039E" w:rsidRPr="003B039E">
              <w:rPr>
                <w:noProof/>
                <w:vertAlign w:val="superscript"/>
              </w:rPr>
              <w:t>37</w:t>
            </w:r>
            <w:r w:rsidR="003B039E">
              <w:fldChar w:fldCharType="end"/>
            </w:r>
          </w:p>
          <w:p w14:paraId="3C1D1D23" w14:textId="0FE396BB" w:rsidR="00BF0FB9" w:rsidRDefault="00BF0FB9" w:rsidP="009C282F">
            <w:pPr>
              <w:jc w:val="center"/>
            </w:pPr>
          </w:p>
        </w:tc>
        <w:tc>
          <w:tcPr>
            <w:tcW w:w="1728" w:type="dxa"/>
          </w:tcPr>
          <w:p w14:paraId="742ABA86" w14:textId="77777777" w:rsidR="00E6427C" w:rsidRDefault="00EE02BF" w:rsidP="009C282F">
            <w:pPr>
              <w:jc w:val="center"/>
            </w:pPr>
            <w:r>
              <w:rPr>
                <w:rFonts w:ascii="Segoe UI" w:hAnsi="Segoe UI" w:cs="Segoe UI"/>
                <w:color w:val="212121"/>
                <w:shd w:val="clear" w:color="auto" w:fill="FFFFFF"/>
              </w:rPr>
              <w:t>107876</w:t>
            </w:r>
          </w:p>
        </w:tc>
      </w:tr>
      <w:tr w:rsidR="00E6427C" w14:paraId="73C1F597" w14:textId="77777777" w:rsidTr="00E6427C">
        <w:trPr>
          <w:trHeight w:val="158"/>
        </w:trPr>
        <w:tc>
          <w:tcPr>
            <w:tcW w:w="1240" w:type="dxa"/>
            <w:vMerge/>
          </w:tcPr>
          <w:p w14:paraId="6359FCAE" w14:textId="77777777" w:rsidR="00E6427C" w:rsidRDefault="00E6427C" w:rsidP="009C282F">
            <w:pPr>
              <w:jc w:val="center"/>
            </w:pPr>
          </w:p>
        </w:tc>
        <w:tc>
          <w:tcPr>
            <w:tcW w:w="2363" w:type="dxa"/>
            <w:vMerge/>
          </w:tcPr>
          <w:p w14:paraId="0E3F9274" w14:textId="77777777" w:rsidR="00E6427C" w:rsidRDefault="00E6427C" w:rsidP="009C282F">
            <w:pPr>
              <w:jc w:val="center"/>
            </w:pPr>
          </w:p>
        </w:tc>
        <w:tc>
          <w:tcPr>
            <w:tcW w:w="4245" w:type="dxa"/>
          </w:tcPr>
          <w:p w14:paraId="17B0201E" w14:textId="77777777" w:rsidR="00E6427C" w:rsidRDefault="00EE02BF" w:rsidP="009C282F">
            <w:pPr>
              <w:jc w:val="center"/>
            </w:pPr>
            <w:r>
              <w:t>flemiphyllin</w:t>
            </w:r>
            <w:r w:rsidR="003B039E">
              <w:fldChar w:fldCharType="begin" w:fldLock="1"/>
            </w:r>
            <w:r w:rsidR="002C38F6">
              <w:instrText>ADDIN CSL_CITATION {"citationItems":[{"id":"ITEM-1","itemData":{"ISSN":"09750185","abstract":"The Flemingia genus is an important source of medicinal natural products, particularly Flavonoids and steroids. The collected information is an attempt to cover the more recent developments in the ethnobotany, pharmacology and phytochemistry of this genus. The review includes 39 references on the genus Flemingia, and comprises ethnopharmacology, morphology, phytoconstituents, pharmacological reports, clinical study and adverse effects of the prominent species of Flemingia. A few species of this genus have medicinal value, among these, F.strobilifera, F.macrophylla, F.chappar (Fabaceae) have been traditionally used in the treatment of epilepsy, insomnia, ulcer, pain, swelling. Despite a long tradition of use of some species, the genus has not been explored properly. In the concluding part, the future scope of Flemingia species has been emphasized with a view to establish their multifarious biological activities and mode of action. The information summarized here is intended to serve as a reference tool to practitioners in the fields of ethnopharmacology and natural products chemistry.","author":[{"dropping-particle":"","family":"Ghalot","given":"Kavita","non-dropping-particle":"","parse-names":false,"suffix":""},{"dropping-particle":"","family":"Lal","given":"V. K.","non-dropping-particle":"","parse-names":false,"suffix":""},{"dropping-particle":"","family":"Jha","given":"S.","non-dropping-particle":"","parse-names":false,"suffix":""}],"container-title":"International Journal of Phytomedicine","id":"ITEM-1","issue":"3","issued":{"date-parts":[["2011"]]},"page":"294-307","title":"Phytochemical and Pharmacological potential of Flemingia Roxb. ex W.T.Aiton (Fabaceae)","type":"article-journal","volume":"3"},"uris":["http://www.mendeley.com/documents/?uuid=0230a64a-d821-4861-923f-6534a9c0b1ac"]}],"mendeley":{"formattedCitation":"&lt;sup&gt;37&lt;/sup&gt;","plainTextFormattedCitation":"37","previouslyFormattedCitation":"&lt;sup&gt;37&lt;/sup&gt;"},"properties":{"noteIndex":0},"schema":"https://github.com/citation-style-language/schema/raw/master/csl-citation.json"}</w:instrText>
            </w:r>
            <w:r w:rsidR="003B039E">
              <w:fldChar w:fldCharType="separate"/>
            </w:r>
            <w:r w:rsidR="003B039E" w:rsidRPr="003B039E">
              <w:rPr>
                <w:noProof/>
                <w:vertAlign w:val="superscript"/>
              </w:rPr>
              <w:t>37</w:t>
            </w:r>
            <w:r w:rsidR="003B039E">
              <w:fldChar w:fldCharType="end"/>
            </w:r>
          </w:p>
          <w:p w14:paraId="37E22D8E" w14:textId="6DEC2764" w:rsidR="00BF0FB9" w:rsidRDefault="00BF0FB9" w:rsidP="009C282F">
            <w:pPr>
              <w:jc w:val="center"/>
            </w:pPr>
          </w:p>
        </w:tc>
        <w:tc>
          <w:tcPr>
            <w:tcW w:w="1728" w:type="dxa"/>
          </w:tcPr>
          <w:p w14:paraId="7AFA6A03" w14:textId="77777777" w:rsidR="00E6427C" w:rsidRDefault="00EE02BF" w:rsidP="009C282F">
            <w:pPr>
              <w:jc w:val="center"/>
            </w:pPr>
            <w:r>
              <w:rPr>
                <w:rFonts w:ascii="Segoe UI" w:hAnsi="Segoe UI" w:cs="Segoe UI"/>
                <w:color w:val="212121"/>
                <w:shd w:val="clear" w:color="auto" w:fill="FFFFFF"/>
              </w:rPr>
              <w:t>44257286</w:t>
            </w:r>
          </w:p>
        </w:tc>
      </w:tr>
      <w:tr w:rsidR="00C740FC" w14:paraId="55D5BC87" w14:textId="77777777" w:rsidTr="00B24830">
        <w:trPr>
          <w:trHeight w:val="265"/>
        </w:trPr>
        <w:tc>
          <w:tcPr>
            <w:tcW w:w="1240" w:type="dxa"/>
            <w:vMerge w:val="restart"/>
          </w:tcPr>
          <w:p w14:paraId="72F78F79" w14:textId="2B286141" w:rsidR="00C740FC" w:rsidRDefault="00902E7F" w:rsidP="009C282F">
            <w:pPr>
              <w:jc w:val="center"/>
            </w:pPr>
            <w:r>
              <w:t>14.</w:t>
            </w:r>
          </w:p>
        </w:tc>
        <w:tc>
          <w:tcPr>
            <w:tcW w:w="2363" w:type="dxa"/>
            <w:vMerge w:val="restart"/>
          </w:tcPr>
          <w:p w14:paraId="1E480B45" w14:textId="7D900B7A" w:rsidR="00C740FC" w:rsidRDefault="00C740FC" w:rsidP="009C282F">
            <w:pPr>
              <w:jc w:val="center"/>
            </w:pPr>
            <w:r w:rsidRPr="00BF0FB9">
              <w:rPr>
                <w:i/>
                <w:iCs/>
              </w:rPr>
              <w:t>Galium aparine</w:t>
            </w:r>
            <w:r>
              <w:t xml:space="preserve"> Linn.</w:t>
            </w:r>
          </w:p>
        </w:tc>
        <w:tc>
          <w:tcPr>
            <w:tcW w:w="4245" w:type="dxa"/>
          </w:tcPr>
          <w:p w14:paraId="3BD90346" w14:textId="77777777" w:rsidR="00C740FC" w:rsidRDefault="00C740FC" w:rsidP="009C282F">
            <w:pPr>
              <w:jc w:val="center"/>
            </w:pPr>
            <w:r>
              <w:t>asperulosidic acid</w:t>
            </w:r>
            <w:r>
              <w:fldChar w:fldCharType="begin" w:fldLock="1"/>
            </w:r>
            <w:r>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2C38F6">
              <w:rPr>
                <w:noProof/>
                <w:vertAlign w:val="superscript"/>
              </w:rPr>
              <w:t>38</w:t>
            </w:r>
            <w:r>
              <w:fldChar w:fldCharType="end"/>
            </w:r>
          </w:p>
          <w:p w14:paraId="4CE528B6" w14:textId="1A153D2F" w:rsidR="00BF0FB9" w:rsidRDefault="00BF0FB9" w:rsidP="009C282F">
            <w:pPr>
              <w:jc w:val="center"/>
            </w:pPr>
          </w:p>
        </w:tc>
        <w:tc>
          <w:tcPr>
            <w:tcW w:w="1728" w:type="dxa"/>
          </w:tcPr>
          <w:p w14:paraId="0E57B55F" w14:textId="77777777" w:rsidR="00C740FC" w:rsidRDefault="00C740FC" w:rsidP="009C282F">
            <w:pPr>
              <w:jc w:val="center"/>
            </w:pPr>
            <w:r>
              <w:rPr>
                <w:rFonts w:ascii="Segoe UI" w:hAnsi="Segoe UI" w:cs="Segoe UI"/>
                <w:color w:val="212121"/>
                <w:shd w:val="clear" w:color="auto" w:fill="FFFFFF"/>
              </w:rPr>
              <w:t>11968867</w:t>
            </w:r>
          </w:p>
        </w:tc>
      </w:tr>
      <w:tr w:rsidR="00C740FC" w14:paraId="58A4DAD1" w14:textId="77777777" w:rsidTr="00B24830">
        <w:trPr>
          <w:trHeight w:val="260"/>
        </w:trPr>
        <w:tc>
          <w:tcPr>
            <w:tcW w:w="1240" w:type="dxa"/>
            <w:vMerge/>
          </w:tcPr>
          <w:p w14:paraId="03AE57AB" w14:textId="77777777" w:rsidR="00C740FC" w:rsidRDefault="00C740FC" w:rsidP="009C282F">
            <w:pPr>
              <w:jc w:val="center"/>
            </w:pPr>
          </w:p>
        </w:tc>
        <w:tc>
          <w:tcPr>
            <w:tcW w:w="2363" w:type="dxa"/>
            <w:vMerge/>
          </w:tcPr>
          <w:p w14:paraId="5265FFAE" w14:textId="77777777" w:rsidR="00C740FC" w:rsidRDefault="00C740FC" w:rsidP="009C282F">
            <w:pPr>
              <w:jc w:val="center"/>
            </w:pPr>
          </w:p>
        </w:tc>
        <w:tc>
          <w:tcPr>
            <w:tcW w:w="4245" w:type="dxa"/>
          </w:tcPr>
          <w:p w14:paraId="5B0D7F20" w14:textId="77777777" w:rsidR="00C740FC" w:rsidRDefault="00C740FC" w:rsidP="009C282F">
            <w:pPr>
              <w:jc w:val="center"/>
            </w:pPr>
            <w:r>
              <w:t>10-deacetylasperulosidic acid</w:t>
            </w:r>
            <w:r>
              <w:fldChar w:fldCharType="begin" w:fldLock="1"/>
            </w:r>
            <w:r>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2C38F6">
              <w:rPr>
                <w:noProof/>
                <w:vertAlign w:val="superscript"/>
              </w:rPr>
              <w:t>38</w:t>
            </w:r>
            <w:r>
              <w:fldChar w:fldCharType="end"/>
            </w:r>
          </w:p>
          <w:p w14:paraId="2E0E97C5" w14:textId="0F5F6E0C" w:rsidR="00BF0FB9" w:rsidRDefault="00BF0FB9" w:rsidP="009C282F">
            <w:pPr>
              <w:jc w:val="center"/>
            </w:pPr>
          </w:p>
        </w:tc>
        <w:tc>
          <w:tcPr>
            <w:tcW w:w="1728" w:type="dxa"/>
          </w:tcPr>
          <w:p w14:paraId="00E12714" w14:textId="77777777" w:rsidR="00C740FC" w:rsidRDefault="00C740FC" w:rsidP="009C282F">
            <w:pPr>
              <w:jc w:val="center"/>
            </w:pPr>
            <w:r>
              <w:rPr>
                <w:rFonts w:ascii="Segoe UI" w:hAnsi="Segoe UI" w:cs="Segoe UI"/>
                <w:color w:val="212121"/>
                <w:shd w:val="clear" w:color="auto" w:fill="FFFFFF"/>
              </w:rPr>
              <w:t>12315350</w:t>
            </w:r>
          </w:p>
        </w:tc>
      </w:tr>
      <w:tr w:rsidR="00C740FC" w14:paraId="67008F13" w14:textId="77777777" w:rsidTr="00B24830">
        <w:trPr>
          <w:trHeight w:val="260"/>
        </w:trPr>
        <w:tc>
          <w:tcPr>
            <w:tcW w:w="1240" w:type="dxa"/>
            <w:vMerge/>
          </w:tcPr>
          <w:p w14:paraId="476B78BD" w14:textId="77777777" w:rsidR="00C740FC" w:rsidRDefault="00C740FC" w:rsidP="009C282F">
            <w:pPr>
              <w:jc w:val="center"/>
            </w:pPr>
          </w:p>
        </w:tc>
        <w:tc>
          <w:tcPr>
            <w:tcW w:w="2363" w:type="dxa"/>
            <w:vMerge/>
          </w:tcPr>
          <w:p w14:paraId="0103D6C9" w14:textId="77777777" w:rsidR="00C740FC" w:rsidRDefault="00C740FC" w:rsidP="009C282F">
            <w:pPr>
              <w:jc w:val="center"/>
            </w:pPr>
          </w:p>
        </w:tc>
        <w:tc>
          <w:tcPr>
            <w:tcW w:w="4245" w:type="dxa"/>
          </w:tcPr>
          <w:p w14:paraId="462A5A57" w14:textId="77777777" w:rsidR="00C740FC" w:rsidRDefault="00C740FC" w:rsidP="009C282F">
            <w:pPr>
              <w:jc w:val="center"/>
            </w:pPr>
            <w:r>
              <w:t>monotropein</w:t>
            </w:r>
            <w:r>
              <w:fldChar w:fldCharType="begin" w:fldLock="1"/>
            </w:r>
            <w:r>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2C38F6">
              <w:rPr>
                <w:noProof/>
                <w:vertAlign w:val="superscript"/>
              </w:rPr>
              <w:t>38</w:t>
            </w:r>
            <w:r>
              <w:fldChar w:fldCharType="end"/>
            </w:r>
          </w:p>
          <w:p w14:paraId="0B53949F" w14:textId="2FD2D461" w:rsidR="00BF0FB9" w:rsidRDefault="00BF0FB9" w:rsidP="009C282F">
            <w:pPr>
              <w:jc w:val="center"/>
            </w:pPr>
          </w:p>
        </w:tc>
        <w:tc>
          <w:tcPr>
            <w:tcW w:w="1728" w:type="dxa"/>
          </w:tcPr>
          <w:p w14:paraId="207942B3" w14:textId="77777777" w:rsidR="00C740FC" w:rsidRDefault="00C740FC" w:rsidP="009C282F">
            <w:pPr>
              <w:jc w:val="center"/>
            </w:pPr>
            <w:r>
              <w:rPr>
                <w:rFonts w:ascii="Segoe UI" w:hAnsi="Segoe UI" w:cs="Segoe UI"/>
                <w:color w:val="212121"/>
                <w:shd w:val="clear" w:color="auto" w:fill="FFFFFF"/>
              </w:rPr>
              <w:t>73466</w:t>
            </w:r>
          </w:p>
        </w:tc>
      </w:tr>
      <w:tr w:rsidR="00C740FC" w14:paraId="7337A5FB" w14:textId="77777777" w:rsidTr="00B24830">
        <w:trPr>
          <w:trHeight w:val="260"/>
        </w:trPr>
        <w:tc>
          <w:tcPr>
            <w:tcW w:w="1240" w:type="dxa"/>
            <w:vMerge/>
          </w:tcPr>
          <w:p w14:paraId="1B7DBD62" w14:textId="77777777" w:rsidR="00C740FC" w:rsidRDefault="00C740FC" w:rsidP="009C282F">
            <w:pPr>
              <w:jc w:val="center"/>
            </w:pPr>
          </w:p>
        </w:tc>
        <w:tc>
          <w:tcPr>
            <w:tcW w:w="2363" w:type="dxa"/>
            <w:vMerge/>
          </w:tcPr>
          <w:p w14:paraId="41D722EE" w14:textId="77777777" w:rsidR="00C740FC" w:rsidRDefault="00C740FC" w:rsidP="009C282F">
            <w:pPr>
              <w:jc w:val="center"/>
            </w:pPr>
          </w:p>
        </w:tc>
        <w:tc>
          <w:tcPr>
            <w:tcW w:w="4245" w:type="dxa"/>
          </w:tcPr>
          <w:p w14:paraId="3B53BEF1" w14:textId="77777777" w:rsidR="00C740FC" w:rsidRDefault="00C740FC" w:rsidP="009C282F">
            <w:pPr>
              <w:jc w:val="center"/>
            </w:pPr>
            <w:r>
              <w:t>asperuloside</w:t>
            </w:r>
            <w:r>
              <w:fldChar w:fldCharType="begin" w:fldLock="1"/>
            </w:r>
            <w:r>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2C38F6">
              <w:rPr>
                <w:noProof/>
                <w:vertAlign w:val="superscript"/>
              </w:rPr>
              <w:t>38</w:t>
            </w:r>
            <w:r>
              <w:fldChar w:fldCharType="end"/>
            </w:r>
          </w:p>
          <w:p w14:paraId="7563E57D" w14:textId="05FFA46E" w:rsidR="00BF0FB9" w:rsidRDefault="00BF0FB9" w:rsidP="009C282F">
            <w:pPr>
              <w:jc w:val="center"/>
            </w:pPr>
          </w:p>
        </w:tc>
        <w:tc>
          <w:tcPr>
            <w:tcW w:w="1728" w:type="dxa"/>
          </w:tcPr>
          <w:p w14:paraId="1467F53B" w14:textId="77777777" w:rsidR="00C740FC" w:rsidRDefault="00C740FC" w:rsidP="009C282F">
            <w:pPr>
              <w:jc w:val="center"/>
            </w:pPr>
            <w:r>
              <w:rPr>
                <w:rFonts w:ascii="Segoe UI" w:hAnsi="Segoe UI" w:cs="Segoe UI"/>
                <w:color w:val="212121"/>
                <w:shd w:val="clear" w:color="auto" w:fill="FFFFFF"/>
              </w:rPr>
              <w:t>84298</w:t>
            </w:r>
          </w:p>
        </w:tc>
      </w:tr>
      <w:tr w:rsidR="00C740FC" w14:paraId="05812B90" w14:textId="77777777" w:rsidTr="00B24830">
        <w:trPr>
          <w:trHeight w:val="260"/>
        </w:trPr>
        <w:tc>
          <w:tcPr>
            <w:tcW w:w="1240" w:type="dxa"/>
            <w:vMerge/>
          </w:tcPr>
          <w:p w14:paraId="38E78E50" w14:textId="77777777" w:rsidR="00C740FC" w:rsidRDefault="00C740FC" w:rsidP="009C282F">
            <w:pPr>
              <w:jc w:val="center"/>
            </w:pPr>
          </w:p>
        </w:tc>
        <w:tc>
          <w:tcPr>
            <w:tcW w:w="2363" w:type="dxa"/>
            <w:vMerge/>
          </w:tcPr>
          <w:p w14:paraId="264B5DEB" w14:textId="77777777" w:rsidR="00C740FC" w:rsidRDefault="00C740FC" w:rsidP="009C282F">
            <w:pPr>
              <w:jc w:val="center"/>
            </w:pPr>
          </w:p>
        </w:tc>
        <w:tc>
          <w:tcPr>
            <w:tcW w:w="4245" w:type="dxa"/>
          </w:tcPr>
          <w:p w14:paraId="69F1DE5F" w14:textId="77777777" w:rsidR="00C740FC" w:rsidRDefault="00C740FC" w:rsidP="009C282F">
            <w:pPr>
              <w:jc w:val="center"/>
            </w:pPr>
            <w:r>
              <w:t>aucubin</w:t>
            </w:r>
            <w:r>
              <w:fldChar w:fldCharType="begin" w:fldLock="1"/>
            </w:r>
            <w:r>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2C38F6">
              <w:rPr>
                <w:noProof/>
                <w:vertAlign w:val="superscript"/>
              </w:rPr>
              <w:t>38</w:t>
            </w:r>
            <w:r>
              <w:fldChar w:fldCharType="end"/>
            </w:r>
          </w:p>
          <w:p w14:paraId="345EC575" w14:textId="16D0F91F" w:rsidR="00BF0FB9" w:rsidRDefault="00BF0FB9" w:rsidP="009C282F">
            <w:pPr>
              <w:jc w:val="center"/>
            </w:pPr>
          </w:p>
        </w:tc>
        <w:tc>
          <w:tcPr>
            <w:tcW w:w="1728" w:type="dxa"/>
          </w:tcPr>
          <w:p w14:paraId="32C9DF1D" w14:textId="77777777" w:rsidR="00C740FC" w:rsidRDefault="00C740FC" w:rsidP="009C282F">
            <w:pPr>
              <w:jc w:val="center"/>
            </w:pPr>
            <w:r>
              <w:rPr>
                <w:rFonts w:ascii="Segoe UI" w:hAnsi="Segoe UI" w:cs="Segoe UI"/>
                <w:color w:val="212121"/>
                <w:shd w:val="clear" w:color="auto" w:fill="FFFFFF"/>
              </w:rPr>
              <w:t>91458</w:t>
            </w:r>
          </w:p>
        </w:tc>
      </w:tr>
      <w:tr w:rsidR="00C740FC" w14:paraId="7418A222" w14:textId="77777777" w:rsidTr="00B24830">
        <w:trPr>
          <w:trHeight w:val="260"/>
        </w:trPr>
        <w:tc>
          <w:tcPr>
            <w:tcW w:w="1240" w:type="dxa"/>
            <w:vMerge/>
          </w:tcPr>
          <w:p w14:paraId="4770E67D" w14:textId="77777777" w:rsidR="00C740FC" w:rsidRDefault="00C740FC" w:rsidP="009C282F">
            <w:pPr>
              <w:jc w:val="center"/>
            </w:pPr>
          </w:p>
        </w:tc>
        <w:tc>
          <w:tcPr>
            <w:tcW w:w="2363" w:type="dxa"/>
            <w:vMerge/>
          </w:tcPr>
          <w:p w14:paraId="51472592" w14:textId="77777777" w:rsidR="00C740FC" w:rsidRDefault="00C740FC" w:rsidP="009C282F">
            <w:pPr>
              <w:jc w:val="center"/>
            </w:pPr>
          </w:p>
        </w:tc>
        <w:tc>
          <w:tcPr>
            <w:tcW w:w="4245" w:type="dxa"/>
          </w:tcPr>
          <w:p w14:paraId="5BA672FF" w14:textId="77777777" w:rsidR="00C740FC" w:rsidRDefault="00C740FC" w:rsidP="009C282F">
            <w:pPr>
              <w:jc w:val="center"/>
            </w:pPr>
            <w:r>
              <w:t>protopine</w:t>
            </w:r>
            <w:r>
              <w:fldChar w:fldCharType="begin" w:fldLock="1"/>
            </w:r>
            <w:r>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2C38F6">
              <w:rPr>
                <w:noProof/>
                <w:vertAlign w:val="superscript"/>
              </w:rPr>
              <w:t>38</w:t>
            </w:r>
            <w:r>
              <w:fldChar w:fldCharType="end"/>
            </w:r>
          </w:p>
          <w:p w14:paraId="31793BEA" w14:textId="7EECC09E" w:rsidR="00BF0FB9" w:rsidRDefault="00BF0FB9" w:rsidP="009C282F">
            <w:pPr>
              <w:jc w:val="center"/>
            </w:pPr>
          </w:p>
        </w:tc>
        <w:tc>
          <w:tcPr>
            <w:tcW w:w="1728" w:type="dxa"/>
          </w:tcPr>
          <w:p w14:paraId="12FC4CBD" w14:textId="77777777" w:rsidR="00C740FC" w:rsidRDefault="00C740FC" w:rsidP="009C282F">
            <w:pPr>
              <w:jc w:val="center"/>
            </w:pPr>
            <w:r>
              <w:rPr>
                <w:rFonts w:ascii="Segoe UI" w:hAnsi="Segoe UI" w:cs="Segoe UI"/>
                <w:color w:val="212121"/>
                <w:shd w:val="clear" w:color="auto" w:fill="FFFFFF"/>
              </w:rPr>
              <w:t>4970</w:t>
            </w:r>
          </w:p>
        </w:tc>
      </w:tr>
      <w:tr w:rsidR="00C740FC" w14:paraId="7AE4CDB3" w14:textId="77777777" w:rsidTr="00B24830">
        <w:trPr>
          <w:trHeight w:val="260"/>
        </w:trPr>
        <w:tc>
          <w:tcPr>
            <w:tcW w:w="1240" w:type="dxa"/>
            <w:vMerge/>
          </w:tcPr>
          <w:p w14:paraId="7010EA62" w14:textId="77777777" w:rsidR="00C740FC" w:rsidRDefault="00C740FC" w:rsidP="009C282F">
            <w:pPr>
              <w:jc w:val="center"/>
            </w:pPr>
          </w:p>
        </w:tc>
        <w:tc>
          <w:tcPr>
            <w:tcW w:w="2363" w:type="dxa"/>
            <w:vMerge/>
          </w:tcPr>
          <w:p w14:paraId="53FCB181" w14:textId="77777777" w:rsidR="00C740FC" w:rsidRDefault="00C740FC" w:rsidP="009C282F">
            <w:pPr>
              <w:jc w:val="center"/>
            </w:pPr>
          </w:p>
        </w:tc>
        <w:tc>
          <w:tcPr>
            <w:tcW w:w="4245" w:type="dxa"/>
          </w:tcPr>
          <w:p w14:paraId="7621F4C9" w14:textId="77777777" w:rsidR="00C740FC" w:rsidRDefault="00C740FC" w:rsidP="009C282F">
            <w:pPr>
              <w:jc w:val="center"/>
            </w:pPr>
            <w:r>
              <w:t>harmine</w:t>
            </w:r>
            <w:r>
              <w:fldChar w:fldCharType="begin" w:fldLock="1"/>
            </w:r>
            <w:r>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2C38F6">
              <w:rPr>
                <w:noProof/>
                <w:vertAlign w:val="superscript"/>
              </w:rPr>
              <w:t>38</w:t>
            </w:r>
            <w:r>
              <w:fldChar w:fldCharType="end"/>
            </w:r>
          </w:p>
          <w:p w14:paraId="20327E1A" w14:textId="1B967562" w:rsidR="00BF0FB9" w:rsidRDefault="00BF0FB9" w:rsidP="009C282F">
            <w:pPr>
              <w:jc w:val="center"/>
            </w:pPr>
          </w:p>
        </w:tc>
        <w:tc>
          <w:tcPr>
            <w:tcW w:w="1728" w:type="dxa"/>
          </w:tcPr>
          <w:p w14:paraId="4C1C75EC" w14:textId="77777777" w:rsidR="00C740FC" w:rsidRDefault="00C740FC" w:rsidP="009C282F">
            <w:pPr>
              <w:jc w:val="center"/>
            </w:pPr>
            <w:r>
              <w:rPr>
                <w:rFonts w:ascii="Segoe UI" w:hAnsi="Segoe UI" w:cs="Segoe UI"/>
                <w:color w:val="212121"/>
                <w:shd w:val="clear" w:color="auto" w:fill="FFFFFF"/>
              </w:rPr>
              <w:t>5280953</w:t>
            </w:r>
          </w:p>
        </w:tc>
      </w:tr>
      <w:tr w:rsidR="00C740FC" w14:paraId="22367CB7" w14:textId="77777777" w:rsidTr="00B24830">
        <w:trPr>
          <w:trHeight w:val="260"/>
        </w:trPr>
        <w:tc>
          <w:tcPr>
            <w:tcW w:w="1240" w:type="dxa"/>
            <w:vMerge/>
          </w:tcPr>
          <w:p w14:paraId="36B44C9B" w14:textId="77777777" w:rsidR="00C740FC" w:rsidRDefault="00C740FC" w:rsidP="009C282F">
            <w:pPr>
              <w:jc w:val="center"/>
            </w:pPr>
          </w:p>
        </w:tc>
        <w:tc>
          <w:tcPr>
            <w:tcW w:w="2363" w:type="dxa"/>
            <w:vMerge/>
          </w:tcPr>
          <w:p w14:paraId="3DEBA476" w14:textId="77777777" w:rsidR="00C740FC" w:rsidRDefault="00C740FC" w:rsidP="009C282F">
            <w:pPr>
              <w:jc w:val="center"/>
            </w:pPr>
          </w:p>
        </w:tc>
        <w:tc>
          <w:tcPr>
            <w:tcW w:w="4245" w:type="dxa"/>
          </w:tcPr>
          <w:p w14:paraId="6A8DA7E1" w14:textId="77777777" w:rsidR="00C740FC" w:rsidRDefault="00C740FC" w:rsidP="009C282F">
            <w:pPr>
              <w:jc w:val="center"/>
            </w:pPr>
            <w:r>
              <w:t>(±)-vasicinone</w:t>
            </w:r>
            <w:r>
              <w:fldChar w:fldCharType="begin" w:fldLock="1"/>
            </w:r>
            <w:r>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2C38F6">
              <w:rPr>
                <w:noProof/>
                <w:vertAlign w:val="superscript"/>
              </w:rPr>
              <w:t>38</w:t>
            </w:r>
            <w:r>
              <w:fldChar w:fldCharType="end"/>
            </w:r>
          </w:p>
          <w:p w14:paraId="141107A8" w14:textId="4C3363EF" w:rsidR="00BF0FB9" w:rsidRDefault="00BF0FB9" w:rsidP="009C282F">
            <w:pPr>
              <w:jc w:val="center"/>
            </w:pPr>
          </w:p>
        </w:tc>
        <w:tc>
          <w:tcPr>
            <w:tcW w:w="1728" w:type="dxa"/>
          </w:tcPr>
          <w:p w14:paraId="6C5F61C4" w14:textId="77777777" w:rsidR="00C740FC" w:rsidRDefault="00C740FC" w:rsidP="009C282F">
            <w:pPr>
              <w:jc w:val="center"/>
            </w:pPr>
            <w:r>
              <w:rPr>
                <w:rFonts w:ascii="Segoe UI" w:hAnsi="Segoe UI" w:cs="Segoe UI"/>
                <w:color w:val="212121"/>
                <w:shd w:val="clear" w:color="auto" w:fill="FFFFFF"/>
              </w:rPr>
              <w:t>10242</w:t>
            </w:r>
          </w:p>
        </w:tc>
      </w:tr>
      <w:tr w:rsidR="00C740FC" w14:paraId="3A7E93DD" w14:textId="77777777" w:rsidTr="00B24830">
        <w:trPr>
          <w:trHeight w:val="260"/>
        </w:trPr>
        <w:tc>
          <w:tcPr>
            <w:tcW w:w="1240" w:type="dxa"/>
            <w:vMerge/>
          </w:tcPr>
          <w:p w14:paraId="1F5B2A29" w14:textId="77777777" w:rsidR="00C740FC" w:rsidRDefault="00C740FC" w:rsidP="009C282F">
            <w:pPr>
              <w:jc w:val="center"/>
            </w:pPr>
          </w:p>
        </w:tc>
        <w:tc>
          <w:tcPr>
            <w:tcW w:w="2363" w:type="dxa"/>
            <w:vMerge/>
          </w:tcPr>
          <w:p w14:paraId="076D2AC9" w14:textId="77777777" w:rsidR="00C740FC" w:rsidRDefault="00C740FC" w:rsidP="009C282F">
            <w:pPr>
              <w:jc w:val="center"/>
            </w:pPr>
          </w:p>
        </w:tc>
        <w:tc>
          <w:tcPr>
            <w:tcW w:w="4245" w:type="dxa"/>
          </w:tcPr>
          <w:p w14:paraId="400D5247" w14:textId="77777777" w:rsidR="00C740FC" w:rsidRDefault="00C740FC" w:rsidP="009C282F">
            <w:pPr>
              <w:jc w:val="center"/>
            </w:pPr>
            <w:r>
              <w:t>Caftaric acid</w:t>
            </w:r>
            <w:r>
              <w:fldChar w:fldCharType="begin" w:fldLock="1"/>
            </w:r>
            <w:r>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2C38F6">
              <w:rPr>
                <w:noProof/>
                <w:vertAlign w:val="superscript"/>
              </w:rPr>
              <w:t>38</w:t>
            </w:r>
            <w:r>
              <w:fldChar w:fldCharType="end"/>
            </w:r>
          </w:p>
          <w:p w14:paraId="020F03DE" w14:textId="576E5DB2" w:rsidR="00BF0FB9" w:rsidRDefault="00BF0FB9" w:rsidP="009C282F">
            <w:pPr>
              <w:jc w:val="center"/>
            </w:pPr>
          </w:p>
        </w:tc>
        <w:tc>
          <w:tcPr>
            <w:tcW w:w="1728" w:type="dxa"/>
          </w:tcPr>
          <w:p w14:paraId="1513FA86" w14:textId="77777777" w:rsidR="00C740FC" w:rsidRDefault="00C740FC" w:rsidP="009C282F">
            <w:pPr>
              <w:jc w:val="center"/>
            </w:pPr>
            <w:r>
              <w:rPr>
                <w:rFonts w:ascii="Segoe UI" w:hAnsi="Segoe UI" w:cs="Segoe UI"/>
                <w:color w:val="212121"/>
                <w:shd w:val="clear" w:color="auto" w:fill="FFFFFF"/>
              </w:rPr>
              <w:t>6440397</w:t>
            </w:r>
          </w:p>
        </w:tc>
      </w:tr>
      <w:tr w:rsidR="00C740FC" w14:paraId="1E4A5E54" w14:textId="77777777" w:rsidTr="00B24830">
        <w:trPr>
          <w:trHeight w:val="260"/>
        </w:trPr>
        <w:tc>
          <w:tcPr>
            <w:tcW w:w="1240" w:type="dxa"/>
            <w:vMerge/>
          </w:tcPr>
          <w:p w14:paraId="24FB6412" w14:textId="77777777" w:rsidR="00C740FC" w:rsidRDefault="00C740FC" w:rsidP="009C282F">
            <w:pPr>
              <w:jc w:val="center"/>
            </w:pPr>
          </w:p>
        </w:tc>
        <w:tc>
          <w:tcPr>
            <w:tcW w:w="2363" w:type="dxa"/>
            <w:vMerge/>
          </w:tcPr>
          <w:p w14:paraId="5B3AD7C3" w14:textId="77777777" w:rsidR="00C740FC" w:rsidRDefault="00C740FC" w:rsidP="009C282F">
            <w:pPr>
              <w:jc w:val="center"/>
            </w:pPr>
          </w:p>
        </w:tc>
        <w:tc>
          <w:tcPr>
            <w:tcW w:w="4245" w:type="dxa"/>
          </w:tcPr>
          <w:p w14:paraId="3A66841D" w14:textId="77777777" w:rsidR="00C740FC" w:rsidRDefault="00C740FC" w:rsidP="009C282F">
            <w:pPr>
              <w:jc w:val="center"/>
            </w:pPr>
            <w:r>
              <w:t>Gentisic acid</w:t>
            </w:r>
            <w:r>
              <w:fldChar w:fldCharType="begin" w:fldLock="1"/>
            </w:r>
            <w:r>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2C38F6">
              <w:rPr>
                <w:noProof/>
                <w:vertAlign w:val="superscript"/>
              </w:rPr>
              <w:t>38</w:t>
            </w:r>
            <w:r>
              <w:fldChar w:fldCharType="end"/>
            </w:r>
          </w:p>
          <w:p w14:paraId="7B7429C7" w14:textId="5A1A34C0" w:rsidR="00BF0FB9" w:rsidRDefault="00BF0FB9" w:rsidP="009C282F">
            <w:pPr>
              <w:jc w:val="center"/>
            </w:pPr>
          </w:p>
        </w:tc>
        <w:tc>
          <w:tcPr>
            <w:tcW w:w="1728" w:type="dxa"/>
          </w:tcPr>
          <w:p w14:paraId="3273C49C" w14:textId="77777777" w:rsidR="00C740FC" w:rsidRDefault="00C740FC" w:rsidP="009C282F">
            <w:pPr>
              <w:jc w:val="center"/>
            </w:pPr>
            <w:r>
              <w:rPr>
                <w:rFonts w:ascii="Segoe UI" w:hAnsi="Segoe UI" w:cs="Segoe UI"/>
                <w:color w:val="212121"/>
                <w:shd w:val="clear" w:color="auto" w:fill="FFFFFF"/>
              </w:rPr>
              <w:t>3469</w:t>
            </w:r>
          </w:p>
        </w:tc>
      </w:tr>
      <w:tr w:rsidR="00C740FC" w14:paraId="5B2E047D" w14:textId="77777777" w:rsidTr="00B24830">
        <w:trPr>
          <w:trHeight w:val="260"/>
        </w:trPr>
        <w:tc>
          <w:tcPr>
            <w:tcW w:w="1240" w:type="dxa"/>
            <w:vMerge/>
          </w:tcPr>
          <w:p w14:paraId="26118533" w14:textId="77777777" w:rsidR="00C740FC" w:rsidRDefault="00C740FC" w:rsidP="009C282F">
            <w:pPr>
              <w:jc w:val="center"/>
            </w:pPr>
          </w:p>
        </w:tc>
        <w:tc>
          <w:tcPr>
            <w:tcW w:w="2363" w:type="dxa"/>
            <w:vMerge/>
          </w:tcPr>
          <w:p w14:paraId="092FB05A" w14:textId="77777777" w:rsidR="00C740FC" w:rsidRDefault="00C740FC" w:rsidP="009C282F">
            <w:pPr>
              <w:jc w:val="center"/>
            </w:pPr>
          </w:p>
        </w:tc>
        <w:tc>
          <w:tcPr>
            <w:tcW w:w="4245" w:type="dxa"/>
          </w:tcPr>
          <w:p w14:paraId="040E3EAC" w14:textId="77777777" w:rsidR="00C740FC" w:rsidRDefault="00C740FC" w:rsidP="009C282F">
            <w:pPr>
              <w:jc w:val="center"/>
            </w:pPr>
            <w:r>
              <w:t>dihydroquercetin</w:t>
            </w:r>
            <w:r>
              <w:fldChar w:fldCharType="begin" w:fldLock="1"/>
            </w:r>
            <w:r>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2C38F6">
              <w:rPr>
                <w:noProof/>
                <w:vertAlign w:val="superscript"/>
              </w:rPr>
              <w:t>38</w:t>
            </w:r>
            <w:r>
              <w:fldChar w:fldCharType="end"/>
            </w:r>
          </w:p>
          <w:p w14:paraId="058D105D" w14:textId="09E728A0" w:rsidR="00BF0FB9" w:rsidRDefault="00BF0FB9" w:rsidP="009C282F">
            <w:pPr>
              <w:jc w:val="center"/>
            </w:pPr>
          </w:p>
        </w:tc>
        <w:tc>
          <w:tcPr>
            <w:tcW w:w="1728" w:type="dxa"/>
          </w:tcPr>
          <w:p w14:paraId="0FB984F2" w14:textId="77777777" w:rsidR="00C740FC" w:rsidRDefault="00C740FC" w:rsidP="009C282F">
            <w:pPr>
              <w:jc w:val="center"/>
            </w:pPr>
            <w:r>
              <w:rPr>
                <w:rFonts w:ascii="Segoe UI" w:hAnsi="Segoe UI" w:cs="Segoe UI"/>
                <w:color w:val="212121"/>
                <w:shd w:val="clear" w:color="auto" w:fill="FFFFFF"/>
              </w:rPr>
              <w:t>439533</w:t>
            </w:r>
          </w:p>
        </w:tc>
      </w:tr>
      <w:tr w:rsidR="00C740FC" w14:paraId="1F85DE3F" w14:textId="77777777" w:rsidTr="00B24830">
        <w:trPr>
          <w:trHeight w:val="260"/>
        </w:trPr>
        <w:tc>
          <w:tcPr>
            <w:tcW w:w="1240" w:type="dxa"/>
            <w:vMerge/>
          </w:tcPr>
          <w:p w14:paraId="0F6F21AE" w14:textId="77777777" w:rsidR="00C740FC" w:rsidRDefault="00C740FC" w:rsidP="009C282F">
            <w:pPr>
              <w:jc w:val="center"/>
            </w:pPr>
          </w:p>
        </w:tc>
        <w:tc>
          <w:tcPr>
            <w:tcW w:w="2363" w:type="dxa"/>
            <w:vMerge/>
          </w:tcPr>
          <w:p w14:paraId="356BC3C3" w14:textId="77777777" w:rsidR="00C740FC" w:rsidRDefault="00C740FC" w:rsidP="009C282F">
            <w:pPr>
              <w:jc w:val="center"/>
            </w:pPr>
          </w:p>
        </w:tc>
        <w:tc>
          <w:tcPr>
            <w:tcW w:w="4245" w:type="dxa"/>
          </w:tcPr>
          <w:p w14:paraId="21BD618F" w14:textId="77777777" w:rsidR="00C740FC" w:rsidRDefault="00C740FC" w:rsidP="009C282F">
            <w:pPr>
              <w:jc w:val="center"/>
            </w:pPr>
            <w:r>
              <w:t>neohesperidin</w:t>
            </w:r>
            <w:r>
              <w:fldChar w:fldCharType="begin" w:fldLock="1"/>
            </w:r>
            <w:r>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2C38F6">
              <w:rPr>
                <w:noProof/>
                <w:vertAlign w:val="superscript"/>
              </w:rPr>
              <w:t>38</w:t>
            </w:r>
            <w:r>
              <w:fldChar w:fldCharType="end"/>
            </w:r>
          </w:p>
          <w:p w14:paraId="0241E87C" w14:textId="3186F6F8" w:rsidR="00BF0FB9" w:rsidRDefault="00BF0FB9" w:rsidP="009C282F">
            <w:pPr>
              <w:jc w:val="center"/>
            </w:pPr>
          </w:p>
        </w:tc>
        <w:tc>
          <w:tcPr>
            <w:tcW w:w="1728" w:type="dxa"/>
          </w:tcPr>
          <w:p w14:paraId="35808BF4" w14:textId="77777777" w:rsidR="00C740FC" w:rsidRDefault="00C740FC" w:rsidP="009C282F">
            <w:pPr>
              <w:jc w:val="center"/>
            </w:pPr>
            <w:r>
              <w:rPr>
                <w:rFonts w:ascii="Segoe UI" w:hAnsi="Segoe UI" w:cs="Segoe UI"/>
                <w:color w:val="212121"/>
                <w:shd w:val="clear" w:color="auto" w:fill="FFFFFF"/>
              </w:rPr>
              <w:t>442439</w:t>
            </w:r>
          </w:p>
        </w:tc>
      </w:tr>
      <w:tr w:rsidR="00C740FC" w14:paraId="33EC35D8" w14:textId="77777777" w:rsidTr="00B24830">
        <w:trPr>
          <w:trHeight w:val="260"/>
        </w:trPr>
        <w:tc>
          <w:tcPr>
            <w:tcW w:w="1240" w:type="dxa"/>
            <w:vMerge/>
          </w:tcPr>
          <w:p w14:paraId="6DABCFC1" w14:textId="77777777" w:rsidR="00C740FC" w:rsidRDefault="00C740FC" w:rsidP="009C282F">
            <w:pPr>
              <w:jc w:val="center"/>
            </w:pPr>
          </w:p>
        </w:tc>
        <w:tc>
          <w:tcPr>
            <w:tcW w:w="2363" w:type="dxa"/>
            <w:vMerge/>
          </w:tcPr>
          <w:p w14:paraId="734E1A25" w14:textId="77777777" w:rsidR="00C740FC" w:rsidRDefault="00C740FC" w:rsidP="009C282F">
            <w:pPr>
              <w:jc w:val="center"/>
            </w:pPr>
          </w:p>
        </w:tc>
        <w:tc>
          <w:tcPr>
            <w:tcW w:w="4245" w:type="dxa"/>
          </w:tcPr>
          <w:p w14:paraId="164DE12D" w14:textId="77777777" w:rsidR="00C740FC" w:rsidRDefault="00C740FC" w:rsidP="009C282F">
            <w:pPr>
              <w:jc w:val="center"/>
            </w:pPr>
            <w:r>
              <w:t>avenasterol</w:t>
            </w:r>
            <w:r>
              <w:fldChar w:fldCharType="begin" w:fldLock="1"/>
            </w:r>
            <w:r>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2C38F6">
              <w:rPr>
                <w:noProof/>
                <w:vertAlign w:val="superscript"/>
              </w:rPr>
              <w:t>38</w:t>
            </w:r>
            <w:r>
              <w:fldChar w:fldCharType="end"/>
            </w:r>
          </w:p>
        </w:tc>
        <w:tc>
          <w:tcPr>
            <w:tcW w:w="1728" w:type="dxa"/>
          </w:tcPr>
          <w:p w14:paraId="44C425D5" w14:textId="77777777" w:rsidR="00C740FC" w:rsidRDefault="00C740FC" w:rsidP="009C282F">
            <w:pPr>
              <w:jc w:val="center"/>
            </w:pPr>
            <w:r>
              <w:rPr>
                <w:rFonts w:ascii="Segoe UI" w:hAnsi="Segoe UI" w:cs="Segoe UI"/>
                <w:color w:val="212121"/>
                <w:shd w:val="clear" w:color="auto" w:fill="FFFFFF"/>
              </w:rPr>
              <w:t>12795736</w:t>
            </w:r>
          </w:p>
        </w:tc>
      </w:tr>
      <w:tr w:rsidR="00C740FC" w14:paraId="0EEBF852" w14:textId="77777777" w:rsidTr="00B24830">
        <w:trPr>
          <w:trHeight w:val="260"/>
        </w:trPr>
        <w:tc>
          <w:tcPr>
            <w:tcW w:w="1240" w:type="dxa"/>
            <w:vMerge/>
          </w:tcPr>
          <w:p w14:paraId="07DA74AA" w14:textId="77777777" w:rsidR="00C740FC" w:rsidRDefault="00C740FC" w:rsidP="009C282F">
            <w:pPr>
              <w:jc w:val="center"/>
            </w:pPr>
          </w:p>
        </w:tc>
        <w:tc>
          <w:tcPr>
            <w:tcW w:w="2363" w:type="dxa"/>
            <w:vMerge/>
          </w:tcPr>
          <w:p w14:paraId="62BA6563" w14:textId="77777777" w:rsidR="00C740FC" w:rsidRDefault="00C740FC" w:rsidP="009C282F">
            <w:pPr>
              <w:jc w:val="center"/>
            </w:pPr>
          </w:p>
        </w:tc>
        <w:tc>
          <w:tcPr>
            <w:tcW w:w="4245" w:type="dxa"/>
          </w:tcPr>
          <w:p w14:paraId="39C4D313" w14:textId="77777777" w:rsidR="00C740FC" w:rsidRDefault="00C740FC" w:rsidP="009C282F">
            <w:pPr>
              <w:jc w:val="center"/>
            </w:pPr>
            <w:r>
              <w:t>Euscaphic acid</w:t>
            </w:r>
            <w:r>
              <w:fldChar w:fldCharType="begin" w:fldLock="1"/>
            </w:r>
            <w:r>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2C38F6">
              <w:rPr>
                <w:noProof/>
                <w:vertAlign w:val="superscript"/>
              </w:rPr>
              <w:t>38</w:t>
            </w:r>
            <w:r>
              <w:fldChar w:fldCharType="end"/>
            </w:r>
          </w:p>
          <w:p w14:paraId="23D079AF" w14:textId="79548024" w:rsidR="00BF0FB9" w:rsidRDefault="00BF0FB9" w:rsidP="009C282F">
            <w:pPr>
              <w:jc w:val="center"/>
            </w:pPr>
          </w:p>
        </w:tc>
        <w:tc>
          <w:tcPr>
            <w:tcW w:w="1728" w:type="dxa"/>
          </w:tcPr>
          <w:p w14:paraId="0FD8E593" w14:textId="77777777" w:rsidR="00C740FC" w:rsidRDefault="00C740FC" w:rsidP="009C282F">
            <w:pPr>
              <w:jc w:val="center"/>
            </w:pPr>
            <w:r>
              <w:rPr>
                <w:rFonts w:ascii="Segoe UI" w:hAnsi="Segoe UI" w:cs="Segoe UI"/>
                <w:color w:val="212121"/>
                <w:shd w:val="clear" w:color="auto" w:fill="FFFFFF"/>
              </w:rPr>
              <w:t>471426</w:t>
            </w:r>
          </w:p>
        </w:tc>
      </w:tr>
      <w:tr w:rsidR="00C740FC" w14:paraId="553BF2C6" w14:textId="77777777" w:rsidTr="00B24830">
        <w:trPr>
          <w:trHeight w:val="260"/>
        </w:trPr>
        <w:tc>
          <w:tcPr>
            <w:tcW w:w="1240" w:type="dxa"/>
            <w:vMerge/>
          </w:tcPr>
          <w:p w14:paraId="0DA212F2" w14:textId="77777777" w:rsidR="00C740FC" w:rsidRDefault="00C740FC" w:rsidP="009C282F">
            <w:pPr>
              <w:jc w:val="center"/>
            </w:pPr>
          </w:p>
        </w:tc>
        <w:tc>
          <w:tcPr>
            <w:tcW w:w="2363" w:type="dxa"/>
            <w:vMerge/>
          </w:tcPr>
          <w:p w14:paraId="1DBD8763" w14:textId="77777777" w:rsidR="00C740FC" w:rsidRDefault="00C740FC" w:rsidP="009C282F">
            <w:pPr>
              <w:jc w:val="center"/>
            </w:pPr>
          </w:p>
        </w:tc>
        <w:tc>
          <w:tcPr>
            <w:tcW w:w="4245" w:type="dxa"/>
          </w:tcPr>
          <w:p w14:paraId="5A9436F9" w14:textId="77777777" w:rsidR="00C740FC" w:rsidRDefault="00C740FC" w:rsidP="009C282F">
            <w:pPr>
              <w:jc w:val="center"/>
            </w:pPr>
            <w:r>
              <w:t>tormentic acid</w:t>
            </w:r>
            <w:r>
              <w:fldChar w:fldCharType="begin" w:fldLock="1"/>
            </w:r>
            <w:r>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2C38F6">
              <w:rPr>
                <w:noProof/>
                <w:vertAlign w:val="superscript"/>
              </w:rPr>
              <w:t>38</w:t>
            </w:r>
            <w:r>
              <w:fldChar w:fldCharType="end"/>
            </w:r>
          </w:p>
          <w:p w14:paraId="0AFFA0A8" w14:textId="4EE24C41" w:rsidR="00BF0FB9" w:rsidRDefault="00BF0FB9" w:rsidP="009C282F">
            <w:pPr>
              <w:jc w:val="center"/>
            </w:pPr>
          </w:p>
        </w:tc>
        <w:tc>
          <w:tcPr>
            <w:tcW w:w="1728" w:type="dxa"/>
          </w:tcPr>
          <w:p w14:paraId="0BC30FA5" w14:textId="77777777" w:rsidR="00C740FC" w:rsidRDefault="00C740FC" w:rsidP="009C282F">
            <w:pPr>
              <w:jc w:val="center"/>
            </w:pPr>
            <w:r>
              <w:rPr>
                <w:rFonts w:ascii="Segoe UI" w:hAnsi="Segoe UI" w:cs="Segoe UI"/>
                <w:color w:val="212121"/>
                <w:shd w:val="clear" w:color="auto" w:fill="FFFFFF"/>
              </w:rPr>
              <w:t>73193</w:t>
            </w:r>
          </w:p>
        </w:tc>
      </w:tr>
      <w:tr w:rsidR="00C740FC" w14:paraId="18BE2813" w14:textId="77777777" w:rsidTr="00B24830">
        <w:trPr>
          <w:trHeight w:val="260"/>
        </w:trPr>
        <w:tc>
          <w:tcPr>
            <w:tcW w:w="1240" w:type="dxa"/>
            <w:vMerge/>
          </w:tcPr>
          <w:p w14:paraId="77DD7ADB" w14:textId="77777777" w:rsidR="00C740FC" w:rsidRDefault="00C740FC" w:rsidP="009C282F">
            <w:pPr>
              <w:jc w:val="center"/>
            </w:pPr>
          </w:p>
        </w:tc>
        <w:tc>
          <w:tcPr>
            <w:tcW w:w="2363" w:type="dxa"/>
            <w:vMerge/>
          </w:tcPr>
          <w:p w14:paraId="06BF171A" w14:textId="77777777" w:rsidR="00C740FC" w:rsidRDefault="00C740FC" w:rsidP="009C282F">
            <w:pPr>
              <w:jc w:val="center"/>
            </w:pPr>
          </w:p>
        </w:tc>
        <w:tc>
          <w:tcPr>
            <w:tcW w:w="4245" w:type="dxa"/>
          </w:tcPr>
          <w:p w14:paraId="44A707D0" w14:textId="77777777" w:rsidR="00C740FC" w:rsidRDefault="00C740FC" w:rsidP="009C282F">
            <w:pPr>
              <w:jc w:val="center"/>
            </w:pPr>
            <w:r>
              <w:t>3-O-Caffeoylquinic acid</w:t>
            </w:r>
            <w:r>
              <w:fldChar w:fldCharType="begin" w:fldLock="1"/>
            </w:r>
            <w:r>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2C38F6">
              <w:rPr>
                <w:noProof/>
                <w:vertAlign w:val="superscript"/>
              </w:rPr>
              <w:t>38</w:t>
            </w:r>
            <w:r>
              <w:fldChar w:fldCharType="end"/>
            </w:r>
          </w:p>
          <w:p w14:paraId="6BE5F784" w14:textId="030DD4BD" w:rsidR="00BF0FB9" w:rsidRDefault="00BF0FB9" w:rsidP="009C282F">
            <w:pPr>
              <w:jc w:val="center"/>
            </w:pPr>
          </w:p>
        </w:tc>
        <w:tc>
          <w:tcPr>
            <w:tcW w:w="1728" w:type="dxa"/>
          </w:tcPr>
          <w:p w14:paraId="70557032" w14:textId="77777777" w:rsidR="00C740FC" w:rsidRDefault="00C740FC" w:rsidP="009C282F">
            <w:pPr>
              <w:jc w:val="center"/>
            </w:pPr>
            <w:r>
              <w:rPr>
                <w:rFonts w:ascii="Segoe UI" w:hAnsi="Segoe UI" w:cs="Segoe UI"/>
                <w:color w:val="212121"/>
                <w:shd w:val="clear" w:color="auto" w:fill="FFFFFF"/>
              </w:rPr>
              <w:t>1794427</w:t>
            </w:r>
          </w:p>
        </w:tc>
      </w:tr>
      <w:tr w:rsidR="00C740FC" w14:paraId="1670CD42" w14:textId="77777777" w:rsidTr="00B24830">
        <w:trPr>
          <w:trHeight w:val="260"/>
        </w:trPr>
        <w:tc>
          <w:tcPr>
            <w:tcW w:w="1240" w:type="dxa"/>
            <w:vMerge/>
          </w:tcPr>
          <w:p w14:paraId="521428C2" w14:textId="77777777" w:rsidR="00C740FC" w:rsidRDefault="00C740FC" w:rsidP="009C282F">
            <w:pPr>
              <w:jc w:val="center"/>
            </w:pPr>
          </w:p>
        </w:tc>
        <w:tc>
          <w:tcPr>
            <w:tcW w:w="2363" w:type="dxa"/>
            <w:vMerge/>
          </w:tcPr>
          <w:p w14:paraId="6A6C7BBB" w14:textId="77777777" w:rsidR="00C740FC" w:rsidRDefault="00C740FC" w:rsidP="009C282F">
            <w:pPr>
              <w:jc w:val="center"/>
            </w:pPr>
          </w:p>
        </w:tc>
        <w:tc>
          <w:tcPr>
            <w:tcW w:w="4245" w:type="dxa"/>
          </w:tcPr>
          <w:p w14:paraId="740D9DBE" w14:textId="77777777" w:rsidR="00C740FC" w:rsidRDefault="00C740FC" w:rsidP="009C282F">
            <w:pPr>
              <w:jc w:val="center"/>
            </w:pPr>
            <w:r>
              <w:t>3,5-O-Dicaffeoylquinic acid</w:t>
            </w:r>
            <w:r>
              <w:fldChar w:fldCharType="begin" w:fldLock="1"/>
            </w:r>
            <w:r w:rsidR="00845473">
              <w:instrText>ADDIN CSL_CITATION {"citationItems":[{"id":"ITEM-1","itemData":{"author":[{"dropping-particle":"","family":"Galium","given":"L","non-dropping-particle":"","parse-names":false,"suffix":""},{"dropping-particle":"","family":"Ilina","given":"Tetiana","non-dropping-particle":"","parse-names":false,"suffix":""},{"dropping-particle":"","family":"Kashpur","given":"Natalia","non-dropping-particle":"","parse-names":false,"suffix":""},{"dropping-particle":"","family":"Granica","given":"Sebastian","non-dropping-particle":"","parse-names":false,"suffix":""},{"dropping-particle":"","family":"Bazylko","given":"Agnieszka","non-dropping-particle":"","parse-names":false,"suffix":""}],"id":"ITEM-1","issued":{"date-parts":[["2019"]]},"page":"1-13","title":"Phytochemical Profiles and In Vitro","type":"article-journal"},"uris":["http://www.mendeley.com/documents/?uuid=b4983919-c988-4c4e-8613-453630ecfc9d"]}],"mendeley":{"formattedCitation":"&lt;sup&gt;38&lt;/sup&gt;","plainTextFormattedCitation":"38","previouslyFormattedCitation":"&lt;sup&gt;38&lt;/sup&gt;"},"properties":{"noteIndex":0},"schema":"https://github.com/citation-style-language/schema/raw/master/csl-citation.json"}</w:instrText>
            </w:r>
            <w:r>
              <w:fldChar w:fldCharType="separate"/>
            </w:r>
            <w:r w:rsidRPr="0083549D">
              <w:rPr>
                <w:noProof/>
                <w:vertAlign w:val="superscript"/>
              </w:rPr>
              <w:t>38</w:t>
            </w:r>
            <w:r>
              <w:fldChar w:fldCharType="end"/>
            </w:r>
          </w:p>
          <w:p w14:paraId="5ED3AC4B" w14:textId="56E39666" w:rsidR="00BF0FB9" w:rsidRDefault="00BF0FB9" w:rsidP="009C282F">
            <w:pPr>
              <w:jc w:val="center"/>
            </w:pPr>
          </w:p>
        </w:tc>
        <w:tc>
          <w:tcPr>
            <w:tcW w:w="1728" w:type="dxa"/>
          </w:tcPr>
          <w:p w14:paraId="7985A0A5" w14:textId="77777777" w:rsidR="00C740FC" w:rsidRDefault="00C740FC" w:rsidP="009C282F">
            <w:pPr>
              <w:jc w:val="center"/>
            </w:pPr>
            <w:r>
              <w:rPr>
                <w:rFonts w:ascii="Segoe UI" w:hAnsi="Segoe UI" w:cs="Segoe UI"/>
                <w:color w:val="212121"/>
                <w:shd w:val="clear" w:color="auto" w:fill="FFFFFF"/>
              </w:rPr>
              <w:t>146160109</w:t>
            </w:r>
          </w:p>
        </w:tc>
      </w:tr>
      <w:tr w:rsidR="00C740FC" w14:paraId="11D434DF" w14:textId="77777777" w:rsidTr="00B24830">
        <w:trPr>
          <w:trHeight w:val="260"/>
        </w:trPr>
        <w:tc>
          <w:tcPr>
            <w:tcW w:w="1240" w:type="dxa"/>
            <w:vMerge/>
          </w:tcPr>
          <w:p w14:paraId="007F2570" w14:textId="77777777" w:rsidR="00C740FC" w:rsidRDefault="00C740FC" w:rsidP="009C282F">
            <w:pPr>
              <w:jc w:val="center"/>
            </w:pPr>
          </w:p>
        </w:tc>
        <w:tc>
          <w:tcPr>
            <w:tcW w:w="2363" w:type="dxa"/>
            <w:vMerge/>
          </w:tcPr>
          <w:p w14:paraId="28CBDF9A" w14:textId="77777777" w:rsidR="00C740FC" w:rsidRDefault="00C740FC" w:rsidP="009C282F">
            <w:pPr>
              <w:jc w:val="center"/>
            </w:pPr>
          </w:p>
        </w:tc>
        <w:tc>
          <w:tcPr>
            <w:tcW w:w="4245" w:type="dxa"/>
          </w:tcPr>
          <w:p w14:paraId="709E9244" w14:textId="77777777" w:rsidR="00C740FC" w:rsidRDefault="00C740FC" w:rsidP="009C282F">
            <w:pPr>
              <w:jc w:val="center"/>
            </w:pPr>
            <w:r>
              <w:t>1-[4-hydroxyphenyl]-ethanone</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304DED57" w14:textId="4969884B" w:rsidR="00BF0FB9" w:rsidRDefault="00BF0FB9" w:rsidP="009C282F">
            <w:pPr>
              <w:jc w:val="center"/>
            </w:pPr>
          </w:p>
        </w:tc>
        <w:tc>
          <w:tcPr>
            <w:tcW w:w="1728" w:type="dxa"/>
          </w:tcPr>
          <w:p w14:paraId="3896F225" w14:textId="77777777" w:rsidR="00C740FC" w:rsidRDefault="00C740FC" w:rsidP="009C282F">
            <w:pPr>
              <w:jc w:val="center"/>
            </w:pPr>
            <w:r>
              <w:rPr>
                <w:rFonts w:ascii="Segoe UI" w:hAnsi="Segoe UI" w:cs="Segoe UI"/>
                <w:color w:val="212121"/>
                <w:shd w:val="clear" w:color="auto" w:fill="FFFFFF"/>
              </w:rPr>
              <w:t>193549</w:t>
            </w:r>
          </w:p>
        </w:tc>
      </w:tr>
      <w:tr w:rsidR="00C740FC" w14:paraId="469385D3" w14:textId="77777777" w:rsidTr="00F02FFB">
        <w:trPr>
          <w:trHeight w:val="303"/>
        </w:trPr>
        <w:tc>
          <w:tcPr>
            <w:tcW w:w="1240" w:type="dxa"/>
            <w:vMerge/>
          </w:tcPr>
          <w:p w14:paraId="14FD0C75" w14:textId="77777777" w:rsidR="00C740FC" w:rsidRDefault="00C740FC" w:rsidP="009C282F">
            <w:pPr>
              <w:jc w:val="center"/>
            </w:pPr>
          </w:p>
        </w:tc>
        <w:tc>
          <w:tcPr>
            <w:tcW w:w="2363" w:type="dxa"/>
            <w:vMerge/>
          </w:tcPr>
          <w:p w14:paraId="4AD395E2" w14:textId="77777777" w:rsidR="00C740FC" w:rsidRDefault="00C740FC" w:rsidP="009C282F">
            <w:pPr>
              <w:jc w:val="center"/>
            </w:pPr>
          </w:p>
        </w:tc>
        <w:tc>
          <w:tcPr>
            <w:tcW w:w="4245" w:type="dxa"/>
          </w:tcPr>
          <w:p w14:paraId="4BED774E" w14:textId="77777777" w:rsidR="00C740FC" w:rsidRDefault="00C740FC" w:rsidP="009C282F">
            <w:pPr>
              <w:jc w:val="center"/>
            </w:pPr>
            <w:r>
              <w:t>vanillic acid</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3229CD7A" w14:textId="0E5E1F8F" w:rsidR="00BF0FB9" w:rsidRDefault="00BF0FB9" w:rsidP="009C282F">
            <w:pPr>
              <w:jc w:val="center"/>
            </w:pPr>
          </w:p>
        </w:tc>
        <w:tc>
          <w:tcPr>
            <w:tcW w:w="1728" w:type="dxa"/>
          </w:tcPr>
          <w:p w14:paraId="08BC9B03" w14:textId="77777777" w:rsidR="00C740FC" w:rsidRDefault="00C740FC" w:rsidP="009C282F">
            <w:pPr>
              <w:jc w:val="center"/>
            </w:pPr>
            <w:r>
              <w:rPr>
                <w:rFonts w:ascii="Segoe UI" w:hAnsi="Segoe UI" w:cs="Segoe UI"/>
                <w:color w:val="212121"/>
                <w:shd w:val="clear" w:color="auto" w:fill="FFFFFF"/>
              </w:rPr>
              <w:t>8468</w:t>
            </w:r>
          </w:p>
        </w:tc>
      </w:tr>
      <w:tr w:rsidR="00C740FC" w14:paraId="1672FEF2" w14:textId="77777777" w:rsidTr="00F02FFB">
        <w:trPr>
          <w:trHeight w:val="298"/>
        </w:trPr>
        <w:tc>
          <w:tcPr>
            <w:tcW w:w="1240" w:type="dxa"/>
            <w:vMerge/>
          </w:tcPr>
          <w:p w14:paraId="2481D149" w14:textId="77777777" w:rsidR="00C740FC" w:rsidRDefault="00C740FC" w:rsidP="009C282F">
            <w:pPr>
              <w:jc w:val="center"/>
            </w:pPr>
          </w:p>
        </w:tc>
        <w:tc>
          <w:tcPr>
            <w:tcW w:w="2363" w:type="dxa"/>
            <w:vMerge/>
          </w:tcPr>
          <w:p w14:paraId="2346AAFF" w14:textId="77777777" w:rsidR="00C740FC" w:rsidRDefault="00C740FC" w:rsidP="009C282F">
            <w:pPr>
              <w:jc w:val="center"/>
            </w:pPr>
          </w:p>
        </w:tc>
        <w:tc>
          <w:tcPr>
            <w:tcW w:w="4245" w:type="dxa"/>
          </w:tcPr>
          <w:p w14:paraId="52001BE7" w14:textId="77777777" w:rsidR="00C740FC" w:rsidRDefault="00C740FC" w:rsidP="009C282F">
            <w:pPr>
              <w:jc w:val="center"/>
            </w:pPr>
            <w:r>
              <w:t>3,4- dihydroxybenzoic acid</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691ACB6E" w14:textId="7006DAAD" w:rsidR="00BF0FB9" w:rsidRDefault="00BF0FB9" w:rsidP="009C282F">
            <w:pPr>
              <w:jc w:val="center"/>
            </w:pPr>
          </w:p>
        </w:tc>
        <w:tc>
          <w:tcPr>
            <w:tcW w:w="1728" w:type="dxa"/>
          </w:tcPr>
          <w:p w14:paraId="43FB3026" w14:textId="77777777" w:rsidR="00C740FC" w:rsidRDefault="00C740FC" w:rsidP="009C282F">
            <w:pPr>
              <w:jc w:val="center"/>
            </w:pPr>
            <w:r>
              <w:rPr>
                <w:rFonts w:ascii="Segoe UI" w:hAnsi="Segoe UI" w:cs="Segoe UI"/>
                <w:color w:val="212121"/>
                <w:shd w:val="clear" w:color="auto" w:fill="FFFFFF"/>
              </w:rPr>
              <w:t>72</w:t>
            </w:r>
          </w:p>
        </w:tc>
      </w:tr>
      <w:tr w:rsidR="00C740FC" w14:paraId="775598A4" w14:textId="77777777" w:rsidTr="00F02FFB">
        <w:trPr>
          <w:trHeight w:val="298"/>
        </w:trPr>
        <w:tc>
          <w:tcPr>
            <w:tcW w:w="1240" w:type="dxa"/>
            <w:vMerge/>
          </w:tcPr>
          <w:p w14:paraId="54AB34EC" w14:textId="77777777" w:rsidR="00C740FC" w:rsidRDefault="00C740FC" w:rsidP="009C282F">
            <w:pPr>
              <w:jc w:val="center"/>
            </w:pPr>
          </w:p>
        </w:tc>
        <w:tc>
          <w:tcPr>
            <w:tcW w:w="2363" w:type="dxa"/>
            <w:vMerge/>
          </w:tcPr>
          <w:p w14:paraId="471A259D" w14:textId="77777777" w:rsidR="00C740FC" w:rsidRDefault="00C740FC" w:rsidP="009C282F">
            <w:pPr>
              <w:jc w:val="center"/>
            </w:pPr>
          </w:p>
        </w:tc>
        <w:tc>
          <w:tcPr>
            <w:tcW w:w="4245" w:type="dxa"/>
          </w:tcPr>
          <w:p w14:paraId="2302078C" w14:textId="77777777" w:rsidR="00C740FC" w:rsidRDefault="00C740FC" w:rsidP="009C282F">
            <w:pPr>
              <w:jc w:val="center"/>
            </w:pPr>
            <w:r>
              <w:t>dibutyl phthalate</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5121D6BE" w14:textId="693B4CE6" w:rsidR="00BF0FB9" w:rsidRDefault="00BF0FB9" w:rsidP="009C282F">
            <w:pPr>
              <w:jc w:val="center"/>
            </w:pPr>
          </w:p>
        </w:tc>
        <w:tc>
          <w:tcPr>
            <w:tcW w:w="1728" w:type="dxa"/>
          </w:tcPr>
          <w:p w14:paraId="1A3827A5" w14:textId="77777777" w:rsidR="00C740FC" w:rsidRDefault="00C740FC" w:rsidP="009C282F">
            <w:pPr>
              <w:jc w:val="center"/>
            </w:pPr>
            <w:r>
              <w:rPr>
                <w:rFonts w:ascii="Segoe UI" w:hAnsi="Segoe UI" w:cs="Segoe UI"/>
                <w:color w:val="212121"/>
                <w:shd w:val="clear" w:color="auto" w:fill="FFFFFF"/>
              </w:rPr>
              <w:t>3026</w:t>
            </w:r>
          </w:p>
        </w:tc>
      </w:tr>
      <w:tr w:rsidR="00C740FC" w14:paraId="53C1BCFC" w14:textId="77777777" w:rsidTr="00F02FFB">
        <w:trPr>
          <w:trHeight w:val="298"/>
        </w:trPr>
        <w:tc>
          <w:tcPr>
            <w:tcW w:w="1240" w:type="dxa"/>
            <w:vMerge/>
          </w:tcPr>
          <w:p w14:paraId="29CDB228" w14:textId="77777777" w:rsidR="00C740FC" w:rsidRDefault="00C740FC" w:rsidP="009C282F">
            <w:pPr>
              <w:jc w:val="center"/>
            </w:pPr>
          </w:p>
        </w:tc>
        <w:tc>
          <w:tcPr>
            <w:tcW w:w="2363" w:type="dxa"/>
            <w:vMerge/>
          </w:tcPr>
          <w:p w14:paraId="533875A2" w14:textId="77777777" w:rsidR="00C740FC" w:rsidRDefault="00C740FC" w:rsidP="009C282F">
            <w:pPr>
              <w:jc w:val="center"/>
            </w:pPr>
          </w:p>
        </w:tc>
        <w:tc>
          <w:tcPr>
            <w:tcW w:w="4245" w:type="dxa"/>
          </w:tcPr>
          <w:p w14:paraId="2BF4DE05" w14:textId="77777777" w:rsidR="00C740FC" w:rsidRDefault="00C740FC" w:rsidP="009C282F">
            <w:pPr>
              <w:jc w:val="center"/>
            </w:pPr>
            <w:r>
              <w:t>benzaldehyde</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38059E2B" w14:textId="1FE8403B" w:rsidR="00BF0FB9" w:rsidRDefault="00BF0FB9" w:rsidP="009C282F">
            <w:pPr>
              <w:jc w:val="center"/>
            </w:pPr>
          </w:p>
        </w:tc>
        <w:tc>
          <w:tcPr>
            <w:tcW w:w="1728" w:type="dxa"/>
          </w:tcPr>
          <w:p w14:paraId="4A91BB0D" w14:textId="77777777" w:rsidR="00C740FC" w:rsidRDefault="00C740FC" w:rsidP="009C282F">
            <w:pPr>
              <w:jc w:val="center"/>
            </w:pPr>
            <w:r>
              <w:rPr>
                <w:rFonts w:ascii="Segoe UI" w:hAnsi="Segoe UI" w:cs="Segoe UI"/>
                <w:color w:val="212121"/>
                <w:shd w:val="clear" w:color="auto" w:fill="FFFFFF"/>
              </w:rPr>
              <w:t>240</w:t>
            </w:r>
          </w:p>
        </w:tc>
      </w:tr>
      <w:tr w:rsidR="00C740FC" w14:paraId="18EB508B" w14:textId="77777777" w:rsidTr="00F02FFB">
        <w:trPr>
          <w:trHeight w:val="298"/>
        </w:trPr>
        <w:tc>
          <w:tcPr>
            <w:tcW w:w="1240" w:type="dxa"/>
            <w:vMerge/>
          </w:tcPr>
          <w:p w14:paraId="4A7BF287" w14:textId="77777777" w:rsidR="00C740FC" w:rsidRDefault="00C740FC" w:rsidP="009C282F">
            <w:pPr>
              <w:jc w:val="center"/>
            </w:pPr>
          </w:p>
        </w:tc>
        <w:tc>
          <w:tcPr>
            <w:tcW w:w="2363" w:type="dxa"/>
            <w:vMerge/>
          </w:tcPr>
          <w:p w14:paraId="1013FCDD" w14:textId="77777777" w:rsidR="00C740FC" w:rsidRDefault="00C740FC" w:rsidP="009C282F">
            <w:pPr>
              <w:jc w:val="center"/>
            </w:pPr>
          </w:p>
        </w:tc>
        <w:tc>
          <w:tcPr>
            <w:tcW w:w="4245" w:type="dxa"/>
          </w:tcPr>
          <w:p w14:paraId="5BD05CEF" w14:textId="77777777" w:rsidR="00C740FC" w:rsidRDefault="00C740FC" w:rsidP="009C282F">
            <w:pPr>
              <w:jc w:val="center"/>
            </w:pPr>
            <w:r>
              <w:t>propiophenone</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69D85943" w14:textId="6BF61D56" w:rsidR="00BF0FB9" w:rsidRDefault="00BF0FB9" w:rsidP="009C282F">
            <w:pPr>
              <w:jc w:val="center"/>
            </w:pPr>
          </w:p>
        </w:tc>
        <w:tc>
          <w:tcPr>
            <w:tcW w:w="1728" w:type="dxa"/>
          </w:tcPr>
          <w:p w14:paraId="2BE55B46" w14:textId="77777777" w:rsidR="00C740FC" w:rsidRDefault="00C740FC" w:rsidP="009C282F">
            <w:pPr>
              <w:jc w:val="center"/>
            </w:pPr>
            <w:r>
              <w:rPr>
                <w:rFonts w:ascii="Segoe UI" w:hAnsi="Segoe UI" w:cs="Segoe UI"/>
                <w:color w:val="212121"/>
                <w:shd w:val="clear" w:color="auto" w:fill="FFFFFF"/>
              </w:rPr>
              <w:t>7148</w:t>
            </w:r>
          </w:p>
        </w:tc>
      </w:tr>
      <w:tr w:rsidR="00C740FC" w14:paraId="527843C2" w14:textId="77777777" w:rsidTr="00F02FFB">
        <w:trPr>
          <w:trHeight w:val="298"/>
        </w:trPr>
        <w:tc>
          <w:tcPr>
            <w:tcW w:w="1240" w:type="dxa"/>
            <w:vMerge/>
          </w:tcPr>
          <w:p w14:paraId="167D9C3F" w14:textId="77777777" w:rsidR="00C740FC" w:rsidRDefault="00C740FC" w:rsidP="009C282F">
            <w:pPr>
              <w:jc w:val="center"/>
            </w:pPr>
          </w:p>
        </w:tc>
        <w:tc>
          <w:tcPr>
            <w:tcW w:w="2363" w:type="dxa"/>
            <w:vMerge/>
          </w:tcPr>
          <w:p w14:paraId="6BDFD5C1" w14:textId="77777777" w:rsidR="00C740FC" w:rsidRDefault="00C740FC" w:rsidP="009C282F">
            <w:pPr>
              <w:jc w:val="center"/>
            </w:pPr>
          </w:p>
        </w:tc>
        <w:tc>
          <w:tcPr>
            <w:tcW w:w="4245" w:type="dxa"/>
          </w:tcPr>
          <w:p w14:paraId="615548A5" w14:textId="77777777" w:rsidR="00C740FC" w:rsidRDefault="00C740FC" w:rsidP="009C282F">
            <w:pPr>
              <w:jc w:val="center"/>
            </w:pPr>
            <w:r>
              <w:t>cinnamaldehyde</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05184826" w14:textId="39D5FCF0" w:rsidR="001C2A0F" w:rsidRDefault="001C2A0F" w:rsidP="009C282F">
            <w:pPr>
              <w:jc w:val="center"/>
            </w:pPr>
          </w:p>
        </w:tc>
        <w:tc>
          <w:tcPr>
            <w:tcW w:w="1728" w:type="dxa"/>
          </w:tcPr>
          <w:p w14:paraId="0F94972D" w14:textId="77777777" w:rsidR="00C740FC" w:rsidRDefault="00C740FC" w:rsidP="009C282F">
            <w:pPr>
              <w:jc w:val="center"/>
            </w:pPr>
            <w:r>
              <w:rPr>
                <w:rFonts w:ascii="Segoe UI" w:hAnsi="Segoe UI" w:cs="Segoe UI"/>
                <w:color w:val="212121"/>
                <w:shd w:val="clear" w:color="auto" w:fill="FFFFFF"/>
              </w:rPr>
              <w:t>637511</w:t>
            </w:r>
          </w:p>
        </w:tc>
      </w:tr>
      <w:tr w:rsidR="00C740FC" w14:paraId="213A68AB" w14:textId="77777777" w:rsidTr="00F02FFB">
        <w:trPr>
          <w:trHeight w:val="298"/>
        </w:trPr>
        <w:tc>
          <w:tcPr>
            <w:tcW w:w="1240" w:type="dxa"/>
            <w:vMerge/>
          </w:tcPr>
          <w:p w14:paraId="6ACC3BF8" w14:textId="77777777" w:rsidR="00C740FC" w:rsidRDefault="00C740FC" w:rsidP="009C282F">
            <w:pPr>
              <w:jc w:val="center"/>
            </w:pPr>
          </w:p>
        </w:tc>
        <w:tc>
          <w:tcPr>
            <w:tcW w:w="2363" w:type="dxa"/>
            <w:vMerge/>
          </w:tcPr>
          <w:p w14:paraId="382598C6" w14:textId="77777777" w:rsidR="00C740FC" w:rsidRDefault="00C740FC" w:rsidP="009C282F">
            <w:pPr>
              <w:jc w:val="center"/>
            </w:pPr>
          </w:p>
        </w:tc>
        <w:tc>
          <w:tcPr>
            <w:tcW w:w="4245" w:type="dxa"/>
          </w:tcPr>
          <w:p w14:paraId="27F1401D" w14:textId="77777777" w:rsidR="00C740FC" w:rsidRDefault="00C740FC" w:rsidP="009C282F">
            <w:pPr>
              <w:jc w:val="center"/>
            </w:pPr>
            <w:r>
              <w:t>caprylic acid</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1562AB30" w14:textId="1FD0CA65" w:rsidR="001C2A0F" w:rsidRDefault="001C2A0F" w:rsidP="009C282F">
            <w:pPr>
              <w:jc w:val="center"/>
            </w:pPr>
          </w:p>
        </w:tc>
        <w:tc>
          <w:tcPr>
            <w:tcW w:w="1728" w:type="dxa"/>
          </w:tcPr>
          <w:p w14:paraId="054E2051" w14:textId="77777777" w:rsidR="00C740FC" w:rsidRDefault="00C740FC" w:rsidP="009C282F">
            <w:pPr>
              <w:jc w:val="center"/>
            </w:pPr>
            <w:r>
              <w:rPr>
                <w:rFonts w:ascii="Segoe UI" w:hAnsi="Segoe UI" w:cs="Segoe UI"/>
                <w:color w:val="212121"/>
                <w:shd w:val="clear" w:color="auto" w:fill="FFFFFF"/>
              </w:rPr>
              <w:t>379</w:t>
            </w:r>
          </w:p>
        </w:tc>
      </w:tr>
      <w:tr w:rsidR="00C740FC" w14:paraId="4BEFC461" w14:textId="77777777" w:rsidTr="00F02FFB">
        <w:trPr>
          <w:trHeight w:val="298"/>
        </w:trPr>
        <w:tc>
          <w:tcPr>
            <w:tcW w:w="1240" w:type="dxa"/>
            <w:vMerge/>
          </w:tcPr>
          <w:p w14:paraId="58CE2629" w14:textId="77777777" w:rsidR="00C740FC" w:rsidRDefault="00C740FC" w:rsidP="009C282F">
            <w:pPr>
              <w:jc w:val="center"/>
            </w:pPr>
          </w:p>
        </w:tc>
        <w:tc>
          <w:tcPr>
            <w:tcW w:w="2363" w:type="dxa"/>
            <w:vMerge/>
          </w:tcPr>
          <w:p w14:paraId="779ADC04" w14:textId="77777777" w:rsidR="00C740FC" w:rsidRDefault="00C740FC" w:rsidP="009C282F">
            <w:pPr>
              <w:jc w:val="center"/>
            </w:pPr>
          </w:p>
        </w:tc>
        <w:tc>
          <w:tcPr>
            <w:tcW w:w="4245" w:type="dxa"/>
          </w:tcPr>
          <w:p w14:paraId="30EE3E0C" w14:textId="77777777" w:rsidR="00C740FC" w:rsidRDefault="00C740FC" w:rsidP="009C282F">
            <w:pPr>
              <w:jc w:val="center"/>
            </w:pPr>
            <w:r>
              <w:t>1,2,3,4-tetrahydro-1,1,6- trimethylnaphthalene</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0AF77F97" w14:textId="6D354D95" w:rsidR="001C2A0F" w:rsidRDefault="001C2A0F" w:rsidP="009C282F">
            <w:pPr>
              <w:jc w:val="center"/>
            </w:pPr>
          </w:p>
        </w:tc>
        <w:tc>
          <w:tcPr>
            <w:tcW w:w="1728" w:type="dxa"/>
          </w:tcPr>
          <w:p w14:paraId="53E67A54" w14:textId="77777777" w:rsidR="00C740FC" w:rsidRDefault="00C740FC" w:rsidP="009C282F">
            <w:pPr>
              <w:jc w:val="center"/>
            </w:pPr>
            <w:r>
              <w:rPr>
                <w:rFonts w:ascii="Segoe UI" w:hAnsi="Segoe UI" w:cs="Segoe UI"/>
                <w:color w:val="212121"/>
                <w:shd w:val="clear" w:color="auto" w:fill="FFFFFF"/>
              </w:rPr>
              <w:t>68057</w:t>
            </w:r>
          </w:p>
        </w:tc>
      </w:tr>
      <w:tr w:rsidR="00C740FC" w14:paraId="14B0C5E1" w14:textId="77777777" w:rsidTr="00C740FC">
        <w:trPr>
          <w:trHeight w:val="215"/>
        </w:trPr>
        <w:tc>
          <w:tcPr>
            <w:tcW w:w="1240" w:type="dxa"/>
            <w:vMerge/>
          </w:tcPr>
          <w:p w14:paraId="484D8B3D" w14:textId="77777777" w:rsidR="00C740FC" w:rsidRDefault="00C740FC" w:rsidP="009C282F">
            <w:pPr>
              <w:jc w:val="center"/>
            </w:pPr>
          </w:p>
        </w:tc>
        <w:tc>
          <w:tcPr>
            <w:tcW w:w="2363" w:type="dxa"/>
            <w:vMerge/>
          </w:tcPr>
          <w:p w14:paraId="61E3805F" w14:textId="77777777" w:rsidR="00C740FC" w:rsidRDefault="00C740FC" w:rsidP="009C282F">
            <w:pPr>
              <w:jc w:val="center"/>
            </w:pPr>
          </w:p>
        </w:tc>
        <w:tc>
          <w:tcPr>
            <w:tcW w:w="4245" w:type="dxa"/>
          </w:tcPr>
          <w:p w14:paraId="2B5883CA" w14:textId="77777777" w:rsidR="00C740FC" w:rsidRDefault="00C740FC" w:rsidP="009C282F">
            <w:pPr>
              <w:jc w:val="center"/>
            </w:pPr>
            <w:r>
              <w:t>phenylacetic acid</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6FC094D9" w14:textId="3ECF2202" w:rsidR="001C2A0F" w:rsidRDefault="001C2A0F" w:rsidP="009C282F">
            <w:pPr>
              <w:jc w:val="center"/>
            </w:pPr>
          </w:p>
        </w:tc>
        <w:tc>
          <w:tcPr>
            <w:tcW w:w="1728" w:type="dxa"/>
          </w:tcPr>
          <w:p w14:paraId="4A1B4EF4" w14:textId="77777777" w:rsidR="00C740FC" w:rsidRDefault="00C740FC" w:rsidP="009C282F">
            <w:pPr>
              <w:jc w:val="center"/>
            </w:pPr>
            <w:r>
              <w:rPr>
                <w:rFonts w:ascii="Segoe UI" w:hAnsi="Segoe UI" w:cs="Segoe UI"/>
                <w:color w:val="212121"/>
                <w:shd w:val="clear" w:color="auto" w:fill="FFFFFF"/>
              </w:rPr>
              <w:t>999</w:t>
            </w:r>
          </w:p>
        </w:tc>
      </w:tr>
      <w:tr w:rsidR="00C740FC" w14:paraId="3DB54C24" w14:textId="77777777" w:rsidTr="00C740FC">
        <w:trPr>
          <w:trHeight w:val="205"/>
        </w:trPr>
        <w:tc>
          <w:tcPr>
            <w:tcW w:w="1240" w:type="dxa"/>
            <w:vMerge/>
          </w:tcPr>
          <w:p w14:paraId="5CA3F70B" w14:textId="77777777" w:rsidR="00C740FC" w:rsidRDefault="00C740FC" w:rsidP="009C282F">
            <w:pPr>
              <w:jc w:val="center"/>
            </w:pPr>
          </w:p>
        </w:tc>
        <w:tc>
          <w:tcPr>
            <w:tcW w:w="2363" w:type="dxa"/>
            <w:vMerge/>
          </w:tcPr>
          <w:p w14:paraId="19494494" w14:textId="77777777" w:rsidR="00C740FC" w:rsidRDefault="00C740FC" w:rsidP="009C282F">
            <w:pPr>
              <w:jc w:val="center"/>
            </w:pPr>
          </w:p>
        </w:tc>
        <w:tc>
          <w:tcPr>
            <w:tcW w:w="4245" w:type="dxa"/>
          </w:tcPr>
          <w:p w14:paraId="7C3F5504" w14:textId="77777777" w:rsidR="00C740FC" w:rsidRDefault="00C740FC" w:rsidP="009C282F">
            <w:pPr>
              <w:jc w:val="center"/>
            </w:pPr>
            <w:r>
              <w:t>2-methoxy-4-vinylphenol</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2AD8A49A" w14:textId="7DC4A6C8" w:rsidR="001C2A0F" w:rsidRDefault="001C2A0F" w:rsidP="009C282F">
            <w:pPr>
              <w:jc w:val="center"/>
            </w:pPr>
          </w:p>
        </w:tc>
        <w:tc>
          <w:tcPr>
            <w:tcW w:w="1728" w:type="dxa"/>
          </w:tcPr>
          <w:p w14:paraId="542F82AF" w14:textId="77777777" w:rsidR="00C740FC" w:rsidRPr="00C740FC" w:rsidRDefault="00C740FC" w:rsidP="009C282F">
            <w:pPr>
              <w:jc w:val="center"/>
              <w:rPr>
                <w:b/>
              </w:rPr>
            </w:pPr>
            <w:r>
              <w:rPr>
                <w:rFonts w:ascii="Segoe UI" w:hAnsi="Segoe UI" w:cs="Segoe UI"/>
                <w:color w:val="212121"/>
                <w:shd w:val="clear" w:color="auto" w:fill="FFFFFF"/>
              </w:rPr>
              <w:t>332</w:t>
            </w:r>
          </w:p>
        </w:tc>
      </w:tr>
      <w:tr w:rsidR="00C740FC" w14:paraId="5C5006BA" w14:textId="77777777" w:rsidTr="00C740FC">
        <w:trPr>
          <w:trHeight w:val="205"/>
        </w:trPr>
        <w:tc>
          <w:tcPr>
            <w:tcW w:w="1240" w:type="dxa"/>
            <w:vMerge/>
          </w:tcPr>
          <w:p w14:paraId="6F36CF60" w14:textId="77777777" w:rsidR="00C740FC" w:rsidRDefault="00C740FC" w:rsidP="009C282F">
            <w:pPr>
              <w:jc w:val="center"/>
            </w:pPr>
          </w:p>
        </w:tc>
        <w:tc>
          <w:tcPr>
            <w:tcW w:w="2363" w:type="dxa"/>
            <w:vMerge/>
          </w:tcPr>
          <w:p w14:paraId="24BE8EF6" w14:textId="77777777" w:rsidR="00C740FC" w:rsidRDefault="00C740FC" w:rsidP="009C282F">
            <w:pPr>
              <w:jc w:val="center"/>
            </w:pPr>
          </w:p>
        </w:tc>
        <w:tc>
          <w:tcPr>
            <w:tcW w:w="4245" w:type="dxa"/>
          </w:tcPr>
          <w:p w14:paraId="2EF3C905" w14:textId="77777777" w:rsidR="00C740FC" w:rsidRDefault="00C740FC" w:rsidP="009C282F">
            <w:pPr>
              <w:jc w:val="center"/>
            </w:pPr>
            <w:r>
              <w:t>1,2-Dihydro-1,1,6-trimethylnaphthalene</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3D7F3B39" w14:textId="24AD7F27" w:rsidR="001C2A0F" w:rsidRDefault="001C2A0F" w:rsidP="009C282F">
            <w:pPr>
              <w:jc w:val="center"/>
            </w:pPr>
          </w:p>
        </w:tc>
        <w:tc>
          <w:tcPr>
            <w:tcW w:w="1728" w:type="dxa"/>
          </w:tcPr>
          <w:p w14:paraId="550FDAF7" w14:textId="77777777" w:rsidR="00C740FC" w:rsidRDefault="00C740FC" w:rsidP="009C282F">
            <w:pPr>
              <w:jc w:val="center"/>
            </w:pPr>
            <w:r>
              <w:rPr>
                <w:rFonts w:ascii="Segoe UI" w:hAnsi="Segoe UI" w:cs="Segoe UI"/>
                <w:color w:val="212121"/>
                <w:shd w:val="clear" w:color="auto" w:fill="FFFFFF"/>
              </w:rPr>
              <w:t>121677</w:t>
            </w:r>
          </w:p>
        </w:tc>
      </w:tr>
      <w:tr w:rsidR="00C740FC" w14:paraId="6702C035" w14:textId="77777777" w:rsidTr="00C740FC">
        <w:trPr>
          <w:trHeight w:val="205"/>
        </w:trPr>
        <w:tc>
          <w:tcPr>
            <w:tcW w:w="1240" w:type="dxa"/>
            <w:vMerge/>
          </w:tcPr>
          <w:p w14:paraId="051EF4FA" w14:textId="77777777" w:rsidR="00C740FC" w:rsidRDefault="00C740FC" w:rsidP="009C282F">
            <w:pPr>
              <w:jc w:val="center"/>
            </w:pPr>
          </w:p>
        </w:tc>
        <w:tc>
          <w:tcPr>
            <w:tcW w:w="2363" w:type="dxa"/>
            <w:vMerge/>
          </w:tcPr>
          <w:p w14:paraId="0FA8C169" w14:textId="77777777" w:rsidR="00C740FC" w:rsidRDefault="00C740FC" w:rsidP="009C282F">
            <w:pPr>
              <w:jc w:val="center"/>
            </w:pPr>
          </w:p>
        </w:tc>
        <w:tc>
          <w:tcPr>
            <w:tcW w:w="4245" w:type="dxa"/>
          </w:tcPr>
          <w:p w14:paraId="420516F0" w14:textId="77777777" w:rsidR="00C740FC" w:rsidRDefault="00C740FC" w:rsidP="009C282F">
            <w:pPr>
              <w:jc w:val="center"/>
            </w:pPr>
            <w:r>
              <w:t>Vanillin</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5810A186" w14:textId="59739417" w:rsidR="001C2A0F" w:rsidRDefault="001C2A0F" w:rsidP="009C282F">
            <w:pPr>
              <w:jc w:val="center"/>
            </w:pPr>
          </w:p>
        </w:tc>
        <w:tc>
          <w:tcPr>
            <w:tcW w:w="1728" w:type="dxa"/>
          </w:tcPr>
          <w:p w14:paraId="11117D5B" w14:textId="77777777" w:rsidR="00C740FC" w:rsidRDefault="00C740FC" w:rsidP="009C282F">
            <w:pPr>
              <w:jc w:val="center"/>
            </w:pPr>
            <w:r>
              <w:rPr>
                <w:rFonts w:ascii="Segoe UI" w:hAnsi="Segoe UI" w:cs="Segoe UI"/>
                <w:color w:val="212121"/>
                <w:shd w:val="clear" w:color="auto" w:fill="FFFFFF"/>
              </w:rPr>
              <w:t>1183</w:t>
            </w:r>
          </w:p>
        </w:tc>
      </w:tr>
      <w:tr w:rsidR="00C740FC" w14:paraId="1FD310C7" w14:textId="77777777" w:rsidTr="00C740FC">
        <w:trPr>
          <w:trHeight w:val="205"/>
        </w:trPr>
        <w:tc>
          <w:tcPr>
            <w:tcW w:w="1240" w:type="dxa"/>
            <w:vMerge/>
          </w:tcPr>
          <w:p w14:paraId="6F949B46" w14:textId="77777777" w:rsidR="00C740FC" w:rsidRDefault="00C740FC" w:rsidP="009C282F">
            <w:pPr>
              <w:jc w:val="center"/>
            </w:pPr>
          </w:p>
        </w:tc>
        <w:tc>
          <w:tcPr>
            <w:tcW w:w="2363" w:type="dxa"/>
            <w:vMerge/>
          </w:tcPr>
          <w:p w14:paraId="3315CD75" w14:textId="77777777" w:rsidR="00C740FC" w:rsidRDefault="00C740FC" w:rsidP="009C282F">
            <w:pPr>
              <w:jc w:val="center"/>
            </w:pPr>
          </w:p>
        </w:tc>
        <w:tc>
          <w:tcPr>
            <w:tcW w:w="4245" w:type="dxa"/>
          </w:tcPr>
          <w:p w14:paraId="3CD2684B" w14:textId="77777777" w:rsidR="00C740FC" w:rsidRDefault="00C740FC" w:rsidP="009C282F">
            <w:pPr>
              <w:jc w:val="center"/>
            </w:pPr>
            <w:r>
              <w:t>capric acid</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6677D340" w14:textId="584DD432" w:rsidR="001C2A0F" w:rsidRDefault="001C2A0F" w:rsidP="009C282F">
            <w:pPr>
              <w:jc w:val="center"/>
            </w:pPr>
          </w:p>
        </w:tc>
        <w:tc>
          <w:tcPr>
            <w:tcW w:w="1728" w:type="dxa"/>
          </w:tcPr>
          <w:p w14:paraId="1DF01E9C" w14:textId="77777777" w:rsidR="00C740FC" w:rsidRDefault="00C740FC" w:rsidP="009C282F">
            <w:pPr>
              <w:jc w:val="center"/>
            </w:pPr>
            <w:r>
              <w:rPr>
                <w:rFonts w:ascii="Segoe UI" w:hAnsi="Segoe UI" w:cs="Segoe UI"/>
                <w:color w:val="212121"/>
                <w:shd w:val="clear" w:color="auto" w:fill="FFFFFF"/>
              </w:rPr>
              <w:t>2969</w:t>
            </w:r>
          </w:p>
        </w:tc>
      </w:tr>
      <w:tr w:rsidR="00C740FC" w14:paraId="461EC9D2" w14:textId="77777777" w:rsidTr="00C740FC">
        <w:trPr>
          <w:trHeight w:val="205"/>
        </w:trPr>
        <w:tc>
          <w:tcPr>
            <w:tcW w:w="1240" w:type="dxa"/>
            <w:vMerge/>
          </w:tcPr>
          <w:p w14:paraId="7F376E6B" w14:textId="77777777" w:rsidR="00C740FC" w:rsidRDefault="00C740FC" w:rsidP="009C282F">
            <w:pPr>
              <w:jc w:val="center"/>
            </w:pPr>
          </w:p>
        </w:tc>
        <w:tc>
          <w:tcPr>
            <w:tcW w:w="2363" w:type="dxa"/>
            <w:vMerge/>
          </w:tcPr>
          <w:p w14:paraId="0C93EDB2" w14:textId="77777777" w:rsidR="00C740FC" w:rsidRDefault="00C740FC" w:rsidP="009C282F">
            <w:pPr>
              <w:jc w:val="center"/>
            </w:pPr>
          </w:p>
        </w:tc>
        <w:tc>
          <w:tcPr>
            <w:tcW w:w="4245" w:type="dxa"/>
          </w:tcPr>
          <w:p w14:paraId="33C65CBB" w14:textId="77777777" w:rsidR="00C740FC" w:rsidRDefault="00C740FC" w:rsidP="009C282F">
            <w:pPr>
              <w:jc w:val="center"/>
            </w:pPr>
            <w:r>
              <w:t>dihydroactinidiolide</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22126BA8" w14:textId="6EF7CED3" w:rsidR="001C2A0F" w:rsidRDefault="001C2A0F" w:rsidP="009C282F">
            <w:pPr>
              <w:jc w:val="center"/>
            </w:pPr>
          </w:p>
        </w:tc>
        <w:tc>
          <w:tcPr>
            <w:tcW w:w="1728" w:type="dxa"/>
          </w:tcPr>
          <w:p w14:paraId="37B8C308" w14:textId="77777777" w:rsidR="00C740FC" w:rsidRDefault="00C740FC" w:rsidP="009C282F">
            <w:pPr>
              <w:jc w:val="center"/>
            </w:pPr>
            <w:r>
              <w:rPr>
                <w:rFonts w:ascii="Segoe UI" w:hAnsi="Segoe UI" w:cs="Segoe UI"/>
                <w:color w:val="212121"/>
                <w:shd w:val="clear" w:color="auto" w:fill="FFFFFF"/>
              </w:rPr>
              <w:t>27209</w:t>
            </w:r>
          </w:p>
        </w:tc>
      </w:tr>
      <w:tr w:rsidR="00C740FC" w14:paraId="67D0A333" w14:textId="77777777" w:rsidTr="00C740FC">
        <w:trPr>
          <w:trHeight w:val="205"/>
        </w:trPr>
        <w:tc>
          <w:tcPr>
            <w:tcW w:w="1240" w:type="dxa"/>
            <w:vMerge/>
          </w:tcPr>
          <w:p w14:paraId="263154CF" w14:textId="77777777" w:rsidR="00C740FC" w:rsidRDefault="00C740FC" w:rsidP="009C282F">
            <w:pPr>
              <w:jc w:val="center"/>
            </w:pPr>
          </w:p>
        </w:tc>
        <w:tc>
          <w:tcPr>
            <w:tcW w:w="2363" w:type="dxa"/>
            <w:vMerge/>
          </w:tcPr>
          <w:p w14:paraId="4D8F42AB" w14:textId="77777777" w:rsidR="00C740FC" w:rsidRDefault="00C740FC" w:rsidP="009C282F">
            <w:pPr>
              <w:jc w:val="center"/>
            </w:pPr>
          </w:p>
        </w:tc>
        <w:tc>
          <w:tcPr>
            <w:tcW w:w="4245" w:type="dxa"/>
          </w:tcPr>
          <w:p w14:paraId="42C2AAE6" w14:textId="77777777" w:rsidR="00C740FC" w:rsidRDefault="00C740FC" w:rsidP="009C282F">
            <w:pPr>
              <w:jc w:val="center"/>
            </w:pPr>
            <w:r>
              <w:t>loliolide</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0BFD802D" w14:textId="5BE030F2" w:rsidR="001C2A0F" w:rsidRDefault="001C2A0F" w:rsidP="009C282F">
            <w:pPr>
              <w:jc w:val="center"/>
            </w:pPr>
          </w:p>
        </w:tc>
        <w:tc>
          <w:tcPr>
            <w:tcW w:w="1728" w:type="dxa"/>
          </w:tcPr>
          <w:p w14:paraId="172B00F6" w14:textId="77777777" w:rsidR="00C740FC" w:rsidRDefault="00C740FC" w:rsidP="009C282F">
            <w:pPr>
              <w:jc w:val="center"/>
            </w:pPr>
            <w:r>
              <w:rPr>
                <w:rFonts w:ascii="Segoe UI" w:hAnsi="Segoe UI" w:cs="Segoe UI"/>
                <w:color w:val="212121"/>
                <w:shd w:val="clear" w:color="auto" w:fill="FFFFFF"/>
              </w:rPr>
              <w:t>100332</w:t>
            </w:r>
          </w:p>
        </w:tc>
      </w:tr>
      <w:tr w:rsidR="00C740FC" w14:paraId="387EB50D" w14:textId="77777777" w:rsidTr="00C740FC">
        <w:trPr>
          <w:trHeight w:val="205"/>
        </w:trPr>
        <w:tc>
          <w:tcPr>
            <w:tcW w:w="1240" w:type="dxa"/>
            <w:vMerge/>
          </w:tcPr>
          <w:p w14:paraId="4A11C075" w14:textId="77777777" w:rsidR="00C740FC" w:rsidRDefault="00C740FC" w:rsidP="009C282F">
            <w:pPr>
              <w:jc w:val="center"/>
            </w:pPr>
          </w:p>
        </w:tc>
        <w:tc>
          <w:tcPr>
            <w:tcW w:w="2363" w:type="dxa"/>
            <w:vMerge/>
          </w:tcPr>
          <w:p w14:paraId="261115AF" w14:textId="77777777" w:rsidR="00C740FC" w:rsidRDefault="00C740FC" w:rsidP="009C282F">
            <w:pPr>
              <w:jc w:val="center"/>
            </w:pPr>
          </w:p>
        </w:tc>
        <w:tc>
          <w:tcPr>
            <w:tcW w:w="4245" w:type="dxa"/>
          </w:tcPr>
          <w:p w14:paraId="7C3B3DE0" w14:textId="77777777" w:rsidR="00C740FC" w:rsidRDefault="00C740FC" w:rsidP="009C282F">
            <w:pPr>
              <w:jc w:val="center"/>
            </w:pPr>
            <w:r>
              <w:t>palmitoleic acid</w:t>
            </w:r>
            <w:r w:rsidR="00845473">
              <w:fldChar w:fldCharType="begin" w:fldLock="1"/>
            </w:r>
            <w:r w:rsidR="00845473">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7879917E" w14:textId="4123247A" w:rsidR="001C2A0F" w:rsidRDefault="001C2A0F" w:rsidP="009C282F">
            <w:pPr>
              <w:jc w:val="center"/>
            </w:pPr>
          </w:p>
        </w:tc>
        <w:tc>
          <w:tcPr>
            <w:tcW w:w="1728" w:type="dxa"/>
          </w:tcPr>
          <w:p w14:paraId="6ACF9471" w14:textId="77777777" w:rsidR="00C740FC" w:rsidRDefault="00C740FC" w:rsidP="009C282F">
            <w:pPr>
              <w:jc w:val="center"/>
            </w:pPr>
            <w:r>
              <w:rPr>
                <w:rFonts w:ascii="Segoe UI" w:hAnsi="Segoe UI" w:cs="Segoe UI"/>
                <w:color w:val="212121"/>
                <w:shd w:val="clear" w:color="auto" w:fill="FFFFFF"/>
              </w:rPr>
              <w:t>445638</w:t>
            </w:r>
          </w:p>
        </w:tc>
      </w:tr>
      <w:tr w:rsidR="00C740FC" w14:paraId="3A3D953C" w14:textId="77777777" w:rsidTr="00C740FC">
        <w:trPr>
          <w:trHeight w:val="205"/>
        </w:trPr>
        <w:tc>
          <w:tcPr>
            <w:tcW w:w="1240" w:type="dxa"/>
            <w:vMerge/>
          </w:tcPr>
          <w:p w14:paraId="6FF49341" w14:textId="77777777" w:rsidR="00C740FC" w:rsidRDefault="00C740FC" w:rsidP="009C282F">
            <w:pPr>
              <w:jc w:val="center"/>
            </w:pPr>
          </w:p>
        </w:tc>
        <w:tc>
          <w:tcPr>
            <w:tcW w:w="2363" w:type="dxa"/>
            <w:vMerge/>
          </w:tcPr>
          <w:p w14:paraId="14C21529" w14:textId="77777777" w:rsidR="00C740FC" w:rsidRDefault="00C740FC" w:rsidP="009C282F">
            <w:pPr>
              <w:jc w:val="center"/>
            </w:pPr>
          </w:p>
        </w:tc>
        <w:tc>
          <w:tcPr>
            <w:tcW w:w="4245" w:type="dxa"/>
          </w:tcPr>
          <w:p w14:paraId="2B39F2E1" w14:textId="77777777" w:rsidR="00C740FC" w:rsidRDefault="00F87012" w:rsidP="009C282F">
            <w:pPr>
              <w:jc w:val="center"/>
            </w:pPr>
            <w:r>
              <w:t>heptadecanoic acid</w:t>
            </w:r>
            <w:r w:rsidR="00845473">
              <w:fldChar w:fldCharType="begin" w:fldLock="1"/>
            </w:r>
            <w:r w:rsidR="00E85232">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845473">
              <w:fldChar w:fldCharType="separate"/>
            </w:r>
            <w:r w:rsidR="00845473" w:rsidRPr="00845473">
              <w:rPr>
                <w:noProof/>
                <w:vertAlign w:val="superscript"/>
              </w:rPr>
              <w:t>39</w:t>
            </w:r>
            <w:r w:rsidR="00845473">
              <w:fldChar w:fldCharType="end"/>
            </w:r>
          </w:p>
          <w:p w14:paraId="74B272C6" w14:textId="07C1A740" w:rsidR="001C2A0F" w:rsidRDefault="001C2A0F" w:rsidP="009C282F">
            <w:pPr>
              <w:jc w:val="center"/>
            </w:pPr>
          </w:p>
        </w:tc>
        <w:tc>
          <w:tcPr>
            <w:tcW w:w="1728" w:type="dxa"/>
          </w:tcPr>
          <w:p w14:paraId="7CEA0E90" w14:textId="77777777" w:rsidR="00C740FC" w:rsidRDefault="00F87012" w:rsidP="009C282F">
            <w:pPr>
              <w:jc w:val="center"/>
            </w:pPr>
            <w:r>
              <w:rPr>
                <w:rFonts w:ascii="Segoe UI" w:hAnsi="Segoe UI" w:cs="Segoe UI"/>
                <w:color w:val="212121"/>
                <w:shd w:val="clear" w:color="auto" w:fill="FFFFFF"/>
              </w:rPr>
              <w:t>10465</w:t>
            </w:r>
          </w:p>
        </w:tc>
      </w:tr>
      <w:tr w:rsidR="00C740FC" w14:paraId="30925F26" w14:textId="77777777" w:rsidTr="00C740FC">
        <w:trPr>
          <w:trHeight w:val="205"/>
        </w:trPr>
        <w:tc>
          <w:tcPr>
            <w:tcW w:w="1240" w:type="dxa"/>
            <w:vMerge/>
          </w:tcPr>
          <w:p w14:paraId="6793006D" w14:textId="77777777" w:rsidR="00C740FC" w:rsidRDefault="00C740FC" w:rsidP="009C282F">
            <w:pPr>
              <w:jc w:val="center"/>
            </w:pPr>
          </w:p>
        </w:tc>
        <w:tc>
          <w:tcPr>
            <w:tcW w:w="2363" w:type="dxa"/>
            <w:vMerge/>
          </w:tcPr>
          <w:p w14:paraId="0D844971" w14:textId="77777777" w:rsidR="00C740FC" w:rsidRDefault="00C740FC" w:rsidP="009C282F">
            <w:pPr>
              <w:jc w:val="center"/>
            </w:pPr>
          </w:p>
        </w:tc>
        <w:tc>
          <w:tcPr>
            <w:tcW w:w="4245" w:type="dxa"/>
          </w:tcPr>
          <w:p w14:paraId="2A131612" w14:textId="77777777" w:rsidR="00C740FC" w:rsidRDefault="00F87012" w:rsidP="009C282F">
            <w:pPr>
              <w:jc w:val="center"/>
            </w:pPr>
            <w:r>
              <w:t>tricosane</w:t>
            </w:r>
            <w:r w:rsidR="00E85232">
              <w:fldChar w:fldCharType="begin" w:fldLock="1"/>
            </w:r>
            <w:r w:rsidR="00E85232">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E85232">
              <w:fldChar w:fldCharType="separate"/>
            </w:r>
            <w:r w:rsidR="00E85232" w:rsidRPr="00E85232">
              <w:rPr>
                <w:noProof/>
                <w:vertAlign w:val="superscript"/>
              </w:rPr>
              <w:t>39</w:t>
            </w:r>
            <w:r w:rsidR="00E85232">
              <w:fldChar w:fldCharType="end"/>
            </w:r>
          </w:p>
          <w:p w14:paraId="2702207C" w14:textId="69277728" w:rsidR="001C2A0F" w:rsidRDefault="001C2A0F" w:rsidP="009C282F">
            <w:pPr>
              <w:jc w:val="center"/>
            </w:pPr>
          </w:p>
        </w:tc>
        <w:tc>
          <w:tcPr>
            <w:tcW w:w="1728" w:type="dxa"/>
          </w:tcPr>
          <w:p w14:paraId="17A503E0" w14:textId="77777777" w:rsidR="00C740FC" w:rsidRDefault="009B22A5" w:rsidP="009C282F">
            <w:pPr>
              <w:jc w:val="center"/>
            </w:pPr>
            <w:r>
              <w:rPr>
                <w:rFonts w:ascii="Segoe UI" w:hAnsi="Segoe UI" w:cs="Segoe UI"/>
                <w:color w:val="212121"/>
                <w:shd w:val="clear" w:color="auto" w:fill="FFFFFF"/>
              </w:rPr>
              <w:t>12534</w:t>
            </w:r>
          </w:p>
        </w:tc>
      </w:tr>
      <w:tr w:rsidR="00C740FC" w14:paraId="7854FF99" w14:textId="77777777" w:rsidTr="00C740FC">
        <w:trPr>
          <w:trHeight w:val="205"/>
        </w:trPr>
        <w:tc>
          <w:tcPr>
            <w:tcW w:w="1240" w:type="dxa"/>
            <w:vMerge/>
          </w:tcPr>
          <w:p w14:paraId="7A59062C" w14:textId="77777777" w:rsidR="00C740FC" w:rsidRDefault="00C740FC" w:rsidP="009C282F">
            <w:pPr>
              <w:jc w:val="center"/>
            </w:pPr>
          </w:p>
        </w:tc>
        <w:tc>
          <w:tcPr>
            <w:tcW w:w="2363" w:type="dxa"/>
            <w:vMerge/>
          </w:tcPr>
          <w:p w14:paraId="444ED03A" w14:textId="77777777" w:rsidR="00C740FC" w:rsidRDefault="00C740FC" w:rsidP="009C282F">
            <w:pPr>
              <w:jc w:val="center"/>
            </w:pPr>
          </w:p>
        </w:tc>
        <w:tc>
          <w:tcPr>
            <w:tcW w:w="4245" w:type="dxa"/>
          </w:tcPr>
          <w:p w14:paraId="44E3C987" w14:textId="77777777" w:rsidR="00C740FC" w:rsidRDefault="009B22A5" w:rsidP="009C282F">
            <w:pPr>
              <w:jc w:val="center"/>
            </w:pPr>
            <w:r>
              <w:t>tetracosane</w:t>
            </w:r>
            <w:r w:rsidR="00E85232">
              <w:fldChar w:fldCharType="begin" w:fldLock="1"/>
            </w:r>
            <w:r w:rsidR="00E85232">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E85232">
              <w:fldChar w:fldCharType="separate"/>
            </w:r>
            <w:r w:rsidR="00E85232" w:rsidRPr="00E85232">
              <w:rPr>
                <w:noProof/>
                <w:vertAlign w:val="superscript"/>
              </w:rPr>
              <w:t>39</w:t>
            </w:r>
            <w:r w:rsidR="00E85232">
              <w:fldChar w:fldCharType="end"/>
            </w:r>
          </w:p>
          <w:p w14:paraId="1E971FDB" w14:textId="39427087" w:rsidR="001C2A0F" w:rsidRDefault="001C2A0F" w:rsidP="009C282F">
            <w:pPr>
              <w:jc w:val="center"/>
            </w:pPr>
          </w:p>
        </w:tc>
        <w:tc>
          <w:tcPr>
            <w:tcW w:w="1728" w:type="dxa"/>
          </w:tcPr>
          <w:p w14:paraId="26ADE5C8" w14:textId="77777777" w:rsidR="00C740FC" w:rsidRDefault="009B22A5" w:rsidP="009C282F">
            <w:pPr>
              <w:jc w:val="center"/>
            </w:pPr>
            <w:r>
              <w:rPr>
                <w:rFonts w:ascii="Segoe UI" w:hAnsi="Segoe UI" w:cs="Segoe UI"/>
                <w:color w:val="212121"/>
                <w:shd w:val="clear" w:color="auto" w:fill="FFFFFF"/>
              </w:rPr>
              <w:t>12592</w:t>
            </w:r>
          </w:p>
        </w:tc>
      </w:tr>
      <w:tr w:rsidR="00C740FC" w14:paraId="120CE8BE" w14:textId="77777777" w:rsidTr="00C740FC">
        <w:trPr>
          <w:trHeight w:val="205"/>
        </w:trPr>
        <w:tc>
          <w:tcPr>
            <w:tcW w:w="1240" w:type="dxa"/>
            <w:vMerge/>
          </w:tcPr>
          <w:p w14:paraId="6FDE7788" w14:textId="77777777" w:rsidR="00C740FC" w:rsidRDefault="00C740FC" w:rsidP="009C282F">
            <w:pPr>
              <w:jc w:val="center"/>
            </w:pPr>
          </w:p>
        </w:tc>
        <w:tc>
          <w:tcPr>
            <w:tcW w:w="2363" w:type="dxa"/>
            <w:vMerge/>
          </w:tcPr>
          <w:p w14:paraId="449C8C6D" w14:textId="77777777" w:rsidR="00C740FC" w:rsidRDefault="00C740FC" w:rsidP="009C282F">
            <w:pPr>
              <w:jc w:val="center"/>
            </w:pPr>
          </w:p>
        </w:tc>
        <w:tc>
          <w:tcPr>
            <w:tcW w:w="4245" w:type="dxa"/>
          </w:tcPr>
          <w:p w14:paraId="18B0A18B" w14:textId="77777777" w:rsidR="00C740FC" w:rsidRDefault="009B22A5" w:rsidP="009C282F">
            <w:pPr>
              <w:jc w:val="center"/>
            </w:pPr>
            <w:r>
              <w:t>pentacosane</w:t>
            </w:r>
            <w:r w:rsidR="00E85232">
              <w:fldChar w:fldCharType="begin" w:fldLock="1"/>
            </w:r>
            <w:r w:rsidR="00E85232">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E85232">
              <w:fldChar w:fldCharType="separate"/>
            </w:r>
            <w:r w:rsidR="00E85232" w:rsidRPr="00E85232">
              <w:rPr>
                <w:noProof/>
                <w:vertAlign w:val="superscript"/>
              </w:rPr>
              <w:t>39</w:t>
            </w:r>
            <w:r w:rsidR="00E85232">
              <w:fldChar w:fldCharType="end"/>
            </w:r>
          </w:p>
          <w:p w14:paraId="44C3FA5A" w14:textId="71B71BC1" w:rsidR="001C2A0F" w:rsidRDefault="001C2A0F" w:rsidP="009C282F">
            <w:pPr>
              <w:jc w:val="center"/>
            </w:pPr>
          </w:p>
        </w:tc>
        <w:tc>
          <w:tcPr>
            <w:tcW w:w="1728" w:type="dxa"/>
          </w:tcPr>
          <w:p w14:paraId="2D6836D9" w14:textId="77777777" w:rsidR="00C740FC" w:rsidRDefault="009B22A5" w:rsidP="009C282F">
            <w:pPr>
              <w:jc w:val="center"/>
            </w:pPr>
            <w:r>
              <w:rPr>
                <w:rFonts w:ascii="Segoe UI" w:hAnsi="Segoe UI" w:cs="Segoe UI"/>
                <w:color w:val="212121"/>
                <w:shd w:val="clear" w:color="auto" w:fill="FFFFFF"/>
              </w:rPr>
              <w:t>12406</w:t>
            </w:r>
          </w:p>
        </w:tc>
      </w:tr>
      <w:tr w:rsidR="00C740FC" w14:paraId="4B96AB20" w14:textId="77777777" w:rsidTr="00C740FC">
        <w:trPr>
          <w:trHeight w:val="205"/>
        </w:trPr>
        <w:tc>
          <w:tcPr>
            <w:tcW w:w="1240" w:type="dxa"/>
            <w:vMerge/>
          </w:tcPr>
          <w:p w14:paraId="1449868F" w14:textId="77777777" w:rsidR="00C740FC" w:rsidRDefault="00C740FC" w:rsidP="009C282F">
            <w:pPr>
              <w:jc w:val="center"/>
            </w:pPr>
          </w:p>
        </w:tc>
        <w:tc>
          <w:tcPr>
            <w:tcW w:w="2363" w:type="dxa"/>
            <w:vMerge/>
          </w:tcPr>
          <w:p w14:paraId="63BBE501" w14:textId="77777777" w:rsidR="00C740FC" w:rsidRDefault="00C740FC" w:rsidP="009C282F">
            <w:pPr>
              <w:jc w:val="center"/>
            </w:pPr>
          </w:p>
        </w:tc>
        <w:tc>
          <w:tcPr>
            <w:tcW w:w="4245" w:type="dxa"/>
          </w:tcPr>
          <w:p w14:paraId="5AB601F4" w14:textId="77777777" w:rsidR="00C740FC" w:rsidRDefault="009B22A5" w:rsidP="009C282F">
            <w:pPr>
              <w:jc w:val="center"/>
            </w:pPr>
            <w:r>
              <w:t>octacosane</w:t>
            </w:r>
            <w:r w:rsidR="00E85232">
              <w:fldChar w:fldCharType="begin" w:fldLock="1"/>
            </w:r>
            <w:r w:rsidR="00E85232">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E85232">
              <w:fldChar w:fldCharType="separate"/>
            </w:r>
            <w:r w:rsidR="00E85232" w:rsidRPr="00E85232">
              <w:rPr>
                <w:noProof/>
                <w:vertAlign w:val="superscript"/>
              </w:rPr>
              <w:t>39</w:t>
            </w:r>
            <w:r w:rsidR="00E85232">
              <w:fldChar w:fldCharType="end"/>
            </w:r>
          </w:p>
          <w:p w14:paraId="3A4D3506" w14:textId="4B3210A9" w:rsidR="001C2A0F" w:rsidRDefault="001C2A0F" w:rsidP="009C282F">
            <w:pPr>
              <w:jc w:val="center"/>
            </w:pPr>
          </w:p>
        </w:tc>
        <w:tc>
          <w:tcPr>
            <w:tcW w:w="1728" w:type="dxa"/>
          </w:tcPr>
          <w:p w14:paraId="3EF802F8" w14:textId="77777777" w:rsidR="00C740FC" w:rsidRDefault="009B22A5" w:rsidP="009C282F">
            <w:pPr>
              <w:jc w:val="center"/>
            </w:pPr>
            <w:r>
              <w:rPr>
                <w:rFonts w:ascii="Segoe UI" w:hAnsi="Segoe UI" w:cs="Segoe UI"/>
                <w:color w:val="212121"/>
                <w:shd w:val="clear" w:color="auto" w:fill="FFFFFF"/>
              </w:rPr>
              <w:t>12408</w:t>
            </w:r>
          </w:p>
        </w:tc>
      </w:tr>
      <w:tr w:rsidR="00C740FC" w14:paraId="33208988" w14:textId="77777777" w:rsidTr="00C740FC">
        <w:trPr>
          <w:trHeight w:val="205"/>
        </w:trPr>
        <w:tc>
          <w:tcPr>
            <w:tcW w:w="1240" w:type="dxa"/>
            <w:vMerge/>
          </w:tcPr>
          <w:p w14:paraId="6E2FCBF4" w14:textId="77777777" w:rsidR="00C740FC" w:rsidRDefault="00C740FC" w:rsidP="009C282F">
            <w:pPr>
              <w:jc w:val="center"/>
            </w:pPr>
          </w:p>
        </w:tc>
        <w:tc>
          <w:tcPr>
            <w:tcW w:w="2363" w:type="dxa"/>
            <w:vMerge/>
          </w:tcPr>
          <w:p w14:paraId="3AB04DF8" w14:textId="77777777" w:rsidR="00C740FC" w:rsidRDefault="00C740FC" w:rsidP="009C282F">
            <w:pPr>
              <w:jc w:val="center"/>
            </w:pPr>
          </w:p>
        </w:tc>
        <w:tc>
          <w:tcPr>
            <w:tcW w:w="4245" w:type="dxa"/>
          </w:tcPr>
          <w:p w14:paraId="29C5BC19" w14:textId="77777777" w:rsidR="00C740FC" w:rsidRDefault="009B22A5" w:rsidP="009C282F">
            <w:pPr>
              <w:jc w:val="center"/>
            </w:pPr>
            <w:r>
              <w:t>heptacosane</w:t>
            </w:r>
            <w:r w:rsidR="00E85232">
              <w:fldChar w:fldCharType="begin" w:fldLock="1"/>
            </w:r>
            <w:r w:rsidR="00E85232">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E85232">
              <w:fldChar w:fldCharType="separate"/>
            </w:r>
            <w:r w:rsidR="00E85232" w:rsidRPr="00E85232">
              <w:rPr>
                <w:noProof/>
                <w:vertAlign w:val="superscript"/>
              </w:rPr>
              <w:t>39</w:t>
            </w:r>
            <w:r w:rsidR="00E85232">
              <w:fldChar w:fldCharType="end"/>
            </w:r>
          </w:p>
          <w:p w14:paraId="18AC0687" w14:textId="1375D053" w:rsidR="001C2A0F" w:rsidRDefault="001C2A0F" w:rsidP="009C282F">
            <w:pPr>
              <w:jc w:val="center"/>
            </w:pPr>
          </w:p>
        </w:tc>
        <w:tc>
          <w:tcPr>
            <w:tcW w:w="1728" w:type="dxa"/>
          </w:tcPr>
          <w:p w14:paraId="1A831DF2" w14:textId="77777777" w:rsidR="00C740FC" w:rsidRDefault="009B22A5" w:rsidP="009C282F">
            <w:pPr>
              <w:jc w:val="center"/>
            </w:pPr>
            <w:r>
              <w:rPr>
                <w:rFonts w:ascii="Segoe UI" w:hAnsi="Segoe UI" w:cs="Segoe UI"/>
                <w:color w:val="212121"/>
                <w:shd w:val="clear" w:color="auto" w:fill="FFFFFF"/>
              </w:rPr>
              <w:t>11636</w:t>
            </w:r>
          </w:p>
        </w:tc>
      </w:tr>
      <w:tr w:rsidR="00C740FC" w14:paraId="3CE29C77" w14:textId="77777777" w:rsidTr="00C740FC">
        <w:trPr>
          <w:trHeight w:val="205"/>
        </w:trPr>
        <w:tc>
          <w:tcPr>
            <w:tcW w:w="1240" w:type="dxa"/>
            <w:vMerge/>
          </w:tcPr>
          <w:p w14:paraId="0248FE3A" w14:textId="77777777" w:rsidR="00C740FC" w:rsidRDefault="00C740FC" w:rsidP="009C282F">
            <w:pPr>
              <w:jc w:val="center"/>
            </w:pPr>
          </w:p>
        </w:tc>
        <w:tc>
          <w:tcPr>
            <w:tcW w:w="2363" w:type="dxa"/>
            <w:vMerge/>
          </w:tcPr>
          <w:p w14:paraId="454DA60D" w14:textId="77777777" w:rsidR="00C740FC" w:rsidRDefault="00C740FC" w:rsidP="009C282F">
            <w:pPr>
              <w:jc w:val="center"/>
            </w:pPr>
          </w:p>
        </w:tc>
        <w:tc>
          <w:tcPr>
            <w:tcW w:w="4245" w:type="dxa"/>
          </w:tcPr>
          <w:p w14:paraId="6EE030ED" w14:textId="77777777" w:rsidR="00C740FC" w:rsidRDefault="009B22A5" w:rsidP="009C282F">
            <w:pPr>
              <w:jc w:val="center"/>
            </w:pPr>
            <w:r>
              <w:t>squalene</w:t>
            </w:r>
            <w:r w:rsidR="00E85232">
              <w:fldChar w:fldCharType="begin" w:fldLock="1"/>
            </w:r>
            <w:r w:rsidR="00E85232">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E85232">
              <w:fldChar w:fldCharType="separate"/>
            </w:r>
            <w:r w:rsidR="00E85232" w:rsidRPr="00E85232">
              <w:rPr>
                <w:noProof/>
                <w:vertAlign w:val="superscript"/>
              </w:rPr>
              <w:t>39</w:t>
            </w:r>
            <w:r w:rsidR="00E85232">
              <w:fldChar w:fldCharType="end"/>
            </w:r>
          </w:p>
          <w:p w14:paraId="4EE8164B" w14:textId="21CDCA8C" w:rsidR="001C2A0F" w:rsidRDefault="001C2A0F" w:rsidP="009C282F">
            <w:pPr>
              <w:jc w:val="center"/>
            </w:pPr>
          </w:p>
        </w:tc>
        <w:tc>
          <w:tcPr>
            <w:tcW w:w="1728" w:type="dxa"/>
          </w:tcPr>
          <w:p w14:paraId="38AC165C" w14:textId="77777777" w:rsidR="00C740FC" w:rsidRDefault="009B22A5" w:rsidP="009C282F">
            <w:pPr>
              <w:jc w:val="center"/>
            </w:pPr>
            <w:r>
              <w:rPr>
                <w:rFonts w:ascii="Segoe UI" w:hAnsi="Segoe UI" w:cs="Segoe UI"/>
                <w:color w:val="212121"/>
                <w:shd w:val="clear" w:color="auto" w:fill="FFFFFF"/>
              </w:rPr>
              <w:t>638072</w:t>
            </w:r>
          </w:p>
        </w:tc>
      </w:tr>
      <w:tr w:rsidR="00C740FC" w14:paraId="2E91D106" w14:textId="77777777" w:rsidTr="00C740FC">
        <w:trPr>
          <w:trHeight w:val="205"/>
        </w:trPr>
        <w:tc>
          <w:tcPr>
            <w:tcW w:w="1240" w:type="dxa"/>
            <w:vMerge/>
          </w:tcPr>
          <w:p w14:paraId="5C99614A" w14:textId="77777777" w:rsidR="00C740FC" w:rsidRDefault="00C740FC" w:rsidP="009C282F">
            <w:pPr>
              <w:jc w:val="center"/>
            </w:pPr>
          </w:p>
        </w:tc>
        <w:tc>
          <w:tcPr>
            <w:tcW w:w="2363" w:type="dxa"/>
            <w:vMerge/>
          </w:tcPr>
          <w:p w14:paraId="0336287B" w14:textId="77777777" w:rsidR="00C740FC" w:rsidRDefault="00C740FC" w:rsidP="009C282F">
            <w:pPr>
              <w:jc w:val="center"/>
            </w:pPr>
          </w:p>
        </w:tc>
        <w:tc>
          <w:tcPr>
            <w:tcW w:w="4245" w:type="dxa"/>
          </w:tcPr>
          <w:p w14:paraId="0FA0CCEA" w14:textId="77777777" w:rsidR="00C740FC" w:rsidRDefault="009B22A5" w:rsidP="009C282F">
            <w:pPr>
              <w:jc w:val="center"/>
            </w:pPr>
            <w:r>
              <w:t>nonacosane</w:t>
            </w:r>
            <w:r w:rsidR="00E85232">
              <w:fldChar w:fldCharType="begin" w:fldLock="1"/>
            </w:r>
            <w:r w:rsidR="00E85232">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E85232">
              <w:fldChar w:fldCharType="separate"/>
            </w:r>
            <w:r w:rsidR="00E85232" w:rsidRPr="00E85232">
              <w:rPr>
                <w:noProof/>
                <w:vertAlign w:val="superscript"/>
              </w:rPr>
              <w:t>39</w:t>
            </w:r>
            <w:r w:rsidR="00E85232">
              <w:fldChar w:fldCharType="end"/>
            </w:r>
          </w:p>
          <w:p w14:paraId="4FBBACEE" w14:textId="29C1ECA9" w:rsidR="001C2A0F" w:rsidRDefault="001C2A0F" w:rsidP="009C282F">
            <w:pPr>
              <w:jc w:val="center"/>
            </w:pPr>
          </w:p>
        </w:tc>
        <w:tc>
          <w:tcPr>
            <w:tcW w:w="1728" w:type="dxa"/>
          </w:tcPr>
          <w:p w14:paraId="6DE613C8" w14:textId="77777777" w:rsidR="00C740FC" w:rsidRDefault="009B22A5" w:rsidP="009C282F">
            <w:pPr>
              <w:jc w:val="center"/>
            </w:pPr>
            <w:r>
              <w:rPr>
                <w:rFonts w:ascii="Segoe UI" w:hAnsi="Segoe UI" w:cs="Segoe UI"/>
                <w:color w:val="212121"/>
                <w:shd w:val="clear" w:color="auto" w:fill="FFFFFF"/>
              </w:rPr>
              <w:t>12409</w:t>
            </w:r>
          </w:p>
        </w:tc>
      </w:tr>
      <w:tr w:rsidR="00C740FC" w14:paraId="25DEDB92" w14:textId="77777777" w:rsidTr="00C740FC">
        <w:trPr>
          <w:trHeight w:val="205"/>
        </w:trPr>
        <w:tc>
          <w:tcPr>
            <w:tcW w:w="1240" w:type="dxa"/>
            <w:vMerge/>
          </w:tcPr>
          <w:p w14:paraId="2B0CA647" w14:textId="77777777" w:rsidR="00C740FC" w:rsidRDefault="00C740FC" w:rsidP="009C282F">
            <w:pPr>
              <w:jc w:val="center"/>
            </w:pPr>
          </w:p>
        </w:tc>
        <w:tc>
          <w:tcPr>
            <w:tcW w:w="2363" w:type="dxa"/>
            <w:vMerge/>
          </w:tcPr>
          <w:p w14:paraId="1F53B621" w14:textId="77777777" w:rsidR="00C740FC" w:rsidRDefault="00C740FC" w:rsidP="009C282F">
            <w:pPr>
              <w:jc w:val="center"/>
            </w:pPr>
          </w:p>
        </w:tc>
        <w:tc>
          <w:tcPr>
            <w:tcW w:w="4245" w:type="dxa"/>
          </w:tcPr>
          <w:p w14:paraId="43289E50" w14:textId="77777777" w:rsidR="00C740FC" w:rsidRDefault="009B22A5" w:rsidP="009C282F">
            <w:pPr>
              <w:jc w:val="center"/>
            </w:pPr>
            <w:r>
              <w:t>triacontane</w:t>
            </w:r>
            <w:r w:rsidR="00E85232">
              <w:fldChar w:fldCharType="begin" w:fldLock="1"/>
            </w:r>
            <w:r w:rsidR="00E85232">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E85232">
              <w:fldChar w:fldCharType="separate"/>
            </w:r>
            <w:r w:rsidR="00E85232" w:rsidRPr="00E85232">
              <w:rPr>
                <w:noProof/>
                <w:vertAlign w:val="superscript"/>
              </w:rPr>
              <w:t>39</w:t>
            </w:r>
            <w:r w:rsidR="00E85232">
              <w:fldChar w:fldCharType="end"/>
            </w:r>
          </w:p>
          <w:p w14:paraId="697EDCA3" w14:textId="26E1E55B" w:rsidR="001C2A0F" w:rsidRDefault="001C2A0F" w:rsidP="009C282F">
            <w:pPr>
              <w:jc w:val="center"/>
            </w:pPr>
          </w:p>
        </w:tc>
        <w:tc>
          <w:tcPr>
            <w:tcW w:w="1728" w:type="dxa"/>
          </w:tcPr>
          <w:p w14:paraId="42E35273" w14:textId="77777777" w:rsidR="00C740FC" w:rsidRDefault="009B22A5" w:rsidP="009C282F">
            <w:pPr>
              <w:jc w:val="center"/>
            </w:pPr>
            <w:r>
              <w:rPr>
                <w:rFonts w:ascii="Segoe UI" w:hAnsi="Segoe UI" w:cs="Segoe UI"/>
                <w:color w:val="212121"/>
                <w:shd w:val="clear" w:color="auto" w:fill="FFFFFF"/>
              </w:rPr>
              <w:t>12535</w:t>
            </w:r>
          </w:p>
        </w:tc>
      </w:tr>
      <w:tr w:rsidR="00C740FC" w14:paraId="5D014F38" w14:textId="77777777" w:rsidTr="00C740FC">
        <w:trPr>
          <w:trHeight w:val="205"/>
        </w:trPr>
        <w:tc>
          <w:tcPr>
            <w:tcW w:w="1240" w:type="dxa"/>
            <w:vMerge/>
          </w:tcPr>
          <w:p w14:paraId="719A490D" w14:textId="77777777" w:rsidR="00C740FC" w:rsidRDefault="00C740FC" w:rsidP="009C282F">
            <w:pPr>
              <w:jc w:val="center"/>
            </w:pPr>
          </w:p>
        </w:tc>
        <w:tc>
          <w:tcPr>
            <w:tcW w:w="2363" w:type="dxa"/>
            <w:vMerge/>
          </w:tcPr>
          <w:p w14:paraId="46F16FD5" w14:textId="77777777" w:rsidR="00C740FC" w:rsidRDefault="00C740FC" w:rsidP="009C282F">
            <w:pPr>
              <w:jc w:val="center"/>
            </w:pPr>
          </w:p>
        </w:tc>
        <w:tc>
          <w:tcPr>
            <w:tcW w:w="4245" w:type="dxa"/>
          </w:tcPr>
          <w:p w14:paraId="3C8BDB34" w14:textId="77777777" w:rsidR="00C740FC" w:rsidRDefault="009B22A5" w:rsidP="009C282F">
            <w:pPr>
              <w:jc w:val="center"/>
            </w:pPr>
            <w:r>
              <w:t>stigmasta- 3,5-diene</w:t>
            </w:r>
            <w:r w:rsidR="00E85232">
              <w:fldChar w:fldCharType="begin" w:fldLock="1"/>
            </w:r>
            <w:r w:rsidR="008B2A0C">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E85232">
              <w:fldChar w:fldCharType="separate"/>
            </w:r>
            <w:r w:rsidR="00E85232" w:rsidRPr="00E85232">
              <w:rPr>
                <w:noProof/>
                <w:vertAlign w:val="superscript"/>
              </w:rPr>
              <w:t>39</w:t>
            </w:r>
            <w:r w:rsidR="00E85232">
              <w:fldChar w:fldCharType="end"/>
            </w:r>
          </w:p>
          <w:p w14:paraId="375C1ED0" w14:textId="084E3D21" w:rsidR="001C2A0F" w:rsidRDefault="001C2A0F" w:rsidP="009C282F">
            <w:pPr>
              <w:jc w:val="center"/>
            </w:pPr>
          </w:p>
        </w:tc>
        <w:tc>
          <w:tcPr>
            <w:tcW w:w="1728" w:type="dxa"/>
          </w:tcPr>
          <w:p w14:paraId="6416E2A2" w14:textId="77777777" w:rsidR="00C740FC" w:rsidRDefault="009B22A5" w:rsidP="009C282F">
            <w:pPr>
              <w:jc w:val="center"/>
            </w:pPr>
            <w:r>
              <w:rPr>
                <w:rFonts w:ascii="Segoe UI" w:hAnsi="Segoe UI" w:cs="Segoe UI"/>
                <w:color w:val="212121"/>
                <w:shd w:val="clear" w:color="auto" w:fill="FFFFFF"/>
              </w:rPr>
              <w:t>157618</w:t>
            </w:r>
          </w:p>
        </w:tc>
      </w:tr>
      <w:tr w:rsidR="00C740FC" w14:paraId="315AE33C" w14:textId="77777777" w:rsidTr="00C740FC">
        <w:trPr>
          <w:trHeight w:val="205"/>
        </w:trPr>
        <w:tc>
          <w:tcPr>
            <w:tcW w:w="1240" w:type="dxa"/>
            <w:vMerge/>
          </w:tcPr>
          <w:p w14:paraId="1649068A" w14:textId="77777777" w:rsidR="00C740FC" w:rsidRDefault="00C740FC" w:rsidP="009C282F">
            <w:pPr>
              <w:jc w:val="center"/>
            </w:pPr>
          </w:p>
        </w:tc>
        <w:tc>
          <w:tcPr>
            <w:tcW w:w="2363" w:type="dxa"/>
            <w:vMerge/>
          </w:tcPr>
          <w:p w14:paraId="0A8CA4E4" w14:textId="77777777" w:rsidR="00C740FC" w:rsidRDefault="00C740FC" w:rsidP="009C282F">
            <w:pPr>
              <w:jc w:val="center"/>
            </w:pPr>
          </w:p>
        </w:tc>
        <w:tc>
          <w:tcPr>
            <w:tcW w:w="4245" w:type="dxa"/>
          </w:tcPr>
          <w:p w14:paraId="5F9D2347" w14:textId="65AAC3F6" w:rsidR="00C740FC" w:rsidRDefault="009B22A5" w:rsidP="009C282F">
            <w:pPr>
              <w:jc w:val="center"/>
            </w:pPr>
            <w:r>
              <w:t>untriacontane</w:t>
            </w:r>
            <w:r w:rsidR="00A156E4">
              <w:fldChar w:fldCharType="begin" w:fldLock="1"/>
            </w:r>
            <w:r w:rsidR="00A156E4">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eviouslyFormattedCitation":"&lt;sup&gt;39&lt;/sup&gt;"},"properties":{"noteIndex":0},"schema":"https://github.com/citation-style-language/schema/raw/master/csl-citation.json"}</w:instrText>
            </w:r>
            <w:r w:rsidR="00A156E4">
              <w:fldChar w:fldCharType="separate"/>
            </w:r>
            <w:r w:rsidR="00A156E4" w:rsidRPr="00A156E4">
              <w:rPr>
                <w:noProof/>
                <w:vertAlign w:val="superscript"/>
              </w:rPr>
              <w:t>39</w:t>
            </w:r>
            <w:r w:rsidR="00A156E4">
              <w:fldChar w:fldCharType="end"/>
            </w:r>
          </w:p>
          <w:p w14:paraId="509E809D" w14:textId="1F3F6F4A" w:rsidR="00A156E4" w:rsidRDefault="00A156E4" w:rsidP="009C282F">
            <w:pPr>
              <w:jc w:val="center"/>
            </w:pPr>
          </w:p>
        </w:tc>
        <w:tc>
          <w:tcPr>
            <w:tcW w:w="1728" w:type="dxa"/>
          </w:tcPr>
          <w:p w14:paraId="6BB8F34E" w14:textId="77777777" w:rsidR="00C740FC" w:rsidRDefault="009B22A5" w:rsidP="009C282F">
            <w:pPr>
              <w:jc w:val="center"/>
            </w:pPr>
            <w:r>
              <w:rPr>
                <w:rFonts w:ascii="Segoe UI" w:hAnsi="Segoe UI" w:cs="Segoe UI"/>
                <w:color w:val="212121"/>
                <w:shd w:val="clear" w:color="auto" w:fill="FFFFFF"/>
              </w:rPr>
              <w:t>12410</w:t>
            </w:r>
          </w:p>
        </w:tc>
      </w:tr>
      <w:tr w:rsidR="00C740FC" w14:paraId="01E7A41F" w14:textId="77777777" w:rsidTr="00C740FC">
        <w:trPr>
          <w:trHeight w:val="205"/>
        </w:trPr>
        <w:tc>
          <w:tcPr>
            <w:tcW w:w="1240" w:type="dxa"/>
            <w:vMerge/>
          </w:tcPr>
          <w:p w14:paraId="06CC3DDB" w14:textId="77777777" w:rsidR="00C740FC" w:rsidRDefault="00C740FC" w:rsidP="009C282F">
            <w:pPr>
              <w:jc w:val="center"/>
            </w:pPr>
          </w:p>
        </w:tc>
        <w:tc>
          <w:tcPr>
            <w:tcW w:w="2363" w:type="dxa"/>
            <w:vMerge/>
          </w:tcPr>
          <w:p w14:paraId="646DB1DB" w14:textId="77777777" w:rsidR="00C740FC" w:rsidRDefault="00C740FC" w:rsidP="009C282F">
            <w:pPr>
              <w:jc w:val="center"/>
            </w:pPr>
          </w:p>
        </w:tc>
        <w:tc>
          <w:tcPr>
            <w:tcW w:w="4245" w:type="dxa"/>
          </w:tcPr>
          <w:p w14:paraId="5F4CFA58" w14:textId="2C4E817A" w:rsidR="00C740FC" w:rsidRDefault="009B22A5" w:rsidP="009C282F">
            <w:pPr>
              <w:jc w:val="center"/>
            </w:pPr>
            <w:r>
              <w:t>γ-sitosterol</w:t>
            </w:r>
            <w:r w:rsidR="00A156E4">
              <w:fldChar w:fldCharType="begin" w:fldLock="1"/>
            </w:r>
            <w:r w:rsidR="00A156E4">
              <w:instrText>ADDIN CSL_CITATION {"citationItems":[{"id":"ITEM-1","itemData":{"ISBN":"9647801397994","author":[{"dropping-particle":"","family":"Al-snafi","given":"Ali Esmail","non-dropping-particle":"","parse-names":false,"suffix":""},{"dropping-particle":"","family":"Al-snafi","given":"Ali Esmail","non-dropping-particle":"","parse-names":false,"suffix":""},{"dropping-particle":"","family":"Al-snafi","given":"Ali Esmail","non-dropping-particle":"","parse-names":false,"suffix":""}],"id":"ITEM-1","issue":"03","issued":{"date-parts":[["2018"]]},"page":"1739-1744","title":"CHEMICAL CONSTITUENTS AND MEDICAL IMPORTANCE OF GALIUM APARINE - A REVIEW Corresponding author :","type":"article-journal","volume":"05"},"uris":["http://www.mendeley.com/documents/?uuid=acb21ae4-bd73-45dc-b135-d284857e32d7"]}],"mendeley":{"formattedCitation":"&lt;sup&gt;39&lt;/sup&gt;","plainTextFormattedCitation":"39"},"properties":{"noteIndex":0},"schema":"https://github.com/citation-style-language/schema/raw/master/csl-citation.json"}</w:instrText>
            </w:r>
            <w:r w:rsidR="00A156E4">
              <w:fldChar w:fldCharType="separate"/>
            </w:r>
            <w:r w:rsidR="00A156E4" w:rsidRPr="00A156E4">
              <w:rPr>
                <w:noProof/>
                <w:vertAlign w:val="superscript"/>
              </w:rPr>
              <w:t>39</w:t>
            </w:r>
            <w:r w:rsidR="00A156E4">
              <w:fldChar w:fldCharType="end"/>
            </w:r>
          </w:p>
        </w:tc>
        <w:tc>
          <w:tcPr>
            <w:tcW w:w="1728" w:type="dxa"/>
          </w:tcPr>
          <w:p w14:paraId="272CEF5E" w14:textId="77777777" w:rsidR="00C740FC" w:rsidRDefault="009B22A5" w:rsidP="009C282F">
            <w:pPr>
              <w:jc w:val="center"/>
            </w:pPr>
            <w:r>
              <w:rPr>
                <w:rFonts w:ascii="Segoe UI" w:hAnsi="Segoe UI" w:cs="Segoe UI"/>
                <w:color w:val="212121"/>
                <w:shd w:val="clear" w:color="auto" w:fill="FFFFFF"/>
              </w:rPr>
              <w:t>457801</w:t>
            </w:r>
          </w:p>
        </w:tc>
      </w:tr>
    </w:tbl>
    <w:p w14:paraId="2E8FEADE" w14:textId="77777777" w:rsidR="00FA3140" w:rsidRDefault="00FA3140" w:rsidP="00AD11BF"/>
    <w:p w14:paraId="62320391" w14:textId="77777777" w:rsidR="00BC473F" w:rsidRDefault="00BC473F" w:rsidP="00AD11BF"/>
    <w:p w14:paraId="33BFB601" w14:textId="77777777" w:rsidR="00BC473F" w:rsidRDefault="00BC473F" w:rsidP="00AD11BF">
      <w:r>
        <w:t xml:space="preserve">REFERENCE : </w:t>
      </w:r>
    </w:p>
    <w:p w14:paraId="50A3E896" w14:textId="1FE83D78" w:rsidR="00A156E4" w:rsidRPr="00A156E4" w:rsidRDefault="00BC473F" w:rsidP="00A156E4">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A156E4" w:rsidRPr="00A156E4">
        <w:rPr>
          <w:rFonts w:ascii="Calibri" w:hAnsi="Calibri" w:cs="Calibri"/>
          <w:noProof/>
          <w:szCs w:val="24"/>
        </w:rPr>
        <w:t>1.</w:t>
      </w:r>
      <w:r w:rsidR="00A156E4" w:rsidRPr="00A156E4">
        <w:rPr>
          <w:rFonts w:ascii="Calibri" w:hAnsi="Calibri" w:cs="Calibri"/>
          <w:noProof/>
          <w:szCs w:val="24"/>
        </w:rPr>
        <w:tab/>
        <w:t xml:space="preserve">Bestmann, H. J. </w:t>
      </w:r>
      <w:r w:rsidR="00A156E4" w:rsidRPr="00A156E4">
        <w:rPr>
          <w:rFonts w:ascii="Calibri" w:hAnsi="Calibri" w:cs="Calibri"/>
          <w:i/>
          <w:iCs/>
          <w:noProof/>
          <w:szCs w:val="24"/>
        </w:rPr>
        <w:t>et al.</w:t>
      </w:r>
      <w:r w:rsidR="00A156E4" w:rsidRPr="00A156E4">
        <w:rPr>
          <w:rFonts w:ascii="Calibri" w:hAnsi="Calibri" w:cs="Calibri"/>
          <w:noProof/>
          <w:szCs w:val="24"/>
        </w:rPr>
        <w:t xml:space="preserve"> Constituents of the essential oil of Elsholtzia blanda Benth (Labiatae). </w:t>
      </w:r>
      <w:r w:rsidR="00A156E4" w:rsidRPr="00A156E4">
        <w:rPr>
          <w:rFonts w:ascii="Calibri" w:hAnsi="Calibri" w:cs="Calibri"/>
          <w:i/>
          <w:iCs/>
          <w:noProof/>
          <w:szCs w:val="24"/>
        </w:rPr>
        <w:t>J. Essent. Oil Res.</w:t>
      </w:r>
      <w:r w:rsidR="00A156E4" w:rsidRPr="00A156E4">
        <w:rPr>
          <w:rFonts w:ascii="Calibri" w:hAnsi="Calibri" w:cs="Calibri"/>
          <w:noProof/>
          <w:szCs w:val="24"/>
        </w:rPr>
        <w:t xml:space="preserve"> </w:t>
      </w:r>
      <w:r w:rsidR="00A156E4" w:rsidRPr="00A156E4">
        <w:rPr>
          <w:rFonts w:ascii="Calibri" w:hAnsi="Calibri" w:cs="Calibri"/>
          <w:b/>
          <w:bCs/>
          <w:noProof/>
          <w:szCs w:val="24"/>
        </w:rPr>
        <w:t>4</w:t>
      </w:r>
      <w:r w:rsidR="00A156E4" w:rsidRPr="00A156E4">
        <w:rPr>
          <w:rFonts w:ascii="Calibri" w:hAnsi="Calibri" w:cs="Calibri"/>
          <w:noProof/>
          <w:szCs w:val="24"/>
        </w:rPr>
        <w:t>, 121–124 (1992).</w:t>
      </w:r>
    </w:p>
    <w:p w14:paraId="3B1E961D"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2.</w:t>
      </w:r>
      <w:r w:rsidRPr="00A156E4">
        <w:rPr>
          <w:rFonts w:ascii="Calibri" w:hAnsi="Calibri" w:cs="Calibri"/>
          <w:noProof/>
          <w:szCs w:val="24"/>
        </w:rPr>
        <w:tab/>
        <w:t xml:space="preserve">Rana, V. S., Devi, L. R., Verdeguer, M. &amp; Blazquez, M. A. Elsholtzia blanda benth: New citral-rich chemotypes from India. </w:t>
      </w:r>
      <w:r w:rsidRPr="00A156E4">
        <w:rPr>
          <w:rFonts w:ascii="Calibri" w:hAnsi="Calibri" w:cs="Calibri"/>
          <w:i/>
          <w:iCs/>
          <w:noProof/>
          <w:szCs w:val="24"/>
        </w:rPr>
        <w:t>J. Herbs, Spices Med. Plants</w:t>
      </w:r>
      <w:r w:rsidRPr="00A156E4">
        <w:rPr>
          <w:rFonts w:ascii="Calibri" w:hAnsi="Calibri" w:cs="Calibri"/>
          <w:noProof/>
          <w:szCs w:val="24"/>
        </w:rPr>
        <w:t xml:space="preserve"> </w:t>
      </w:r>
      <w:r w:rsidRPr="00A156E4">
        <w:rPr>
          <w:rFonts w:ascii="Calibri" w:hAnsi="Calibri" w:cs="Calibri"/>
          <w:b/>
          <w:bCs/>
          <w:noProof/>
          <w:szCs w:val="24"/>
        </w:rPr>
        <w:t>18</w:t>
      </w:r>
      <w:r w:rsidRPr="00A156E4">
        <w:rPr>
          <w:rFonts w:ascii="Calibri" w:hAnsi="Calibri" w:cs="Calibri"/>
          <w:noProof/>
          <w:szCs w:val="24"/>
        </w:rPr>
        <w:t>, 132–139 (2012).</w:t>
      </w:r>
    </w:p>
    <w:p w14:paraId="1F71A549"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3.</w:t>
      </w:r>
      <w:r w:rsidRPr="00A156E4">
        <w:rPr>
          <w:rFonts w:ascii="Calibri" w:hAnsi="Calibri" w:cs="Calibri"/>
          <w:noProof/>
          <w:szCs w:val="24"/>
        </w:rPr>
        <w:tab/>
        <w:t xml:space="preserve">Guo, Z. </w:t>
      </w:r>
      <w:r w:rsidRPr="00A156E4">
        <w:rPr>
          <w:rFonts w:ascii="Calibri" w:hAnsi="Calibri" w:cs="Calibri"/>
          <w:i/>
          <w:iCs/>
          <w:noProof/>
          <w:szCs w:val="24"/>
        </w:rPr>
        <w:t>et al.</w:t>
      </w:r>
      <w:r w:rsidRPr="00A156E4">
        <w:rPr>
          <w:rFonts w:ascii="Calibri" w:hAnsi="Calibri" w:cs="Calibri"/>
          <w:noProof/>
          <w:szCs w:val="24"/>
        </w:rPr>
        <w:t xml:space="preserve"> Elsholtzia: Phytochemistry and biological activities. </w:t>
      </w:r>
      <w:r w:rsidRPr="00A156E4">
        <w:rPr>
          <w:rFonts w:ascii="Calibri" w:hAnsi="Calibri" w:cs="Calibri"/>
          <w:i/>
          <w:iCs/>
          <w:noProof/>
          <w:szCs w:val="24"/>
        </w:rPr>
        <w:t>Chem. Cent. J.</w:t>
      </w:r>
      <w:r w:rsidRPr="00A156E4">
        <w:rPr>
          <w:rFonts w:ascii="Calibri" w:hAnsi="Calibri" w:cs="Calibri"/>
          <w:noProof/>
          <w:szCs w:val="24"/>
        </w:rPr>
        <w:t xml:space="preserve"> </w:t>
      </w:r>
      <w:r w:rsidRPr="00A156E4">
        <w:rPr>
          <w:rFonts w:ascii="Calibri" w:hAnsi="Calibri" w:cs="Calibri"/>
          <w:b/>
          <w:bCs/>
          <w:noProof/>
          <w:szCs w:val="24"/>
        </w:rPr>
        <w:t>6</w:t>
      </w:r>
      <w:r w:rsidRPr="00A156E4">
        <w:rPr>
          <w:rFonts w:ascii="Calibri" w:hAnsi="Calibri" w:cs="Calibri"/>
          <w:noProof/>
          <w:szCs w:val="24"/>
        </w:rPr>
        <w:t>, 1–8 (2012).</w:t>
      </w:r>
    </w:p>
    <w:p w14:paraId="65DEB7AF"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4.</w:t>
      </w:r>
      <w:r w:rsidRPr="00A156E4">
        <w:rPr>
          <w:rFonts w:ascii="Calibri" w:hAnsi="Calibri" w:cs="Calibri"/>
          <w:noProof/>
          <w:szCs w:val="24"/>
        </w:rPr>
        <w:tab/>
        <w:t>Flavonoid, N. New Flavonoid Glycosides from Elsholtzia Rugulosa Hemsl. 4190–4196 (2009) doi:10.3390/molecules14104190.</w:t>
      </w:r>
    </w:p>
    <w:p w14:paraId="2C39B06F"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5.</w:t>
      </w:r>
      <w:r w:rsidRPr="00A156E4">
        <w:rPr>
          <w:rFonts w:ascii="Calibri" w:hAnsi="Calibri" w:cs="Calibri"/>
          <w:noProof/>
          <w:szCs w:val="24"/>
        </w:rPr>
        <w:tab/>
        <w:t xml:space="preserve">Zhang, F., Yang, Q., Wang, G. &amp; Zhang, S. Multiple functions of volatiles in flowers and leaves of Elsholtzia rugulosa ( Lamiaceae ) from southwestern China. </w:t>
      </w:r>
      <w:r w:rsidRPr="00A156E4">
        <w:rPr>
          <w:rFonts w:ascii="Calibri" w:hAnsi="Calibri" w:cs="Calibri"/>
          <w:i/>
          <w:iCs/>
          <w:noProof/>
          <w:szCs w:val="24"/>
        </w:rPr>
        <w:t>Nat. Publ. Gr.</w:t>
      </w:r>
      <w:r w:rsidRPr="00A156E4">
        <w:rPr>
          <w:rFonts w:ascii="Calibri" w:hAnsi="Calibri" w:cs="Calibri"/>
          <w:noProof/>
          <w:szCs w:val="24"/>
        </w:rPr>
        <w:t xml:space="preserve"> 1–6 (2016) doi:10.1038/srep27616.</w:t>
      </w:r>
    </w:p>
    <w:p w14:paraId="3C324F77"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6.</w:t>
      </w:r>
      <w:r w:rsidRPr="00A156E4">
        <w:rPr>
          <w:rFonts w:ascii="Calibri" w:hAnsi="Calibri" w:cs="Calibri"/>
          <w:noProof/>
          <w:szCs w:val="24"/>
        </w:rPr>
        <w:tab/>
        <w:t>Zhang, F., Yang, Q. &amp; Zhang, S. Dual Effect of Phenolic Nectar on Three Floral Visitors of Elsholtzia rugulosa ( Lamiaceae ) in. 1–9 (2016) doi:10.1371/journal.pone.0154381.</w:t>
      </w:r>
    </w:p>
    <w:p w14:paraId="711F6A75"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7.</w:t>
      </w:r>
      <w:r w:rsidRPr="00A156E4">
        <w:rPr>
          <w:rFonts w:ascii="Calibri" w:hAnsi="Calibri" w:cs="Calibri"/>
          <w:noProof/>
          <w:szCs w:val="24"/>
        </w:rPr>
        <w:tab/>
        <w:t xml:space="preserve">Li, F. </w:t>
      </w:r>
      <w:r w:rsidRPr="00A156E4">
        <w:rPr>
          <w:rFonts w:ascii="Calibri" w:hAnsi="Calibri" w:cs="Calibri"/>
          <w:i/>
          <w:iCs/>
          <w:noProof/>
          <w:szCs w:val="24"/>
        </w:rPr>
        <w:t>et al.</w:t>
      </w:r>
      <w:r w:rsidRPr="00A156E4">
        <w:rPr>
          <w:rFonts w:ascii="Calibri" w:hAnsi="Calibri" w:cs="Calibri"/>
          <w:noProof/>
          <w:szCs w:val="24"/>
        </w:rPr>
        <w:t xml:space="preserve"> Flavonoid glycosides isolated from Epimedium brevicornum and their estrogen biosynthesis-promoting effects. </w:t>
      </w:r>
      <w:r w:rsidRPr="00A156E4">
        <w:rPr>
          <w:rFonts w:ascii="Calibri" w:hAnsi="Calibri" w:cs="Calibri"/>
          <w:i/>
          <w:iCs/>
          <w:noProof/>
          <w:szCs w:val="24"/>
        </w:rPr>
        <w:t>Sci. Rep.</w:t>
      </w:r>
      <w:r w:rsidRPr="00A156E4">
        <w:rPr>
          <w:rFonts w:ascii="Calibri" w:hAnsi="Calibri" w:cs="Calibri"/>
          <w:noProof/>
          <w:szCs w:val="24"/>
        </w:rPr>
        <w:t xml:space="preserve"> </w:t>
      </w:r>
      <w:r w:rsidRPr="00A156E4">
        <w:rPr>
          <w:rFonts w:ascii="Calibri" w:hAnsi="Calibri" w:cs="Calibri"/>
          <w:b/>
          <w:bCs/>
          <w:noProof/>
          <w:szCs w:val="24"/>
        </w:rPr>
        <w:t>7</w:t>
      </w:r>
      <w:r w:rsidRPr="00A156E4">
        <w:rPr>
          <w:rFonts w:ascii="Calibri" w:hAnsi="Calibri" w:cs="Calibri"/>
          <w:noProof/>
          <w:szCs w:val="24"/>
        </w:rPr>
        <w:t>, 1–12 (2017).</w:t>
      </w:r>
    </w:p>
    <w:p w14:paraId="5D440FBA"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8.</w:t>
      </w:r>
      <w:r w:rsidRPr="00A156E4">
        <w:rPr>
          <w:rFonts w:ascii="Calibri" w:hAnsi="Calibri" w:cs="Calibri"/>
          <w:noProof/>
          <w:szCs w:val="24"/>
        </w:rPr>
        <w:tab/>
        <w:t xml:space="preserve">Pan, S. </w:t>
      </w:r>
      <w:r w:rsidRPr="00A156E4">
        <w:rPr>
          <w:rFonts w:ascii="Calibri" w:hAnsi="Calibri" w:cs="Calibri"/>
          <w:i/>
          <w:iCs/>
          <w:noProof/>
          <w:szCs w:val="24"/>
        </w:rPr>
        <w:t>et al.</w:t>
      </w:r>
      <w:r w:rsidRPr="00A156E4">
        <w:rPr>
          <w:rFonts w:ascii="Calibri" w:hAnsi="Calibri" w:cs="Calibri"/>
          <w:noProof/>
          <w:szCs w:val="24"/>
        </w:rPr>
        <w:t xml:space="preserve"> C13 Megastigmane Derivatives From Epipremnum pinnatum : β-Damascenone Inhibits the Expression of Pro-Inflammatory Cytokines and Leukocyte Adhesion Molecules as Well as NF-κB Signaling. </w:t>
      </w:r>
      <w:r w:rsidRPr="00A156E4">
        <w:rPr>
          <w:rFonts w:ascii="Calibri" w:hAnsi="Calibri" w:cs="Calibri"/>
          <w:b/>
          <w:bCs/>
          <w:noProof/>
          <w:szCs w:val="24"/>
        </w:rPr>
        <w:t>10</w:t>
      </w:r>
      <w:r w:rsidRPr="00A156E4">
        <w:rPr>
          <w:rFonts w:ascii="Calibri" w:hAnsi="Calibri" w:cs="Calibri"/>
          <w:noProof/>
          <w:szCs w:val="24"/>
        </w:rPr>
        <w:t>, 1–14 (2019).</w:t>
      </w:r>
    </w:p>
    <w:p w14:paraId="171C2AEA"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lastRenderedPageBreak/>
        <w:t>9.</w:t>
      </w:r>
      <w:r w:rsidRPr="00A156E4">
        <w:rPr>
          <w:rFonts w:ascii="Calibri" w:hAnsi="Calibri" w:cs="Calibri"/>
          <w:noProof/>
          <w:szCs w:val="24"/>
        </w:rPr>
        <w:tab/>
        <w:t xml:space="preserve">Alebous, H. </w:t>
      </w:r>
      <w:r w:rsidRPr="00A156E4">
        <w:rPr>
          <w:rFonts w:ascii="Calibri" w:hAnsi="Calibri" w:cs="Calibri"/>
          <w:i/>
          <w:iCs/>
          <w:noProof/>
          <w:szCs w:val="24"/>
        </w:rPr>
        <w:t>et al.</w:t>
      </w:r>
      <w:r w:rsidRPr="00A156E4">
        <w:rPr>
          <w:rFonts w:ascii="Calibri" w:hAnsi="Calibri" w:cs="Calibri"/>
          <w:noProof/>
          <w:szCs w:val="24"/>
        </w:rPr>
        <w:t xml:space="preserve"> Chemical Composition of Essential Oil from Equisetum ramosissimum. </w:t>
      </w:r>
      <w:r w:rsidRPr="00A156E4">
        <w:rPr>
          <w:rFonts w:ascii="Calibri" w:hAnsi="Calibri" w:cs="Calibri"/>
          <w:i/>
          <w:iCs/>
          <w:noProof/>
          <w:szCs w:val="24"/>
        </w:rPr>
        <w:t>European J. Med. Plants</w:t>
      </w:r>
      <w:r w:rsidRPr="00A156E4">
        <w:rPr>
          <w:rFonts w:ascii="Calibri" w:hAnsi="Calibri" w:cs="Calibri"/>
          <w:noProof/>
          <w:szCs w:val="24"/>
        </w:rPr>
        <w:t xml:space="preserve"> </w:t>
      </w:r>
      <w:r w:rsidRPr="00A156E4">
        <w:rPr>
          <w:rFonts w:ascii="Calibri" w:hAnsi="Calibri" w:cs="Calibri"/>
          <w:b/>
          <w:bCs/>
          <w:noProof/>
          <w:szCs w:val="24"/>
        </w:rPr>
        <w:t>13</w:t>
      </w:r>
      <w:r w:rsidRPr="00A156E4">
        <w:rPr>
          <w:rFonts w:ascii="Calibri" w:hAnsi="Calibri" w:cs="Calibri"/>
          <w:noProof/>
          <w:szCs w:val="24"/>
        </w:rPr>
        <w:t>, 1–5 (2016).</w:t>
      </w:r>
    </w:p>
    <w:p w14:paraId="2EA70C67"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10.</w:t>
      </w:r>
      <w:r w:rsidRPr="00A156E4">
        <w:rPr>
          <w:rFonts w:ascii="Calibri" w:hAnsi="Calibri" w:cs="Calibri"/>
          <w:noProof/>
          <w:szCs w:val="24"/>
        </w:rPr>
        <w:tab/>
        <w:t xml:space="preserve">Liu, Y., Zhang, W., Xu, C. &amp; Li, X. Biological activities of extracts from Loquat (Eriobotrya japonica Lindl.): A review. </w:t>
      </w:r>
      <w:r w:rsidRPr="00A156E4">
        <w:rPr>
          <w:rFonts w:ascii="Calibri" w:hAnsi="Calibri" w:cs="Calibri"/>
          <w:i/>
          <w:iCs/>
          <w:noProof/>
          <w:szCs w:val="24"/>
        </w:rPr>
        <w:t>Int. J. Mol. Sci.</w:t>
      </w:r>
      <w:r w:rsidRPr="00A156E4">
        <w:rPr>
          <w:rFonts w:ascii="Calibri" w:hAnsi="Calibri" w:cs="Calibri"/>
          <w:noProof/>
          <w:szCs w:val="24"/>
        </w:rPr>
        <w:t xml:space="preserve"> </w:t>
      </w:r>
      <w:r w:rsidRPr="00A156E4">
        <w:rPr>
          <w:rFonts w:ascii="Calibri" w:hAnsi="Calibri" w:cs="Calibri"/>
          <w:b/>
          <w:bCs/>
          <w:noProof/>
          <w:szCs w:val="24"/>
        </w:rPr>
        <w:t>17</w:t>
      </w:r>
      <w:r w:rsidRPr="00A156E4">
        <w:rPr>
          <w:rFonts w:ascii="Calibri" w:hAnsi="Calibri" w:cs="Calibri"/>
          <w:noProof/>
          <w:szCs w:val="24"/>
        </w:rPr>
        <w:t>, (2016).</w:t>
      </w:r>
    </w:p>
    <w:p w14:paraId="5993AA80"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11.</w:t>
      </w:r>
      <w:r w:rsidRPr="00A156E4">
        <w:rPr>
          <w:rFonts w:ascii="Calibri" w:hAnsi="Calibri" w:cs="Calibri"/>
          <w:noProof/>
          <w:szCs w:val="24"/>
        </w:rPr>
        <w:tab/>
        <w:t xml:space="preserve">Golmohammadi, Z. &amp; Rashidi, L. Nutrient composition and physicochemical characteristics of Loquat (Eriobotrya japonica) seed oil. </w:t>
      </w:r>
      <w:r w:rsidRPr="00A156E4">
        <w:rPr>
          <w:rFonts w:ascii="Calibri" w:hAnsi="Calibri" w:cs="Calibri"/>
          <w:b/>
          <w:bCs/>
          <w:noProof/>
          <w:szCs w:val="24"/>
        </w:rPr>
        <w:t>6</w:t>
      </w:r>
      <w:r w:rsidRPr="00A156E4">
        <w:rPr>
          <w:rFonts w:ascii="Calibri" w:hAnsi="Calibri" w:cs="Calibri"/>
          <w:noProof/>
          <w:szCs w:val="24"/>
        </w:rPr>
        <w:t>, 129–137 (2018).</w:t>
      </w:r>
    </w:p>
    <w:p w14:paraId="1100DD99"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12.</w:t>
      </w:r>
      <w:r w:rsidRPr="00A156E4">
        <w:rPr>
          <w:rFonts w:ascii="Calibri" w:hAnsi="Calibri" w:cs="Calibri"/>
          <w:noProof/>
          <w:szCs w:val="24"/>
        </w:rPr>
        <w:tab/>
        <w:t xml:space="preserve">Tian, S., Qin, G. &amp; Li, B. 17 Loquat (. </w:t>
      </w:r>
      <w:r w:rsidRPr="00A156E4">
        <w:rPr>
          <w:rFonts w:ascii="Calibri" w:hAnsi="Calibri" w:cs="Calibri"/>
          <w:i/>
          <w:iCs/>
          <w:noProof/>
          <w:szCs w:val="24"/>
        </w:rPr>
        <w:t>Postharvest Biol. Technol. Trop. Subtrop. Fruits</w:t>
      </w:r>
      <w:r w:rsidRPr="00A156E4">
        <w:rPr>
          <w:rFonts w:ascii="Calibri" w:hAnsi="Calibri" w:cs="Calibri"/>
          <w:noProof/>
          <w:szCs w:val="24"/>
        </w:rPr>
        <w:t xml:space="preserve"> 444 (2011) doi:10.1016/B978-1-84569-735-8.50017-6.</w:t>
      </w:r>
    </w:p>
    <w:p w14:paraId="6941FC0A"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13.</w:t>
      </w:r>
      <w:r w:rsidRPr="00A156E4">
        <w:rPr>
          <w:rFonts w:ascii="Calibri" w:hAnsi="Calibri" w:cs="Calibri"/>
          <w:noProof/>
          <w:szCs w:val="24"/>
        </w:rPr>
        <w:tab/>
        <w:t xml:space="preserve">Uto, T. </w:t>
      </w:r>
      <w:r w:rsidRPr="00A156E4">
        <w:rPr>
          <w:rFonts w:ascii="Calibri" w:hAnsi="Calibri" w:cs="Calibri"/>
          <w:i/>
          <w:iCs/>
          <w:noProof/>
          <w:szCs w:val="24"/>
        </w:rPr>
        <w:t>et al.</w:t>
      </w:r>
      <w:r w:rsidRPr="00A156E4">
        <w:rPr>
          <w:rFonts w:ascii="Calibri" w:hAnsi="Calibri" w:cs="Calibri"/>
          <w:noProof/>
          <w:szCs w:val="24"/>
        </w:rPr>
        <w:t xml:space="preserve"> Pharmacognosy &amp; Natural Products Bioactivities of Eriobotrya japonica ( Thunb .) Lindl . Leaf and Its. </w:t>
      </w:r>
      <w:r w:rsidRPr="00A156E4">
        <w:rPr>
          <w:rFonts w:ascii="Calibri" w:hAnsi="Calibri" w:cs="Calibri"/>
          <w:b/>
          <w:bCs/>
          <w:noProof/>
          <w:szCs w:val="24"/>
        </w:rPr>
        <w:t>3</w:t>
      </w:r>
      <w:r w:rsidRPr="00A156E4">
        <w:rPr>
          <w:rFonts w:ascii="Calibri" w:hAnsi="Calibri" w:cs="Calibri"/>
          <w:noProof/>
          <w:szCs w:val="24"/>
        </w:rPr>
        <w:t>, 1–9 (2017).</w:t>
      </w:r>
    </w:p>
    <w:p w14:paraId="236EF416"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14.</w:t>
      </w:r>
      <w:r w:rsidRPr="00A156E4">
        <w:rPr>
          <w:rFonts w:ascii="Calibri" w:hAnsi="Calibri" w:cs="Calibri"/>
          <w:noProof/>
          <w:szCs w:val="24"/>
        </w:rPr>
        <w:tab/>
        <w:t xml:space="preserve">Hussain, T. </w:t>
      </w:r>
      <w:r w:rsidRPr="00A156E4">
        <w:rPr>
          <w:rFonts w:ascii="Calibri" w:hAnsi="Calibri" w:cs="Calibri"/>
          <w:i/>
          <w:iCs/>
          <w:noProof/>
          <w:szCs w:val="24"/>
        </w:rPr>
        <w:t>et al.</w:t>
      </w:r>
      <w:r w:rsidRPr="00A156E4">
        <w:rPr>
          <w:rFonts w:ascii="Calibri" w:hAnsi="Calibri" w:cs="Calibri"/>
          <w:noProof/>
          <w:szCs w:val="24"/>
        </w:rPr>
        <w:t xml:space="preserve"> Health-promoting properties of eucommia ulmoides: A review. </w:t>
      </w:r>
      <w:r w:rsidRPr="00A156E4">
        <w:rPr>
          <w:rFonts w:ascii="Calibri" w:hAnsi="Calibri" w:cs="Calibri"/>
          <w:i/>
          <w:iCs/>
          <w:noProof/>
          <w:szCs w:val="24"/>
        </w:rPr>
        <w:t>Evidence-based Complement. Altern. Med.</w:t>
      </w:r>
      <w:r w:rsidRPr="00A156E4">
        <w:rPr>
          <w:rFonts w:ascii="Calibri" w:hAnsi="Calibri" w:cs="Calibri"/>
          <w:noProof/>
          <w:szCs w:val="24"/>
        </w:rPr>
        <w:t xml:space="preserve"> </w:t>
      </w:r>
      <w:r w:rsidRPr="00A156E4">
        <w:rPr>
          <w:rFonts w:ascii="Calibri" w:hAnsi="Calibri" w:cs="Calibri"/>
          <w:b/>
          <w:bCs/>
          <w:noProof/>
          <w:szCs w:val="24"/>
        </w:rPr>
        <w:t>2016</w:t>
      </w:r>
      <w:r w:rsidRPr="00A156E4">
        <w:rPr>
          <w:rFonts w:ascii="Calibri" w:hAnsi="Calibri" w:cs="Calibri"/>
          <w:noProof/>
          <w:szCs w:val="24"/>
        </w:rPr>
        <w:t>, (2016).</w:t>
      </w:r>
    </w:p>
    <w:p w14:paraId="7296AB68"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15.</w:t>
      </w:r>
      <w:r w:rsidRPr="00A156E4">
        <w:rPr>
          <w:rFonts w:ascii="Calibri" w:hAnsi="Calibri" w:cs="Calibri"/>
          <w:noProof/>
          <w:szCs w:val="24"/>
        </w:rPr>
        <w:tab/>
        <w:t xml:space="preserve">Xing, Y. F. </w:t>
      </w:r>
      <w:r w:rsidRPr="00A156E4">
        <w:rPr>
          <w:rFonts w:ascii="Calibri" w:hAnsi="Calibri" w:cs="Calibri"/>
          <w:i/>
          <w:iCs/>
          <w:noProof/>
          <w:szCs w:val="24"/>
        </w:rPr>
        <w:t>et al.</w:t>
      </w:r>
      <w:r w:rsidRPr="00A156E4">
        <w:rPr>
          <w:rFonts w:ascii="Calibri" w:hAnsi="Calibri" w:cs="Calibri"/>
          <w:noProof/>
          <w:szCs w:val="24"/>
        </w:rPr>
        <w:t xml:space="preserve"> Chemical constituents, biological functions and pharmacological effects for comprehensive utilization of Eucommia ulmoides Oliver. </w:t>
      </w:r>
      <w:r w:rsidRPr="00A156E4">
        <w:rPr>
          <w:rFonts w:ascii="Calibri" w:hAnsi="Calibri" w:cs="Calibri"/>
          <w:i/>
          <w:iCs/>
          <w:noProof/>
          <w:szCs w:val="24"/>
        </w:rPr>
        <w:t>Food Sci. Hum. Wellness</w:t>
      </w:r>
      <w:r w:rsidRPr="00A156E4">
        <w:rPr>
          <w:rFonts w:ascii="Calibri" w:hAnsi="Calibri" w:cs="Calibri"/>
          <w:noProof/>
          <w:szCs w:val="24"/>
        </w:rPr>
        <w:t xml:space="preserve"> </w:t>
      </w:r>
      <w:r w:rsidRPr="00A156E4">
        <w:rPr>
          <w:rFonts w:ascii="Calibri" w:hAnsi="Calibri" w:cs="Calibri"/>
          <w:b/>
          <w:bCs/>
          <w:noProof/>
          <w:szCs w:val="24"/>
        </w:rPr>
        <w:t>8</w:t>
      </w:r>
      <w:r w:rsidRPr="00A156E4">
        <w:rPr>
          <w:rFonts w:ascii="Calibri" w:hAnsi="Calibri" w:cs="Calibri"/>
          <w:noProof/>
          <w:szCs w:val="24"/>
        </w:rPr>
        <w:t>, 177–188 (2019).</w:t>
      </w:r>
    </w:p>
    <w:p w14:paraId="193AB68F"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16.</w:t>
      </w:r>
      <w:r w:rsidRPr="00A156E4">
        <w:rPr>
          <w:rFonts w:ascii="Calibri" w:hAnsi="Calibri" w:cs="Calibri"/>
          <w:noProof/>
          <w:szCs w:val="24"/>
        </w:rPr>
        <w:tab/>
        <w:t>Combined, U. M. S. Comparison of Multiple Bioactive Constituents in Different Parts of Eucommia ulmoides Based on. (2018) doi:10.3390/molecules23030643.</w:t>
      </w:r>
    </w:p>
    <w:p w14:paraId="7C7A5680"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17.</w:t>
      </w:r>
      <w:r w:rsidRPr="00A156E4">
        <w:rPr>
          <w:rFonts w:ascii="Calibri" w:hAnsi="Calibri" w:cs="Calibri"/>
          <w:noProof/>
          <w:szCs w:val="24"/>
        </w:rPr>
        <w:tab/>
        <w:t xml:space="preserve">Sutthivaiyakit, S., Thapsut, M. &amp; Prachayasittikul, V. Constituents and bioactivity of the tubers of Euphorbia. </w:t>
      </w:r>
      <w:r w:rsidRPr="00A156E4">
        <w:rPr>
          <w:rFonts w:ascii="Calibri" w:hAnsi="Calibri" w:cs="Calibri"/>
          <w:b/>
          <w:bCs/>
          <w:noProof/>
          <w:szCs w:val="24"/>
        </w:rPr>
        <w:t>53</w:t>
      </w:r>
      <w:r w:rsidRPr="00A156E4">
        <w:rPr>
          <w:rFonts w:ascii="Calibri" w:hAnsi="Calibri" w:cs="Calibri"/>
          <w:noProof/>
          <w:szCs w:val="24"/>
        </w:rPr>
        <w:t>, 947–950 (2000).</w:t>
      </w:r>
    </w:p>
    <w:p w14:paraId="7C55626F"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18.</w:t>
      </w:r>
      <w:r w:rsidRPr="00A156E4">
        <w:rPr>
          <w:rFonts w:ascii="Calibri" w:hAnsi="Calibri" w:cs="Calibri"/>
          <w:noProof/>
          <w:szCs w:val="24"/>
        </w:rPr>
        <w:tab/>
        <w:t xml:space="preserve">Sichaem, J., Rojpitikul, T., Sawasdee, P., Lugsanangarm, K. &amp; Tip-Pyang, S. Furoquinoline alkaloids from the leaves of evodia lepta as potential cholinesterase inhibitors and their molecular docking. </w:t>
      </w:r>
      <w:r w:rsidRPr="00A156E4">
        <w:rPr>
          <w:rFonts w:ascii="Calibri" w:hAnsi="Calibri" w:cs="Calibri"/>
          <w:i/>
          <w:iCs/>
          <w:noProof/>
          <w:szCs w:val="24"/>
        </w:rPr>
        <w:t>Nat. Prod. Commun.</w:t>
      </w:r>
      <w:r w:rsidRPr="00A156E4">
        <w:rPr>
          <w:rFonts w:ascii="Calibri" w:hAnsi="Calibri" w:cs="Calibri"/>
          <w:noProof/>
          <w:szCs w:val="24"/>
        </w:rPr>
        <w:t xml:space="preserve"> </w:t>
      </w:r>
      <w:r w:rsidRPr="00A156E4">
        <w:rPr>
          <w:rFonts w:ascii="Calibri" w:hAnsi="Calibri" w:cs="Calibri"/>
          <w:b/>
          <w:bCs/>
          <w:noProof/>
          <w:szCs w:val="24"/>
        </w:rPr>
        <w:t>10</w:t>
      </w:r>
      <w:r w:rsidRPr="00A156E4">
        <w:rPr>
          <w:rFonts w:ascii="Calibri" w:hAnsi="Calibri" w:cs="Calibri"/>
          <w:noProof/>
          <w:szCs w:val="24"/>
        </w:rPr>
        <w:t>, 1359–1362 (2015).</w:t>
      </w:r>
    </w:p>
    <w:p w14:paraId="72AE38ED"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19.</w:t>
      </w:r>
      <w:r w:rsidRPr="00A156E4">
        <w:rPr>
          <w:rFonts w:ascii="Calibri" w:hAnsi="Calibri" w:cs="Calibri"/>
          <w:noProof/>
          <w:szCs w:val="24"/>
        </w:rPr>
        <w:tab/>
        <w:t xml:space="preserve">Composition of essential oils from Euodia lepta (Spreng.) Merr and Euodia calophylla Guill., grown in Vietnam. </w:t>
      </w:r>
      <w:r w:rsidRPr="00A156E4">
        <w:rPr>
          <w:rFonts w:ascii="Calibri" w:hAnsi="Calibri" w:cs="Calibri"/>
          <w:i/>
          <w:iCs/>
          <w:noProof/>
          <w:szCs w:val="24"/>
        </w:rPr>
        <w:t>Boletín Latinoam. y del Caribe Plantas Med. y Aromáticas</w:t>
      </w:r>
      <w:r w:rsidRPr="00A156E4">
        <w:rPr>
          <w:rFonts w:ascii="Calibri" w:hAnsi="Calibri" w:cs="Calibri"/>
          <w:noProof/>
          <w:szCs w:val="24"/>
        </w:rPr>
        <w:t xml:space="preserve"> </w:t>
      </w:r>
      <w:r w:rsidRPr="00A156E4">
        <w:rPr>
          <w:rFonts w:ascii="Calibri" w:hAnsi="Calibri" w:cs="Calibri"/>
          <w:b/>
          <w:bCs/>
          <w:noProof/>
          <w:szCs w:val="24"/>
        </w:rPr>
        <w:t>14</w:t>
      </w:r>
      <w:r w:rsidRPr="00A156E4">
        <w:rPr>
          <w:rFonts w:ascii="Calibri" w:hAnsi="Calibri" w:cs="Calibri"/>
          <w:noProof/>
          <w:szCs w:val="24"/>
        </w:rPr>
        <w:t>, 60–66 (2015).</w:t>
      </w:r>
    </w:p>
    <w:p w14:paraId="20CADF00"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20.</w:t>
      </w:r>
      <w:r w:rsidRPr="00A156E4">
        <w:rPr>
          <w:rFonts w:ascii="Calibri" w:hAnsi="Calibri" w:cs="Calibri"/>
          <w:noProof/>
          <w:szCs w:val="24"/>
        </w:rPr>
        <w:tab/>
        <w:t xml:space="preserve">Yang, S. </w:t>
      </w:r>
      <w:r w:rsidRPr="00A156E4">
        <w:rPr>
          <w:rFonts w:ascii="Calibri" w:hAnsi="Calibri" w:cs="Calibri"/>
          <w:i/>
          <w:iCs/>
          <w:noProof/>
          <w:szCs w:val="24"/>
        </w:rPr>
        <w:t>et al.</w:t>
      </w:r>
      <w:r w:rsidRPr="00A156E4">
        <w:rPr>
          <w:rFonts w:ascii="Calibri" w:hAnsi="Calibri" w:cs="Calibri"/>
          <w:noProof/>
          <w:szCs w:val="24"/>
        </w:rPr>
        <w:t xml:space="preserve"> Analysis of E. rutaecarpa Alkaloids Constituents In Vitro and In Vivo by UPLC-Q-TOF-MS Combined with Diagnostic Fragment. </w:t>
      </w:r>
      <w:r w:rsidRPr="00A156E4">
        <w:rPr>
          <w:rFonts w:ascii="Calibri" w:hAnsi="Calibri" w:cs="Calibri"/>
          <w:i/>
          <w:iCs/>
          <w:noProof/>
          <w:szCs w:val="24"/>
        </w:rPr>
        <w:t>J. Anal. Methods Chem.</w:t>
      </w:r>
      <w:r w:rsidRPr="00A156E4">
        <w:rPr>
          <w:rFonts w:ascii="Calibri" w:hAnsi="Calibri" w:cs="Calibri"/>
          <w:noProof/>
          <w:szCs w:val="24"/>
        </w:rPr>
        <w:t xml:space="preserve"> </w:t>
      </w:r>
      <w:r w:rsidRPr="00A156E4">
        <w:rPr>
          <w:rFonts w:ascii="Calibri" w:hAnsi="Calibri" w:cs="Calibri"/>
          <w:b/>
          <w:bCs/>
          <w:noProof/>
          <w:szCs w:val="24"/>
        </w:rPr>
        <w:t>2016</w:t>
      </w:r>
      <w:r w:rsidRPr="00A156E4">
        <w:rPr>
          <w:rFonts w:ascii="Calibri" w:hAnsi="Calibri" w:cs="Calibri"/>
          <w:noProof/>
          <w:szCs w:val="24"/>
        </w:rPr>
        <w:t>, (2016).</w:t>
      </w:r>
    </w:p>
    <w:p w14:paraId="21D9C311"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21.</w:t>
      </w:r>
      <w:r w:rsidRPr="00A156E4">
        <w:rPr>
          <w:rFonts w:ascii="Calibri" w:hAnsi="Calibri" w:cs="Calibri"/>
          <w:noProof/>
          <w:szCs w:val="24"/>
        </w:rPr>
        <w:tab/>
        <w:t xml:space="preserve">Xia, X., Luo, J. G., Liu, R. H., Yang, M. H. &amp; Kong, L. Y. New alkaloids from the leaves of Evodia rutaecarpa. </w:t>
      </w:r>
      <w:r w:rsidRPr="00A156E4">
        <w:rPr>
          <w:rFonts w:ascii="Calibri" w:hAnsi="Calibri" w:cs="Calibri"/>
          <w:i/>
          <w:iCs/>
          <w:noProof/>
          <w:szCs w:val="24"/>
        </w:rPr>
        <w:t>Nat. Prod. Res.</w:t>
      </w:r>
      <w:r w:rsidRPr="00A156E4">
        <w:rPr>
          <w:rFonts w:ascii="Calibri" w:hAnsi="Calibri" w:cs="Calibri"/>
          <w:noProof/>
          <w:szCs w:val="24"/>
        </w:rPr>
        <w:t xml:space="preserve"> </w:t>
      </w:r>
      <w:r w:rsidRPr="00A156E4">
        <w:rPr>
          <w:rFonts w:ascii="Calibri" w:hAnsi="Calibri" w:cs="Calibri"/>
          <w:b/>
          <w:bCs/>
          <w:noProof/>
          <w:szCs w:val="24"/>
        </w:rPr>
        <w:t>30</w:t>
      </w:r>
      <w:r w:rsidRPr="00A156E4">
        <w:rPr>
          <w:rFonts w:ascii="Calibri" w:hAnsi="Calibri" w:cs="Calibri"/>
          <w:noProof/>
          <w:szCs w:val="24"/>
        </w:rPr>
        <w:t>, 2154–2159 (2016).</w:t>
      </w:r>
    </w:p>
    <w:p w14:paraId="3A1D2244"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22.</w:t>
      </w:r>
      <w:r w:rsidRPr="00A156E4">
        <w:rPr>
          <w:rFonts w:ascii="Calibri" w:hAnsi="Calibri" w:cs="Calibri"/>
          <w:noProof/>
          <w:szCs w:val="24"/>
        </w:rPr>
        <w:tab/>
        <w:t xml:space="preserve">Liang, J. </w:t>
      </w:r>
      <w:r w:rsidRPr="00A156E4">
        <w:rPr>
          <w:rFonts w:ascii="Calibri" w:hAnsi="Calibri" w:cs="Calibri"/>
          <w:i/>
          <w:iCs/>
          <w:noProof/>
          <w:szCs w:val="24"/>
        </w:rPr>
        <w:t>et al.</w:t>
      </w:r>
      <w:r w:rsidRPr="00A156E4">
        <w:rPr>
          <w:rFonts w:ascii="Calibri" w:hAnsi="Calibri" w:cs="Calibri"/>
          <w:noProof/>
          <w:szCs w:val="24"/>
        </w:rPr>
        <w:t xml:space="preserve"> Screening hepatotoxic components in euodia rutaecarpa by UHPLC-QTOF/MS based on the spectrum-toxicity relationship. </w:t>
      </w:r>
      <w:r w:rsidRPr="00A156E4">
        <w:rPr>
          <w:rFonts w:ascii="Calibri" w:hAnsi="Calibri" w:cs="Calibri"/>
          <w:i/>
          <w:iCs/>
          <w:noProof/>
          <w:szCs w:val="24"/>
        </w:rPr>
        <w:t>Molecules</w:t>
      </w:r>
      <w:r w:rsidRPr="00A156E4">
        <w:rPr>
          <w:rFonts w:ascii="Calibri" w:hAnsi="Calibri" w:cs="Calibri"/>
          <w:noProof/>
          <w:szCs w:val="24"/>
        </w:rPr>
        <w:t xml:space="preserve"> </w:t>
      </w:r>
      <w:r w:rsidRPr="00A156E4">
        <w:rPr>
          <w:rFonts w:ascii="Calibri" w:hAnsi="Calibri" w:cs="Calibri"/>
          <w:b/>
          <w:bCs/>
          <w:noProof/>
          <w:szCs w:val="24"/>
        </w:rPr>
        <w:t>22</w:t>
      </w:r>
      <w:r w:rsidRPr="00A156E4">
        <w:rPr>
          <w:rFonts w:ascii="Calibri" w:hAnsi="Calibri" w:cs="Calibri"/>
          <w:noProof/>
          <w:szCs w:val="24"/>
        </w:rPr>
        <w:t>, 1–14 (2017).</w:t>
      </w:r>
    </w:p>
    <w:p w14:paraId="0AB8624C"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23.</w:t>
      </w:r>
      <w:r w:rsidRPr="00A156E4">
        <w:rPr>
          <w:rFonts w:ascii="Calibri" w:hAnsi="Calibri" w:cs="Calibri"/>
          <w:noProof/>
          <w:szCs w:val="24"/>
        </w:rPr>
        <w:tab/>
        <w:t xml:space="preserve">Liang, X. </w:t>
      </w:r>
      <w:r w:rsidRPr="00A156E4">
        <w:rPr>
          <w:rFonts w:ascii="Calibri" w:hAnsi="Calibri" w:cs="Calibri"/>
          <w:i/>
          <w:iCs/>
          <w:noProof/>
          <w:szCs w:val="24"/>
        </w:rPr>
        <w:t>et al.</w:t>
      </w:r>
      <w:r w:rsidRPr="00A156E4">
        <w:rPr>
          <w:rFonts w:ascii="Calibri" w:hAnsi="Calibri" w:cs="Calibri"/>
          <w:noProof/>
          <w:szCs w:val="24"/>
        </w:rPr>
        <w:t xml:space="preserve"> Bitterness and antibacterial activities of constituents from Evodia rutaecarpa. </w:t>
      </w:r>
      <w:r w:rsidRPr="00A156E4">
        <w:rPr>
          <w:rFonts w:ascii="Calibri" w:hAnsi="Calibri" w:cs="Calibri"/>
          <w:i/>
          <w:iCs/>
          <w:noProof/>
          <w:szCs w:val="24"/>
        </w:rPr>
        <w:t>BMC Complement. Altern. Med.</w:t>
      </w:r>
      <w:r w:rsidRPr="00A156E4">
        <w:rPr>
          <w:rFonts w:ascii="Calibri" w:hAnsi="Calibri" w:cs="Calibri"/>
          <w:noProof/>
          <w:szCs w:val="24"/>
        </w:rPr>
        <w:t xml:space="preserve"> </w:t>
      </w:r>
      <w:r w:rsidRPr="00A156E4">
        <w:rPr>
          <w:rFonts w:ascii="Calibri" w:hAnsi="Calibri" w:cs="Calibri"/>
          <w:b/>
          <w:bCs/>
          <w:noProof/>
          <w:szCs w:val="24"/>
        </w:rPr>
        <w:t>17</w:t>
      </w:r>
      <w:r w:rsidRPr="00A156E4">
        <w:rPr>
          <w:rFonts w:ascii="Calibri" w:hAnsi="Calibri" w:cs="Calibri"/>
          <w:noProof/>
          <w:szCs w:val="24"/>
        </w:rPr>
        <w:t>, 1–7 (2017).</w:t>
      </w:r>
    </w:p>
    <w:p w14:paraId="5E9FBE0C"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24.</w:t>
      </w:r>
      <w:r w:rsidRPr="00A156E4">
        <w:rPr>
          <w:rFonts w:ascii="Calibri" w:hAnsi="Calibri" w:cs="Calibri"/>
          <w:noProof/>
          <w:szCs w:val="24"/>
        </w:rPr>
        <w:tab/>
        <w:t xml:space="preserve">Ling, Y. </w:t>
      </w:r>
      <w:r w:rsidRPr="00A156E4">
        <w:rPr>
          <w:rFonts w:ascii="Calibri" w:hAnsi="Calibri" w:cs="Calibri"/>
          <w:i/>
          <w:iCs/>
          <w:noProof/>
          <w:szCs w:val="24"/>
        </w:rPr>
        <w:t>et al.</w:t>
      </w:r>
      <w:r w:rsidRPr="00A156E4">
        <w:rPr>
          <w:rFonts w:ascii="Calibri" w:hAnsi="Calibri" w:cs="Calibri"/>
          <w:noProof/>
          <w:szCs w:val="24"/>
        </w:rPr>
        <w:t xml:space="preserve"> Identification and Structural Characterization of Acylgluconic Acids, Flavonol Glycosides, Limonoids and Alkaloids from the Fruits of Evodia Rutaecarpa by High Performance Liquid Chromatography Coupled to Electrospray Ionization and Quadrupole Time-of-Fli. </w:t>
      </w:r>
      <w:r w:rsidRPr="00A156E4">
        <w:rPr>
          <w:rFonts w:ascii="Calibri" w:hAnsi="Calibri" w:cs="Calibri"/>
          <w:i/>
          <w:iCs/>
          <w:noProof/>
          <w:szCs w:val="24"/>
        </w:rPr>
        <w:t>J. Chromatogr. Sci.</w:t>
      </w:r>
      <w:r w:rsidRPr="00A156E4">
        <w:rPr>
          <w:rFonts w:ascii="Calibri" w:hAnsi="Calibri" w:cs="Calibri"/>
          <w:noProof/>
          <w:szCs w:val="24"/>
        </w:rPr>
        <w:t xml:space="preserve"> </w:t>
      </w:r>
      <w:r w:rsidRPr="00A156E4">
        <w:rPr>
          <w:rFonts w:ascii="Calibri" w:hAnsi="Calibri" w:cs="Calibri"/>
          <w:b/>
          <w:bCs/>
          <w:noProof/>
          <w:szCs w:val="24"/>
        </w:rPr>
        <w:t>54</w:t>
      </w:r>
      <w:r w:rsidRPr="00A156E4">
        <w:rPr>
          <w:rFonts w:ascii="Calibri" w:hAnsi="Calibri" w:cs="Calibri"/>
          <w:noProof/>
          <w:szCs w:val="24"/>
        </w:rPr>
        <w:t>, 1593–1604 (2016).</w:t>
      </w:r>
    </w:p>
    <w:p w14:paraId="314AB44B"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lastRenderedPageBreak/>
        <w:t>25.</w:t>
      </w:r>
      <w:r w:rsidRPr="00A156E4">
        <w:rPr>
          <w:rFonts w:ascii="Calibri" w:hAnsi="Calibri" w:cs="Calibri"/>
          <w:noProof/>
          <w:szCs w:val="24"/>
        </w:rPr>
        <w:tab/>
        <w:t xml:space="preserve">Yan, Q. </w:t>
      </w:r>
      <w:r w:rsidRPr="00A156E4">
        <w:rPr>
          <w:rFonts w:ascii="Calibri" w:hAnsi="Calibri" w:cs="Calibri"/>
          <w:i/>
          <w:iCs/>
          <w:noProof/>
          <w:szCs w:val="24"/>
        </w:rPr>
        <w:t>et al.</w:t>
      </w:r>
      <w:r w:rsidRPr="00A156E4">
        <w:rPr>
          <w:rFonts w:ascii="Calibri" w:hAnsi="Calibri" w:cs="Calibri"/>
          <w:noProof/>
          <w:szCs w:val="24"/>
        </w:rPr>
        <w:t xml:space="preserve"> Phytochemical and chemotaxonomic study on Evodia rutaecarpa var. officinalis. </w:t>
      </w:r>
      <w:r w:rsidRPr="00A156E4">
        <w:rPr>
          <w:rFonts w:ascii="Calibri" w:hAnsi="Calibri" w:cs="Calibri"/>
          <w:i/>
          <w:iCs/>
          <w:noProof/>
          <w:szCs w:val="24"/>
        </w:rPr>
        <w:t>Biochem. Syst. Ecol.</w:t>
      </w:r>
      <w:r w:rsidRPr="00A156E4">
        <w:rPr>
          <w:rFonts w:ascii="Calibri" w:hAnsi="Calibri" w:cs="Calibri"/>
          <w:noProof/>
          <w:szCs w:val="24"/>
        </w:rPr>
        <w:t xml:space="preserve"> </w:t>
      </w:r>
      <w:r w:rsidRPr="00A156E4">
        <w:rPr>
          <w:rFonts w:ascii="Calibri" w:hAnsi="Calibri" w:cs="Calibri"/>
          <w:b/>
          <w:bCs/>
          <w:noProof/>
          <w:szCs w:val="24"/>
        </w:rPr>
        <w:t>88</w:t>
      </w:r>
      <w:r w:rsidRPr="00A156E4">
        <w:rPr>
          <w:rFonts w:ascii="Calibri" w:hAnsi="Calibri" w:cs="Calibri"/>
          <w:noProof/>
          <w:szCs w:val="24"/>
        </w:rPr>
        <w:t>, 103961 (2020).</w:t>
      </w:r>
    </w:p>
    <w:p w14:paraId="19F3643C"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26.</w:t>
      </w:r>
      <w:r w:rsidRPr="00A156E4">
        <w:rPr>
          <w:rFonts w:ascii="Calibri" w:hAnsi="Calibri" w:cs="Calibri"/>
          <w:noProof/>
          <w:szCs w:val="24"/>
        </w:rPr>
        <w:tab/>
        <w:t xml:space="preserve">Hai-yu, X. U. </w:t>
      </w:r>
      <w:r w:rsidRPr="00A156E4">
        <w:rPr>
          <w:rFonts w:ascii="Calibri" w:hAnsi="Calibri" w:cs="Calibri"/>
          <w:i/>
          <w:iCs/>
          <w:noProof/>
          <w:szCs w:val="24"/>
        </w:rPr>
        <w:t>et al.</w:t>
      </w:r>
      <w:r w:rsidRPr="00A156E4">
        <w:rPr>
          <w:rFonts w:ascii="Calibri" w:hAnsi="Calibri" w:cs="Calibri"/>
          <w:noProof/>
          <w:szCs w:val="24"/>
        </w:rPr>
        <w:t xml:space="preserve"> Simultaneous Analysis of Thirteen Bioactive Components in Evodia rutaecarpa and Its Varieties by HPLC-DAD-MS. </w:t>
      </w:r>
      <w:r w:rsidRPr="00A156E4">
        <w:rPr>
          <w:rFonts w:ascii="Calibri" w:hAnsi="Calibri" w:cs="Calibri"/>
          <w:i/>
          <w:iCs/>
          <w:noProof/>
          <w:szCs w:val="24"/>
        </w:rPr>
        <w:t>Chinese Herb.</w:t>
      </w:r>
      <w:r w:rsidRPr="00A156E4">
        <w:rPr>
          <w:rFonts w:ascii="Calibri" w:hAnsi="Calibri" w:cs="Calibri"/>
          <w:noProof/>
          <w:szCs w:val="24"/>
        </w:rPr>
        <w:t xml:space="preserve"> </w:t>
      </w:r>
      <w:r w:rsidRPr="00A156E4">
        <w:rPr>
          <w:rFonts w:ascii="Calibri" w:hAnsi="Calibri" w:cs="Calibri"/>
          <w:b/>
          <w:bCs/>
          <w:noProof/>
          <w:szCs w:val="24"/>
        </w:rPr>
        <w:t>2</w:t>
      </w:r>
      <w:r w:rsidRPr="00A156E4">
        <w:rPr>
          <w:rFonts w:ascii="Calibri" w:hAnsi="Calibri" w:cs="Calibri"/>
          <w:noProof/>
          <w:szCs w:val="24"/>
        </w:rPr>
        <w:t>, 112–117 (2010).</w:t>
      </w:r>
    </w:p>
    <w:p w14:paraId="2959141C"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27.</w:t>
      </w:r>
      <w:r w:rsidRPr="00A156E4">
        <w:rPr>
          <w:rFonts w:ascii="Calibri" w:hAnsi="Calibri" w:cs="Calibri"/>
          <w:noProof/>
          <w:szCs w:val="24"/>
        </w:rPr>
        <w:tab/>
        <w:t xml:space="preserve">Nguyen, T. T. </w:t>
      </w:r>
      <w:r w:rsidRPr="00A156E4">
        <w:rPr>
          <w:rFonts w:ascii="Calibri" w:hAnsi="Calibri" w:cs="Calibri"/>
          <w:i/>
          <w:iCs/>
          <w:noProof/>
          <w:szCs w:val="24"/>
        </w:rPr>
        <w:t>et al.</w:t>
      </w:r>
      <w:r w:rsidRPr="00A156E4">
        <w:rPr>
          <w:rFonts w:ascii="Calibri" w:hAnsi="Calibri" w:cs="Calibri"/>
          <w:noProof/>
          <w:szCs w:val="24"/>
        </w:rPr>
        <w:t xml:space="preserve"> Phenolic Constituents from Fallopia multiflora (Thunberg) Haraldson. </w:t>
      </w:r>
      <w:r w:rsidRPr="00A156E4">
        <w:rPr>
          <w:rFonts w:ascii="Calibri" w:hAnsi="Calibri" w:cs="Calibri"/>
          <w:i/>
          <w:iCs/>
          <w:noProof/>
          <w:szCs w:val="24"/>
        </w:rPr>
        <w:t>J. Chem.</w:t>
      </w:r>
      <w:r w:rsidRPr="00A156E4">
        <w:rPr>
          <w:rFonts w:ascii="Calibri" w:hAnsi="Calibri" w:cs="Calibri"/>
          <w:noProof/>
          <w:szCs w:val="24"/>
        </w:rPr>
        <w:t xml:space="preserve"> </w:t>
      </w:r>
      <w:r w:rsidRPr="00A156E4">
        <w:rPr>
          <w:rFonts w:ascii="Calibri" w:hAnsi="Calibri" w:cs="Calibri"/>
          <w:b/>
          <w:bCs/>
          <w:noProof/>
          <w:szCs w:val="24"/>
        </w:rPr>
        <w:t>2018</w:t>
      </w:r>
      <w:r w:rsidRPr="00A156E4">
        <w:rPr>
          <w:rFonts w:ascii="Calibri" w:hAnsi="Calibri" w:cs="Calibri"/>
          <w:noProof/>
          <w:szCs w:val="24"/>
        </w:rPr>
        <w:t>, 0–5 (2018).</w:t>
      </w:r>
    </w:p>
    <w:p w14:paraId="5965467E"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28.</w:t>
      </w:r>
      <w:r w:rsidRPr="00A156E4">
        <w:rPr>
          <w:rFonts w:ascii="Calibri" w:hAnsi="Calibri" w:cs="Calibri"/>
          <w:noProof/>
          <w:szCs w:val="24"/>
        </w:rPr>
        <w:tab/>
        <w:t xml:space="preserve">Thi, N., Ly, H., Thao, T. T., Truong, P. Van &amp; Thuong, P. T. Natural Products Chemistry &amp; Quality Evaluation of Fallopia multiflora in Vietnam Based on HPLC-FLD and Chemometrics. </w:t>
      </w:r>
      <w:r w:rsidRPr="00A156E4">
        <w:rPr>
          <w:rFonts w:ascii="Calibri" w:hAnsi="Calibri" w:cs="Calibri"/>
          <w:b/>
          <w:bCs/>
          <w:noProof/>
          <w:szCs w:val="24"/>
        </w:rPr>
        <w:t>6</w:t>
      </w:r>
      <w:r w:rsidRPr="00A156E4">
        <w:rPr>
          <w:rFonts w:ascii="Calibri" w:hAnsi="Calibri" w:cs="Calibri"/>
          <w:noProof/>
          <w:szCs w:val="24"/>
        </w:rPr>
        <w:t>, (2018).</w:t>
      </w:r>
    </w:p>
    <w:p w14:paraId="1D4E4530"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29.</w:t>
      </w:r>
      <w:r w:rsidRPr="00A156E4">
        <w:rPr>
          <w:rFonts w:ascii="Calibri" w:hAnsi="Calibri" w:cs="Calibri"/>
          <w:noProof/>
          <w:szCs w:val="24"/>
        </w:rPr>
        <w:tab/>
        <w:t xml:space="preserve">Liu, Y. </w:t>
      </w:r>
      <w:r w:rsidRPr="00A156E4">
        <w:rPr>
          <w:rFonts w:ascii="Calibri" w:hAnsi="Calibri" w:cs="Calibri"/>
          <w:i/>
          <w:iCs/>
          <w:noProof/>
          <w:szCs w:val="24"/>
        </w:rPr>
        <w:t>et al.</w:t>
      </w:r>
      <w:r w:rsidRPr="00A156E4">
        <w:rPr>
          <w:rFonts w:ascii="Calibri" w:hAnsi="Calibri" w:cs="Calibri"/>
          <w:noProof/>
          <w:szCs w:val="24"/>
        </w:rPr>
        <w:t xml:space="preserve"> Polygonum multiflorum Thunb.: A review on chemical analysis, processing mechanism, quality evaluation, and hepatotoxicity. </w:t>
      </w:r>
      <w:r w:rsidRPr="00A156E4">
        <w:rPr>
          <w:rFonts w:ascii="Calibri" w:hAnsi="Calibri" w:cs="Calibri"/>
          <w:i/>
          <w:iCs/>
          <w:noProof/>
          <w:szCs w:val="24"/>
        </w:rPr>
        <w:t>Front. Pharmacol.</w:t>
      </w:r>
      <w:r w:rsidRPr="00A156E4">
        <w:rPr>
          <w:rFonts w:ascii="Calibri" w:hAnsi="Calibri" w:cs="Calibri"/>
          <w:noProof/>
          <w:szCs w:val="24"/>
        </w:rPr>
        <w:t xml:space="preserve"> </w:t>
      </w:r>
      <w:r w:rsidRPr="00A156E4">
        <w:rPr>
          <w:rFonts w:ascii="Calibri" w:hAnsi="Calibri" w:cs="Calibri"/>
          <w:b/>
          <w:bCs/>
          <w:noProof/>
          <w:szCs w:val="24"/>
        </w:rPr>
        <w:t>9</w:t>
      </w:r>
      <w:r w:rsidRPr="00A156E4">
        <w:rPr>
          <w:rFonts w:ascii="Calibri" w:hAnsi="Calibri" w:cs="Calibri"/>
          <w:noProof/>
          <w:szCs w:val="24"/>
        </w:rPr>
        <w:t>, 1–16 (2018).</w:t>
      </w:r>
    </w:p>
    <w:p w14:paraId="5EC10E1D"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30.</w:t>
      </w:r>
      <w:r w:rsidRPr="00A156E4">
        <w:rPr>
          <w:rFonts w:ascii="Calibri" w:hAnsi="Calibri" w:cs="Calibri"/>
          <w:noProof/>
          <w:szCs w:val="24"/>
        </w:rPr>
        <w:tab/>
        <w:t xml:space="preserve">Yao, S., Li, Y. &amp; Kong, L. Preparative isolation and purification of chemical constituents from the root of Polygonum multiflorum by high-speed counter-current chromatography. </w:t>
      </w:r>
      <w:r w:rsidRPr="00A156E4">
        <w:rPr>
          <w:rFonts w:ascii="Calibri" w:hAnsi="Calibri" w:cs="Calibri"/>
          <w:i/>
          <w:iCs/>
          <w:noProof/>
          <w:szCs w:val="24"/>
        </w:rPr>
        <w:t>J. Chromatogr. A</w:t>
      </w:r>
      <w:r w:rsidRPr="00A156E4">
        <w:rPr>
          <w:rFonts w:ascii="Calibri" w:hAnsi="Calibri" w:cs="Calibri"/>
          <w:noProof/>
          <w:szCs w:val="24"/>
        </w:rPr>
        <w:t xml:space="preserve"> </w:t>
      </w:r>
      <w:r w:rsidRPr="00A156E4">
        <w:rPr>
          <w:rFonts w:ascii="Calibri" w:hAnsi="Calibri" w:cs="Calibri"/>
          <w:b/>
          <w:bCs/>
          <w:noProof/>
          <w:szCs w:val="24"/>
        </w:rPr>
        <w:t>1115</w:t>
      </w:r>
      <w:r w:rsidRPr="00A156E4">
        <w:rPr>
          <w:rFonts w:ascii="Calibri" w:hAnsi="Calibri" w:cs="Calibri"/>
          <w:noProof/>
          <w:szCs w:val="24"/>
        </w:rPr>
        <w:t>, 64–71 (2006).</w:t>
      </w:r>
    </w:p>
    <w:p w14:paraId="2F4759E9"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31.</w:t>
      </w:r>
      <w:r w:rsidRPr="00A156E4">
        <w:rPr>
          <w:rFonts w:ascii="Calibri" w:hAnsi="Calibri" w:cs="Calibri"/>
          <w:noProof/>
          <w:szCs w:val="24"/>
        </w:rPr>
        <w:tab/>
        <w:t xml:space="preserve">Wang, T. H. </w:t>
      </w:r>
      <w:r w:rsidRPr="00A156E4">
        <w:rPr>
          <w:rFonts w:ascii="Calibri" w:hAnsi="Calibri" w:cs="Calibri"/>
          <w:i/>
          <w:iCs/>
          <w:noProof/>
          <w:szCs w:val="24"/>
        </w:rPr>
        <w:t>et al.</w:t>
      </w:r>
      <w:r w:rsidRPr="00A156E4">
        <w:rPr>
          <w:rFonts w:ascii="Calibri" w:hAnsi="Calibri" w:cs="Calibri"/>
          <w:noProof/>
          <w:szCs w:val="24"/>
        </w:rPr>
        <w:t xml:space="preserve"> Application of ultra-high-performance liquid chromatography coupled with LTQ-orbitrap mass spectrometry for the qualitative and quantitative analysis of polygonum multiflorum thumb. And Its processed products. </w:t>
      </w:r>
      <w:r w:rsidRPr="00A156E4">
        <w:rPr>
          <w:rFonts w:ascii="Calibri" w:hAnsi="Calibri" w:cs="Calibri"/>
          <w:i/>
          <w:iCs/>
          <w:noProof/>
          <w:szCs w:val="24"/>
        </w:rPr>
        <w:t>Molecules</w:t>
      </w:r>
      <w:r w:rsidRPr="00A156E4">
        <w:rPr>
          <w:rFonts w:ascii="Calibri" w:hAnsi="Calibri" w:cs="Calibri"/>
          <w:noProof/>
          <w:szCs w:val="24"/>
        </w:rPr>
        <w:t xml:space="preserve"> </w:t>
      </w:r>
      <w:r w:rsidRPr="00A156E4">
        <w:rPr>
          <w:rFonts w:ascii="Calibri" w:hAnsi="Calibri" w:cs="Calibri"/>
          <w:b/>
          <w:bCs/>
          <w:noProof/>
          <w:szCs w:val="24"/>
        </w:rPr>
        <w:t>21</w:t>
      </w:r>
      <w:r w:rsidRPr="00A156E4">
        <w:rPr>
          <w:rFonts w:ascii="Calibri" w:hAnsi="Calibri" w:cs="Calibri"/>
          <w:noProof/>
          <w:szCs w:val="24"/>
        </w:rPr>
        <w:t>, 1–14 (2016).</w:t>
      </w:r>
    </w:p>
    <w:p w14:paraId="5F50FE48"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32.</w:t>
      </w:r>
      <w:r w:rsidRPr="00A156E4">
        <w:rPr>
          <w:rFonts w:ascii="Calibri" w:hAnsi="Calibri" w:cs="Calibri"/>
          <w:noProof/>
          <w:szCs w:val="24"/>
        </w:rPr>
        <w:tab/>
        <w:t xml:space="preserve">Wei, S., Wu, W. &amp; Ji, Z. New antifungal pyranoisoflavone from ficus tikoua bur. </w:t>
      </w:r>
      <w:r w:rsidRPr="00A156E4">
        <w:rPr>
          <w:rFonts w:ascii="Calibri" w:hAnsi="Calibri" w:cs="Calibri"/>
          <w:i/>
          <w:iCs/>
          <w:noProof/>
          <w:szCs w:val="24"/>
        </w:rPr>
        <w:t>Int. J. Mol. Sci.</w:t>
      </w:r>
      <w:r w:rsidRPr="00A156E4">
        <w:rPr>
          <w:rFonts w:ascii="Calibri" w:hAnsi="Calibri" w:cs="Calibri"/>
          <w:noProof/>
          <w:szCs w:val="24"/>
        </w:rPr>
        <w:t xml:space="preserve"> </w:t>
      </w:r>
      <w:r w:rsidRPr="00A156E4">
        <w:rPr>
          <w:rFonts w:ascii="Calibri" w:hAnsi="Calibri" w:cs="Calibri"/>
          <w:b/>
          <w:bCs/>
          <w:noProof/>
          <w:szCs w:val="24"/>
        </w:rPr>
        <w:t>13</w:t>
      </w:r>
      <w:r w:rsidRPr="00A156E4">
        <w:rPr>
          <w:rFonts w:ascii="Calibri" w:hAnsi="Calibri" w:cs="Calibri"/>
          <w:noProof/>
          <w:szCs w:val="24"/>
        </w:rPr>
        <w:t>, 7375–7382 (2012).</w:t>
      </w:r>
    </w:p>
    <w:p w14:paraId="41380AAA"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33.</w:t>
      </w:r>
      <w:r w:rsidRPr="00A156E4">
        <w:rPr>
          <w:rFonts w:ascii="Calibri" w:hAnsi="Calibri" w:cs="Calibri"/>
          <w:noProof/>
          <w:szCs w:val="24"/>
        </w:rPr>
        <w:tab/>
        <w:t xml:space="preserve">Tian, M. </w:t>
      </w:r>
      <w:r w:rsidRPr="00A156E4">
        <w:rPr>
          <w:rFonts w:ascii="Calibri" w:hAnsi="Calibri" w:cs="Calibri"/>
          <w:i/>
          <w:iCs/>
          <w:noProof/>
          <w:szCs w:val="24"/>
        </w:rPr>
        <w:t>et al.</w:t>
      </w:r>
      <w:r w:rsidRPr="00A156E4">
        <w:rPr>
          <w:rFonts w:ascii="Calibri" w:hAnsi="Calibri" w:cs="Calibri"/>
          <w:noProof/>
          <w:szCs w:val="24"/>
        </w:rPr>
        <w:t xml:space="preserve"> Chemical composition, antibacterial and cytotoxic activities of the essential oil from ficus tikoua bur. </w:t>
      </w:r>
      <w:r w:rsidRPr="00A156E4">
        <w:rPr>
          <w:rFonts w:ascii="Calibri" w:hAnsi="Calibri" w:cs="Calibri"/>
          <w:i/>
          <w:iCs/>
          <w:noProof/>
          <w:szCs w:val="24"/>
        </w:rPr>
        <w:t>Rec. Nat. Prod.</w:t>
      </w:r>
      <w:r w:rsidRPr="00A156E4">
        <w:rPr>
          <w:rFonts w:ascii="Calibri" w:hAnsi="Calibri" w:cs="Calibri"/>
          <w:noProof/>
          <w:szCs w:val="24"/>
        </w:rPr>
        <w:t xml:space="preserve"> </w:t>
      </w:r>
      <w:r w:rsidRPr="00A156E4">
        <w:rPr>
          <w:rFonts w:ascii="Calibri" w:hAnsi="Calibri" w:cs="Calibri"/>
          <w:b/>
          <w:bCs/>
          <w:noProof/>
          <w:szCs w:val="24"/>
        </w:rPr>
        <w:t>14</w:t>
      </w:r>
      <w:r w:rsidRPr="00A156E4">
        <w:rPr>
          <w:rFonts w:ascii="Calibri" w:hAnsi="Calibri" w:cs="Calibri"/>
          <w:noProof/>
          <w:szCs w:val="24"/>
        </w:rPr>
        <w:t>, 219–224 (2020).</w:t>
      </w:r>
    </w:p>
    <w:p w14:paraId="1DFDF4ED"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34.</w:t>
      </w:r>
      <w:r w:rsidRPr="00A156E4">
        <w:rPr>
          <w:rFonts w:ascii="Calibri" w:hAnsi="Calibri" w:cs="Calibri"/>
          <w:noProof/>
          <w:szCs w:val="24"/>
        </w:rPr>
        <w:tab/>
        <w:t xml:space="preserve">Wei, S. P., Lu, L. N., Ji, Z. Q., Zhang, J. W. &amp; Wu, W. J. Chemical constituents from ficus tikoua. </w:t>
      </w:r>
      <w:r w:rsidRPr="00A156E4">
        <w:rPr>
          <w:rFonts w:ascii="Calibri" w:hAnsi="Calibri" w:cs="Calibri"/>
          <w:i/>
          <w:iCs/>
          <w:noProof/>
          <w:szCs w:val="24"/>
        </w:rPr>
        <w:t>Chem. Nat. Compd.</w:t>
      </w:r>
      <w:r w:rsidRPr="00A156E4">
        <w:rPr>
          <w:rFonts w:ascii="Calibri" w:hAnsi="Calibri" w:cs="Calibri"/>
          <w:noProof/>
          <w:szCs w:val="24"/>
        </w:rPr>
        <w:t xml:space="preserve"> </w:t>
      </w:r>
      <w:r w:rsidRPr="00A156E4">
        <w:rPr>
          <w:rFonts w:ascii="Calibri" w:hAnsi="Calibri" w:cs="Calibri"/>
          <w:b/>
          <w:bCs/>
          <w:noProof/>
          <w:szCs w:val="24"/>
        </w:rPr>
        <w:t>48</w:t>
      </w:r>
      <w:r w:rsidRPr="00A156E4">
        <w:rPr>
          <w:rFonts w:ascii="Calibri" w:hAnsi="Calibri" w:cs="Calibri"/>
          <w:noProof/>
          <w:szCs w:val="24"/>
        </w:rPr>
        <w:t>, 484–485 (2012).</w:t>
      </w:r>
    </w:p>
    <w:p w14:paraId="32A9E16B"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35.</w:t>
      </w:r>
      <w:r w:rsidRPr="00A156E4">
        <w:rPr>
          <w:rFonts w:ascii="Calibri" w:hAnsi="Calibri" w:cs="Calibri"/>
          <w:noProof/>
          <w:szCs w:val="24"/>
        </w:rPr>
        <w:tab/>
        <w:t xml:space="preserve">Fu, G. </w:t>
      </w:r>
      <w:r w:rsidRPr="00A156E4">
        <w:rPr>
          <w:rFonts w:ascii="Calibri" w:hAnsi="Calibri" w:cs="Calibri"/>
          <w:i/>
          <w:iCs/>
          <w:noProof/>
          <w:szCs w:val="24"/>
        </w:rPr>
        <w:t>et al.</w:t>
      </w:r>
      <w:r w:rsidRPr="00A156E4">
        <w:rPr>
          <w:rFonts w:ascii="Calibri" w:hAnsi="Calibri" w:cs="Calibri"/>
          <w:noProof/>
          <w:szCs w:val="24"/>
        </w:rPr>
        <w:t xml:space="preserve"> Antioxidant and alpha-glucosidase inhibitory activities of isoflavonoids from the rhizomes of Ficus tikoua Bur. </w:t>
      </w:r>
      <w:r w:rsidRPr="00A156E4">
        <w:rPr>
          <w:rFonts w:ascii="Calibri" w:hAnsi="Calibri" w:cs="Calibri"/>
          <w:i/>
          <w:iCs/>
          <w:noProof/>
          <w:szCs w:val="24"/>
        </w:rPr>
        <w:t>Nat. Prod. Res.</w:t>
      </w:r>
      <w:r w:rsidRPr="00A156E4">
        <w:rPr>
          <w:rFonts w:ascii="Calibri" w:hAnsi="Calibri" w:cs="Calibri"/>
          <w:noProof/>
          <w:szCs w:val="24"/>
        </w:rPr>
        <w:t xml:space="preserve"> </w:t>
      </w:r>
      <w:r w:rsidRPr="00A156E4">
        <w:rPr>
          <w:rFonts w:ascii="Calibri" w:hAnsi="Calibri" w:cs="Calibri"/>
          <w:b/>
          <w:bCs/>
          <w:noProof/>
          <w:szCs w:val="24"/>
        </w:rPr>
        <w:t>32</w:t>
      </w:r>
      <w:r w:rsidRPr="00A156E4">
        <w:rPr>
          <w:rFonts w:ascii="Calibri" w:hAnsi="Calibri" w:cs="Calibri"/>
          <w:noProof/>
          <w:szCs w:val="24"/>
        </w:rPr>
        <w:t>, 399–405 (2018).</w:t>
      </w:r>
    </w:p>
    <w:p w14:paraId="3A399DFD"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36.</w:t>
      </w:r>
      <w:r w:rsidRPr="00A156E4">
        <w:rPr>
          <w:rFonts w:ascii="Calibri" w:hAnsi="Calibri" w:cs="Calibri"/>
          <w:noProof/>
          <w:szCs w:val="24"/>
        </w:rPr>
        <w:tab/>
        <w:t xml:space="preserve">Lai, W. C. </w:t>
      </w:r>
      <w:r w:rsidRPr="00A156E4">
        <w:rPr>
          <w:rFonts w:ascii="Calibri" w:hAnsi="Calibri" w:cs="Calibri"/>
          <w:i/>
          <w:iCs/>
          <w:noProof/>
          <w:szCs w:val="24"/>
        </w:rPr>
        <w:t>et al.</w:t>
      </w:r>
      <w:r w:rsidRPr="00A156E4">
        <w:rPr>
          <w:rFonts w:ascii="Calibri" w:hAnsi="Calibri" w:cs="Calibri"/>
          <w:noProof/>
          <w:szCs w:val="24"/>
        </w:rPr>
        <w:t xml:space="preserve"> Phyto-SERM constitutes from Flemingia macrophylla. </w:t>
      </w:r>
      <w:r w:rsidRPr="00A156E4">
        <w:rPr>
          <w:rFonts w:ascii="Calibri" w:hAnsi="Calibri" w:cs="Calibri"/>
          <w:i/>
          <w:iCs/>
          <w:noProof/>
          <w:szCs w:val="24"/>
        </w:rPr>
        <w:t>Int. J. Mol. Sci.</w:t>
      </w:r>
      <w:r w:rsidRPr="00A156E4">
        <w:rPr>
          <w:rFonts w:ascii="Calibri" w:hAnsi="Calibri" w:cs="Calibri"/>
          <w:noProof/>
          <w:szCs w:val="24"/>
        </w:rPr>
        <w:t xml:space="preserve"> </w:t>
      </w:r>
      <w:r w:rsidRPr="00A156E4">
        <w:rPr>
          <w:rFonts w:ascii="Calibri" w:hAnsi="Calibri" w:cs="Calibri"/>
          <w:b/>
          <w:bCs/>
          <w:noProof/>
          <w:szCs w:val="24"/>
        </w:rPr>
        <w:t>14</w:t>
      </w:r>
      <w:r w:rsidRPr="00A156E4">
        <w:rPr>
          <w:rFonts w:ascii="Calibri" w:hAnsi="Calibri" w:cs="Calibri"/>
          <w:noProof/>
          <w:szCs w:val="24"/>
        </w:rPr>
        <w:t>, 15578–15594 (2013).</w:t>
      </w:r>
    </w:p>
    <w:p w14:paraId="4F6EBDC3"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37.</w:t>
      </w:r>
      <w:r w:rsidRPr="00A156E4">
        <w:rPr>
          <w:rFonts w:ascii="Calibri" w:hAnsi="Calibri" w:cs="Calibri"/>
          <w:noProof/>
          <w:szCs w:val="24"/>
        </w:rPr>
        <w:tab/>
        <w:t xml:space="preserve">Ghalot, K., Lal, V. K. &amp; Jha, S. Phytochemical and Pharmacological potential of Flemingia Roxb. ex W.T.Aiton (Fabaceae). </w:t>
      </w:r>
      <w:r w:rsidRPr="00A156E4">
        <w:rPr>
          <w:rFonts w:ascii="Calibri" w:hAnsi="Calibri" w:cs="Calibri"/>
          <w:i/>
          <w:iCs/>
          <w:noProof/>
          <w:szCs w:val="24"/>
        </w:rPr>
        <w:t>Int. J. Phytomedicine</w:t>
      </w:r>
      <w:r w:rsidRPr="00A156E4">
        <w:rPr>
          <w:rFonts w:ascii="Calibri" w:hAnsi="Calibri" w:cs="Calibri"/>
          <w:noProof/>
          <w:szCs w:val="24"/>
        </w:rPr>
        <w:t xml:space="preserve"> </w:t>
      </w:r>
      <w:r w:rsidRPr="00A156E4">
        <w:rPr>
          <w:rFonts w:ascii="Calibri" w:hAnsi="Calibri" w:cs="Calibri"/>
          <w:b/>
          <w:bCs/>
          <w:noProof/>
          <w:szCs w:val="24"/>
        </w:rPr>
        <w:t>3</w:t>
      </w:r>
      <w:r w:rsidRPr="00A156E4">
        <w:rPr>
          <w:rFonts w:ascii="Calibri" w:hAnsi="Calibri" w:cs="Calibri"/>
          <w:noProof/>
          <w:szCs w:val="24"/>
        </w:rPr>
        <w:t>, 294–307 (2011).</w:t>
      </w:r>
    </w:p>
    <w:p w14:paraId="6672CD49"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szCs w:val="24"/>
        </w:rPr>
      </w:pPr>
      <w:r w:rsidRPr="00A156E4">
        <w:rPr>
          <w:rFonts w:ascii="Calibri" w:hAnsi="Calibri" w:cs="Calibri"/>
          <w:noProof/>
          <w:szCs w:val="24"/>
        </w:rPr>
        <w:t>38.</w:t>
      </w:r>
      <w:r w:rsidRPr="00A156E4">
        <w:rPr>
          <w:rFonts w:ascii="Calibri" w:hAnsi="Calibri" w:cs="Calibri"/>
          <w:noProof/>
          <w:szCs w:val="24"/>
        </w:rPr>
        <w:tab/>
        <w:t>Galium, L., Ilina, T., Kashpur, N., Granica, S. &amp; Bazylko, A. Phytochemical Profiles and In Vitro. 1–13 (2019).</w:t>
      </w:r>
    </w:p>
    <w:p w14:paraId="5D3A557D" w14:textId="77777777" w:rsidR="00A156E4" w:rsidRPr="00A156E4" w:rsidRDefault="00A156E4" w:rsidP="00A156E4">
      <w:pPr>
        <w:widowControl w:val="0"/>
        <w:autoSpaceDE w:val="0"/>
        <w:autoSpaceDN w:val="0"/>
        <w:adjustRightInd w:val="0"/>
        <w:spacing w:line="240" w:lineRule="auto"/>
        <w:ind w:left="640" w:hanging="640"/>
        <w:rPr>
          <w:rFonts w:ascii="Calibri" w:hAnsi="Calibri" w:cs="Calibri"/>
          <w:noProof/>
        </w:rPr>
      </w:pPr>
      <w:r w:rsidRPr="00A156E4">
        <w:rPr>
          <w:rFonts w:ascii="Calibri" w:hAnsi="Calibri" w:cs="Calibri"/>
          <w:noProof/>
          <w:szCs w:val="24"/>
        </w:rPr>
        <w:t>39.</w:t>
      </w:r>
      <w:r w:rsidRPr="00A156E4">
        <w:rPr>
          <w:rFonts w:ascii="Calibri" w:hAnsi="Calibri" w:cs="Calibri"/>
          <w:noProof/>
          <w:szCs w:val="24"/>
        </w:rPr>
        <w:tab/>
        <w:t xml:space="preserve">Al-snafi, A. E., Al-snafi, A. E. &amp; Al-snafi, A. E. CHEMICAL CONSTITUENTS AND MEDICAL IMPORTANCE OF GALIUM APARINE - A REVIEW Corresponding author : </w:t>
      </w:r>
      <w:r w:rsidRPr="00A156E4">
        <w:rPr>
          <w:rFonts w:ascii="Calibri" w:hAnsi="Calibri" w:cs="Calibri"/>
          <w:b/>
          <w:bCs/>
          <w:noProof/>
          <w:szCs w:val="24"/>
        </w:rPr>
        <w:t>05</w:t>
      </w:r>
      <w:r w:rsidRPr="00A156E4">
        <w:rPr>
          <w:rFonts w:ascii="Calibri" w:hAnsi="Calibri" w:cs="Calibri"/>
          <w:noProof/>
          <w:szCs w:val="24"/>
        </w:rPr>
        <w:t>, 1739–1744 (2018).</w:t>
      </w:r>
    </w:p>
    <w:p w14:paraId="0B088621" w14:textId="77777777" w:rsidR="00BC473F" w:rsidRPr="00AD11BF" w:rsidRDefault="00BC473F" w:rsidP="001212BB">
      <w:pPr>
        <w:widowControl w:val="0"/>
        <w:autoSpaceDE w:val="0"/>
        <w:autoSpaceDN w:val="0"/>
        <w:adjustRightInd w:val="0"/>
        <w:spacing w:line="240" w:lineRule="auto"/>
        <w:ind w:left="640" w:hanging="640"/>
      </w:pPr>
      <w:r>
        <w:fldChar w:fldCharType="end"/>
      </w:r>
    </w:p>
    <w:sectPr w:rsidR="00BC473F" w:rsidRPr="00AD11B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8C4A4F" w14:textId="77777777" w:rsidR="00FF5390" w:rsidRDefault="00FF5390" w:rsidP="0040075D">
      <w:pPr>
        <w:spacing w:after="0" w:line="240" w:lineRule="auto"/>
      </w:pPr>
      <w:r>
        <w:separator/>
      </w:r>
    </w:p>
  </w:endnote>
  <w:endnote w:type="continuationSeparator" w:id="0">
    <w:p w14:paraId="703C37C9" w14:textId="77777777" w:rsidR="00FF5390" w:rsidRDefault="00FF5390" w:rsidP="004007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29DEA3" w14:textId="77777777" w:rsidR="00FF5390" w:rsidRDefault="00FF5390" w:rsidP="0040075D">
      <w:pPr>
        <w:spacing w:after="0" w:line="240" w:lineRule="auto"/>
      </w:pPr>
      <w:r>
        <w:separator/>
      </w:r>
    </w:p>
  </w:footnote>
  <w:footnote w:type="continuationSeparator" w:id="0">
    <w:p w14:paraId="1E894E8E" w14:textId="77777777" w:rsidR="00FF5390" w:rsidRDefault="00FF5390" w:rsidP="0040075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267D"/>
    <w:rsid w:val="00013ED3"/>
    <w:rsid w:val="00031239"/>
    <w:rsid w:val="0003280E"/>
    <w:rsid w:val="0004292C"/>
    <w:rsid w:val="00063FE0"/>
    <w:rsid w:val="00074E96"/>
    <w:rsid w:val="0008307D"/>
    <w:rsid w:val="0009436B"/>
    <w:rsid w:val="000A3DB6"/>
    <w:rsid w:val="000A4407"/>
    <w:rsid w:val="000B427E"/>
    <w:rsid w:val="000B75F6"/>
    <w:rsid w:val="000C09BC"/>
    <w:rsid w:val="000E2250"/>
    <w:rsid w:val="000F22CF"/>
    <w:rsid w:val="000F6376"/>
    <w:rsid w:val="001020A1"/>
    <w:rsid w:val="00117D07"/>
    <w:rsid w:val="001212BB"/>
    <w:rsid w:val="0013308B"/>
    <w:rsid w:val="0014346B"/>
    <w:rsid w:val="00143E3F"/>
    <w:rsid w:val="0014718D"/>
    <w:rsid w:val="001475F6"/>
    <w:rsid w:val="00155EF9"/>
    <w:rsid w:val="00164F18"/>
    <w:rsid w:val="00170DA2"/>
    <w:rsid w:val="001B4957"/>
    <w:rsid w:val="001C2A0F"/>
    <w:rsid w:val="001D5232"/>
    <w:rsid w:val="001F62AA"/>
    <w:rsid w:val="0020141C"/>
    <w:rsid w:val="00204FD1"/>
    <w:rsid w:val="002258AB"/>
    <w:rsid w:val="00240678"/>
    <w:rsid w:val="00243BA9"/>
    <w:rsid w:val="002523CC"/>
    <w:rsid w:val="00254683"/>
    <w:rsid w:val="00274CFF"/>
    <w:rsid w:val="00276010"/>
    <w:rsid w:val="0028015C"/>
    <w:rsid w:val="00294666"/>
    <w:rsid w:val="00295C03"/>
    <w:rsid w:val="002A19AD"/>
    <w:rsid w:val="002C38F6"/>
    <w:rsid w:val="002D3A9F"/>
    <w:rsid w:val="002D505B"/>
    <w:rsid w:val="002E3A8F"/>
    <w:rsid w:val="003016CF"/>
    <w:rsid w:val="003041BA"/>
    <w:rsid w:val="003064EC"/>
    <w:rsid w:val="0030693C"/>
    <w:rsid w:val="003710C8"/>
    <w:rsid w:val="00373E4B"/>
    <w:rsid w:val="0037627B"/>
    <w:rsid w:val="00384513"/>
    <w:rsid w:val="003953FA"/>
    <w:rsid w:val="003A2931"/>
    <w:rsid w:val="003B0294"/>
    <w:rsid w:val="003B039E"/>
    <w:rsid w:val="003B10C8"/>
    <w:rsid w:val="003E54AA"/>
    <w:rsid w:val="0040075D"/>
    <w:rsid w:val="00414400"/>
    <w:rsid w:val="00417132"/>
    <w:rsid w:val="00422816"/>
    <w:rsid w:val="00430613"/>
    <w:rsid w:val="00440973"/>
    <w:rsid w:val="00460C3C"/>
    <w:rsid w:val="00461BD8"/>
    <w:rsid w:val="00463F5F"/>
    <w:rsid w:val="00470377"/>
    <w:rsid w:val="00476AC2"/>
    <w:rsid w:val="004A6EAC"/>
    <w:rsid w:val="004C1AA8"/>
    <w:rsid w:val="004D310B"/>
    <w:rsid w:val="004E3E13"/>
    <w:rsid w:val="005004C5"/>
    <w:rsid w:val="00502348"/>
    <w:rsid w:val="00502A78"/>
    <w:rsid w:val="0051174A"/>
    <w:rsid w:val="0053744E"/>
    <w:rsid w:val="00537B26"/>
    <w:rsid w:val="00542BD0"/>
    <w:rsid w:val="005726B0"/>
    <w:rsid w:val="0057427E"/>
    <w:rsid w:val="005874CE"/>
    <w:rsid w:val="0059031B"/>
    <w:rsid w:val="00594CAB"/>
    <w:rsid w:val="005A18C7"/>
    <w:rsid w:val="005A4BF9"/>
    <w:rsid w:val="005A7C74"/>
    <w:rsid w:val="005B33BB"/>
    <w:rsid w:val="005B5299"/>
    <w:rsid w:val="005D4199"/>
    <w:rsid w:val="005E6D77"/>
    <w:rsid w:val="006001E5"/>
    <w:rsid w:val="0060244F"/>
    <w:rsid w:val="00605FC9"/>
    <w:rsid w:val="0061416A"/>
    <w:rsid w:val="0061571F"/>
    <w:rsid w:val="00617A5C"/>
    <w:rsid w:val="0062559D"/>
    <w:rsid w:val="00637231"/>
    <w:rsid w:val="00653F04"/>
    <w:rsid w:val="006736EE"/>
    <w:rsid w:val="00686CC8"/>
    <w:rsid w:val="006A3991"/>
    <w:rsid w:val="006A3F4D"/>
    <w:rsid w:val="006B37E3"/>
    <w:rsid w:val="006B7840"/>
    <w:rsid w:val="006C10BB"/>
    <w:rsid w:val="006D6EC3"/>
    <w:rsid w:val="006D7147"/>
    <w:rsid w:val="006E6A72"/>
    <w:rsid w:val="006F4624"/>
    <w:rsid w:val="00701A8D"/>
    <w:rsid w:val="00701B13"/>
    <w:rsid w:val="00706061"/>
    <w:rsid w:val="00725188"/>
    <w:rsid w:val="00727141"/>
    <w:rsid w:val="007278B7"/>
    <w:rsid w:val="00736608"/>
    <w:rsid w:val="00757522"/>
    <w:rsid w:val="0076380A"/>
    <w:rsid w:val="00766479"/>
    <w:rsid w:val="007806B9"/>
    <w:rsid w:val="00782616"/>
    <w:rsid w:val="0079352C"/>
    <w:rsid w:val="007A1B52"/>
    <w:rsid w:val="007A2E46"/>
    <w:rsid w:val="007B23DB"/>
    <w:rsid w:val="007B5F1F"/>
    <w:rsid w:val="007C6E0D"/>
    <w:rsid w:val="007E04BE"/>
    <w:rsid w:val="007E3AEE"/>
    <w:rsid w:val="007E73DF"/>
    <w:rsid w:val="008210C9"/>
    <w:rsid w:val="0083118A"/>
    <w:rsid w:val="0083549D"/>
    <w:rsid w:val="00844A57"/>
    <w:rsid w:val="00845473"/>
    <w:rsid w:val="008530A7"/>
    <w:rsid w:val="00857DA4"/>
    <w:rsid w:val="008645C1"/>
    <w:rsid w:val="0087628F"/>
    <w:rsid w:val="0088427A"/>
    <w:rsid w:val="00890BE6"/>
    <w:rsid w:val="008945B3"/>
    <w:rsid w:val="008B0C9B"/>
    <w:rsid w:val="008B1CB1"/>
    <w:rsid w:val="008B2A0C"/>
    <w:rsid w:val="008C6B45"/>
    <w:rsid w:val="008C7A1E"/>
    <w:rsid w:val="008D3E25"/>
    <w:rsid w:val="008D62E9"/>
    <w:rsid w:val="008D6D66"/>
    <w:rsid w:val="008E6DD1"/>
    <w:rsid w:val="00902E7F"/>
    <w:rsid w:val="0092616A"/>
    <w:rsid w:val="009441C8"/>
    <w:rsid w:val="00944E2F"/>
    <w:rsid w:val="0094598E"/>
    <w:rsid w:val="00957BDE"/>
    <w:rsid w:val="009669C0"/>
    <w:rsid w:val="00976152"/>
    <w:rsid w:val="00984208"/>
    <w:rsid w:val="00984F75"/>
    <w:rsid w:val="00987655"/>
    <w:rsid w:val="00990252"/>
    <w:rsid w:val="009B0532"/>
    <w:rsid w:val="009B1356"/>
    <w:rsid w:val="009B22A5"/>
    <w:rsid w:val="009B2698"/>
    <w:rsid w:val="009C282F"/>
    <w:rsid w:val="009F240D"/>
    <w:rsid w:val="00A00EE4"/>
    <w:rsid w:val="00A026D3"/>
    <w:rsid w:val="00A127DB"/>
    <w:rsid w:val="00A146F4"/>
    <w:rsid w:val="00A156E4"/>
    <w:rsid w:val="00A254E2"/>
    <w:rsid w:val="00A55E14"/>
    <w:rsid w:val="00A66C26"/>
    <w:rsid w:val="00A70C73"/>
    <w:rsid w:val="00A921F0"/>
    <w:rsid w:val="00AA14D6"/>
    <w:rsid w:val="00AB02D5"/>
    <w:rsid w:val="00AB45B7"/>
    <w:rsid w:val="00AD11BF"/>
    <w:rsid w:val="00AD3F9E"/>
    <w:rsid w:val="00AD750C"/>
    <w:rsid w:val="00AE3C4F"/>
    <w:rsid w:val="00AE51C2"/>
    <w:rsid w:val="00B040F7"/>
    <w:rsid w:val="00B1267D"/>
    <w:rsid w:val="00B215F6"/>
    <w:rsid w:val="00B24830"/>
    <w:rsid w:val="00B35102"/>
    <w:rsid w:val="00B4278D"/>
    <w:rsid w:val="00B44753"/>
    <w:rsid w:val="00B5494D"/>
    <w:rsid w:val="00B54DAF"/>
    <w:rsid w:val="00B654CA"/>
    <w:rsid w:val="00B8383E"/>
    <w:rsid w:val="00B854EB"/>
    <w:rsid w:val="00BB319E"/>
    <w:rsid w:val="00BC473F"/>
    <w:rsid w:val="00BD7C50"/>
    <w:rsid w:val="00BF0FB9"/>
    <w:rsid w:val="00BF35C5"/>
    <w:rsid w:val="00BF627B"/>
    <w:rsid w:val="00C122E3"/>
    <w:rsid w:val="00C12D7B"/>
    <w:rsid w:val="00C30BF6"/>
    <w:rsid w:val="00C44C3C"/>
    <w:rsid w:val="00C56667"/>
    <w:rsid w:val="00C653ED"/>
    <w:rsid w:val="00C740FC"/>
    <w:rsid w:val="00C82EB1"/>
    <w:rsid w:val="00C96235"/>
    <w:rsid w:val="00CA0624"/>
    <w:rsid w:val="00CD2766"/>
    <w:rsid w:val="00CD42F6"/>
    <w:rsid w:val="00CD77D9"/>
    <w:rsid w:val="00CE0F6E"/>
    <w:rsid w:val="00D0378C"/>
    <w:rsid w:val="00D2333E"/>
    <w:rsid w:val="00D2388F"/>
    <w:rsid w:val="00D301EE"/>
    <w:rsid w:val="00D627C9"/>
    <w:rsid w:val="00D63F0E"/>
    <w:rsid w:val="00D671BA"/>
    <w:rsid w:val="00D90D7F"/>
    <w:rsid w:val="00DA6360"/>
    <w:rsid w:val="00DA6595"/>
    <w:rsid w:val="00DB1A88"/>
    <w:rsid w:val="00DB6E28"/>
    <w:rsid w:val="00DC1ACA"/>
    <w:rsid w:val="00DF5D24"/>
    <w:rsid w:val="00DF767C"/>
    <w:rsid w:val="00E0548E"/>
    <w:rsid w:val="00E05E7C"/>
    <w:rsid w:val="00E1142D"/>
    <w:rsid w:val="00E2111B"/>
    <w:rsid w:val="00E3562B"/>
    <w:rsid w:val="00E4168A"/>
    <w:rsid w:val="00E6427C"/>
    <w:rsid w:val="00E810CF"/>
    <w:rsid w:val="00E84D5E"/>
    <w:rsid w:val="00E85232"/>
    <w:rsid w:val="00EA30AC"/>
    <w:rsid w:val="00EB3F91"/>
    <w:rsid w:val="00EB7204"/>
    <w:rsid w:val="00ED07B7"/>
    <w:rsid w:val="00EE02BF"/>
    <w:rsid w:val="00EE0E50"/>
    <w:rsid w:val="00EF45BF"/>
    <w:rsid w:val="00F02FFB"/>
    <w:rsid w:val="00F31D69"/>
    <w:rsid w:val="00F54322"/>
    <w:rsid w:val="00F84270"/>
    <w:rsid w:val="00F85816"/>
    <w:rsid w:val="00F86713"/>
    <w:rsid w:val="00F87012"/>
    <w:rsid w:val="00F91C2C"/>
    <w:rsid w:val="00F96CCC"/>
    <w:rsid w:val="00FA118F"/>
    <w:rsid w:val="00FA3140"/>
    <w:rsid w:val="00FA7587"/>
    <w:rsid w:val="00FB08E3"/>
    <w:rsid w:val="00FD1937"/>
    <w:rsid w:val="00FD2081"/>
    <w:rsid w:val="00FD2105"/>
    <w:rsid w:val="00FE1BCF"/>
    <w:rsid w:val="00FE7DB2"/>
    <w:rsid w:val="00FF53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BE2613"/>
  <w15:docId w15:val="{D13091A8-0B36-4E0E-A1F6-7A7521E972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126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007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075D"/>
  </w:style>
  <w:style w:type="paragraph" w:styleId="Footer">
    <w:name w:val="footer"/>
    <w:basedOn w:val="Normal"/>
    <w:link w:val="FooterChar"/>
    <w:uiPriority w:val="99"/>
    <w:unhideWhenUsed/>
    <w:rsid w:val="004007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07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C69556-A9EB-47A8-834F-4DFB791B47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0</TotalTime>
  <Pages>26</Pages>
  <Words>157834</Words>
  <Characters>899657</Characters>
  <Application>Microsoft Office Word</Application>
  <DocSecurity>0</DocSecurity>
  <Lines>7497</Lines>
  <Paragraphs>2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51</cp:revision>
  <dcterms:created xsi:type="dcterms:W3CDTF">2020-09-05T07:41:00Z</dcterms:created>
  <dcterms:modified xsi:type="dcterms:W3CDTF">2020-09-20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9494b8-b84b-321c-aec1-33b0ecb88f18</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